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4C20B7" w:rsidRDefault="004C20B7">
      <w:pPr>
        <w:widowControl w:val="0"/>
        <w:pBdr>
          <w:top w:val="nil"/>
          <w:left w:val="nil"/>
          <w:bottom w:val="nil"/>
          <w:right w:val="nil"/>
          <w:between w:val="nil"/>
        </w:pBdr>
        <w:spacing w:after="0" w:line="276" w:lineRule="auto"/>
      </w:pPr>
    </w:p>
    <w:p w14:paraId="00000002" w14:textId="77777777" w:rsidR="004C20B7" w:rsidRDefault="00310B47">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BAB I</w:t>
      </w:r>
    </w:p>
    <w:p w14:paraId="00000003" w14:textId="43C2F868" w:rsidR="004C20B7" w:rsidRDefault="00310B47">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ENDAHULUAN</w:t>
      </w:r>
    </w:p>
    <w:p w14:paraId="29C09782" w14:textId="5C811504" w:rsidR="00163466" w:rsidRDefault="00163466">
      <w:pPr>
        <w:spacing w:after="0" w:line="240" w:lineRule="auto"/>
        <w:jc w:val="center"/>
        <w:rPr>
          <w:rFonts w:ascii="Times New Roman" w:eastAsia="Times New Roman" w:hAnsi="Times New Roman" w:cs="Times New Roman"/>
          <w:b/>
          <w:sz w:val="28"/>
          <w:szCs w:val="28"/>
        </w:rPr>
      </w:pPr>
    </w:p>
    <w:p w14:paraId="5F101C88" w14:textId="082384B2" w:rsidR="00163466" w:rsidRDefault="00163466">
      <w:pPr>
        <w:spacing w:after="0" w:line="240" w:lineRule="auto"/>
        <w:jc w:val="center"/>
        <w:rPr>
          <w:rFonts w:ascii="Times New Roman" w:eastAsia="Times New Roman" w:hAnsi="Times New Roman" w:cs="Times New Roman"/>
          <w:b/>
          <w:sz w:val="28"/>
          <w:szCs w:val="28"/>
        </w:rPr>
      </w:pPr>
    </w:p>
    <w:p w14:paraId="55A65ABC" w14:textId="77777777" w:rsidR="00163466" w:rsidRDefault="00163466" w:rsidP="00163466">
      <w:pPr>
        <w:spacing w:after="0" w:line="240" w:lineRule="auto"/>
        <w:jc w:val="both"/>
        <w:rPr>
          <w:rFonts w:ascii="Times New Roman" w:eastAsia="Times New Roman" w:hAnsi="Times New Roman" w:cs="Times New Roman"/>
          <w:b/>
          <w:sz w:val="28"/>
          <w:szCs w:val="28"/>
        </w:rPr>
      </w:pPr>
    </w:p>
    <w:p w14:paraId="05C14A1A" w14:textId="77777777" w:rsidR="00163466" w:rsidRPr="00163466" w:rsidRDefault="00163466" w:rsidP="00163466">
      <w:pPr>
        <w:rPr>
          <w:rFonts w:ascii="Times New Roman" w:hAnsi="Times New Roman" w:cs="Times New Roman"/>
        </w:rPr>
      </w:pPr>
    </w:p>
    <w:p w14:paraId="63448D5A" w14:textId="77777777" w:rsidR="00163466" w:rsidRPr="00163466" w:rsidRDefault="00163466" w:rsidP="00163466">
      <w:pPr>
        <w:pStyle w:val="Heading2"/>
        <w:numPr>
          <w:ilvl w:val="0"/>
          <w:numId w:val="2"/>
        </w:numPr>
        <w:tabs>
          <w:tab w:val="left" w:pos="1134"/>
        </w:tabs>
        <w:spacing w:before="0" w:after="0" w:line="360" w:lineRule="auto"/>
        <w:ind w:left="567" w:hanging="567"/>
        <w:jc w:val="both"/>
        <w:rPr>
          <w:rFonts w:ascii="Times New Roman" w:hAnsi="Times New Roman" w:cs="Times New Roman"/>
          <w:sz w:val="28"/>
        </w:rPr>
      </w:pPr>
      <w:bookmarkStart w:id="0" w:name="_Toc109859906"/>
      <w:bookmarkStart w:id="1" w:name="_Toc111578627"/>
      <w:r w:rsidRPr="00163466">
        <w:rPr>
          <w:rFonts w:ascii="Times New Roman" w:hAnsi="Times New Roman" w:cs="Times New Roman"/>
          <w:sz w:val="28"/>
        </w:rPr>
        <w:t>Latar Belakang</w:t>
      </w:r>
      <w:bookmarkEnd w:id="0"/>
      <w:bookmarkEnd w:id="1"/>
    </w:p>
    <w:p w14:paraId="57EFA197" w14:textId="77777777" w:rsidR="00163466" w:rsidRPr="00163466" w:rsidRDefault="00163466" w:rsidP="00163466">
      <w:pPr>
        <w:rPr>
          <w:rFonts w:ascii="Times New Roman" w:hAnsi="Times New Roman" w:cs="Times New Roman"/>
          <w:color w:val="000000" w:themeColor="text1"/>
          <w:szCs w:val="32"/>
        </w:rPr>
      </w:pPr>
      <w:r w:rsidRPr="00163466">
        <w:rPr>
          <w:rFonts w:ascii="Times New Roman" w:hAnsi="Times New Roman" w:cs="Times New Roman"/>
          <w:color w:val="000000" w:themeColor="text1"/>
          <w:szCs w:val="32"/>
        </w:rPr>
        <w:t xml:space="preserve">Jalan raya merupakan prasarana transportasi darat yang memegang peranan penting dalam sektor perhubungan, terutama distribusi barang dan jasa maupun perpindahan manusia yang dianggap efektif dan murah. Keberadaan jalan raya sangatlah diperlukan untuk menunjang pertumbuhan ekonomi, sosial budaya dan sektor lainnya. Semakin bertambahnya penduduk suatu daerah atau kota maka semakin besar juga arus lalu lintas di daerah tersebut yang terus mengalami peningkatan. Pertumbuhan permintaan perjalanan ini harus diimbangi dengan kecukupan dan ketersediaan prasarana dan sarana transportasi yang disertai dengan pengaturan transportasi yang baik agar tidak terjadi permasalahan transportasi yaitu kemacetan. </w:t>
      </w:r>
      <w:r w:rsidRPr="00163466">
        <w:rPr>
          <w:rFonts w:ascii="Times New Roman" w:hAnsi="Times New Roman" w:cs="Times New Roman"/>
          <w:color w:val="000000" w:themeColor="text1"/>
          <w:szCs w:val="32"/>
        </w:rPr>
        <w:fldChar w:fldCharType="begin" w:fldLock="1"/>
      </w:r>
      <w:r w:rsidRPr="00163466">
        <w:rPr>
          <w:rFonts w:ascii="Times New Roman" w:hAnsi="Times New Roman" w:cs="Times New Roman"/>
          <w:color w:val="000000" w:themeColor="text1"/>
          <w:szCs w:val="32"/>
        </w:rPr>
        <w:instrText>ADDIN CSL_CITATION {"citationItems":[{"id":"ITEM-1","itemData":{"abstract":"In a road segment, usually the level of service of a road is highly observed because there are many problems with performance analysis segmen, one of which is the volume of the vehicle that exceeds the capacity. For the city palembang parameswara road segment inclauding this road as a liaison and also where this road is dominated by shopping center and shop house therefore in increasing need in transfortation services is often the case Performance analysis of the palembang city parameswara road segment is carried out by primary data colletion and secondary data where the primary data is taken directly with the field survey then secondary data is obtained from the Bina marga Palembang City and BPS Palembang city for data traffic volume carried out for one week and for 12 hours on 16 april to 22 april 2018 from 6:00 a.m. to 6:00 p.m. , where the performance analiysis of this road refers to the 2014 indonesia road capacity guildelines (PKJI) The result of the analysis obtained the value of the cappacity from one week observation of the largest value is 0,78 on Monday at 4:00 a.m. to 5:00 p.m. at rush hour from the DJ valueanalysis already has a sevice level that has exceeded the capacity then in 2023 the value of saturation was 2,2 skr/hour with the service level F of the current being held up and a long vehicle queue occured and very high traffic density","author":[{"dropping-particle":"","family":"Setiawan","given":"Ade","non-dropping-particle":"","parse-names":false,"suffix":""},{"dropping-particle":"","family":"Yunus","given":"Ishak","non-dropping-particle":"","parse-names":false,"suffix":""},{"dropping-particle":"","family":"Kasmuri","given":"Mudiono","non-dropping-particle":"","parse-names":false,"suffix":""},{"dropping-particle":"","family":"Universitas","given":"Mahasiswa","non-dropping-particle":"","parse-names":false,"suffix":""},{"dropping-particle":"","family":"Darma","given":"Bina","non-dropping-particle":"","parse-names":false,"suffix":""},{"dropping-particle":"","family":"Universitas","given":"Dosen","non-dropping-particle":"","parse-names":false,"suffix":""},{"dropping-particle":"","family":"Darma","given":"Bina","non-dropping-particle":"","parse-names":false,"suffix":""},{"dropping-particle":"","family":"Jendral","given":"Jalan","non-dropping-particle":"","parse-names":false,"suffix":""},{"dropping-particle":"","family":"Yani","given":"Ahmad","non-dropping-particle":"","parse-names":false,"suffix":""},{"dropping-particle":"","family":"Palembang","given":"No","non-dropping-particle":"","parse-names":false,"suffix":""}],"container-title":"Jurnal Ilmiah Tekno","id":"ITEM-1","issue":"03","issued":{"date-parts":[["2018"]]},"page":"11-22","title":"ANALISA KINERJA RUAS JALAN PADA JALAN PARAMESWARA KOTA PALEMBANG Kota Palembang adalah ibu kota","type":"article-journal","volume":"15"},"uris":["http://www.mendeley.com/documents/?uuid=7a6b2b4b-1505-4a93-8f36-04a8415b871d"]}],"mendeley":{"formattedCitation":"(Setiawan et al., 2018)","plainTextFormattedCitation":"(Setiawan et al., 2018)","previouslyFormattedCitation":"(Setiawan et al., 2018)"},"properties":{"noteIndex":0},"schema":"https://github.com/citation-style-language/schema/raw/master/csl-citation.json"}</w:instrText>
      </w:r>
      <w:r w:rsidRPr="00163466">
        <w:rPr>
          <w:rFonts w:ascii="Times New Roman" w:hAnsi="Times New Roman" w:cs="Times New Roman"/>
          <w:color w:val="000000" w:themeColor="text1"/>
          <w:szCs w:val="32"/>
        </w:rPr>
        <w:fldChar w:fldCharType="separate"/>
      </w:r>
      <w:r w:rsidRPr="00163466">
        <w:rPr>
          <w:rFonts w:ascii="Times New Roman" w:hAnsi="Times New Roman" w:cs="Times New Roman"/>
          <w:noProof/>
          <w:color w:val="000000" w:themeColor="text1"/>
          <w:szCs w:val="32"/>
        </w:rPr>
        <w:t>(Setiawan et al., 2018)</w:t>
      </w:r>
      <w:r w:rsidRPr="00163466">
        <w:rPr>
          <w:rFonts w:ascii="Times New Roman" w:hAnsi="Times New Roman" w:cs="Times New Roman"/>
          <w:color w:val="000000" w:themeColor="text1"/>
          <w:szCs w:val="32"/>
        </w:rPr>
        <w:fldChar w:fldCharType="end"/>
      </w:r>
      <w:r w:rsidRPr="00163466">
        <w:rPr>
          <w:rFonts w:ascii="Times New Roman" w:hAnsi="Times New Roman" w:cs="Times New Roman"/>
          <w:color w:val="000000" w:themeColor="text1"/>
          <w:szCs w:val="32"/>
        </w:rPr>
        <w:t xml:space="preserve"> .</w:t>
      </w:r>
    </w:p>
    <w:p w14:paraId="1F170D47" w14:textId="77777777" w:rsidR="00163466" w:rsidRPr="00163466" w:rsidRDefault="00163466" w:rsidP="00163466">
      <w:pPr>
        <w:rPr>
          <w:rFonts w:ascii="Times New Roman" w:hAnsi="Times New Roman" w:cs="Times New Roman"/>
        </w:rPr>
      </w:pPr>
      <w:r w:rsidRPr="00163466">
        <w:rPr>
          <w:rFonts w:ascii="Times New Roman" w:hAnsi="Times New Roman" w:cs="Times New Roman"/>
          <w:color w:val="000000" w:themeColor="text1"/>
          <w:szCs w:val="32"/>
        </w:rPr>
        <w:t>Hal ini mengakibatkan kemacetan dan kepadatan yang tinggi, kemacetan serta kesibukan lalu lintas ini terjadi pada ruas jalan yang disebabkan oleh aktivitas para pemakai jalan yang mempunyai profesi beragam diantaranya pedagang, pelajar dan pekerja yang pulang dan pergi dari tempat mereka beraktivitas dimana setiap individu ingin mendahului sehingga mempengaruhi tingkat kecepatan lalu lintas.</w:t>
      </w:r>
      <w:r w:rsidRPr="00163466">
        <w:rPr>
          <w:rFonts w:ascii="Times New Roman" w:hAnsi="Times New Roman" w:cs="Times New Roman"/>
        </w:rPr>
        <w:t xml:space="preserve"> </w:t>
      </w:r>
    </w:p>
    <w:p w14:paraId="52651417" w14:textId="77777777" w:rsidR="00163466" w:rsidRPr="00163466" w:rsidRDefault="00163466" w:rsidP="00163466">
      <w:pPr>
        <w:autoSpaceDE w:val="0"/>
        <w:autoSpaceDN w:val="0"/>
        <w:adjustRightInd w:val="0"/>
        <w:rPr>
          <w:rFonts w:ascii="Times New Roman" w:hAnsi="Times New Roman" w:cs="Times New Roman"/>
          <w:szCs w:val="24"/>
        </w:rPr>
      </w:pPr>
      <w:r w:rsidRPr="00163466">
        <w:rPr>
          <w:rFonts w:ascii="Times New Roman" w:hAnsi="Times New Roman" w:cs="Times New Roman"/>
          <w:szCs w:val="24"/>
        </w:rPr>
        <w:t xml:space="preserve">Data jumlah kendaraan Kota Bekasi tahun 2020 yang terdaftar dalam kantor Samsat dengan jumlah terbanyak adalah kelompok sepeda motor, scooter dan kendaraan roda tiga yaitu sebesar 56.019 kendaraan. Jumlah terbanyak selanjutnya adalah kelompok sedan, jeep, dan minibus, yaitu sebanyak 14.660. </w:t>
      </w:r>
      <w:r w:rsidRPr="00163466">
        <w:rPr>
          <w:rStyle w:val="FootnoteReference"/>
          <w:rFonts w:ascii="Times New Roman" w:hAnsi="Times New Roman" w:cs="Times New Roman"/>
          <w:szCs w:val="24"/>
        </w:rPr>
        <w:fldChar w:fldCharType="begin" w:fldLock="1"/>
      </w:r>
      <w:r w:rsidRPr="00163466">
        <w:rPr>
          <w:rFonts w:ascii="Times New Roman" w:hAnsi="Times New Roman" w:cs="Times New Roman"/>
          <w:szCs w:val="24"/>
        </w:rPr>
        <w:instrText>ADDIN CSL_CITATION {"citationItems":[{"id":"ITEM-1","itemData":{"id":"ITEM-1","issued":{"date-parts":[["2021"]]},"title":"Statistik Daerah Kota Bekasi BADAN PUSAT STATISTIK KOTA BEKASI","type":"book"},"uris":["http://www.mendeley.com/documents/?uuid=c95b0eaf-f76d-3a8a-bbd9-c1538da10275"]}],"mendeley":{"formattedCitation":"(&lt;i&gt;Statistik Daerah Kota Bekasi BADAN PUSAT STATISTIK KOTA BEKASI&lt;/i&gt;, 2021)","plainTextFormattedCitation":"(Statistik Daerah Kota Bekasi BADAN PUSAT STATISTIK KOTA BEKASI, 2021)","previouslyFormattedCitation":"(&lt;i&gt;Statistik Daerah Kota Bekasi BADAN PUSAT STATISTIK KOTA BEKASI&lt;/i&gt;, 2021)"},"properties":{"noteIndex":0},"schema":"https://github.com/citation-style-language/schema/raw/master/csl-citation.json"}</w:instrText>
      </w:r>
      <w:r w:rsidRPr="00163466">
        <w:rPr>
          <w:rStyle w:val="FootnoteReference"/>
          <w:rFonts w:ascii="Times New Roman" w:hAnsi="Times New Roman" w:cs="Times New Roman"/>
          <w:szCs w:val="24"/>
        </w:rPr>
        <w:fldChar w:fldCharType="separate"/>
      </w:r>
      <w:r w:rsidRPr="00163466">
        <w:rPr>
          <w:rFonts w:ascii="Times New Roman" w:hAnsi="Times New Roman" w:cs="Times New Roman"/>
          <w:noProof/>
          <w:szCs w:val="24"/>
        </w:rPr>
        <w:t>(</w:t>
      </w:r>
      <w:r w:rsidRPr="00163466">
        <w:rPr>
          <w:rFonts w:ascii="Times New Roman" w:hAnsi="Times New Roman" w:cs="Times New Roman"/>
          <w:i/>
          <w:noProof/>
          <w:szCs w:val="24"/>
        </w:rPr>
        <w:t>Statistik Daerah Kota Bekasi BADAN PUSAT STATISTIK KOTA BEKASI</w:t>
      </w:r>
      <w:r w:rsidRPr="00163466">
        <w:rPr>
          <w:rFonts w:ascii="Times New Roman" w:hAnsi="Times New Roman" w:cs="Times New Roman"/>
          <w:noProof/>
          <w:szCs w:val="24"/>
        </w:rPr>
        <w:t>, 2021)</w:t>
      </w:r>
      <w:r w:rsidRPr="00163466">
        <w:rPr>
          <w:rStyle w:val="FootnoteReference"/>
          <w:rFonts w:ascii="Times New Roman" w:hAnsi="Times New Roman" w:cs="Times New Roman"/>
          <w:szCs w:val="24"/>
        </w:rPr>
        <w:fldChar w:fldCharType="end"/>
      </w:r>
      <w:r w:rsidRPr="00163466">
        <w:rPr>
          <w:rFonts w:ascii="Times New Roman" w:hAnsi="Times New Roman" w:cs="Times New Roman"/>
          <w:szCs w:val="24"/>
        </w:rPr>
        <w:t>.</w:t>
      </w:r>
    </w:p>
    <w:p w14:paraId="0AC09225" w14:textId="77777777" w:rsidR="00163466" w:rsidRPr="00163466" w:rsidRDefault="00163466" w:rsidP="00163466">
      <w:pPr>
        <w:rPr>
          <w:rFonts w:ascii="Times New Roman" w:hAnsi="Times New Roman" w:cs="Times New Roman"/>
          <w:color w:val="000000" w:themeColor="text1"/>
          <w:szCs w:val="32"/>
        </w:rPr>
      </w:pPr>
      <w:r w:rsidRPr="00163466">
        <w:rPr>
          <w:rFonts w:ascii="Times New Roman" w:hAnsi="Times New Roman" w:cs="Times New Roman"/>
          <w:color w:val="000000" w:themeColor="text1"/>
          <w:szCs w:val="32"/>
        </w:rPr>
        <w:t>Bintara adalah salah satu bagian wilayah dari Kota Bekasi yang memiliki tata guna lahan campuran, yang terdiri dari kawasan perdagangan, perkotaan, pemukiman dan kawasan pendidikan.</w:t>
      </w:r>
    </w:p>
    <w:p w14:paraId="18B35C7A" w14:textId="77777777" w:rsidR="00163466" w:rsidRPr="00163466" w:rsidRDefault="00163466" w:rsidP="00163466">
      <w:pPr>
        <w:rPr>
          <w:rFonts w:ascii="Times New Roman" w:hAnsi="Times New Roman" w:cs="Times New Roman"/>
          <w:color w:val="000000" w:themeColor="text1"/>
          <w:szCs w:val="32"/>
        </w:rPr>
      </w:pPr>
      <w:r w:rsidRPr="00163466">
        <w:rPr>
          <w:rFonts w:ascii="Times New Roman" w:hAnsi="Times New Roman" w:cs="Times New Roman"/>
          <w:color w:val="000000" w:themeColor="text1"/>
          <w:szCs w:val="32"/>
        </w:rPr>
        <w:t xml:space="preserve">Jalan Raya Bintara merupakan salah satu jalan kota yang memiliki jalan dengan 2 lajur 2 arah mengarah ke Pondok Kopi Jakarta Timur dan Jalan Patriot Bekasi, jalan yang sering terjadi kemacetan sehingga menurunkan kinerja ruas jalan. Oleh karena itu keberadaan kawasan inilah yang menjadikan Jalan Raya Bintara memiliki pertumbuhan dan mobilitas penduduk yang cukup tinggi. </w:t>
      </w:r>
    </w:p>
    <w:p w14:paraId="33EF6F4A" w14:textId="3F278683" w:rsidR="00163466" w:rsidRPr="00163466" w:rsidRDefault="00163466" w:rsidP="00163466">
      <w:pPr>
        <w:rPr>
          <w:rFonts w:ascii="Times New Roman" w:hAnsi="Times New Roman" w:cs="Times New Roman"/>
          <w:color w:val="000000" w:themeColor="text1"/>
          <w:szCs w:val="32"/>
        </w:rPr>
      </w:pPr>
      <w:r w:rsidRPr="00163466">
        <w:rPr>
          <w:rFonts w:ascii="Times New Roman" w:hAnsi="Times New Roman" w:cs="Times New Roman"/>
          <w:noProof/>
          <w:color w:val="000000" w:themeColor="text1"/>
          <w:szCs w:val="32"/>
        </w:rPr>
        <w:lastRenderedPageBreak/>
        <mc:AlternateContent>
          <mc:Choice Requires="wps">
            <w:drawing>
              <wp:anchor distT="0" distB="0" distL="114300" distR="114300" simplePos="0" relativeHeight="251661312" behindDoc="0" locked="0" layoutInCell="1" allowOverlap="1" wp14:anchorId="6802FAFD" wp14:editId="725B0854">
                <wp:simplePos x="0" y="0"/>
                <wp:positionH relativeFrom="column">
                  <wp:posOffset>593139</wp:posOffset>
                </wp:positionH>
                <wp:positionV relativeFrom="paragraph">
                  <wp:posOffset>2025037</wp:posOffset>
                </wp:positionV>
                <wp:extent cx="3626527" cy="578359"/>
                <wp:effectExtent l="0" t="514350" r="31115" b="527050"/>
                <wp:wrapNone/>
                <wp:docPr id="67" name="Rectangle 67"/>
                <wp:cNvGraphicFramePr/>
                <a:graphic xmlns:a="http://schemas.openxmlformats.org/drawingml/2006/main">
                  <a:graphicData uri="http://schemas.microsoft.com/office/word/2010/wordprocessingShape">
                    <wps:wsp>
                      <wps:cNvSpPr/>
                      <wps:spPr>
                        <a:xfrm rot="987674">
                          <a:off x="0" y="0"/>
                          <a:ext cx="3626527" cy="578359"/>
                        </a:xfrm>
                        <a:prstGeom prst="rect">
                          <a:avLst/>
                        </a:prstGeom>
                        <a:noFill/>
                        <a:ln>
                          <a:solidFill>
                            <a:srgbClr val="C0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DDFA7" id="Rectangle 67" o:spid="_x0000_s1026" style="position:absolute;margin-left:46.7pt;margin-top:159.45pt;width:285.55pt;height:45.55pt;rotation:1078803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" filled="f" strokecolor="#c00000" strokeweight="1pt"/>
            </w:pict>
          </mc:Fallback>
        </mc:AlternateContent>
      </w:r>
      <w:r w:rsidRPr="00163466">
        <w:rPr>
          <w:rFonts w:ascii="Times New Roman" w:hAnsi="Times New Roman" w:cs="Times New Roman"/>
          <w:noProof/>
          <w:color w:val="000000" w:themeColor="text1"/>
          <w:szCs w:val="32"/>
        </w:rPr>
        <w:drawing>
          <wp:anchor distT="0" distB="0" distL="114300" distR="114300" simplePos="0" relativeHeight="251660288" behindDoc="0" locked="0" layoutInCell="1" allowOverlap="1" wp14:anchorId="6BBEF287" wp14:editId="3E6D20E9">
            <wp:simplePos x="0" y="0"/>
            <wp:positionH relativeFrom="column">
              <wp:posOffset>154469</wp:posOffset>
            </wp:positionH>
            <wp:positionV relativeFrom="paragraph">
              <wp:posOffset>1010827</wp:posOffset>
            </wp:positionV>
            <wp:extent cx="5714365" cy="2360295"/>
            <wp:effectExtent l="0" t="0" r="635" b="190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creenshot (380).png"/>
                    <pic:cNvPicPr/>
                  </pic:nvPicPr>
                  <pic:blipFill rotWithShape="1">
                    <a:blip r:embed="rId8" cstate="print">
                      <a:extLst>
                        <a:ext uri="{28A0092B-C50C-407E-A947-70E740481C1C}">
                          <a14:useLocalDpi xmlns:a14="http://schemas.microsoft.com/office/drawing/2010/main" val="0"/>
                        </a:ext>
                      </a:extLst>
                    </a:blip>
                    <a:srcRect l="1510" t="22375" r="2228" b="6922"/>
                    <a:stretch/>
                  </pic:blipFill>
                  <pic:spPr bwMode="auto">
                    <a:xfrm>
                      <a:off x="0" y="0"/>
                      <a:ext cx="5714365" cy="2360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63466">
        <w:rPr>
          <w:rFonts w:ascii="Times New Roman" w:hAnsi="Times New Roman" w:cs="Times New Roman"/>
          <w:color w:val="000000" w:themeColor="text1"/>
          <w:szCs w:val="32"/>
        </w:rPr>
        <w:t>Dengan adanya kegiatan transportasi maka terjadilah pergerakan arus lalulintas. Berdasarkan ilmu rekayasa lalulintas yang dipahami untuk mempelajari suatu perilaku arus lalulintas terdapat tiga variabel utama yang sangat menentukan yaitu Volume (flow), kecepatan (speed), serta Kepadatan (density). Dari hubungan ketiga variabel tersebut dapat</w:t>
      </w:r>
      <w:r w:rsidRPr="00163466">
        <w:rPr>
          <w:rFonts w:ascii="Times New Roman" w:hAnsi="Times New Roman" w:cs="Times New Roman"/>
        </w:rPr>
        <w:t xml:space="preserve"> </w:t>
      </w:r>
      <w:r w:rsidRPr="00163466">
        <w:rPr>
          <w:rFonts w:ascii="Times New Roman" w:hAnsi="Times New Roman" w:cs="Times New Roman"/>
          <w:color w:val="000000" w:themeColor="text1"/>
          <w:szCs w:val="32"/>
        </w:rPr>
        <w:t xml:space="preserve">diketahui arus lalulitas maksimum dengan kata lain kapasitas jalan tersebut. </w:t>
      </w:r>
      <w:r w:rsidRPr="00163466">
        <w:rPr>
          <w:rFonts w:ascii="Times New Roman" w:hAnsi="Times New Roman" w:cs="Times New Roman"/>
          <w:color w:val="000000" w:themeColor="text1"/>
          <w:szCs w:val="32"/>
        </w:rPr>
        <w:fldChar w:fldCharType="begin" w:fldLock="1"/>
      </w:r>
      <w:r w:rsidRPr="00163466">
        <w:rPr>
          <w:rFonts w:ascii="Times New Roman" w:hAnsi="Times New Roman" w:cs="Times New Roman"/>
          <w:color w:val="000000" w:themeColor="text1"/>
          <w:szCs w:val="32"/>
        </w:rPr>
        <w:instrText>ADDIN CSL_CITATION {"citationItems":[{"id":"ITEM-1","itemData":{"ISSN":"2337-6732","abstract":"ABSTRAK Transportasi memiliki peran yang sangat penting bagi kehidupan masyarakat seiring dengan perkembangan zaman, terutama di Kota Manado. Peningkatan volume kendaraan akan mempengaruhi tingkat kinerja lalu lintas yang akhirnya mengakibatkan kemacetan. Beberapa faktor pendukung terjadinya kemacetan, yaitu bertambahnya jumlah penduduk dan kebutuhan akan sarana transportasi, kendaraan yang berhenti dan parkir, penyeberang jalan, dan kendaraan tak bermotor. Penelitian ini tentang kinerja lalu lintas akibat besarnya hambatan samping terhadap kecepatan pada suatu ruas jalan. Beberapa metode yang dapat digunakan untuk menganalisa kinerja suatu ruas jalan diantaranya adalah Manual Kapasitas Jalan Indonesia 1997 dan Pedoman Kapasitas Jalan Indonesia 2014. Pedoman Kapasitas Jalan Indonesia atau PKJI 2014 adalah suatu bentuk pemutakhiran dari MKJI 1997 yang sudah lama dipakai untuk menganalisa kinerja suatu ruas jalan. Tujuan penelitian ini adalah mengkomparasi hasil analisa kinerja ruas jalan dari kedua metode tersebut. Pengambilan data di lapangan dilakukan selama 6 hari yang dimulai dari pukul 06.00 – 21.00 WITA dengan interval waktu 5 menit. Lokasi yang diteliti, yaitu ruas jalan Sam Ratulangi yang dibagi menjadi 3 segmen dengan kondisi ruas jalan yang berbeda-beda. Ruas jalan Sam Ratulangi merupakan jalan dengan dua lajur dua arah tanpa median (2/2 UD) Hasil analisa data yang diperoleh dari salah satu segmen jalan yaitu depan supermarket fiesta adalah, dengan MKJI 1997 kapasitas adalah 2895smp/jam dengan volume puncak segmen sebesar 2095 smp/jam, nilai derajat kejenuhan sebesar 0,72, kecepatan rata–rata sebesar 36,49 km/jam dan kecepatan arus bebas sebesar 39,99km/jam dilihat berdasarkan parameternya. Sedangkan dengan PKJI 2014 kapasitas adalah 2895skr/jam dengan volume puncak segmen sebesar 2095 skr/jam, nilai derajat kejenuhan sebesar 0,72, kecepatan rata– rata sebesar 36,49 km/jam dan kecepatan arus bebas sebesar 39,99km/jam dilihat berdasarkan parameternya. Kedua metode tersebut memberikan hasil nilai kinerja yang sama meskipun terdapat perbedaan satuan pada kedua metode tersebut. Sehingga untuk menganalisa kapasitas jalan perkotaan suatu segmen ruas jalan bisa dengan menggunakan kedua metode tersebut yaitu MKJI 1997 maupun PKJI 2014. Kata kunci : Kinerja Lalu Lintas, MKJI 1997dan PKJI 2014 PENDAHULUAN Latar Belakang Peningkatan volume arus lalulintas akan menyebabkan perubahan perilaku lalulintas suatu ruas jalan khususnya di jalan per kotaan. Pening…","author":[{"dropping-particle":"","family":"Lalenoh","given":"Rusdianto Horman","non-dropping-particle":"","parse-names":false,"suffix":""},{"dropping-particle":"","family":"Sendow","given":"Theo K","non-dropping-particle":"","parse-names":false,"suffix":""},{"dropping-particle":"","family":"Jansen","given":"Freddy","non-dropping-particle":"","parse-names":false,"suffix":""}],"container-title":"Jurnal Sipil Statik","id":"ITEM-1","issue":"11","issued":{"date-parts":[["2015"]]},"page":"737-746","title":"Analisa Kapasitas Ruas Jalan Sam Ratulangi Dengan Metode Mkji 1997 Dan Pkji 2014","type":"article-journal","volume":"3"},"uris":["http://www.mendeley.com/documents/?uuid=b3baeed6-2afc-4cd8-b44f-43e8d4718a1c"]}],"mendeley":{"formattedCitation":"(Lalenoh et al., 2015)","plainTextFormattedCitation":"(Lalenoh et al., 2015)","previouslyFormattedCitation":"(Lalenoh et al., 2015)"},"properties":{"noteIndex":0},"schema":"https://github.com/citation-style-language/schema/raw/master/csl-citation.json"}</w:instrText>
      </w:r>
      <w:r w:rsidRPr="00163466">
        <w:rPr>
          <w:rFonts w:ascii="Times New Roman" w:hAnsi="Times New Roman" w:cs="Times New Roman"/>
          <w:color w:val="000000" w:themeColor="text1"/>
          <w:szCs w:val="32"/>
        </w:rPr>
        <w:fldChar w:fldCharType="separate"/>
      </w:r>
      <w:r w:rsidRPr="00163466">
        <w:rPr>
          <w:rFonts w:ascii="Times New Roman" w:hAnsi="Times New Roman" w:cs="Times New Roman"/>
          <w:noProof/>
          <w:color w:val="000000" w:themeColor="text1"/>
          <w:szCs w:val="32"/>
        </w:rPr>
        <w:t>(Lalenoh et al., 2015)</w:t>
      </w:r>
      <w:r w:rsidRPr="00163466">
        <w:rPr>
          <w:rFonts w:ascii="Times New Roman" w:hAnsi="Times New Roman" w:cs="Times New Roman"/>
          <w:color w:val="000000" w:themeColor="text1"/>
          <w:szCs w:val="32"/>
        </w:rPr>
        <w:fldChar w:fldCharType="end"/>
      </w:r>
      <w:r w:rsidRPr="00163466">
        <w:rPr>
          <w:rFonts w:ascii="Times New Roman" w:hAnsi="Times New Roman" w:cs="Times New Roman"/>
          <w:noProof/>
          <w:color w:val="000000" w:themeColor="text1"/>
          <w:szCs w:val="32"/>
        </w:rPr>
        <mc:AlternateContent>
          <mc:Choice Requires="wps">
            <w:drawing>
              <wp:anchor distT="0" distB="0" distL="114300" distR="114300" simplePos="0" relativeHeight="251659264" behindDoc="0" locked="0" layoutInCell="1" allowOverlap="1" wp14:anchorId="01B4F3EA" wp14:editId="15FE0F4F">
                <wp:simplePos x="0" y="0"/>
                <wp:positionH relativeFrom="column">
                  <wp:posOffset>3930128</wp:posOffset>
                </wp:positionH>
                <wp:positionV relativeFrom="paragraph">
                  <wp:posOffset>649504</wp:posOffset>
                </wp:positionV>
                <wp:extent cx="798719" cy="463372"/>
                <wp:effectExtent l="38100" t="76200" r="40005" b="70485"/>
                <wp:wrapNone/>
                <wp:docPr id="2" name="Rectangle 2"/>
                <wp:cNvGraphicFramePr/>
                <a:graphic xmlns:a="http://schemas.openxmlformats.org/drawingml/2006/main">
                  <a:graphicData uri="http://schemas.microsoft.com/office/word/2010/wordprocessingShape">
                    <wps:wsp>
                      <wps:cNvSpPr/>
                      <wps:spPr>
                        <a:xfrm rot="433067">
                          <a:off x="0" y="0"/>
                          <a:ext cx="798719" cy="463372"/>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1F6E2B" id="Rectangle 2" o:spid="_x0000_s1026" style="position:absolute;margin-left:309.45pt;margin-top:51.15pt;width:62.9pt;height:36.5pt;rotation:473025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" filled="f" strokecolor="white [3212]" strokeweight="1pt"/>
            </w:pict>
          </mc:Fallback>
        </mc:AlternateContent>
      </w:r>
    </w:p>
    <w:p w14:paraId="038D41DA" w14:textId="420DCCD7" w:rsidR="00163466" w:rsidRPr="00163466" w:rsidRDefault="00163466" w:rsidP="00163466">
      <w:pPr>
        <w:pStyle w:val="Caption"/>
        <w:jc w:val="center"/>
        <w:rPr>
          <w:rFonts w:ascii="Times New Roman" w:hAnsi="Times New Roman" w:cs="Times New Roman"/>
          <w:i w:val="0"/>
          <w:color w:val="auto"/>
          <w:sz w:val="24"/>
          <w:szCs w:val="24"/>
        </w:rPr>
      </w:pPr>
      <w:bookmarkStart w:id="2" w:name="_Toc99712150"/>
      <w:bookmarkStart w:id="3" w:name="_Toc99712840"/>
      <w:bookmarkStart w:id="4" w:name="_Toc109856055"/>
      <w:bookmarkStart w:id="5" w:name="_Toc111576159"/>
      <w:r w:rsidRPr="00163466">
        <w:rPr>
          <w:rFonts w:ascii="Times New Roman" w:hAnsi="Times New Roman" w:cs="Times New Roman"/>
          <w:i w:val="0"/>
          <w:color w:val="auto"/>
          <w:sz w:val="24"/>
          <w:szCs w:val="24"/>
        </w:rPr>
        <w:t xml:space="preserve">Gambar 1. </w:t>
      </w:r>
      <w:r w:rsidRPr="00163466">
        <w:rPr>
          <w:rFonts w:ascii="Times New Roman" w:hAnsi="Times New Roman" w:cs="Times New Roman"/>
          <w:i w:val="0"/>
          <w:color w:val="auto"/>
          <w:sz w:val="24"/>
          <w:szCs w:val="24"/>
        </w:rPr>
        <w:fldChar w:fldCharType="begin"/>
      </w:r>
      <w:r w:rsidRPr="00163466">
        <w:rPr>
          <w:rFonts w:ascii="Times New Roman" w:hAnsi="Times New Roman" w:cs="Times New Roman"/>
          <w:i w:val="0"/>
          <w:color w:val="auto"/>
          <w:sz w:val="24"/>
          <w:szCs w:val="24"/>
        </w:rPr>
        <w:instrText xml:space="preserve"> SEQ Gambar_1. \* ARABIC </w:instrText>
      </w:r>
      <w:r w:rsidRPr="00163466">
        <w:rPr>
          <w:rFonts w:ascii="Times New Roman" w:hAnsi="Times New Roman" w:cs="Times New Roman"/>
          <w:i w:val="0"/>
          <w:color w:val="auto"/>
          <w:sz w:val="24"/>
          <w:szCs w:val="24"/>
        </w:rPr>
        <w:fldChar w:fldCharType="separate"/>
      </w:r>
      <w:r w:rsidRPr="00163466">
        <w:rPr>
          <w:rFonts w:ascii="Times New Roman" w:hAnsi="Times New Roman" w:cs="Times New Roman"/>
          <w:i w:val="0"/>
          <w:noProof/>
          <w:color w:val="auto"/>
          <w:sz w:val="24"/>
          <w:szCs w:val="24"/>
        </w:rPr>
        <w:t>1</w:t>
      </w:r>
      <w:r w:rsidRPr="00163466">
        <w:rPr>
          <w:rFonts w:ascii="Times New Roman" w:hAnsi="Times New Roman" w:cs="Times New Roman"/>
          <w:i w:val="0"/>
          <w:color w:val="auto"/>
          <w:sz w:val="24"/>
          <w:szCs w:val="24"/>
        </w:rPr>
        <w:fldChar w:fldCharType="end"/>
      </w:r>
      <w:r w:rsidRPr="00163466">
        <w:rPr>
          <w:rFonts w:ascii="Times New Roman" w:hAnsi="Times New Roman" w:cs="Times New Roman"/>
          <w:i w:val="0"/>
          <w:color w:val="auto"/>
          <w:sz w:val="24"/>
          <w:szCs w:val="24"/>
        </w:rPr>
        <w:t xml:space="preserve"> Peta Lokasi</w:t>
      </w:r>
      <w:bookmarkEnd w:id="2"/>
      <w:bookmarkEnd w:id="3"/>
      <w:bookmarkEnd w:id="4"/>
      <w:bookmarkEnd w:id="5"/>
    </w:p>
    <w:p w14:paraId="5D24051C" w14:textId="77777777" w:rsidR="00163466" w:rsidRPr="00163466" w:rsidRDefault="00163466" w:rsidP="00163466">
      <w:pPr>
        <w:jc w:val="center"/>
        <w:rPr>
          <w:rFonts w:ascii="Times New Roman" w:hAnsi="Times New Roman" w:cs="Times New Roman"/>
          <w:szCs w:val="24"/>
        </w:rPr>
      </w:pPr>
    </w:p>
    <w:p w14:paraId="49E4F6DC" w14:textId="77777777" w:rsidR="00163466" w:rsidRPr="00163466" w:rsidRDefault="00163466" w:rsidP="00163466">
      <w:pPr>
        <w:pStyle w:val="Heading2"/>
        <w:numPr>
          <w:ilvl w:val="0"/>
          <w:numId w:val="2"/>
        </w:numPr>
        <w:spacing w:before="0" w:after="0" w:line="360" w:lineRule="auto"/>
        <w:ind w:left="567" w:hanging="567"/>
        <w:jc w:val="both"/>
        <w:rPr>
          <w:rFonts w:ascii="Times New Roman" w:hAnsi="Times New Roman" w:cs="Times New Roman"/>
          <w:sz w:val="28"/>
        </w:rPr>
      </w:pPr>
      <w:bookmarkStart w:id="6" w:name="_Toc109859907"/>
      <w:bookmarkStart w:id="7" w:name="_Toc111578628"/>
      <w:r w:rsidRPr="00163466">
        <w:rPr>
          <w:rFonts w:ascii="Times New Roman" w:hAnsi="Times New Roman" w:cs="Times New Roman"/>
          <w:sz w:val="28"/>
        </w:rPr>
        <w:t>Identifikasi Masalah</w:t>
      </w:r>
      <w:bookmarkEnd w:id="6"/>
      <w:bookmarkEnd w:id="7"/>
      <w:r w:rsidRPr="00163466">
        <w:rPr>
          <w:rFonts w:ascii="Times New Roman" w:hAnsi="Times New Roman" w:cs="Times New Roman"/>
          <w:sz w:val="28"/>
        </w:rPr>
        <w:t xml:space="preserve"> </w:t>
      </w:r>
    </w:p>
    <w:p w14:paraId="6FDF4124" w14:textId="77777777" w:rsidR="00163466" w:rsidRPr="00163466" w:rsidRDefault="00163466" w:rsidP="00163466">
      <w:pPr>
        <w:pStyle w:val="ListParagraph"/>
        <w:tabs>
          <w:tab w:val="left" w:pos="426"/>
        </w:tabs>
        <w:ind w:left="0" w:hanging="284"/>
        <w:rPr>
          <w:rFonts w:ascii="Times New Roman" w:hAnsi="Times New Roman" w:cs="Times New Roman"/>
          <w:szCs w:val="32"/>
        </w:rPr>
      </w:pPr>
      <w:r w:rsidRPr="00163466">
        <w:rPr>
          <w:rFonts w:ascii="Times New Roman" w:hAnsi="Times New Roman" w:cs="Times New Roman"/>
          <w:szCs w:val="32"/>
        </w:rPr>
        <w:tab/>
        <w:t xml:space="preserve">Identifikasi Masalah yang didapat dari penelitian ini adalah : </w:t>
      </w:r>
    </w:p>
    <w:p w14:paraId="62D2FF82" w14:textId="77777777" w:rsidR="00163466" w:rsidRPr="00163466" w:rsidRDefault="00163466" w:rsidP="00163466">
      <w:pPr>
        <w:pStyle w:val="ListParagraph"/>
        <w:numPr>
          <w:ilvl w:val="0"/>
          <w:numId w:val="5"/>
        </w:numPr>
        <w:ind w:left="284" w:hanging="284"/>
        <w:rPr>
          <w:rFonts w:ascii="Times New Roman" w:hAnsi="Times New Roman" w:cs="Times New Roman"/>
          <w:szCs w:val="32"/>
        </w:rPr>
      </w:pPr>
      <w:r w:rsidRPr="00163466">
        <w:rPr>
          <w:rFonts w:ascii="Times New Roman" w:hAnsi="Times New Roman" w:cs="Times New Roman"/>
          <w:szCs w:val="32"/>
        </w:rPr>
        <w:t>Menganalisa kinerja ruas jalan di Jalan Raya Bintara sudah memenuhi standar Manual Kapasitas Jalan Indonesia 1997.</w:t>
      </w:r>
    </w:p>
    <w:p w14:paraId="53A0FAC3" w14:textId="77777777" w:rsidR="00163466" w:rsidRPr="00163466" w:rsidRDefault="00163466" w:rsidP="00163466">
      <w:pPr>
        <w:pStyle w:val="ListParagraph"/>
        <w:numPr>
          <w:ilvl w:val="0"/>
          <w:numId w:val="5"/>
        </w:numPr>
        <w:ind w:left="284" w:hanging="284"/>
        <w:rPr>
          <w:rFonts w:ascii="Times New Roman" w:hAnsi="Times New Roman" w:cs="Times New Roman"/>
          <w:szCs w:val="32"/>
        </w:rPr>
      </w:pPr>
      <w:r w:rsidRPr="00163466">
        <w:rPr>
          <w:rFonts w:ascii="Times New Roman" w:hAnsi="Times New Roman" w:cs="Times New Roman"/>
          <w:szCs w:val="32"/>
        </w:rPr>
        <w:t>Mengetahui nilai derajat kejenuhan, kecepatan rata-rata dan waktu tempuh pada Jalan Raya Bintara .</w:t>
      </w:r>
    </w:p>
    <w:p w14:paraId="61C0F131" w14:textId="77777777" w:rsidR="00163466" w:rsidRPr="00163466" w:rsidRDefault="00163466" w:rsidP="00163466">
      <w:pPr>
        <w:pStyle w:val="ListParagraph"/>
        <w:numPr>
          <w:ilvl w:val="0"/>
          <w:numId w:val="5"/>
        </w:numPr>
        <w:ind w:left="284" w:hanging="284"/>
        <w:rPr>
          <w:rFonts w:ascii="Times New Roman" w:hAnsi="Times New Roman" w:cs="Times New Roman"/>
          <w:szCs w:val="32"/>
        </w:rPr>
      </w:pPr>
      <w:r w:rsidRPr="00163466">
        <w:rPr>
          <w:rFonts w:ascii="Times New Roman" w:hAnsi="Times New Roman" w:cs="Times New Roman"/>
          <w:szCs w:val="32"/>
        </w:rPr>
        <w:t>Mendapatkan solusi alternatif mengenai permasalahan kemacetan yang terjadi pada Jalan Raya Bintara.</w:t>
      </w:r>
    </w:p>
    <w:p w14:paraId="41F1C349" w14:textId="77777777" w:rsidR="00163466" w:rsidRPr="00163466" w:rsidRDefault="00163466" w:rsidP="00163466">
      <w:pPr>
        <w:pStyle w:val="ListParagraph"/>
        <w:ind w:left="993" w:hanging="426"/>
        <w:rPr>
          <w:rFonts w:ascii="Times New Roman" w:hAnsi="Times New Roman" w:cs="Times New Roman"/>
          <w:szCs w:val="32"/>
        </w:rPr>
      </w:pPr>
    </w:p>
    <w:p w14:paraId="72DDA33B" w14:textId="77777777" w:rsidR="00163466" w:rsidRPr="00163466" w:rsidRDefault="00163466" w:rsidP="00163466">
      <w:pPr>
        <w:pStyle w:val="Heading2"/>
        <w:numPr>
          <w:ilvl w:val="0"/>
          <w:numId w:val="2"/>
        </w:numPr>
        <w:tabs>
          <w:tab w:val="left" w:pos="1134"/>
        </w:tabs>
        <w:spacing w:before="0" w:after="0" w:line="360" w:lineRule="auto"/>
        <w:ind w:left="567" w:hanging="567"/>
        <w:jc w:val="both"/>
        <w:rPr>
          <w:rFonts w:ascii="Times New Roman" w:hAnsi="Times New Roman" w:cs="Times New Roman"/>
          <w:sz w:val="28"/>
        </w:rPr>
      </w:pPr>
      <w:bookmarkStart w:id="8" w:name="_Toc109859908"/>
      <w:bookmarkStart w:id="9" w:name="_Toc111578629"/>
      <w:r w:rsidRPr="00163466">
        <w:rPr>
          <w:rFonts w:ascii="Times New Roman" w:hAnsi="Times New Roman" w:cs="Times New Roman"/>
          <w:sz w:val="28"/>
        </w:rPr>
        <w:t>Rumusan Masalah</w:t>
      </w:r>
      <w:bookmarkEnd w:id="8"/>
      <w:bookmarkEnd w:id="9"/>
      <w:r w:rsidRPr="00163466">
        <w:rPr>
          <w:rFonts w:ascii="Times New Roman" w:hAnsi="Times New Roman" w:cs="Times New Roman"/>
          <w:sz w:val="28"/>
        </w:rPr>
        <w:t xml:space="preserve"> </w:t>
      </w:r>
    </w:p>
    <w:p w14:paraId="3BCBF4DC" w14:textId="77777777" w:rsidR="00163466" w:rsidRPr="00163466" w:rsidRDefault="00163466" w:rsidP="00163466">
      <w:pPr>
        <w:pStyle w:val="ListParagraph"/>
        <w:ind w:left="0"/>
        <w:rPr>
          <w:rFonts w:ascii="Times New Roman" w:hAnsi="Times New Roman" w:cs="Times New Roman"/>
          <w:szCs w:val="32"/>
        </w:rPr>
      </w:pPr>
      <w:r w:rsidRPr="00163466">
        <w:rPr>
          <w:rFonts w:ascii="Times New Roman" w:hAnsi="Times New Roman" w:cs="Times New Roman"/>
          <w:szCs w:val="32"/>
        </w:rPr>
        <w:t>Berdasarkan identifikasi masalah dan pembatasan masalah di atas, maka ditetapkan rumusan masalah yaitu :</w:t>
      </w:r>
    </w:p>
    <w:p w14:paraId="1A7D8174" w14:textId="77777777" w:rsidR="00163466" w:rsidRPr="00163466" w:rsidRDefault="00163466" w:rsidP="00163466">
      <w:pPr>
        <w:pStyle w:val="ListParagraph"/>
        <w:numPr>
          <w:ilvl w:val="0"/>
          <w:numId w:val="6"/>
        </w:numPr>
        <w:ind w:left="284" w:hanging="284"/>
        <w:rPr>
          <w:rFonts w:ascii="Times New Roman" w:hAnsi="Times New Roman" w:cs="Times New Roman"/>
          <w:szCs w:val="32"/>
        </w:rPr>
      </w:pPr>
      <w:r w:rsidRPr="00163466">
        <w:rPr>
          <w:rFonts w:ascii="Times New Roman" w:hAnsi="Times New Roman" w:cs="Times New Roman"/>
          <w:szCs w:val="32"/>
        </w:rPr>
        <w:t>Bagaimana kinerja  ruas jalan berdasarkan MKJI 1997 di Jalan Raya Bintara?</w:t>
      </w:r>
    </w:p>
    <w:p w14:paraId="5BDBF756" w14:textId="77777777" w:rsidR="00163466" w:rsidRPr="00163466" w:rsidRDefault="00163466" w:rsidP="00163466">
      <w:pPr>
        <w:pStyle w:val="ListParagraph"/>
        <w:numPr>
          <w:ilvl w:val="0"/>
          <w:numId w:val="6"/>
        </w:numPr>
        <w:ind w:left="284" w:hanging="284"/>
        <w:rPr>
          <w:rFonts w:ascii="Times New Roman" w:hAnsi="Times New Roman" w:cs="Times New Roman"/>
          <w:szCs w:val="32"/>
        </w:rPr>
      </w:pPr>
      <w:r w:rsidRPr="00163466">
        <w:rPr>
          <w:rFonts w:ascii="Times New Roman" w:hAnsi="Times New Roman" w:cs="Times New Roman"/>
          <w:szCs w:val="32"/>
        </w:rPr>
        <w:t>Berapa nilai derajat kejenuhan, kecepatan rata-rata dan waktu tempuh pada Jalan Raya Bintara?</w:t>
      </w:r>
    </w:p>
    <w:p w14:paraId="20AC80ED" w14:textId="77777777" w:rsidR="00163466" w:rsidRPr="00163466" w:rsidRDefault="00163466" w:rsidP="00163466">
      <w:pPr>
        <w:pStyle w:val="ListParagraph"/>
        <w:numPr>
          <w:ilvl w:val="0"/>
          <w:numId w:val="6"/>
        </w:numPr>
        <w:ind w:left="284" w:hanging="284"/>
        <w:rPr>
          <w:rFonts w:ascii="Times New Roman" w:hAnsi="Times New Roman" w:cs="Times New Roman"/>
          <w:szCs w:val="32"/>
        </w:rPr>
      </w:pPr>
      <w:r w:rsidRPr="00163466">
        <w:rPr>
          <w:rFonts w:ascii="Times New Roman" w:hAnsi="Times New Roman" w:cs="Times New Roman"/>
          <w:szCs w:val="32"/>
        </w:rPr>
        <w:t>Bagaimana alternatif solusi untuk permasalahan kemacetan di Jalan Raya Bintara?</w:t>
      </w:r>
    </w:p>
    <w:p w14:paraId="14DAC00B" w14:textId="77777777" w:rsidR="00163466" w:rsidRPr="00163466" w:rsidRDefault="00163466" w:rsidP="00163466">
      <w:pPr>
        <w:pStyle w:val="ListParagraph"/>
        <w:ind w:left="851"/>
        <w:rPr>
          <w:rFonts w:ascii="Times New Roman" w:hAnsi="Times New Roman" w:cs="Times New Roman"/>
          <w:szCs w:val="32"/>
        </w:rPr>
      </w:pPr>
    </w:p>
    <w:p w14:paraId="27062576" w14:textId="77777777" w:rsidR="00163466" w:rsidRPr="00163466" w:rsidRDefault="00163466" w:rsidP="00163466">
      <w:pPr>
        <w:pStyle w:val="ListParagraph"/>
        <w:ind w:left="851"/>
        <w:rPr>
          <w:rFonts w:ascii="Times New Roman" w:hAnsi="Times New Roman" w:cs="Times New Roman"/>
          <w:szCs w:val="32"/>
        </w:rPr>
      </w:pPr>
    </w:p>
    <w:p w14:paraId="31D7F3F0" w14:textId="77777777" w:rsidR="00163466" w:rsidRPr="00310B47" w:rsidRDefault="00163466" w:rsidP="00163466">
      <w:pPr>
        <w:pStyle w:val="Heading2"/>
        <w:numPr>
          <w:ilvl w:val="0"/>
          <w:numId w:val="2"/>
        </w:numPr>
        <w:spacing w:before="0" w:after="0" w:line="360" w:lineRule="auto"/>
        <w:ind w:left="567" w:hanging="567"/>
        <w:jc w:val="both"/>
        <w:rPr>
          <w:rFonts w:ascii="Times New Roman" w:hAnsi="Times New Roman" w:cs="Times New Roman"/>
          <w:sz w:val="28"/>
        </w:rPr>
      </w:pPr>
      <w:bookmarkStart w:id="10" w:name="_Toc109859909"/>
      <w:bookmarkStart w:id="11" w:name="_Toc111578630"/>
      <w:r w:rsidRPr="00310B47">
        <w:rPr>
          <w:rFonts w:ascii="Times New Roman" w:hAnsi="Times New Roman" w:cs="Times New Roman"/>
          <w:sz w:val="28"/>
        </w:rPr>
        <w:t>Batasan Masalah</w:t>
      </w:r>
      <w:bookmarkEnd w:id="10"/>
      <w:bookmarkEnd w:id="11"/>
      <w:r w:rsidRPr="00310B47">
        <w:rPr>
          <w:rFonts w:ascii="Times New Roman" w:hAnsi="Times New Roman" w:cs="Times New Roman"/>
          <w:sz w:val="28"/>
        </w:rPr>
        <w:t xml:space="preserve"> </w:t>
      </w:r>
    </w:p>
    <w:p w14:paraId="44B61062" w14:textId="77777777" w:rsidR="00163466" w:rsidRPr="00163466" w:rsidRDefault="00163466" w:rsidP="00163466">
      <w:pPr>
        <w:tabs>
          <w:tab w:val="left" w:pos="0"/>
        </w:tabs>
        <w:rPr>
          <w:rFonts w:ascii="Times New Roman" w:hAnsi="Times New Roman" w:cs="Times New Roman"/>
          <w:szCs w:val="32"/>
        </w:rPr>
      </w:pPr>
      <w:r w:rsidRPr="00163466">
        <w:rPr>
          <w:rFonts w:ascii="Times New Roman" w:hAnsi="Times New Roman" w:cs="Times New Roman"/>
          <w:szCs w:val="32"/>
        </w:rPr>
        <w:t xml:space="preserve">Beberapa pembatasan masalah untuk penelitian ini adalah sebagai berikut </w:t>
      </w:r>
    </w:p>
    <w:p w14:paraId="179F6369"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Lokasi penelitian terletak di ruas Jalan Raya Bintara, Kecamatan Bekasi Barat, Kota Bekasi.</w:t>
      </w:r>
    </w:p>
    <w:p w14:paraId="58B56485"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Data yang digunakan adalah data survei volume lalu lintas yang diperoleh dari hasil survei .</w:t>
      </w:r>
    </w:p>
    <w:p w14:paraId="41DE370E"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Metode pengumpulan dan pengolahan data menggunakan metode Manual Kapasitas Jalan (MKJI) 1997.</w:t>
      </w:r>
    </w:p>
    <w:p w14:paraId="04F2EDC7"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Data primer didapat dari hasil survei lapangan yang dilakukan pada jam pagi, siang dan sore hari.</w:t>
      </w:r>
    </w:p>
    <w:p w14:paraId="7698AF06"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Waktu survey volume lalu lintas dilakukan pada hari senin dan selasa untuk mewakili hari kerja dan hari minggu untuk hari libur pukul 06.00 s.d 21.00.</w:t>
      </w:r>
    </w:p>
    <w:p w14:paraId="5A7F812C"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Data sekunder diperoleh dari berbagai sumber seperti buku, jurnal atau penelitian terdahulu yang terkait dengan identifikasi masalah dan rumusan masalah.</w:t>
      </w:r>
    </w:p>
    <w:p w14:paraId="688B68E5"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 xml:space="preserve">Data yang akan dianalisis dan ditampilkan adalah volume puncak atau </w:t>
      </w:r>
      <w:r w:rsidRPr="00163466">
        <w:rPr>
          <w:rFonts w:ascii="Times New Roman" w:hAnsi="Times New Roman" w:cs="Times New Roman"/>
          <w:i/>
          <w:szCs w:val="32"/>
        </w:rPr>
        <w:t xml:space="preserve">peak hours </w:t>
      </w:r>
      <w:r w:rsidRPr="00163466">
        <w:rPr>
          <w:rFonts w:ascii="Times New Roman" w:hAnsi="Times New Roman" w:cs="Times New Roman"/>
          <w:szCs w:val="32"/>
        </w:rPr>
        <w:t>dari salah satu hari dan satu titik dan sisanya akan terlampir pada lampiran.</w:t>
      </w:r>
    </w:p>
    <w:p w14:paraId="47441952"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Analisa kinerja ruas jalan menggunakan Manual Kapasitas Jalan (MKJI) 1997.</w:t>
      </w:r>
    </w:p>
    <w:p w14:paraId="1A8C297F"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Penelitian ini membahas kinerja ruas jalan, derajat kejenuhan, kecepatan dan waktu tempuh.</w:t>
      </w:r>
    </w:p>
    <w:p w14:paraId="0E20A44A"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Penelitian ini tidak memperhitungkan analisa biaya transportasi.</w:t>
      </w:r>
    </w:p>
    <w:p w14:paraId="154B525F"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Penelitian ini tidak membahas analisa struktur ruas Jalan Raya Bintara, Kota Bekasi.</w:t>
      </w:r>
    </w:p>
    <w:p w14:paraId="05A3D5CA"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Kendaran keluar masuk pada sepanjang jalan yang dilakukan penelitian dibuat sebagai hambatan samping kelas VH.</w:t>
      </w:r>
    </w:p>
    <w:p w14:paraId="794D6099"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Kondisi jalan rusak tidak di tinjau.</w:t>
      </w:r>
    </w:p>
    <w:p w14:paraId="287FD2F5" w14:textId="77777777" w:rsidR="00163466" w:rsidRPr="00163466" w:rsidRDefault="00163466" w:rsidP="00163466">
      <w:pPr>
        <w:pStyle w:val="ListParagraph"/>
        <w:numPr>
          <w:ilvl w:val="0"/>
          <w:numId w:val="7"/>
        </w:numPr>
        <w:tabs>
          <w:tab w:val="left" w:pos="0"/>
        </w:tabs>
        <w:ind w:left="426"/>
        <w:rPr>
          <w:rFonts w:ascii="Times New Roman" w:hAnsi="Times New Roman" w:cs="Times New Roman"/>
          <w:szCs w:val="32"/>
        </w:rPr>
      </w:pPr>
      <w:r w:rsidRPr="00163466">
        <w:rPr>
          <w:rFonts w:ascii="Times New Roman" w:hAnsi="Times New Roman" w:cs="Times New Roman"/>
          <w:szCs w:val="32"/>
        </w:rPr>
        <w:t>Metode pembayaran dan infrastruktur ERP (</w:t>
      </w:r>
      <w:r w:rsidRPr="00163466">
        <w:rPr>
          <w:rFonts w:ascii="Times New Roman" w:hAnsi="Times New Roman" w:cs="Times New Roman"/>
          <w:i/>
          <w:szCs w:val="32"/>
        </w:rPr>
        <w:t>Electronic Road Price</w:t>
      </w:r>
      <w:r w:rsidRPr="00163466">
        <w:rPr>
          <w:rFonts w:ascii="Times New Roman" w:hAnsi="Times New Roman" w:cs="Times New Roman"/>
          <w:szCs w:val="32"/>
        </w:rPr>
        <w:t>) tidak di tinjau.</w:t>
      </w:r>
    </w:p>
    <w:p w14:paraId="39863B88" w14:textId="61C8625D" w:rsidR="00163466" w:rsidRDefault="00163466" w:rsidP="00163466">
      <w:pPr>
        <w:rPr>
          <w:rFonts w:ascii="Times New Roman" w:hAnsi="Times New Roman" w:cs="Times New Roman"/>
          <w:szCs w:val="32"/>
        </w:rPr>
      </w:pPr>
    </w:p>
    <w:p w14:paraId="5F727D8C" w14:textId="15B76C27" w:rsidR="00310B47" w:rsidRPr="00163466" w:rsidRDefault="00310B47" w:rsidP="00163466">
      <w:pPr>
        <w:rPr>
          <w:rFonts w:ascii="Times New Roman" w:hAnsi="Times New Roman" w:cs="Times New Roman"/>
          <w:szCs w:val="32"/>
        </w:rPr>
      </w:pPr>
      <w:r>
        <w:rPr>
          <w:rFonts w:ascii="Times New Roman" w:hAnsi="Times New Roman" w:cs="Times New Roman"/>
          <w:szCs w:val="32"/>
        </w:rPr>
        <w:br/>
      </w:r>
      <w:r>
        <w:rPr>
          <w:rFonts w:ascii="Times New Roman" w:hAnsi="Times New Roman" w:cs="Times New Roman"/>
          <w:szCs w:val="32"/>
        </w:rPr>
        <w:br/>
      </w:r>
      <w:r>
        <w:rPr>
          <w:rFonts w:ascii="Times New Roman" w:hAnsi="Times New Roman" w:cs="Times New Roman"/>
          <w:szCs w:val="32"/>
        </w:rPr>
        <w:br/>
      </w:r>
      <w:r>
        <w:rPr>
          <w:rFonts w:ascii="Times New Roman" w:hAnsi="Times New Roman" w:cs="Times New Roman"/>
          <w:szCs w:val="32"/>
        </w:rPr>
        <w:br/>
      </w:r>
      <w:r>
        <w:rPr>
          <w:rFonts w:ascii="Times New Roman" w:hAnsi="Times New Roman" w:cs="Times New Roman"/>
          <w:szCs w:val="32"/>
        </w:rPr>
        <w:br/>
      </w:r>
      <w:r>
        <w:rPr>
          <w:rFonts w:ascii="Times New Roman" w:hAnsi="Times New Roman" w:cs="Times New Roman"/>
          <w:szCs w:val="32"/>
        </w:rPr>
        <w:br/>
      </w:r>
      <w:r>
        <w:rPr>
          <w:rFonts w:ascii="Times New Roman" w:hAnsi="Times New Roman" w:cs="Times New Roman"/>
          <w:szCs w:val="32"/>
        </w:rPr>
        <w:br/>
      </w:r>
      <w:r>
        <w:rPr>
          <w:rFonts w:ascii="Times New Roman" w:hAnsi="Times New Roman" w:cs="Times New Roman"/>
          <w:szCs w:val="32"/>
        </w:rPr>
        <w:br/>
      </w:r>
    </w:p>
    <w:p w14:paraId="6DA6B196" w14:textId="77777777" w:rsidR="00163466" w:rsidRPr="00310B47" w:rsidRDefault="00163466" w:rsidP="00163466">
      <w:pPr>
        <w:pStyle w:val="Heading2"/>
        <w:numPr>
          <w:ilvl w:val="0"/>
          <w:numId w:val="2"/>
        </w:numPr>
        <w:tabs>
          <w:tab w:val="left" w:pos="1134"/>
        </w:tabs>
        <w:spacing w:before="0" w:after="0" w:line="360" w:lineRule="auto"/>
        <w:ind w:left="567" w:hanging="567"/>
        <w:jc w:val="both"/>
        <w:rPr>
          <w:rFonts w:ascii="Times New Roman" w:hAnsi="Times New Roman" w:cs="Times New Roman"/>
          <w:sz w:val="28"/>
        </w:rPr>
      </w:pPr>
      <w:bookmarkStart w:id="12" w:name="_Toc109859910"/>
      <w:bookmarkStart w:id="13" w:name="_Toc111578631"/>
      <w:r w:rsidRPr="00310B47">
        <w:rPr>
          <w:rFonts w:ascii="Times New Roman" w:hAnsi="Times New Roman" w:cs="Times New Roman"/>
          <w:sz w:val="28"/>
        </w:rPr>
        <w:t>Tujuan</w:t>
      </w:r>
      <w:bookmarkEnd w:id="12"/>
      <w:bookmarkEnd w:id="13"/>
    </w:p>
    <w:p w14:paraId="2EF7B7E3" w14:textId="77777777" w:rsidR="00163466" w:rsidRPr="00163466" w:rsidRDefault="00163466" w:rsidP="00163466">
      <w:pPr>
        <w:rPr>
          <w:rFonts w:ascii="Times New Roman" w:hAnsi="Times New Roman" w:cs="Times New Roman"/>
          <w:szCs w:val="32"/>
        </w:rPr>
      </w:pPr>
      <w:r w:rsidRPr="00163466">
        <w:rPr>
          <w:rFonts w:ascii="Times New Roman" w:hAnsi="Times New Roman" w:cs="Times New Roman"/>
          <w:szCs w:val="32"/>
        </w:rPr>
        <w:t>Tujuan penelitian yaitu :</w:t>
      </w:r>
    </w:p>
    <w:p w14:paraId="7056449F" w14:textId="77777777" w:rsidR="00163466" w:rsidRPr="00163466" w:rsidRDefault="00163466" w:rsidP="00163466">
      <w:pPr>
        <w:pStyle w:val="ListParagraph"/>
        <w:numPr>
          <w:ilvl w:val="0"/>
          <w:numId w:val="1"/>
        </w:numPr>
        <w:ind w:left="426" w:hanging="425"/>
        <w:rPr>
          <w:rFonts w:ascii="Times New Roman" w:hAnsi="Times New Roman" w:cs="Times New Roman"/>
          <w:szCs w:val="32"/>
        </w:rPr>
      </w:pPr>
      <w:r w:rsidRPr="00163466">
        <w:rPr>
          <w:rFonts w:ascii="Times New Roman" w:hAnsi="Times New Roman" w:cs="Times New Roman"/>
          <w:szCs w:val="32"/>
        </w:rPr>
        <w:t>Mengetahui kinerja ruas Jalan Raya Bintara.</w:t>
      </w:r>
    </w:p>
    <w:p w14:paraId="38937AB4" w14:textId="77777777" w:rsidR="00163466" w:rsidRPr="00163466" w:rsidRDefault="00163466" w:rsidP="00163466">
      <w:pPr>
        <w:pStyle w:val="ListParagraph"/>
        <w:numPr>
          <w:ilvl w:val="0"/>
          <w:numId w:val="1"/>
        </w:numPr>
        <w:ind w:left="426" w:hanging="425"/>
        <w:rPr>
          <w:rFonts w:ascii="Times New Roman" w:hAnsi="Times New Roman" w:cs="Times New Roman"/>
          <w:szCs w:val="32"/>
        </w:rPr>
      </w:pPr>
      <w:r w:rsidRPr="00163466">
        <w:rPr>
          <w:rFonts w:ascii="Times New Roman" w:hAnsi="Times New Roman" w:cs="Times New Roman"/>
          <w:szCs w:val="32"/>
        </w:rPr>
        <w:t>Menganalisa nilai derajat kejenuhan, kecepatan rata-rata dan waktu tempuh pada ruas Jalan Raya Bintara.</w:t>
      </w:r>
    </w:p>
    <w:p w14:paraId="0CD71772" w14:textId="77777777" w:rsidR="00163466" w:rsidRPr="00163466" w:rsidRDefault="00163466" w:rsidP="00163466">
      <w:pPr>
        <w:pStyle w:val="ListParagraph"/>
        <w:numPr>
          <w:ilvl w:val="0"/>
          <w:numId w:val="1"/>
        </w:numPr>
        <w:ind w:left="426" w:hanging="425"/>
        <w:rPr>
          <w:rFonts w:ascii="Times New Roman" w:hAnsi="Times New Roman" w:cs="Times New Roman"/>
          <w:szCs w:val="32"/>
        </w:rPr>
      </w:pPr>
      <w:r w:rsidRPr="00163466">
        <w:rPr>
          <w:rFonts w:ascii="Times New Roman" w:hAnsi="Times New Roman" w:cs="Times New Roman"/>
          <w:szCs w:val="32"/>
        </w:rPr>
        <w:t xml:space="preserve">Menganalisa alternatif menggunakan sistem ganjil – genap dan sistem </w:t>
      </w:r>
      <w:r w:rsidRPr="00163466">
        <w:rPr>
          <w:rFonts w:ascii="Times New Roman" w:hAnsi="Times New Roman" w:cs="Times New Roman"/>
          <w:i/>
          <w:szCs w:val="32"/>
        </w:rPr>
        <w:t xml:space="preserve">Electronic Road Price (ERP) </w:t>
      </w:r>
      <w:r w:rsidRPr="00163466">
        <w:rPr>
          <w:rFonts w:ascii="Times New Roman" w:hAnsi="Times New Roman" w:cs="Times New Roman"/>
          <w:szCs w:val="32"/>
        </w:rPr>
        <w:t>pada Jalan Raya Bintara.</w:t>
      </w:r>
    </w:p>
    <w:p w14:paraId="32AB31E7" w14:textId="77777777" w:rsidR="00163466" w:rsidRPr="00163466" w:rsidRDefault="00163466" w:rsidP="00163466">
      <w:pPr>
        <w:pStyle w:val="ListParagraph"/>
        <w:numPr>
          <w:ilvl w:val="0"/>
          <w:numId w:val="1"/>
        </w:numPr>
        <w:ind w:left="426" w:hanging="425"/>
        <w:rPr>
          <w:rFonts w:ascii="Times New Roman" w:hAnsi="Times New Roman" w:cs="Times New Roman"/>
          <w:szCs w:val="32"/>
        </w:rPr>
      </w:pPr>
      <w:r w:rsidRPr="00163466">
        <w:rPr>
          <w:rFonts w:ascii="Times New Roman" w:hAnsi="Times New Roman" w:cs="Times New Roman"/>
          <w:szCs w:val="32"/>
        </w:rPr>
        <w:t>Alternatif yang optimal digunakan pada ruas jalan tersebut yaitu dengan mempertimbangkan perbandingan penurunan nilai DS yang paling besar.</w:t>
      </w:r>
    </w:p>
    <w:p w14:paraId="6CA63B50" w14:textId="77777777" w:rsidR="00163466" w:rsidRPr="00163466" w:rsidRDefault="00163466" w:rsidP="00163466">
      <w:pPr>
        <w:pStyle w:val="ListParagraph"/>
        <w:ind w:left="426"/>
        <w:rPr>
          <w:rFonts w:ascii="Times New Roman" w:hAnsi="Times New Roman" w:cs="Times New Roman"/>
          <w:szCs w:val="32"/>
        </w:rPr>
      </w:pPr>
    </w:p>
    <w:p w14:paraId="403E6872" w14:textId="77777777" w:rsidR="00163466" w:rsidRPr="00310B47" w:rsidRDefault="00163466" w:rsidP="00163466">
      <w:pPr>
        <w:pStyle w:val="Heading2"/>
        <w:numPr>
          <w:ilvl w:val="0"/>
          <w:numId w:val="2"/>
        </w:numPr>
        <w:spacing w:before="0" w:after="0" w:line="360" w:lineRule="auto"/>
        <w:ind w:left="567" w:hanging="567"/>
        <w:jc w:val="both"/>
        <w:rPr>
          <w:rFonts w:ascii="Times New Roman" w:hAnsi="Times New Roman" w:cs="Times New Roman"/>
          <w:sz w:val="28"/>
        </w:rPr>
      </w:pPr>
      <w:bookmarkStart w:id="14" w:name="_Toc109859911"/>
      <w:bookmarkStart w:id="15" w:name="_Toc111578632"/>
      <w:r w:rsidRPr="00310B47">
        <w:rPr>
          <w:rFonts w:ascii="Times New Roman" w:hAnsi="Times New Roman" w:cs="Times New Roman"/>
          <w:sz w:val="28"/>
        </w:rPr>
        <w:t>Hipotesis</w:t>
      </w:r>
      <w:bookmarkEnd w:id="14"/>
      <w:bookmarkEnd w:id="15"/>
    </w:p>
    <w:p w14:paraId="3539A4F9" w14:textId="77777777" w:rsidR="00163466" w:rsidRPr="00163466" w:rsidRDefault="00163466" w:rsidP="00163466">
      <w:pPr>
        <w:pStyle w:val="ListParagraph"/>
        <w:ind w:left="567" w:hanging="567"/>
        <w:rPr>
          <w:rFonts w:ascii="Times New Roman" w:hAnsi="Times New Roman" w:cs="Times New Roman"/>
          <w:szCs w:val="32"/>
        </w:rPr>
      </w:pPr>
      <w:r w:rsidRPr="00163466">
        <w:rPr>
          <w:rFonts w:ascii="Times New Roman" w:hAnsi="Times New Roman" w:cs="Times New Roman"/>
          <w:szCs w:val="32"/>
        </w:rPr>
        <w:t>Hipotesa yang kemungkinan didapatkan dari penelitian yaitu :</w:t>
      </w:r>
    </w:p>
    <w:p w14:paraId="7F7AA9D6" w14:textId="77777777" w:rsidR="00163466" w:rsidRPr="00163466" w:rsidRDefault="00163466" w:rsidP="00163466">
      <w:pPr>
        <w:pStyle w:val="ListParagraph"/>
        <w:numPr>
          <w:ilvl w:val="0"/>
          <w:numId w:val="3"/>
        </w:numPr>
        <w:ind w:left="426" w:hanging="426"/>
        <w:rPr>
          <w:rFonts w:ascii="Times New Roman" w:hAnsi="Times New Roman" w:cs="Times New Roman"/>
          <w:b/>
          <w:szCs w:val="32"/>
        </w:rPr>
      </w:pPr>
      <w:r w:rsidRPr="00163466">
        <w:rPr>
          <w:rFonts w:ascii="Times New Roman" w:hAnsi="Times New Roman" w:cs="Times New Roman"/>
          <w:szCs w:val="32"/>
        </w:rPr>
        <w:t>Ruas Jalan Raya Bintara tidak dapat melayani arus lalu lintas pada ruas jalan tersebut.</w:t>
      </w:r>
    </w:p>
    <w:p w14:paraId="1FD27E97" w14:textId="77777777" w:rsidR="00163466" w:rsidRPr="00163466" w:rsidRDefault="00163466" w:rsidP="00163466">
      <w:pPr>
        <w:pStyle w:val="ListParagraph"/>
        <w:numPr>
          <w:ilvl w:val="0"/>
          <w:numId w:val="3"/>
        </w:numPr>
        <w:ind w:left="426" w:hanging="426"/>
        <w:rPr>
          <w:rFonts w:ascii="Times New Roman" w:hAnsi="Times New Roman" w:cs="Times New Roman"/>
          <w:b/>
          <w:szCs w:val="32"/>
        </w:rPr>
      </w:pPr>
      <w:r w:rsidRPr="00163466">
        <w:rPr>
          <w:rFonts w:ascii="Times New Roman" w:hAnsi="Times New Roman" w:cs="Times New Roman"/>
          <w:szCs w:val="32"/>
        </w:rPr>
        <w:t>Ruas Jalan Raya Bintara memiliki tingkat derajat kejenuhan ≥ 0,85.</w:t>
      </w:r>
    </w:p>
    <w:p w14:paraId="694F2678" w14:textId="77777777" w:rsidR="00163466" w:rsidRPr="00163466" w:rsidRDefault="00163466" w:rsidP="00163466">
      <w:pPr>
        <w:pStyle w:val="ListParagraph"/>
        <w:numPr>
          <w:ilvl w:val="0"/>
          <w:numId w:val="3"/>
        </w:numPr>
        <w:ind w:left="426" w:hanging="426"/>
        <w:rPr>
          <w:rFonts w:ascii="Times New Roman" w:hAnsi="Times New Roman" w:cs="Times New Roman"/>
          <w:szCs w:val="32"/>
        </w:rPr>
      </w:pPr>
      <w:r w:rsidRPr="00163466">
        <w:rPr>
          <w:rFonts w:ascii="Times New Roman" w:hAnsi="Times New Roman" w:cs="Times New Roman"/>
          <w:szCs w:val="32"/>
        </w:rPr>
        <w:t xml:space="preserve">Dengan sistem ganjil genap dan sistem </w:t>
      </w:r>
      <w:r w:rsidRPr="00163466">
        <w:rPr>
          <w:rFonts w:ascii="Times New Roman" w:hAnsi="Times New Roman" w:cs="Times New Roman"/>
          <w:i/>
          <w:szCs w:val="32"/>
        </w:rPr>
        <w:t xml:space="preserve">Electronic Road Price  </w:t>
      </w:r>
      <w:r w:rsidRPr="00163466">
        <w:rPr>
          <w:rFonts w:ascii="Times New Roman" w:hAnsi="Times New Roman" w:cs="Times New Roman"/>
          <w:szCs w:val="32"/>
        </w:rPr>
        <w:t>(ERP) dapat mengurangi tingkat derajat kejenuhan ≤ 0,85.</w:t>
      </w:r>
    </w:p>
    <w:p w14:paraId="1C83AB9A" w14:textId="77777777" w:rsidR="00163466" w:rsidRPr="00163466" w:rsidRDefault="00163466" w:rsidP="00163466">
      <w:pPr>
        <w:pStyle w:val="ListParagraph"/>
        <w:numPr>
          <w:ilvl w:val="0"/>
          <w:numId w:val="3"/>
        </w:numPr>
        <w:ind w:left="426" w:hanging="426"/>
        <w:rPr>
          <w:rFonts w:ascii="Times New Roman" w:hAnsi="Times New Roman" w:cs="Times New Roman"/>
          <w:b/>
          <w:szCs w:val="32"/>
        </w:rPr>
      </w:pPr>
      <w:r w:rsidRPr="00163466">
        <w:rPr>
          <w:rFonts w:ascii="Times New Roman" w:hAnsi="Times New Roman" w:cs="Times New Roman"/>
          <w:szCs w:val="32"/>
        </w:rPr>
        <w:t>Penurunan nilai DS alternatif yang paling mendekati angka ˂ 0,85 adalah alternatif yang digunakan sebagai rekomendasi manajemen alternatif.</w:t>
      </w:r>
    </w:p>
    <w:p w14:paraId="025AFCE7" w14:textId="77777777" w:rsidR="00163466" w:rsidRPr="00163466" w:rsidRDefault="00163466" w:rsidP="00163466">
      <w:pPr>
        <w:ind w:left="426" w:hanging="426"/>
        <w:rPr>
          <w:rFonts w:ascii="Times New Roman" w:hAnsi="Times New Roman" w:cs="Times New Roman"/>
          <w:b/>
          <w:szCs w:val="32"/>
        </w:rPr>
      </w:pPr>
    </w:p>
    <w:p w14:paraId="77A4E81B" w14:textId="77777777" w:rsidR="00163466" w:rsidRPr="00163466" w:rsidRDefault="00163466" w:rsidP="00163466">
      <w:pPr>
        <w:ind w:left="426" w:hanging="426"/>
        <w:rPr>
          <w:rFonts w:ascii="Times New Roman" w:hAnsi="Times New Roman" w:cs="Times New Roman"/>
          <w:b/>
          <w:szCs w:val="32"/>
        </w:rPr>
      </w:pPr>
    </w:p>
    <w:p w14:paraId="0C694AE0" w14:textId="77777777" w:rsidR="00163466" w:rsidRPr="00163466" w:rsidRDefault="00163466" w:rsidP="00163466">
      <w:pPr>
        <w:rPr>
          <w:rFonts w:ascii="Times New Roman" w:hAnsi="Times New Roman" w:cs="Times New Roman"/>
          <w:b/>
          <w:szCs w:val="32"/>
        </w:rPr>
      </w:pPr>
    </w:p>
    <w:p w14:paraId="3E6A2F8B" w14:textId="77777777" w:rsidR="00163466" w:rsidRPr="00163466" w:rsidRDefault="00163466" w:rsidP="00163466">
      <w:pPr>
        <w:rPr>
          <w:rFonts w:ascii="Times New Roman" w:hAnsi="Times New Roman" w:cs="Times New Roman"/>
          <w:b/>
          <w:szCs w:val="32"/>
        </w:rPr>
      </w:pPr>
    </w:p>
    <w:p w14:paraId="0AAEBBDE" w14:textId="77777777" w:rsidR="00163466" w:rsidRPr="00163466" w:rsidRDefault="00163466" w:rsidP="00163466">
      <w:pPr>
        <w:rPr>
          <w:rFonts w:ascii="Times New Roman" w:hAnsi="Times New Roman" w:cs="Times New Roman"/>
          <w:b/>
          <w:szCs w:val="32"/>
        </w:rPr>
      </w:pPr>
    </w:p>
    <w:p w14:paraId="6C69FB5A" w14:textId="77777777" w:rsidR="00163466" w:rsidRPr="00163466" w:rsidRDefault="00163466" w:rsidP="00163466">
      <w:pPr>
        <w:rPr>
          <w:rFonts w:ascii="Times New Roman" w:hAnsi="Times New Roman" w:cs="Times New Roman"/>
          <w:b/>
          <w:szCs w:val="32"/>
        </w:rPr>
        <w:sectPr w:rsidR="00163466" w:rsidRPr="00163466" w:rsidSect="00310B47">
          <w:footerReference w:type="default" r:id="rId9"/>
          <w:footerReference w:type="first" r:id="rId10"/>
          <w:pgSz w:w="11906" w:h="16838" w:code="9"/>
          <w:pgMar w:top="1440" w:right="1440" w:bottom="1440" w:left="1440" w:header="708" w:footer="708" w:gutter="0"/>
          <w:pgNumType w:start="1" w:chapStyle="1"/>
          <w:cols w:space="708"/>
          <w:docGrid w:linePitch="360"/>
        </w:sectPr>
      </w:pPr>
    </w:p>
    <w:p w14:paraId="38DCA561" w14:textId="77777777" w:rsidR="00163466" w:rsidRPr="00163466" w:rsidRDefault="00163466" w:rsidP="00163466">
      <w:pPr>
        <w:pStyle w:val="ListParagraph"/>
        <w:keepNext/>
        <w:keepLines/>
        <w:numPr>
          <w:ilvl w:val="0"/>
          <w:numId w:val="4"/>
        </w:numPr>
        <w:contextualSpacing w:val="0"/>
        <w:outlineLvl w:val="1"/>
        <w:rPr>
          <w:rFonts w:ascii="Times New Roman" w:eastAsiaTheme="majorEastAsia" w:hAnsi="Times New Roman" w:cs="Times New Roman"/>
          <w:b/>
          <w:vanish/>
          <w:szCs w:val="26"/>
        </w:rPr>
      </w:pPr>
      <w:bookmarkStart w:id="16" w:name="_Toc99705863"/>
      <w:bookmarkStart w:id="17" w:name="_Toc99705898"/>
      <w:bookmarkStart w:id="18" w:name="_Toc99705933"/>
      <w:bookmarkStart w:id="19" w:name="_Toc99706105"/>
      <w:bookmarkStart w:id="20" w:name="_Toc99706230"/>
      <w:bookmarkStart w:id="21" w:name="_Toc107407263"/>
      <w:bookmarkStart w:id="22" w:name="_Toc107422932"/>
      <w:bookmarkStart w:id="23" w:name="_Toc107427890"/>
      <w:bookmarkStart w:id="24" w:name="_Toc107649138"/>
      <w:bookmarkStart w:id="25" w:name="_Toc109856012"/>
      <w:bookmarkStart w:id="26" w:name="_Toc109857376"/>
      <w:bookmarkStart w:id="27" w:name="_Toc109857443"/>
      <w:bookmarkStart w:id="28" w:name="_Toc109859861"/>
      <w:bookmarkStart w:id="29" w:name="_Toc109859912"/>
      <w:bookmarkStart w:id="30" w:name="_Toc110035025"/>
      <w:bookmarkStart w:id="31" w:name="_Toc110036174"/>
      <w:bookmarkStart w:id="32" w:name="_Toc110037658"/>
      <w:bookmarkStart w:id="33" w:name="_Toc111578633"/>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03C1537B" w14:textId="77777777" w:rsidR="00163466" w:rsidRPr="00163466" w:rsidRDefault="00163466" w:rsidP="00163466">
      <w:pPr>
        <w:pStyle w:val="ListParagraph"/>
        <w:keepNext/>
        <w:keepLines/>
        <w:numPr>
          <w:ilvl w:val="0"/>
          <w:numId w:val="4"/>
        </w:numPr>
        <w:contextualSpacing w:val="0"/>
        <w:outlineLvl w:val="1"/>
        <w:rPr>
          <w:rFonts w:ascii="Times New Roman" w:eastAsiaTheme="majorEastAsia" w:hAnsi="Times New Roman" w:cs="Times New Roman"/>
          <w:b/>
          <w:vanish/>
          <w:szCs w:val="26"/>
        </w:rPr>
      </w:pPr>
      <w:bookmarkStart w:id="34" w:name="_Toc99705864"/>
      <w:bookmarkStart w:id="35" w:name="_Toc99705899"/>
      <w:bookmarkStart w:id="36" w:name="_Toc99705934"/>
      <w:bookmarkStart w:id="37" w:name="_Toc99706106"/>
      <w:bookmarkStart w:id="38" w:name="_Toc99706231"/>
      <w:bookmarkStart w:id="39" w:name="_Toc107407264"/>
      <w:bookmarkStart w:id="40" w:name="_Toc107422933"/>
      <w:bookmarkStart w:id="41" w:name="_Toc107427891"/>
      <w:bookmarkStart w:id="42" w:name="_Toc107649139"/>
      <w:bookmarkStart w:id="43" w:name="_Toc109856013"/>
      <w:bookmarkStart w:id="44" w:name="_Toc109857377"/>
      <w:bookmarkStart w:id="45" w:name="_Toc109857444"/>
      <w:bookmarkStart w:id="46" w:name="_Toc109859862"/>
      <w:bookmarkStart w:id="47" w:name="_Toc109859913"/>
      <w:bookmarkStart w:id="48" w:name="_Toc110035026"/>
      <w:bookmarkStart w:id="49" w:name="_Toc110036175"/>
      <w:bookmarkStart w:id="50" w:name="_Toc110037659"/>
      <w:bookmarkStart w:id="51" w:name="_Toc111578634"/>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2AAC55F9" w14:textId="77777777" w:rsidR="00163466" w:rsidRPr="00163466" w:rsidRDefault="00163466" w:rsidP="00163466">
      <w:pPr>
        <w:pStyle w:val="ListParagraph"/>
        <w:keepNext/>
        <w:keepLines/>
        <w:numPr>
          <w:ilvl w:val="0"/>
          <w:numId w:val="4"/>
        </w:numPr>
        <w:contextualSpacing w:val="0"/>
        <w:outlineLvl w:val="1"/>
        <w:rPr>
          <w:rFonts w:ascii="Times New Roman" w:eastAsiaTheme="majorEastAsia" w:hAnsi="Times New Roman" w:cs="Times New Roman"/>
          <w:b/>
          <w:vanish/>
          <w:szCs w:val="26"/>
        </w:rPr>
      </w:pPr>
      <w:bookmarkStart w:id="52" w:name="_Toc99705865"/>
      <w:bookmarkStart w:id="53" w:name="_Toc99705900"/>
      <w:bookmarkStart w:id="54" w:name="_Toc99705935"/>
      <w:bookmarkStart w:id="55" w:name="_Toc99706107"/>
      <w:bookmarkStart w:id="56" w:name="_Toc99706232"/>
      <w:bookmarkStart w:id="57" w:name="_Toc107407265"/>
      <w:bookmarkStart w:id="58" w:name="_Toc107422934"/>
      <w:bookmarkStart w:id="59" w:name="_Toc107427892"/>
      <w:bookmarkStart w:id="60" w:name="_Toc107649140"/>
      <w:bookmarkStart w:id="61" w:name="_Toc109856014"/>
      <w:bookmarkStart w:id="62" w:name="_Toc109857378"/>
      <w:bookmarkStart w:id="63" w:name="_Toc109857445"/>
      <w:bookmarkStart w:id="64" w:name="_Toc109859863"/>
      <w:bookmarkStart w:id="65" w:name="_Toc109859914"/>
      <w:bookmarkStart w:id="66" w:name="_Toc110035027"/>
      <w:bookmarkStart w:id="67" w:name="_Toc110036176"/>
      <w:bookmarkStart w:id="68" w:name="_Toc110037660"/>
      <w:bookmarkStart w:id="69" w:name="_Toc111578635"/>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14:paraId="306B0574" w14:textId="77777777" w:rsidR="00163466" w:rsidRPr="00163466" w:rsidRDefault="00163466" w:rsidP="00163466">
      <w:pPr>
        <w:pStyle w:val="ListParagraph"/>
        <w:keepNext/>
        <w:keepLines/>
        <w:numPr>
          <w:ilvl w:val="0"/>
          <w:numId w:val="4"/>
        </w:numPr>
        <w:contextualSpacing w:val="0"/>
        <w:outlineLvl w:val="1"/>
        <w:rPr>
          <w:rFonts w:ascii="Times New Roman" w:eastAsiaTheme="majorEastAsia" w:hAnsi="Times New Roman" w:cs="Times New Roman"/>
          <w:b/>
          <w:vanish/>
          <w:szCs w:val="26"/>
        </w:rPr>
      </w:pPr>
      <w:bookmarkStart w:id="70" w:name="_Toc99705866"/>
      <w:bookmarkStart w:id="71" w:name="_Toc99705901"/>
      <w:bookmarkStart w:id="72" w:name="_Toc99705936"/>
      <w:bookmarkStart w:id="73" w:name="_Toc99706108"/>
      <w:bookmarkStart w:id="74" w:name="_Toc99706233"/>
      <w:bookmarkStart w:id="75" w:name="_Toc107407266"/>
      <w:bookmarkStart w:id="76" w:name="_Toc107422935"/>
      <w:bookmarkStart w:id="77" w:name="_Toc107427893"/>
      <w:bookmarkStart w:id="78" w:name="_Toc107649141"/>
      <w:bookmarkStart w:id="79" w:name="_Toc109856015"/>
      <w:bookmarkStart w:id="80" w:name="_Toc109857379"/>
      <w:bookmarkStart w:id="81" w:name="_Toc109857446"/>
      <w:bookmarkStart w:id="82" w:name="_Toc109859864"/>
      <w:bookmarkStart w:id="83" w:name="_Toc109859915"/>
      <w:bookmarkStart w:id="84" w:name="_Toc110035028"/>
      <w:bookmarkStart w:id="85" w:name="_Toc110036177"/>
      <w:bookmarkStart w:id="86" w:name="_Toc110037661"/>
      <w:bookmarkStart w:id="87" w:name="_Toc111578636"/>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14:paraId="14BCFE5F" w14:textId="77777777" w:rsidR="00163466" w:rsidRPr="00163466" w:rsidRDefault="00163466" w:rsidP="00163466">
      <w:pPr>
        <w:pStyle w:val="ListParagraph"/>
        <w:keepNext/>
        <w:keepLines/>
        <w:numPr>
          <w:ilvl w:val="0"/>
          <w:numId w:val="4"/>
        </w:numPr>
        <w:contextualSpacing w:val="0"/>
        <w:outlineLvl w:val="1"/>
        <w:rPr>
          <w:rFonts w:ascii="Times New Roman" w:eastAsiaTheme="majorEastAsia" w:hAnsi="Times New Roman" w:cs="Times New Roman"/>
          <w:b/>
          <w:vanish/>
          <w:szCs w:val="26"/>
        </w:rPr>
      </w:pPr>
      <w:bookmarkStart w:id="88" w:name="_Toc99705867"/>
      <w:bookmarkStart w:id="89" w:name="_Toc99705902"/>
      <w:bookmarkStart w:id="90" w:name="_Toc99705937"/>
      <w:bookmarkStart w:id="91" w:name="_Toc99706109"/>
      <w:bookmarkStart w:id="92" w:name="_Toc99706234"/>
      <w:bookmarkStart w:id="93" w:name="_Toc107407267"/>
      <w:bookmarkStart w:id="94" w:name="_Toc107422936"/>
      <w:bookmarkStart w:id="95" w:name="_Toc107427894"/>
      <w:bookmarkStart w:id="96" w:name="_Toc107649142"/>
      <w:bookmarkStart w:id="97" w:name="_Toc109856016"/>
      <w:bookmarkStart w:id="98" w:name="_Toc109857380"/>
      <w:bookmarkStart w:id="99" w:name="_Toc109857447"/>
      <w:bookmarkStart w:id="100" w:name="_Toc109859865"/>
      <w:bookmarkStart w:id="101" w:name="_Toc109859916"/>
      <w:bookmarkStart w:id="102" w:name="_Toc110035029"/>
      <w:bookmarkStart w:id="103" w:name="_Toc110036178"/>
      <w:bookmarkStart w:id="104" w:name="_Toc110037662"/>
      <w:bookmarkStart w:id="105" w:name="_Toc11157863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31774413" w14:textId="77777777" w:rsidR="00163466" w:rsidRPr="00163466" w:rsidRDefault="00163466" w:rsidP="00163466">
      <w:pPr>
        <w:pStyle w:val="ListParagraph"/>
        <w:keepNext/>
        <w:keepLines/>
        <w:numPr>
          <w:ilvl w:val="0"/>
          <w:numId w:val="4"/>
        </w:numPr>
        <w:contextualSpacing w:val="0"/>
        <w:outlineLvl w:val="1"/>
        <w:rPr>
          <w:rFonts w:ascii="Times New Roman" w:eastAsiaTheme="majorEastAsia" w:hAnsi="Times New Roman" w:cs="Times New Roman"/>
          <w:b/>
          <w:vanish/>
          <w:szCs w:val="26"/>
        </w:rPr>
      </w:pPr>
      <w:bookmarkStart w:id="106" w:name="_Toc99705868"/>
      <w:bookmarkStart w:id="107" w:name="_Toc99705903"/>
      <w:bookmarkStart w:id="108" w:name="_Toc99705938"/>
      <w:bookmarkStart w:id="109" w:name="_Toc99706110"/>
      <w:bookmarkStart w:id="110" w:name="_Toc99706235"/>
      <w:bookmarkStart w:id="111" w:name="_Toc107407268"/>
      <w:bookmarkStart w:id="112" w:name="_Toc107422937"/>
      <w:bookmarkStart w:id="113" w:name="_Toc107427895"/>
      <w:bookmarkStart w:id="114" w:name="_Toc107649143"/>
      <w:bookmarkStart w:id="115" w:name="_Toc109856017"/>
      <w:bookmarkStart w:id="116" w:name="_Toc109857381"/>
      <w:bookmarkStart w:id="117" w:name="_Toc109857448"/>
      <w:bookmarkStart w:id="118" w:name="_Toc109859866"/>
      <w:bookmarkStart w:id="119" w:name="_Toc109859917"/>
      <w:bookmarkStart w:id="120" w:name="_Toc110035030"/>
      <w:bookmarkStart w:id="121" w:name="_Toc110036179"/>
      <w:bookmarkStart w:id="122" w:name="_Toc110037663"/>
      <w:bookmarkStart w:id="123" w:name="_Toc111578638"/>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477B6445" w14:textId="77777777" w:rsidR="00163466" w:rsidRPr="00163466" w:rsidRDefault="00163466" w:rsidP="00163466">
      <w:pPr>
        <w:pStyle w:val="Heading2"/>
        <w:numPr>
          <w:ilvl w:val="0"/>
          <w:numId w:val="4"/>
        </w:numPr>
        <w:spacing w:before="0" w:after="0" w:line="360" w:lineRule="auto"/>
        <w:jc w:val="both"/>
        <w:rPr>
          <w:rFonts w:ascii="Times New Roman" w:hAnsi="Times New Roman" w:cs="Times New Roman"/>
        </w:rPr>
      </w:pPr>
      <w:bookmarkStart w:id="124" w:name="_Toc109859918"/>
      <w:bookmarkStart w:id="125" w:name="_Toc111578639"/>
      <w:r w:rsidRPr="00163466">
        <w:rPr>
          <w:rFonts w:ascii="Times New Roman" w:hAnsi="Times New Roman" w:cs="Times New Roman"/>
        </w:rPr>
        <w:t>FishBone</w:t>
      </w:r>
      <w:bookmarkEnd w:id="124"/>
      <w:bookmarkEnd w:id="125"/>
    </w:p>
    <w:p w14:paraId="63C27CF6" w14:textId="77777777" w:rsidR="00163466" w:rsidRPr="00163466" w:rsidRDefault="00163466" w:rsidP="00163466">
      <w:pPr>
        <w:rPr>
          <w:rFonts w:ascii="Times New Roman" w:hAnsi="Times New Roman" w:cs="Times New Roman"/>
        </w:rPr>
      </w:pPr>
      <w:r w:rsidRPr="00163466">
        <w:rPr>
          <w:rFonts w:ascii="Times New Roman" w:hAnsi="Times New Roman" w:cs="Times New Roman"/>
          <w:noProof/>
        </w:rPr>
        <w:drawing>
          <wp:anchor distT="0" distB="0" distL="114300" distR="114300" simplePos="0" relativeHeight="251662336" behindDoc="0" locked="0" layoutInCell="1" allowOverlap="1" wp14:anchorId="4E9DFF20" wp14:editId="1E514CAA">
            <wp:simplePos x="0" y="0"/>
            <wp:positionH relativeFrom="column">
              <wp:posOffset>-695960</wp:posOffset>
            </wp:positionH>
            <wp:positionV relativeFrom="page">
              <wp:posOffset>1590675</wp:posOffset>
            </wp:positionV>
            <wp:extent cx="10349865" cy="4248150"/>
            <wp:effectExtent l="0" t="0" r="0" b="0"/>
            <wp:wrapTopAndBottom/>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1176" t="29053" r="10267" b="13608"/>
                    <a:stretch/>
                  </pic:blipFill>
                  <pic:spPr bwMode="auto">
                    <a:xfrm>
                      <a:off x="0" y="0"/>
                      <a:ext cx="10349865" cy="4248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40D7AA" w14:textId="77777777" w:rsidR="00163466" w:rsidRPr="00163466" w:rsidRDefault="00163466" w:rsidP="00163466">
      <w:pPr>
        <w:rPr>
          <w:rFonts w:ascii="Times New Roman" w:hAnsi="Times New Roman" w:cs="Times New Roman"/>
        </w:rPr>
      </w:pPr>
    </w:p>
    <w:p w14:paraId="4D9E569F" w14:textId="77777777" w:rsidR="00163466" w:rsidRPr="00163466" w:rsidRDefault="00163466" w:rsidP="00163466">
      <w:pPr>
        <w:pStyle w:val="Caption"/>
        <w:jc w:val="center"/>
        <w:rPr>
          <w:rFonts w:ascii="Times New Roman" w:hAnsi="Times New Roman" w:cs="Times New Roman"/>
          <w:i w:val="0"/>
          <w:color w:val="auto"/>
          <w:sz w:val="24"/>
          <w:szCs w:val="24"/>
        </w:rPr>
      </w:pPr>
      <w:bookmarkStart w:id="126" w:name="_Toc99712151"/>
      <w:bookmarkStart w:id="127" w:name="_Toc99712841"/>
      <w:bookmarkStart w:id="128" w:name="_Toc109856056"/>
    </w:p>
    <w:p w14:paraId="4E6DDEA3" w14:textId="77777777" w:rsidR="00163466" w:rsidRPr="00163466" w:rsidRDefault="00163466" w:rsidP="00163466">
      <w:pPr>
        <w:pStyle w:val="Caption"/>
        <w:jc w:val="center"/>
        <w:rPr>
          <w:rFonts w:ascii="Times New Roman" w:hAnsi="Times New Roman" w:cs="Times New Roman"/>
          <w:i w:val="0"/>
          <w:color w:val="auto"/>
          <w:sz w:val="24"/>
          <w:szCs w:val="24"/>
        </w:rPr>
      </w:pPr>
      <w:bookmarkStart w:id="129" w:name="_Toc111576160"/>
      <w:r w:rsidRPr="00163466">
        <w:rPr>
          <w:rFonts w:ascii="Times New Roman" w:hAnsi="Times New Roman" w:cs="Times New Roman"/>
          <w:i w:val="0"/>
          <w:color w:val="auto"/>
          <w:sz w:val="24"/>
          <w:szCs w:val="24"/>
        </w:rPr>
        <w:t xml:space="preserve">Gambar 1. </w:t>
      </w:r>
      <w:r w:rsidRPr="00163466">
        <w:rPr>
          <w:rFonts w:ascii="Times New Roman" w:hAnsi="Times New Roman" w:cs="Times New Roman"/>
          <w:i w:val="0"/>
          <w:color w:val="auto"/>
          <w:sz w:val="24"/>
          <w:szCs w:val="24"/>
        </w:rPr>
        <w:fldChar w:fldCharType="begin"/>
      </w:r>
      <w:r w:rsidRPr="00163466">
        <w:rPr>
          <w:rFonts w:ascii="Times New Roman" w:hAnsi="Times New Roman" w:cs="Times New Roman"/>
          <w:i w:val="0"/>
          <w:color w:val="auto"/>
          <w:sz w:val="24"/>
          <w:szCs w:val="24"/>
        </w:rPr>
        <w:instrText xml:space="preserve"> SEQ Gambar_1. \* ARABIC </w:instrText>
      </w:r>
      <w:r w:rsidRPr="00163466">
        <w:rPr>
          <w:rFonts w:ascii="Times New Roman" w:hAnsi="Times New Roman" w:cs="Times New Roman"/>
          <w:i w:val="0"/>
          <w:color w:val="auto"/>
          <w:sz w:val="24"/>
          <w:szCs w:val="24"/>
        </w:rPr>
        <w:fldChar w:fldCharType="separate"/>
      </w:r>
      <w:r w:rsidRPr="00163466">
        <w:rPr>
          <w:rFonts w:ascii="Times New Roman" w:hAnsi="Times New Roman" w:cs="Times New Roman"/>
          <w:i w:val="0"/>
          <w:noProof/>
          <w:color w:val="auto"/>
          <w:sz w:val="24"/>
          <w:szCs w:val="24"/>
        </w:rPr>
        <w:t>2</w:t>
      </w:r>
      <w:r w:rsidRPr="00163466">
        <w:rPr>
          <w:rFonts w:ascii="Times New Roman" w:hAnsi="Times New Roman" w:cs="Times New Roman"/>
          <w:i w:val="0"/>
          <w:color w:val="auto"/>
          <w:sz w:val="24"/>
          <w:szCs w:val="24"/>
        </w:rPr>
        <w:fldChar w:fldCharType="end"/>
      </w:r>
      <w:r w:rsidRPr="00163466">
        <w:rPr>
          <w:rFonts w:ascii="Times New Roman" w:hAnsi="Times New Roman" w:cs="Times New Roman"/>
          <w:i w:val="0"/>
          <w:color w:val="auto"/>
          <w:sz w:val="24"/>
          <w:szCs w:val="24"/>
        </w:rPr>
        <w:t xml:space="preserve"> FishBone</w:t>
      </w:r>
      <w:bookmarkEnd w:id="126"/>
      <w:bookmarkEnd w:id="127"/>
      <w:bookmarkEnd w:id="128"/>
      <w:bookmarkEnd w:id="129"/>
    </w:p>
    <w:p w14:paraId="00000004" w14:textId="77777777" w:rsidR="004C20B7" w:rsidRPr="00163466" w:rsidRDefault="004C20B7">
      <w:pPr>
        <w:spacing w:after="0" w:line="240" w:lineRule="auto"/>
        <w:rPr>
          <w:rFonts w:ascii="Times New Roman" w:eastAsia="Times New Roman" w:hAnsi="Times New Roman" w:cs="Times New Roman"/>
          <w:sz w:val="24"/>
          <w:szCs w:val="24"/>
        </w:rPr>
      </w:pPr>
    </w:p>
    <w:p w14:paraId="00000005" w14:textId="2BFE88A3" w:rsidR="004C20B7" w:rsidRPr="00163466" w:rsidRDefault="004C20B7">
      <w:pPr>
        <w:spacing w:after="0" w:line="240" w:lineRule="auto"/>
        <w:rPr>
          <w:rFonts w:ascii="Times New Roman" w:eastAsia="Times New Roman" w:hAnsi="Times New Roman" w:cs="Times New Roman"/>
          <w:sz w:val="24"/>
          <w:szCs w:val="24"/>
        </w:rPr>
        <w:sectPr w:rsidR="004C20B7" w:rsidRPr="00163466" w:rsidSect="00163466">
          <w:headerReference w:type="even" r:id="rId12"/>
          <w:headerReference w:type="default" r:id="rId13"/>
          <w:footerReference w:type="even" r:id="rId14"/>
          <w:footerReference w:type="default" r:id="rId15"/>
          <w:headerReference w:type="first" r:id="rId16"/>
          <w:footerReference w:type="first" r:id="rId17"/>
          <w:pgSz w:w="16838" w:h="11906" w:orient="landscape"/>
          <w:pgMar w:top="1418" w:right="1418" w:bottom="1418" w:left="1418" w:header="709" w:footer="709" w:gutter="0"/>
          <w:pgNumType w:start="1"/>
          <w:cols w:space="720"/>
          <w:docGrid w:linePitch="299"/>
        </w:sectPr>
      </w:pPr>
    </w:p>
    <w:p w14:paraId="00000006" w14:textId="77777777" w:rsidR="004C20B7" w:rsidRDefault="00310B47">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BAB II</w:t>
      </w:r>
    </w:p>
    <w:p w14:paraId="00000007" w14:textId="77777777" w:rsidR="004C20B7" w:rsidRDefault="00310B47">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TINJAUAN PUSTAKA</w:t>
      </w:r>
    </w:p>
    <w:p w14:paraId="00000008" w14:textId="706129B4" w:rsidR="004C20B7" w:rsidRDefault="004C20B7" w:rsidP="00310B47">
      <w:pPr>
        <w:spacing w:after="0" w:line="240" w:lineRule="auto"/>
        <w:jc w:val="both"/>
        <w:rPr>
          <w:rFonts w:ascii="Times New Roman" w:eastAsia="Times New Roman" w:hAnsi="Times New Roman" w:cs="Times New Roman"/>
          <w:sz w:val="24"/>
          <w:szCs w:val="24"/>
        </w:rPr>
      </w:pPr>
    </w:p>
    <w:p w14:paraId="2CEABCC5" w14:textId="77777777" w:rsidR="00310B47" w:rsidRPr="00310B47" w:rsidRDefault="00310B47" w:rsidP="00310B47">
      <w:pPr>
        <w:spacing w:after="0" w:line="360" w:lineRule="auto"/>
        <w:jc w:val="both"/>
        <w:rPr>
          <w:rFonts w:ascii="Arial" w:hAnsi="Arial" w:cs="Arial"/>
          <w:sz w:val="24"/>
        </w:rPr>
      </w:pPr>
    </w:p>
    <w:p w14:paraId="4458AAA8" w14:textId="77777777" w:rsidR="00310B47" w:rsidRPr="00310B47" w:rsidRDefault="00310B47" w:rsidP="00310B47">
      <w:pPr>
        <w:keepNext/>
        <w:keepLines/>
        <w:numPr>
          <w:ilvl w:val="0"/>
          <w:numId w:val="33"/>
        </w:numPr>
        <w:spacing w:after="0" w:line="360" w:lineRule="auto"/>
        <w:ind w:left="567" w:hanging="567"/>
        <w:jc w:val="both"/>
        <w:outlineLvl w:val="1"/>
        <w:rPr>
          <w:rFonts w:ascii="Arial" w:eastAsia="Times New Roman" w:hAnsi="Arial" w:cs="Times New Roman"/>
          <w:b/>
          <w:sz w:val="24"/>
          <w:szCs w:val="26"/>
        </w:rPr>
      </w:pPr>
      <w:bookmarkStart w:id="130" w:name="_Toc109859920"/>
      <w:bookmarkStart w:id="131" w:name="_Toc111578641"/>
      <w:r w:rsidRPr="00310B47">
        <w:rPr>
          <w:rFonts w:ascii="Arial" w:eastAsia="Times New Roman" w:hAnsi="Arial" w:cs="Times New Roman"/>
          <w:b/>
          <w:sz w:val="24"/>
          <w:szCs w:val="26"/>
        </w:rPr>
        <w:t>Pengertian Ruas Jalan</w:t>
      </w:r>
      <w:bookmarkEnd w:id="130"/>
      <w:bookmarkEnd w:id="131"/>
      <w:r w:rsidRPr="00310B47">
        <w:rPr>
          <w:rFonts w:ascii="Arial" w:eastAsia="Times New Roman" w:hAnsi="Arial" w:cs="Times New Roman"/>
          <w:b/>
          <w:sz w:val="24"/>
          <w:szCs w:val="26"/>
        </w:rPr>
        <w:t xml:space="preserve"> </w:t>
      </w:r>
    </w:p>
    <w:p w14:paraId="1897C7C0" w14:textId="77777777" w:rsidR="00310B47" w:rsidRPr="00310B47" w:rsidRDefault="00310B47" w:rsidP="00310B47">
      <w:pPr>
        <w:spacing w:after="0" w:line="360" w:lineRule="auto"/>
        <w:jc w:val="both"/>
        <w:rPr>
          <w:rFonts w:ascii="Arial" w:hAnsi="Arial" w:cs="Times New Roman"/>
          <w:sz w:val="24"/>
        </w:rPr>
      </w:pPr>
      <w:bookmarkStart w:id="132" w:name="_Toc99663554"/>
      <w:bookmarkStart w:id="133" w:name="_Toc99705750"/>
      <w:bookmarkStart w:id="134" w:name="_Toc99706114"/>
      <w:bookmarkStart w:id="135" w:name="_Toc99706239"/>
      <w:bookmarkStart w:id="136" w:name="_Toc107422941"/>
      <w:bookmarkStart w:id="137" w:name="_Toc107427899"/>
      <w:r w:rsidRPr="00310B47">
        <w:rPr>
          <w:rFonts w:ascii="Arial" w:hAnsi="Arial" w:cs="Times New Roman"/>
          <w:sz w:val="24"/>
        </w:rPr>
        <w:t>Menurut PP No.34 Tahun 2006 mengenai jalan menjelaskan bahwa, Jalan merupakan prasarana transportasi darat yang meliputi segala bagian jalan, termasuk bagian pelengkap yang dibutuhkan oleh lalu lintas yang berada di permukaan tanah dan permukaan air, terkecuali jalan kabel, jalan kereta api dan jalan lori.</w:t>
      </w:r>
      <w:bookmarkEnd w:id="132"/>
      <w:bookmarkEnd w:id="133"/>
      <w:bookmarkEnd w:id="134"/>
      <w:bookmarkEnd w:id="135"/>
      <w:r w:rsidRPr="00310B47">
        <w:rPr>
          <w:rFonts w:ascii="Arial" w:hAnsi="Arial" w:cs="Times New Roman"/>
          <w:sz w:val="24"/>
        </w:rPr>
        <w:fldChar w:fldCharType="begin" w:fldLock="1"/>
      </w:r>
      <w:r w:rsidRPr="00310B47">
        <w:rPr>
          <w:rFonts w:ascii="Arial" w:hAnsi="Arial" w:cs="Times New Roman"/>
          <w:sz w:val="24"/>
        </w:rPr>
        <w:instrText>ADDIN CSL_CITATION {"citationItems":[{"id":"ITEM-1","itemData":{"DOI":"10.1002/ejoc.201200111","ISBN":"0954463420","ISSN":"0196-6553","PMID":"26840611","abstract":"Transportation improvements make land more accessible and so increase the likelihood that it will be developed or redeveloped. In response, transportation providers are increasingly being asked to assess the likely development impacts, and to mitigate negative impacts. To provide departments of transportation with assistance in responding to these requests, the National Cooperative Highway Research Project commissioned Project 25-25 (3) “Assessment and Mitigation Strategies for Land Development: Impacts of Transportation Improvements.” The product of Project 25-25 (3) is this Handbook, whose goal is to provide assistance in assessing whether a project is likely to produce new development (including dispersed development), and, if the use or its impacts are deemed inconsistent with goals1, how to mitigate them. The material and examples in this Handbook are drawn from interviews with a wide variety of state Departments of Transportation, state land use and other resource agencies, and metropolitan planning organizations, as well as review of planning and project documents, including numerous Environmental Impact Statements. The lessons and useful practices from those interviews and documents are the basis for this Guidebook.","author":[{"dropping-particle":"","family":"Agency","given":"The Countryside","non-dropping-particle":"","parse-names":false,"suffix":""},{"dropping-particle":"","family":"Consulting","given":"ICF","non-dropping-particle":"","parse-names":false,"suffix":""},{"dropping-particle":"","family":"DEPARTMENT OF WATER AND SANITATION","given":"","non-dropping-particle":"","parse-names":false,"suffix":""},{"dropping-particle":"","family":"Infill","given":"Residential","non-dropping-particle":"","parse-names":false,"suffix":""},{"dropping-particle":"","family":"Iii","given":"Workshop","non-dropping-particle":"","parse-names":false,"suffix":""},{"dropping-particle":"","family":"June","given":"Medium Scale","non-dropping-particle":"","parse-names":false,"suffix":""},{"dropping-particle":"","family":"Lititz","given":"Street","non-dropping-particle":"","parse-names":false,"suffix":""},{"dropping-particle":"","family":"Number","given":"Phone Parcel I D","non-dropping-particle":"","parse-names":false,"suffix":""},{"dropping-particle":"","family":"Number","given":"Phone Parcel I D","non-dropping-particle":"","parse-names":false,"suffix":""},{"dropping-particle":"","family":"Owner","given":"Property","non-dropping-particle":"","parse-names":false,"suffix":""},{"dropping-particle":"","family":"Address","given":"Owner","non-dropping-particle":"","parse-names":false,"suffix":""},{"dropping-particle":"","family":"Phone","given":"Owner","non-dropping-particle":"","parse-names":false,"suffix":""},{"dropping-particle":"","family":"Acreage","given":"Total","non-dropping-particle":"","parse-names":false,"suffix":""},{"dropping-particle":"","family":"Coverage","given":"Lot","non-dropping-particle":"","parse-names":false,"suffix":""},{"dropping-particle":"","family":"Capacity","given":"Seating","non-dropping-particle":"","parse-names":false,"suffix":""},{"dropping-particle":"","family":"Development","given":"Post","non-dropping-particle":"","parse-names":false,"suffix":""},{"dropping-particle":"","family":"Stewart","given":"Dorothy","non-dropping-particle":"","parse-names":false,"suffix":""},{"dropping-particle":"","family":"Strictest","given":"In","non-dropping-particle":"","parse-names":false,"suffix":""},{"dropping-particle":"","family":"Confidence","given":"Commercial","non-dropping-particle":"","parse-names":false,"suffix":""},{"dropping-particle":"","family":"One","given":"Part","non-dropping-particle":"","parse-names":false,"suffix":""},{"dropping-particle":"","family":"Strictest","given":"In","non-dropping-particle":"","parse-names":false,"suffix":""},{"dropping-particle":"","family":"Confidence","given":"Commercial","non-dropping-particle":"","parse-names":false,"suffix":""},{"dropping-particle":"","family":"Subdivision","given":"C","non-dropping-particle":"","parse-names":false,"suffix":""},{"dropping-particle":"","family":"Township","given":"South Middleton","non-dropping-particle":"","parse-names":false,"suffix":""},{"dropping-particle":"","family":"Two","given":"Appendix","non-dropping-particle":"","parse-names":false,"suffix":""},{"dropping-particle":"","family":"Guide","given":"Subdivision Design","non-dropping-particle":"","parse-names":false,"suffix":""},{"dropping-particle":"","family":"Weitz","given":"Jerry","non-dropping-particle":"","parse-names":false,"suffix":""},{"dropping-particle":"","family":"Yen","given":"Andrew Ying-ming","non-dropping-particle":"","parse-names":false,"suffix":""},{"dropping-particle":"","family":"Consultants","given":"T H I","non-dropping-particle":"","parse-names":false,"suffix":""},{"dropping-particle":"","family":"Fricker","given":"Jon D","non-dropping-particle":"","parse-names":false,"suffix":""},{"dropping-particle":"","family":"Yomralioglu","given":"Tahsin","non-dropping-particle":"","parse-names":false,"suffix":""},{"dropping-particle":"","family":"Parker","given":"David","non-dropping-particle":"","parse-names":false,"suffix":""},{"dropping-particle":"","family":"</w:instrText>
      </w:r>
      <w:r w:rsidRPr="00310B47">
        <w:rPr>
          <w:rFonts w:ascii="Leelawadee UI" w:hAnsi="Leelawadee UI" w:cs="Leelawadee UI"/>
          <w:sz w:val="24"/>
        </w:rPr>
        <w:instrText>นคเรศ</w:instrText>
      </w:r>
      <w:r w:rsidRPr="00310B47">
        <w:rPr>
          <w:rFonts w:ascii="Arial" w:hAnsi="Arial" w:cs="Times New Roman"/>
          <w:sz w:val="24"/>
        </w:rPr>
        <w:instrText xml:space="preserve"> </w:instrText>
      </w:r>
      <w:r w:rsidRPr="00310B47">
        <w:rPr>
          <w:rFonts w:ascii="Leelawadee UI" w:hAnsi="Leelawadee UI" w:cs="Leelawadee UI"/>
          <w:sz w:val="24"/>
        </w:rPr>
        <w:instrText>รังควัต</w:instrText>
      </w:r>
      <w:r w:rsidRPr="00310B47">
        <w:rPr>
          <w:rFonts w:ascii="Arial" w:hAnsi="Arial" w:cs="Times New Roman"/>
          <w:sz w:val="24"/>
        </w:rPr>
        <w:instrText>.","given":"","non-dropping-particle":"","parse-names":false,"suffix":""}],"container-title":"Transportation","id":"ITEM-1","issue":"January","issued":{"date-parts":[["2006"]]},"page":"21-30","title":"Peraturan Pemerintah No. 34 Tahun 2006","type":"article-journal","volume":"1"},"uris":["http://www.mendeley.com/documents/?uuid=0e1ecb73-dd81-402b-b53f-40bcb75a3399"]}],"mendeley":{"formattedCitation":"(Agency et al., 2006)","plainTextFormattedCitation":"(Agency et al., 2006)","previouslyFormattedCitation":"(Agency et al., 2006)"},"properties":{"noteIndex":0},"schema":"https://github.com/citation-style-language/schema/raw/master/csl-citation.json"}</w:instrText>
      </w:r>
      <w:r w:rsidRPr="00310B47">
        <w:rPr>
          <w:rFonts w:ascii="Arial" w:hAnsi="Arial" w:cs="Times New Roman"/>
          <w:sz w:val="24"/>
        </w:rPr>
        <w:fldChar w:fldCharType="end"/>
      </w:r>
      <w:r w:rsidRPr="00310B47">
        <w:rPr>
          <w:rFonts w:ascii="Arial" w:hAnsi="Arial" w:cs="Times New Roman"/>
          <w:sz w:val="24"/>
        </w:rPr>
        <w:t>(Agency et al., 2006)</w:t>
      </w:r>
      <w:bookmarkEnd w:id="136"/>
      <w:bookmarkEnd w:id="137"/>
      <w:r w:rsidRPr="00310B47">
        <w:rPr>
          <w:rFonts w:ascii="Arial" w:hAnsi="Arial" w:cs="Times New Roman"/>
          <w:sz w:val="24"/>
        </w:rPr>
        <w:t>.</w:t>
      </w:r>
    </w:p>
    <w:p w14:paraId="11D6C6A0"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Sistem jaringan jalan merupakan keseluruhan jalan yang saling menghubungkan serta terikat dengan perkembangan wilayah yang ada, Sistem jaringan jalan dibagi menjadi sistem jaringan primer yang merupakan sistem jaringan dengan peranan pelayanan distribusi barang dan jasa untuk pengembangan semua wilayah dan sistem jaringan jalan sekunder merupakan sistem jalan dengan peran pelayanan distribusi barang serta jasa untuk masyarakat kota. Ketentuan mengenai sistem jaringan jalan diatur dalam peraturan pemerintah. </w:t>
      </w:r>
    </w:p>
    <w:p w14:paraId="778EB29A"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Dikutip dari Manual Kapasitas Jalan Indonesia (MKJI, 1997) indikasi lebih lanjut tentang daerah perkotaan adalah karakteristik arus lalu lintas puncak pada pagi dan sore hari, pada umumnya lebih padat oleh kendaraan pribadi serta sepeda motor.</w:t>
      </w:r>
    </w:p>
    <w:p w14:paraId="3866ACEA"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Guna memperlancar arus lalu lintas, jalan dapat diubah menjadi jalur satu arah atau jalur dua arah yang dapat dibagi dalam beberapa lajur sesuai dengan lebar jalan.Jalur merupakan bagian jalan yang digunakan untuk keperluan lalu lintas kendaraan sedangkan lajur adalah bagian jalur yang memanjang yang dilengkapi atau tidak dilengkapi dengan marka jalan yang mempunyai lebar cukup untuk satu kendaraan bermotor (Warpani, 2002).</w:t>
      </w:r>
    </w:p>
    <w:p w14:paraId="5604674C"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Manual Kapasitas Jalan (MKJI, 1997) mengemukakan bahwa, ada 4 tipe yang termasuk kedalam karakteristik geometrik jalan perkotaan dan untuk jalan tak terbagi analisisnya berdasar gabungan antar dua arah pergerakan arus lalu lintas dan untuk jalan terbagi dipisahkan sesuai masing-masing lintasannya.</w:t>
      </w:r>
    </w:p>
    <w:p w14:paraId="01FBA3BB" w14:textId="77777777" w:rsidR="00310B47" w:rsidRPr="00310B47" w:rsidRDefault="00310B47" w:rsidP="00310B47">
      <w:pPr>
        <w:spacing w:after="0" w:line="360" w:lineRule="auto"/>
        <w:ind w:firstLine="306"/>
        <w:contextualSpacing/>
        <w:jc w:val="both"/>
        <w:rPr>
          <w:rFonts w:ascii="Arial" w:hAnsi="Arial" w:cs="Arial"/>
          <w:sz w:val="24"/>
        </w:rPr>
      </w:pPr>
    </w:p>
    <w:p w14:paraId="2DC4FD99" w14:textId="5558C87D" w:rsidR="00310B47" w:rsidRPr="00310B47" w:rsidRDefault="00310B47" w:rsidP="00310B47">
      <w:pPr>
        <w:spacing w:after="0" w:line="360" w:lineRule="auto"/>
        <w:ind w:firstLine="306"/>
        <w:contextualSpacing/>
        <w:jc w:val="both"/>
        <w:rPr>
          <w:rFonts w:ascii="Arial" w:hAnsi="Arial" w:cs="Arial"/>
          <w:sz w:val="24"/>
        </w:rPr>
      </w:pPr>
      <w:r>
        <w:rPr>
          <w:rFonts w:ascii="Arial" w:hAnsi="Arial" w:cs="Arial"/>
          <w:sz w:val="24"/>
        </w:rPr>
        <w:br/>
      </w:r>
    </w:p>
    <w:p w14:paraId="7941A70E" w14:textId="77777777" w:rsidR="00310B47" w:rsidRPr="00310B47" w:rsidRDefault="00310B47" w:rsidP="00310B47">
      <w:pPr>
        <w:spacing w:after="0" w:line="360" w:lineRule="auto"/>
        <w:ind w:left="1134" w:firstLine="306"/>
        <w:contextualSpacing/>
        <w:jc w:val="both"/>
        <w:rPr>
          <w:rFonts w:ascii="Arial" w:hAnsi="Arial" w:cs="Arial"/>
          <w:sz w:val="24"/>
        </w:rPr>
      </w:pPr>
    </w:p>
    <w:p w14:paraId="66B2B813" w14:textId="77777777" w:rsidR="00310B47" w:rsidRPr="00310B47" w:rsidRDefault="00310B47" w:rsidP="00310B47">
      <w:pPr>
        <w:numPr>
          <w:ilvl w:val="0"/>
          <w:numId w:val="8"/>
        </w:numPr>
        <w:tabs>
          <w:tab w:val="left" w:pos="993"/>
        </w:tabs>
        <w:spacing w:after="0" w:line="360" w:lineRule="auto"/>
        <w:ind w:left="993" w:hanging="425"/>
        <w:contextualSpacing/>
        <w:jc w:val="both"/>
        <w:rPr>
          <w:rFonts w:ascii="Arial" w:hAnsi="Arial" w:cs="Arial"/>
          <w:b/>
          <w:sz w:val="24"/>
        </w:rPr>
      </w:pPr>
      <w:r w:rsidRPr="00310B47">
        <w:rPr>
          <w:rFonts w:ascii="Arial" w:hAnsi="Arial" w:cs="Arial"/>
          <w:b/>
          <w:sz w:val="24"/>
        </w:rPr>
        <w:t xml:space="preserve"> Klasifikasi Jalan Menurut Fungsi </w:t>
      </w:r>
    </w:p>
    <w:p w14:paraId="714C91A2"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Menurut fungsi jalan sesuai dengan Tata Cara Perencanaan Geometrik Jalan Antar Kota No. 038/TBM/1997 klasifikasi menurut fungsi jalan dibagi menjadi 4 kategori, di antaranya adalah:</w:t>
      </w:r>
    </w:p>
    <w:p w14:paraId="217BE0CD" w14:textId="77777777" w:rsidR="00310B47" w:rsidRPr="00310B47" w:rsidRDefault="00310B47" w:rsidP="00310B47">
      <w:pPr>
        <w:spacing w:after="0" w:line="360" w:lineRule="auto"/>
        <w:ind w:left="1560" w:firstLine="600"/>
        <w:contextualSpacing/>
        <w:jc w:val="both"/>
        <w:rPr>
          <w:rFonts w:ascii="Arial" w:hAnsi="Arial" w:cs="Arial"/>
          <w:b/>
          <w:sz w:val="24"/>
        </w:rPr>
      </w:pPr>
    </w:p>
    <w:p w14:paraId="286BD025" w14:textId="77777777" w:rsidR="00310B47" w:rsidRPr="00310B47" w:rsidRDefault="00310B47" w:rsidP="00310B47">
      <w:pPr>
        <w:numPr>
          <w:ilvl w:val="0"/>
          <w:numId w:val="9"/>
        </w:numPr>
        <w:spacing w:after="0" w:line="360" w:lineRule="auto"/>
        <w:ind w:left="851" w:hanging="284"/>
        <w:contextualSpacing/>
        <w:jc w:val="both"/>
        <w:rPr>
          <w:rFonts w:ascii="Arial" w:hAnsi="Arial" w:cs="Arial"/>
          <w:b/>
          <w:sz w:val="24"/>
        </w:rPr>
      </w:pPr>
      <w:r w:rsidRPr="00310B47">
        <w:rPr>
          <w:rFonts w:ascii="Arial" w:hAnsi="Arial" w:cs="Arial"/>
          <w:b/>
          <w:sz w:val="24"/>
        </w:rPr>
        <w:t xml:space="preserve"> Jalan Arteri</w:t>
      </w:r>
    </w:p>
    <w:p w14:paraId="4B1CF3B5" w14:textId="77777777" w:rsidR="00310B47" w:rsidRPr="00310B47" w:rsidRDefault="00310B47" w:rsidP="00310B47">
      <w:pPr>
        <w:spacing w:after="0" w:line="360" w:lineRule="auto"/>
        <w:ind w:left="851"/>
        <w:contextualSpacing/>
        <w:jc w:val="both"/>
        <w:rPr>
          <w:rFonts w:ascii="Arial" w:hAnsi="Arial" w:cs="Arial"/>
          <w:sz w:val="24"/>
        </w:rPr>
      </w:pPr>
      <w:r w:rsidRPr="00310B47">
        <w:rPr>
          <w:rFonts w:ascii="Arial" w:hAnsi="Arial" w:cs="Arial"/>
          <w:sz w:val="24"/>
        </w:rPr>
        <w:t>Jalan Arteri merupakan jalan umum yang memiliki fungsi melayani angkutan dengan ciri-ciri perjalanan jarak jauh, kecepatan tinggi dan jumlah jalan masuk yang dibatasi.</w:t>
      </w:r>
    </w:p>
    <w:p w14:paraId="30BE3F8C" w14:textId="77777777" w:rsidR="00310B47" w:rsidRPr="00310B47" w:rsidRDefault="00310B47" w:rsidP="00310B47">
      <w:pPr>
        <w:spacing w:after="0" w:line="360" w:lineRule="auto"/>
        <w:ind w:left="851" w:hanging="284"/>
        <w:contextualSpacing/>
        <w:jc w:val="both"/>
        <w:rPr>
          <w:rFonts w:ascii="Arial" w:hAnsi="Arial" w:cs="Arial"/>
          <w:sz w:val="24"/>
        </w:rPr>
      </w:pPr>
    </w:p>
    <w:p w14:paraId="0D989AB4" w14:textId="77777777" w:rsidR="00310B47" w:rsidRPr="00310B47" w:rsidRDefault="00310B47" w:rsidP="00310B47">
      <w:pPr>
        <w:numPr>
          <w:ilvl w:val="0"/>
          <w:numId w:val="9"/>
        </w:numPr>
        <w:spacing w:after="0" w:line="360" w:lineRule="auto"/>
        <w:ind w:left="851" w:hanging="284"/>
        <w:contextualSpacing/>
        <w:jc w:val="both"/>
        <w:rPr>
          <w:rFonts w:ascii="Arial" w:hAnsi="Arial" w:cs="Arial"/>
          <w:b/>
          <w:sz w:val="24"/>
        </w:rPr>
      </w:pPr>
      <w:r w:rsidRPr="00310B47">
        <w:rPr>
          <w:rFonts w:ascii="Arial" w:hAnsi="Arial" w:cs="Arial"/>
          <w:b/>
          <w:sz w:val="24"/>
        </w:rPr>
        <w:t xml:space="preserve">Jalan Kolektor </w:t>
      </w:r>
    </w:p>
    <w:p w14:paraId="3273B1C0" w14:textId="77777777" w:rsidR="00310B47" w:rsidRPr="00310B47" w:rsidRDefault="00310B47" w:rsidP="00310B47">
      <w:pPr>
        <w:spacing w:after="0" w:line="360" w:lineRule="auto"/>
        <w:ind w:left="851"/>
        <w:contextualSpacing/>
        <w:jc w:val="both"/>
        <w:rPr>
          <w:rFonts w:ascii="Arial" w:hAnsi="Arial" w:cs="Arial"/>
          <w:b/>
          <w:sz w:val="24"/>
        </w:rPr>
      </w:pPr>
      <w:r w:rsidRPr="00310B47">
        <w:rPr>
          <w:rFonts w:ascii="Arial" w:hAnsi="Arial" w:cs="Arial"/>
          <w:sz w:val="24"/>
        </w:rPr>
        <w:t>Jalan Kolektor merupakan jalan umum dengan fungsi melayani angkutan sekitar dengan ciri-ciri perjalanan relatif dekat dan menggunakan kecepatan sedang dan jumlah masuk yang tidak terbatas.</w:t>
      </w:r>
    </w:p>
    <w:p w14:paraId="1B76DBBC" w14:textId="77777777" w:rsidR="00310B47" w:rsidRPr="00310B47" w:rsidRDefault="00310B47" w:rsidP="00310B47">
      <w:pPr>
        <w:spacing w:after="0" w:line="360" w:lineRule="auto"/>
        <w:ind w:left="851" w:hanging="284"/>
        <w:contextualSpacing/>
        <w:jc w:val="both"/>
        <w:rPr>
          <w:rFonts w:ascii="Arial" w:hAnsi="Arial" w:cs="Arial"/>
          <w:b/>
          <w:sz w:val="24"/>
        </w:rPr>
      </w:pPr>
    </w:p>
    <w:p w14:paraId="39D86BA0" w14:textId="77777777" w:rsidR="00310B47" w:rsidRPr="00310B47" w:rsidRDefault="00310B47" w:rsidP="00310B47">
      <w:pPr>
        <w:numPr>
          <w:ilvl w:val="0"/>
          <w:numId w:val="9"/>
        </w:numPr>
        <w:spacing w:after="0" w:line="360" w:lineRule="auto"/>
        <w:ind w:left="851" w:hanging="284"/>
        <w:contextualSpacing/>
        <w:jc w:val="both"/>
        <w:rPr>
          <w:rFonts w:ascii="Arial" w:hAnsi="Arial" w:cs="Arial"/>
          <w:b/>
          <w:sz w:val="24"/>
        </w:rPr>
      </w:pPr>
      <w:r w:rsidRPr="00310B47">
        <w:rPr>
          <w:rFonts w:ascii="Arial" w:hAnsi="Arial" w:cs="Arial"/>
          <w:b/>
          <w:sz w:val="24"/>
        </w:rPr>
        <w:t>Jalan Lokal</w:t>
      </w:r>
    </w:p>
    <w:p w14:paraId="3EA5B909" w14:textId="77777777" w:rsidR="00310B47" w:rsidRPr="00310B47" w:rsidRDefault="00310B47" w:rsidP="00310B47">
      <w:pPr>
        <w:spacing w:after="0" w:line="360" w:lineRule="auto"/>
        <w:ind w:left="851"/>
        <w:contextualSpacing/>
        <w:jc w:val="both"/>
        <w:rPr>
          <w:rFonts w:ascii="Arial" w:hAnsi="Arial" w:cs="Arial"/>
          <w:sz w:val="24"/>
        </w:rPr>
      </w:pPr>
      <w:r w:rsidRPr="00310B47">
        <w:rPr>
          <w:rFonts w:ascii="Arial" w:hAnsi="Arial" w:cs="Arial"/>
          <w:sz w:val="24"/>
        </w:rPr>
        <w:t>Jalan Lokal merupakan jalan umum dengan fungsi melayani angkutan sekitar dengan ciri-ciri perjalanan jarak dengan kecepatan rendah dan jumlah yang tidak dibatasi.</w:t>
      </w:r>
    </w:p>
    <w:p w14:paraId="76B854ED" w14:textId="77777777" w:rsidR="00310B47" w:rsidRPr="00310B47" w:rsidRDefault="00310B47" w:rsidP="00310B47">
      <w:pPr>
        <w:spacing w:after="0" w:line="360" w:lineRule="auto"/>
        <w:ind w:left="851" w:hanging="284"/>
        <w:contextualSpacing/>
        <w:jc w:val="both"/>
        <w:rPr>
          <w:rFonts w:ascii="Arial" w:hAnsi="Arial" w:cs="Arial"/>
          <w:b/>
          <w:sz w:val="24"/>
        </w:rPr>
      </w:pPr>
    </w:p>
    <w:p w14:paraId="189EECF4" w14:textId="77777777" w:rsidR="00310B47" w:rsidRPr="00310B47" w:rsidRDefault="00310B47" w:rsidP="00310B47">
      <w:pPr>
        <w:numPr>
          <w:ilvl w:val="0"/>
          <w:numId w:val="9"/>
        </w:numPr>
        <w:spacing w:after="0" w:line="360" w:lineRule="auto"/>
        <w:ind w:left="851" w:hanging="284"/>
        <w:contextualSpacing/>
        <w:jc w:val="both"/>
        <w:rPr>
          <w:rFonts w:ascii="Arial" w:hAnsi="Arial" w:cs="Arial"/>
          <w:b/>
          <w:sz w:val="24"/>
        </w:rPr>
      </w:pPr>
      <w:r w:rsidRPr="00310B47">
        <w:rPr>
          <w:rFonts w:ascii="Arial" w:hAnsi="Arial" w:cs="Arial"/>
          <w:b/>
          <w:sz w:val="24"/>
        </w:rPr>
        <w:t>Jalan Lingkungan</w:t>
      </w:r>
    </w:p>
    <w:p w14:paraId="23F51300" w14:textId="77777777" w:rsidR="00310B47" w:rsidRPr="00310B47" w:rsidRDefault="00310B47" w:rsidP="00310B47">
      <w:pPr>
        <w:spacing w:after="0" w:line="360" w:lineRule="auto"/>
        <w:ind w:left="851"/>
        <w:contextualSpacing/>
        <w:jc w:val="both"/>
        <w:rPr>
          <w:rFonts w:ascii="Arial" w:hAnsi="Arial" w:cs="Arial"/>
          <w:sz w:val="24"/>
        </w:rPr>
      </w:pPr>
      <w:r w:rsidRPr="00310B47">
        <w:rPr>
          <w:rFonts w:ascii="Arial" w:hAnsi="Arial" w:cs="Arial"/>
          <w:sz w:val="24"/>
        </w:rPr>
        <w:t>Jalan Lingkungan merupakan jalan umum dengan fungsi melayani angkutan lingkungan dengan ciri-ciri perjalanan jarak dekat dan kecepatan yang dibawah rata-rata.</w:t>
      </w:r>
    </w:p>
    <w:p w14:paraId="0BE6AFFC" w14:textId="77777777" w:rsidR="00310B47" w:rsidRPr="00310B47" w:rsidRDefault="00310B47" w:rsidP="00310B47">
      <w:pPr>
        <w:spacing w:after="0" w:line="360" w:lineRule="auto"/>
        <w:ind w:left="2160" w:firstLine="317"/>
        <w:contextualSpacing/>
        <w:jc w:val="both"/>
        <w:rPr>
          <w:rFonts w:ascii="Arial" w:hAnsi="Arial" w:cs="Arial"/>
          <w:b/>
          <w:sz w:val="24"/>
        </w:rPr>
      </w:pPr>
    </w:p>
    <w:p w14:paraId="2BFA06E1" w14:textId="77777777" w:rsidR="00310B47" w:rsidRPr="00310B47" w:rsidRDefault="00310B47" w:rsidP="00310B47">
      <w:pPr>
        <w:spacing w:after="0" w:line="360" w:lineRule="auto"/>
        <w:ind w:left="2160" w:firstLine="317"/>
        <w:contextualSpacing/>
        <w:jc w:val="both"/>
        <w:rPr>
          <w:rFonts w:ascii="Arial" w:hAnsi="Arial" w:cs="Arial"/>
          <w:b/>
          <w:sz w:val="24"/>
        </w:rPr>
      </w:pPr>
    </w:p>
    <w:p w14:paraId="31E69F49" w14:textId="77777777" w:rsidR="00310B47" w:rsidRPr="00310B47" w:rsidRDefault="00310B47" w:rsidP="00310B47">
      <w:pPr>
        <w:spacing w:after="0" w:line="360" w:lineRule="auto"/>
        <w:ind w:left="2160" w:firstLine="317"/>
        <w:contextualSpacing/>
        <w:jc w:val="both"/>
        <w:rPr>
          <w:rFonts w:ascii="Arial" w:hAnsi="Arial" w:cs="Arial"/>
          <w:b/>
          <w:sz w:val="24"/>
        </w:rPr>
      </w:pPr>
    </w:p>
    <w:p w14:paraId="77797A2D" w14:textId="77777777" w:rsidR="00310B47" w:rsidRPr="00310B47" w:rsidRDefault="00310B47" w:rsidP="00310B47">
      <w:pPr>
        <w:spacing w:after="0" w:line="360" w:lineRule="auto"/>
        <w:ind w:left="2160" w:firstLine="317"/>
        <w:contextualSpacing/>
        <w:jc w:val="both"/>
        <w:rPr>
          <w:rFonts w:ascii="Arial" w:hAnsi="Arial" w:cs="Arial"/>
          <w:b/>
          <w:sz w:val="24"/>
        </w:rPr>
      </w:pPr>
    </w:p>
    <w:p w14:paraId="0A50F534" w14:textId="77777777" w:rsidR="00310B47" w:rsidRPr="00310B47" w:rsidRDefault="00310B47" w:rsidP="00310B47">
      <w:pPr>
        <w:spacing w:after="0" w:line="360" w:lineRule="auto"/>
        <w:ind w:left="2160" w:firstLine="317"/>
        <w:contextualSpacing/>
        <w:jc w:val="both"/>
        <w:rPr>
          <w:rFonts w:ascii="Arial" w:hAnsi="Arial" w:cs="Arial"/>
          <w:b/>
          <w:sz w:val="24"/>
        </w:rPr>
      </w:pPr>
    </w:p>
    <w:p w14:paraId="5EDB923F" w14:textId="77777777" w:rsidR="00310B47" w:rsidRPr="00310B47" w:rsidRDefault="00310B47" w:rsidP="00310B47">
      <w:pPr>
        <w:spacing w:after="0" w:line="360" w:lineRule="auto"/>
        <w:ind w:left="2160" w:firstLine="317"/>
        <w:contextualSpacing/>
        <w:jc w:val="both"/>
        <w:rPr>
          <w:rFonts w:ascii="Arial" w:hAnsi="Arial" w:cs="Arial"/>
          <w:b/>
          <w:sz w:val="24"/>
        </w:rPr>
      </w:pPr>
    </w:p>
    <w:p w14:paraId="28866A3B" w14:textId="5E03DD97" w:rsidR="00310B47" w:rsidRPr="00310B47" w:rsidRDefault="00310B47" w:rsidP="00310B47">
      <w:pPr>
        <w:spacing w:after="0" w:line="360" w:lineRule="auto"/>
        <w:ind w:left="2160" w:firstLine="317"/>
        <w:contextualSpacing/>
        <w:jc w:val="both"/>
        <w:rPr>
          <w:rFonts w:ascii="Arial" w:hAnsi="Arial" w:cs="Arial"/>
          <w:b/>
          <w:sz w:val="24"/>
        </w:rPr>
      </w:pPr>
      <w:r>
        <w:rPr>
          <w:rFonts w:ascii="Arial" w:hAnsi="Arial" w:cs="Arial"/>
          <w:b/>
          <w:sz w:val="24"/>
        </w:rPr>
        <w:br/>
      </w:r>
    </w:p>
    <w:p w14:paraId="47A63020" w14:textId="77777777" w:rsidR="00310B47" w:rsidRPr="00310B47" w:rsidRDefault="00310B47" w:rsidP="00310B47">
      <w:pPr>
        <w:spacing w:after="0" w:line="360" w:lineRule="auto"/>
        <w:ind w:left="2160" w:firstLine="317"/>
        <w:contextualSpacing/>
        <w:jc w:val="both"/>
        <w:rPr>
          <w:rFonts w:ascii="Arial" w:hAnsi="Arial" w:cs="Arial"/>
          <w:b/>
          <w:sz w:val="24"/>
        </w:rPr>
      </w:pPr>
    </w:p>
    <w:p w14:paraId="4D911B88" w14:textId="77777777" w:rsidR="00310B47" w:rsidRPr="00310B47" w:rsidRDefault="00310B47" w:rsidP="00310B47">
      <w:pPr>
        <w:spacing w:after="0" w:line="360" w:lineRule="auto"/>
        <w:ind w:left="2160" w:firstLine="317"/>
        <w:contextualSpacing/>
        <w:jc w:val="both"/>
        <w:rPr>
          <w:rFonts w:ascii="Arial" w:hAnsi="Arial" w:cs="Arial"/>
          <w:b/>
          <w:sz w:val="24"/>
        </w:rPr>
      </w:pPr>
    </w:p>
    <w:p w14:paraId="52DA1D6D" w14:textId="77777777" w:rsidR="00310B47" w:rsidRPr="00310B47" w:rsidRDefault="00310B47" w:rsidP="00310B47">
      <w:pPr>
        <w:spacing w:after="0" w:line="360" w:lineRule="auto"/>
        <w:ind w:left="2160" w:firstLine="317"/>
        <w:contextualSpacing/>
        <w:jc w:val="both"/>
        <w:rPr>
          <w:rFonts w:ascii="Arial" w:hAnsi="Arial" w:cs="Arial"/>
          <w:b/>
          <w:sz w:val="24"/>
        </w:rPr>
      </w:pPr>
    </w:p>
    <w:p w14:paraId="14A7C374" w14:textId="77777777" w:rsidR="00310B47" w:rsidRPr="00310B47" w:rsidRDefault="00310B47" w:rsidP="00310B47">
      <w:pPr>
        <w:numPr>
          <w:ilvl w:val="0"/>
          <w:numId w:val="8"/>
        </w:numPr>
        <w:tabs>
          <w:tab w:val="left" w:pos="851"/>
          <w:tab w:val="left" w:pos="1276"/>
        </w:tabs>
        <w:spacing w:after="0" w:line="360" w:lineRule="auto"/>
        <w:ind w:left="993" w:hanging="426"/>
        <w:contextualSpacing/>
        <w:jc w:val="both"/>
        <w:rPr>
          <w:rFonts w:ascii="Arial" w:hAnsi="Arial" w:cs="Arial"/>
          <w:sz w:val="24"/>
        </w:rPr>
      </w:pPr>
      <w:r w:rsidRPr="00310B47">
        <w:rPr>
          <w:rFonts w:ascii="Arial" w:hAnsi="Arial" w:cs="Arial"/>
          <w:sz w:val="24"/>
        </w:rPr>
        <w:t xml:space="preserve"> </w:t>
      </w:r>
      <w:r w:rsidRPr="00310B47">
        <w:rPr>
          <w:rFonts w:ascii="Arial" w:hAnsi="Arial" w:cs="Arial"/>
          <w:b/>
          <w:sz w:val="24"/>
        </w:rPr>
        <w:t xml:space="preserve">Klasifikasi Menurut Status Jalan </w:t>
      </w:r>
    </w:p>
    <w:p w14:paraId="0301FF5A" w14:textId="77777777" w:rsidR="00310B47" w:rsidRPr="00310B47" w:rsidRDefault="00310B47" w:rsidP="00310B47">
      <w:pPr>
        <w:tabs>
          <w:tab w:val="left" w:pos="2977"/>
        </w:tabs>
        <w:spacing w:after="0" w:line="360" w:lineRule="auto"/>
        <w:ind w:left="567"/>
        <w:contextualSpacing/>
        <w:jc w:val="both"/>
        <w:rPr>
          <w:rFonts w:ascii="Arial" w:hAnsi="Arial" w:cs="Arial"/>
          <w:sz w:val="24"/>
        </w:rPr>
      </w:pPr>
      <w:r w:rsidRPr="00310B47">
        <w:rPr>
          <w:rFonts w:ascii="Arial" w:hAnsi="Arial" w:cs="Arial"/>
          <w:sz w:val="24"/>
        </w:rPr>
        <w:t>PP No.34 Tahun 2006 mengemukakan Klasifikasi menurut status jalan dibagi menjadi 5 (Lima) kelompok, diantaranya :</w:t>
      </w:r>
    </w:p>
    <w:p w14:paraId="7EADDABC" w14:textId="77777777" w:rsidR="00310B47" w:rsidRPr="00310B47" w:rsidRDefault="00310B47" w:rsidP="00310B47">
      <w:pPr>
        <w:tabs>
          <w:tab w:val="left" w:pos="2977"/>
        </w:tabs>
        <w:spacing w:after="0" w:line="360" w:lineRule="auto"/>
        <w:ind w:left="1985" w:hanging="425"/>
        <w:contextualSpacing/>
        <w:jc w:val="both"/>
        <w:rPr>
          <w:rFonts w:ascii="Arial" w:hAnsi="Arial" w:cs="Arial"/>
          <w:sz w:val="24"/>
        </w:rPr>
      </w:pPr>
    </w:p>
    <w:p w14:paraId="6EAD6398" w14:textId="77777777" w:rsidR="00310B47" w:rsidRPr="00310B47" w:rsidRDefault="00310B47" w:rsidP="00310B47">
      <w:pPr>
        <w:numPr>
          <w:ilvl w:val="0"/>
          <w:numId w:val="10"/>
        </w:numPr>
        <w:tabs>
          <w:tab w:val="left" w:pos="1560"/>
        </w:tabs>
        <w:spacing w:after="0" w:line="360" w:lineRule="auto"/>
        <w:ind w:left="993" w:hanging="426"/>
        <w:contextualSpacing/>
        <w:jc w:val="both"/>
        <w:rPr>
          <w:rFonts w:ascii="Arial" w:hAnsi="Arial" w:cs="Arial"/>
          <w:b/>
          <w:sz w:val="24"/>
        </w:rPr>
      </w:pPr>
      <w:r w:rsidRPr="00310B47">
        <w:rPr>
          <w:rFonts w:ascii="Arial" w:hAnsi="Arial" w:cs="Arial"/>
          <w:b/>
          <w:sz w:val="24"/>
        </w:rPr>
        <w:t>Jalan Nasional</w:t>
      </w:r>
    </w:p>
    <w:p w14:paraId="0CD2B462" w14:textId="77777777" w:rsidR="00310B47" w:rsidRPr="00310B47" w:rsidRDefault="00310B47" w:rsidP="00310B47">
      <w:pPr>
        <w:tabs>
          <w:tab w:val="left" w:pos="1560"/>
        </w:tabs>
        <w:spacing w:after="0" w:line="360" w:lineRule="auto"/>
        <w:ind w:left="993" w:hanging="426"/>
        <w:contextualSpacing/>
        <w:jc w:val="both"/>
        <w:rPr>
          <w:rFonts w:ascii="Arial" w:hAnsi="Arial" w:cs="Arial"/>
          <w:b/>
          <w:sz w:val="24"/>
        </w:rPr>
      </w:pPr>
      <w:r w:rsidRPr="00310B47">
        <w:rPr>
          <w:rFonts w:ascii="Arial" w:hAnsi="Arial" w:cs="Arial"/>
          <w:sz w:val="24"/>
        </w:rPr>
        <w:tab/>
        <w:t>Jalan Nasional adalah jalan arteri dan jalan kolektor dalam sistem jaringan jalan primer yang menghubungkan antara ibukota provinsi dan jalan strategis nasional, serta jalan tol.</w:t>
      </w:r>
    </w:p>
    <w:p w14:paraId="0A5ED850" w14:textId="77777777" w:rsidR="00310B47" w:rsidRPr="00310B47" w:rsidRDefault="00310B47" w:rsidP="00310B47">
      <w:pPr>
        <w:tabs>
          <w:tab w:val="left" w:pos="1560"/>
          <w:tab w:val="left" w:pos="1843"/>
        </w:tabs>
        <w:spacing w:after="0" w:line="360" w:lineRule="auto"/>
        <w:ind w:left="993" w:hanging="426"/>
        <w:contextualSpacing/>
        <w:jc w:val="both"/>
        <w:rPr>
          <w:rFonts w:ascii="Arial" w:hAnsi="Arial" w:cs="Arial"/>
          <w:sz w:val="24"/>
        </w:rPr>
      </w:pPr>
    </w:p>
    <w:p w14:paraId="739D3E31" w14:textId="77777777" w:rsidR="00310B47" w:rsidRPr="00310B47" w:rsidRDefault="00310B47" w:rsidP="00310B47">
      <w:pPr>
        <w:numPr>
          <w:ilvl w:val="0"/>
          <w:numId w:val="10"/>
        </w:numPr>
        <w:tabs>
          <w:tab w:val="left" w:pos="1560"/>
        </w:tabs>
        <w:spacing w:after="0" w:line="360" w:lineRule="auto"/>
        <w:ind w:left="993" w:hanging="426"/>
        <w:contextualSpacing/>
        <w:jc w:val="both"/>
        <w:rPr>
          <w:rFonts w:ascii="Arial" w:hAnsi="Arial" w:cs="Arial"/>
          <w:b/>
          <w:sz w:val="24"/>
        </w:rPr>
      </w:pPr>
      <w:r w:rsidRPr="00310B47">
        <w:rPr>
          <w:rFonts w:ascii="Arial" w:hAnsi="Arial" w:cs="Arial"/>
          <w:b/>
          <w:sz w:val="24"/>
        </w:rPr>
        <w:t>Jalan Provinsi</w:t>
      </w:r>
    </w:p>
    <w:p w14:paraId="7267C26D" w14:textId="77777777" w:rsidR="00310B47" w:rsidRPr="00310B47" w:rsidRDefault="00310B47" w:rsidP="00310B47">
      <w:pPr>
        <w:tabs>
          <w:tab w:val="left" w:pos="1560"/>
        </w:tabs>
        <w:spacing w:after="0" w:line="360" w:lineRule="auto"/>
        <w:ind w:left="993" w:hanging="426"/>
        <w:contextualSpacing/>
        <w:jc w:val="both"/>
        <w:rPr>
          <w:rFonts w:ascii="Arial" w:hAnsi="Arial" w:cs="Arial"/>
          <w:b/>
          <w:sz w:val="24"/>
        </w:rPr>
      </w:pPr>
      <w:r w:rsidRPr="00310B47">
        <w:rPr>
          <w:rFonts w:ascii="Arial" w:hAnsi="Arial" w:cs="Arial"/>
          <w:sz w:val="24"/>
        </w:rPr>
        <w:tab/>
        <w:t>Jalan Provinsi adalah jalan lokal kolektor dalam sistem jaringan jalan primer yang menghubungkan ibukota kabupaten/kota menggunakan jalan strategis provinsi.</w:t>
      </w:r>
    </w:p>
    <w:p w14:paraId="119ACDB5" w14:textId="77777777" w:rsidR="00310B47" w:rsidRPr="00310B47" w:rsidRDefault="00310B47" w:rsidP="00310B47">
      <w:pPr>
        <w:tabs>
          <w:tab w:val="left" w:pos="1560"/>
          <w:tab w:val="left" w:pos="1843"/>
        </w:tabs>
        <w:spacing w:after="0" w:line="360" w:lineRule="auto"/>
        <w:ind w:left="993" w:hanging="426"/>
        <w:contextualSpacing/>
        <w:jc w:val="both"/>
        <w:rPr>
          <w:rFonts w:ascii="Arial" w:hAnsi="Arial" w:cs="Arial"/>
          <w:sz w:val="24"/>
        </w:rPr>
      </w:pPr>
    </w:p>
    <w:p w14:paraId="7AD240D6" w14:textId="77777777" w:rsidR="00310B47" w:rsidRPr="00310B47" w:rsidRDefault="00310B47" w:rsidP="00310B47">
      <w:pPr>
        <w:numPr>
          <w:ilvl w:val="0"/>
          <w:numId w:val="10"/>
        </w:numPr>
        <w:tabs>
          <w:tab w:val="left" w:pos="1560"/>
        </w:tabs>
        <w:spacing w:after="0" w:line="360" w:lineRule="auto"/>
        <w:ind w:left="993" w:hanging="426"/>
        <w:contextualSpacing/>
        <w:jc w:val="both"/>
        <w:rPr>
          <w:rFonts w:ascii="Arial" w:hAnsi="Arial" w:cs="Arial"/>
          <w:b/>
          <w:sz w:val="24"/>
        </w:rPr>
      </w:pPr>
      <w:r w:rsidRPr="00310B47">
        <w:rPr>
          <w:rFonts w:ascii="Arial" w:hAnsi="Arial" w:cs="Arial"/>
          <w:b/>
          <w:sz w:val="24"/>
        </w:rPr>
        <w:t>Jalan Kabupaten</w:t>
      </w:r>
    </w:p>
    <w:p w14:paraId="6F0E58C3" w14:textId="77777777" w:rsidR="00310B47" w:rsidRPr="00310B47" w:rsidRDefault="00310B47" w:rsidP="00310B47">
      <w:pPr>
        <w:tabs>
          <w:tab w:val="left" w:pos="1560"/>
        </w:tabs>
        <w:spacing w:after="0" w:line="360" w:lineRule="auto"/>
        <w:ind w:left="993" w:hanging="426"/>
        <w:contextualSpacing/>
        <w:jc w:val="both"/>
        <w:rPr>
          <w:rFonts w:ascii="Arial" w:hAnsi="Arial" w:cs="Arial"/>
          <w:b/>
          <w:sz w:val="24"/>
        </w:rPr>
      </w:pPr>
      <w:r w:rsidRPr="00310B47">
        <w:rPr>
          <w:rFonts w:ascii="Arial" w:hAnsi="Arial" w:cs="Arial"/>
          <w:sz w:val="24"/>
        </w:rPr>
        <w:tab/>
        <w:t>Jalan Kabupaten adalah jalan lokal yang menggunakan sistem jaringan jalan primer untuk menghubungkan ibukota provinsi dengan ibukota kabupaten/ kota .</w:t>
      </w:r>
    </w:p>
    <w:p w14:paraId="147016F8" w14:textId="77777777" w:rsidR="00310B47" w:rsidRPr="00310B47" w:rsidRDefault="00310B47" w:rsidP="00310B47">
      <w:pPr>
        <w:tabs>
          <w:tab w:val="left" w:pos="1560"/>
          <w:tab w:val="left" w:pos="1843"/>
        </w:tabs>
        <w:spacing w:after="0" w:line="360" w:lineRule="auto"/>
        <w:ind w:left="993" w:hanging="426"/>
        <w:contextualSpacing/>
        <w:jc w:val="both"/>
        <w:rPr>
          <w:rFonts w:ascii="Arial" w:hAnsi="Arial" w:cs="Arial"/>
          <w:sz w:val="24"/>
        </w:rPr>
      </w:pPr>
    </w:p>
    <w:p w14:paraId="2B2DF1C0" w14:textId="77777777" w:rsidR="00310B47" w:rsidRPr="00310B47" w:rsidRDefault="00310B47" w:rsidP="00310B47">
      <w:pPr>
        <w:numPr>
          <w:ilvl w:val="0"/>
          <w:numId w:val="10"/>
        </w:numPr>
        <w:tabs>
          <w:tab w:val="left" w:pos="1560"/>
          <w:tab w:val="left" w:pos="1843"/>
        </w:tabs>
        <w:spacing w:after="0" w:line="360" w:lineRule="auto"/>
        <w:ind w:left="993" w:hanging="426"/>
        <w:contextualSpacing/>
        <w:jc w:val="both"/>
        <w:rPr>
          <w:rFonts w:ascii="Arial" w:hAnsi="Arial" w:cs="Arial"/>
          <w:b/>
          <w:sz w:val="24"/>
        </w:rPr>
      </w:pPr>
      <w:r w:rsidRPr="00310B47">
        <w:rPr>
          <w:rFonts w:ascii="Arial" w:hAnsi="Arial" w:cs="Arial"/>
          <w:b/>
          <w:sz w:val="24"/>
        </w:rPr>
        <w:t xml:space="preserve">Jalan Kota </w:t>
      </w:r>
    </w:p>
    <w:p w14:paraId="1CA01B6F" w14:textId="77777777" w:rsidR="00310B47" w:rsidRPr="00310B47" w:rsidRDefault="00310B47" w:rsidP="00310B47">
      <w:pPr>
        <w:tabs>
          <w:tab w:val="left" w:pos="1560"/>
          <w:tab w:val="left" w:pos="1843"/>
        </w:tabs>
        <w:spacing w:after="0" w:line="360" w:lineRule="auto"/>
        <w:ind w:left="993" w:hanging="426"/>
        <w:contextualSpacing/>
        <w:jc w:val="both"/>
        <w:rPr>
          <w:rFonts w:ascii="Arial" w:hAnsi="Arial" w:cs="Arial"/>
          <w:b/>
          <w:sz w:val="24"/>
        </w:rPr>
      </w:pPr>
      <w:r w:rsidRPr="00310B47">
        <w:rPr>
          <w:rFonts w:ascii="Arial" w:hAnsi="Arial" w:cs="Arial"/>
          <w:sz w:val="24"/>
        </w:rPr>
        <w:tab/>
        <w:t>Jalan Kota adalah jalan umum yang termasuk dalam sistem jaringan jalan sekunder yang menghubungkan antar pusat pelayanan dalam kota.</w:t>
      </w:r>
    </w:p>
    <w:p w14:paraId="45492C25" w14:textId="77777777" w:rsidR="00310B47" w:rsidRPr="00310B47" w:rsidRDefault="00310B47" w:rsidP="00310B47">
      <w:pPr>
        <w:tabs>
          <w:tab w:val="left" w:pos="1560"/>
          <w:tab w:val="left" w:pos="1843"/>
        </w:tabs>
        <w:spacing w:after="0" w:line="360" w:lineRule="auto"/>
        <w:ind w:left="993" w:hanging="426"/>
        <w:contextualSpacing/>
        <w:jc w:val="both"/>
        <w:rPr>
          <w:rFonts w:ascii="Arial" w:hAnsi="Arial" w:cs="Arial"/>
          <w:b/>
          <w:sz w:val="24"/>
        </w:rPr>
      </w:pPr>
    </w:p>
    <w:p w14:paraId="232F5179" w14:textId="77777777" w:rsidR="00310B47" w:rsidRPr="00310B47" w:rsidRDefault="00310B47" w:rsidP="00310B47">
      <w:pPr>
        <w:numPr>
          <w:ilvl w:val="0"/>
          <w:numId w:val="10"/>
        </w:numPr>
        <w:tabs>
          <w:tab w:val="left" w:pos="1560"/>
          <w:tab w:val="left" w:pos="1843"/>
        </w:tabs>
        <w:spacing w:after="0" w:line="360" w:lineRule="auto"/>
        <w:ind w:left="993" w:hanging="426"/>
        <w:contextualSpacing/>
        <w:jc w:val="both"/>
        <w:rPr>
          <w:rFonts w:ascii="Arial" w:hAnsi="Arial" w:cs="Arial"/>
          <w:b/>
          <w:sz w:val="24"/>
        </w:rPr>
      </w:pPr>
      <w:r w:rsidRPr="00310B47">
        <w:rPr>
          <w:rFonts w:ascii="Arial" w:hAnsi="Arial" w:cs="Arial"/>
          <w:b/>
          <w:sz w:val="24"/>
        </w:rPr>
        <w:t>Jalan Desa</w:t>
      </w:r>
    </w:p>
    <w:p w14:paraId="6955541D" w14:textId="77777777" w:rsidR="00310B47" w:rsidRPr="00310B47" w:rsidRDefault="00310B47" w:rsidP="00310B47">
      <w:pPr>
        <w:tabs>
          <w:tab w:val="left" w:pos="1560"/>
          <w:tab w:val="left" w:pos="1843"/>
        </w:tabs>
        <w:spacing w:after="0" w:line="360" w:lineRule="auto"/>
        <w:ind w:left="993" w:hanging="426"/>
        <w:contextualSpacing/>
        <w:jc w:val="both"/>
        <w:rPr>
          <w:rFonts w:ascii="Arial" w:hAnsi="Arial" w:cs="Arial"/>
          <w:b/>
          <w:sz w:val="24"/>
        </w:rPr>
      </w:pPr>
      <w:r w:rsidRPr="00310B47">
        <w:rPr>
          <w:rFonts w:ascii="Arial" w:hAnsi="Arial" w:cs="Arial"/>
          <w:sz w:val="24"/>
        </w:rPr>
        <w:tab/>
        <w:t>Jalan Desa adalah jalan umum yang menyatukan beberapa kawasan antar permukiman di dalam desa serta jalan lingkungan itu sendiri.</w:t>
      </w:r>
    </w:p>
    <w:p w14:paraId="0988CF7B" w14:textId="77777777" w:rsidR="00310B47" w:rsidRPr="00310B47" w:rsidRDefault="00310B47" w:rsidP="00310B47">
      <w:pPr>
        <w:tabs>
          <w:tab w:val="left" w:pos="1843"/>
        </w:tabs>
        <w:spacing w:after="0" w:line="360" w:lineRule="auto"/>
        <w:ind w:left="1843" w:firstLine="425"/>
        <w:contextualSpacing/>
        <w:jc w:val="both"/>
        <w:rPr>
          <w:rFonts w:ascii="Arial" w:hAnsi="Arial" w:cs="Arial"/>
          <w:b/>
          <w:sz w:val="24"/>
        </w:rPr>
      </w:pPr>
    </w:p>
    <w:p w14:paraId="608C4739" w14:textId="77777777" w:rsidR="00310B47" w:rsidRPr="00310B47" w:rsidRDefault="00310B47" w:rsidP="00310B47">
      <w:pPr>
        <w:numPr>
          <w:ilvl w:val="0"/>
          <w:numId w:val="8"/>
        </w:numPr>
        <w:tabs>
          <w:tab w:val="left" w:pos="851"/>
          <w:tab w:val="left" w:pos="1276"/>
        </w:tabs>
        <w:spacing w:after="0" w:line="360" w:lineRule="auto"/>
        <w:ind w:left="993" w:hanging="426"/>
        <w:contextualSpacing/>
        <w:jc w:val="both"/>
        <w:rPr>
          <w:rFonts w:ascii="Arial" w:hAnsi="Arial" w:cs="Arial"/>
          <w:b/>
          <w:sz w:val="24"/>
        </w:rPr>
      </w:pPr>
      <w:r w:rsidRPr="00310B47">
        <w:rPr>
          <w:rFonts w:ascii="Arial" w:hAnsi="Arial" w:cs="Arial"/>
          <w:b/>
          <w:sz w:val="24"/>
        </w:rPr>
        <w:t xml:space="preserve">Klasifikasi Menurut Tipe Lajur </w:t>
      </w:r>
    </w:p>
    <w:p w14:paraId="00952FA0" w14:textId="77777777" w:rsidR="00310B47" w:rsidRPr="00310B47" w:rsidRDefault="00310B47" w:rsidP="00310B47">
      <w:pPr>
        <w:spacing w:after="0" w:line="360" w:lineRule="auto"/>
        <w:ind w:left="567"/>
        <w:contextualSpacing/>
        <w:jc w:val="both"/>
        <w:rPr>
          <w:rFonts w:ascii="Arial" w:hAnsi="Arial" w:cs="Arial"/>
          <w:b/>
          <w:sz w:val="24"/>
        </w:rPr>
      </w:pPr>
      <w:r w:rsidRPr="00310B47">
        <w:rPr>
          <w:rFonts w:ascii="Arial" w:hAnsi="Arial" w:cs="Arial"/>
          <w:sz w:val="24"/>
        </w:rPr>
        <w:t>Menurut Manual Kapasitas Jalan (MKJI,1997) klasifikasi lajur dibagi menjadi beberapa tipe, antara lain:</w:t>
      </w:r>
    </w:p>
    <w:p w14:paraId="7650BF66" w14:textId="77777777" w:rsidR="00310B47" w:rsidRPr="00310B47" w:rsidRDefault="00310B47" w:rsidP="00310B47">
      <w:pPr>
        <w:spacing w:after="0" w:line="360" w:lineRule="auto"/>
        <w:ind w:left="1418"/>
        <w:contextualSpacing/>
        <w:jc w:val="both"/>
        <w:rPr>
          <w:rFonts w:ascii="Arial" w:hAnsi="Arial" w:cs="Arial"/>
          <w:b/>
          <w:sz w:val="24"/>
        </w:rPr>
      </w:pPr>
    </w:p>
    <w:p w14:paraId="12CBA7B1" w14:textId="77777777" w:rsidR="00310B47" w:rsidRPr="00310B47" w:rsidRDefault="00310B47" w:rsidP="00310B47">
      <w:pPr>
        <w:spacing w:after="0" w:line="360" w:lineRule="auto"/>
        <w:ind w:left="1418"/>
        <w:contextualSpacing/>
        <w:jc w:val="both"/>
        <w:rPr>
          <w:rFonts w:ascii="Arial" w:hAnsi="Arial" w:cs="Arial"/>
          <w:b/>
          <w:sz w:val="24"/>
        </w:rPr>
      </w:pPr>
    </w:p>
    <w:p w14:paraId="29ECE514" w14:textId="77777777" w:rsidR="00310B47" w:rsidRPr="00310B47" w:rsidRDefault="00310B47" w:rsidP="00310B47">
      <w:pPr>
        <w:spacing w:after="0" w:line="360" w:lineRule="auto"/>
        <w:ind w:left="1418"/>
        <w:contextualSpacing/>
        <w:jc w:val="both"/>
        <w:rPr>
          <w:rFonts w:ascii="Arial" w:hAnsi="Arial" w:cs="Arial"/>
          <w:b/>
          <w:sz w:val="24"/>
        </w:rPr>
      </w:pPr>
    </w:p>
    <w:p w14:paraId="001CF774" w14:textId="77777777" w:rsidR="00310B47" w:rsidRPr="00310B47" w:rsidRDefault="00310B47" w:rsidP="00310B47">
      <w:pPr>
        <w:spacing w:after="0" w:line="360" w:lineRule="auto"/>
        <w:ind w:left="1418"/>
        <w:contextualSpacing/>
        <w:jc w:val="both"/>
        <w:rPr>
          <w:rFonts w:ascii="Arial" w:hAnsi="Arial" w:cs="Arial"/>
          <w:b/>
          <w:sz w:val="24"/>
        </w:rPr>
      </w:pPr>
    </w:p>
    <w:p w14:paraId="724DBFAE" w14:textId="77777777" w:rsidR="00310B47" w:rsidRPr="00310B47" w:rsidRDefault="00310B47" w:rsidP="00310B47">
      <w:pPr>
        <w:numPr>
          <w:ilvl w:val="0"/>
          <w:numId w:val="11"/>
        </w:numPr>
        <w:tabs>
          <w:tab w:val="left" w:pos="993"/>
        </w:tabs>
        <w:spacing w:after="0" w:line="360" w:lineRule="auto"/>
        <w:ind w:left="567" w:firstLine="0"/>
        <w:contextualSpacing/>
        <w:jc w:val="both"/>
        <w:rPr>
          <w:rFonts w:ascii="Arial" w:hAnsi="Arial" w:cs="Times New Roman"/>
          <w:b/>
          <w:sz w:val="24"/>
        </w:rPr>
      </w:pPr>
      <w:r w:rsidRPr="00310B47">
        <w:rPr>
          <w:rFonts w:ascii="Arial" w:hAnsi="Arial" w:cs="Arial"/>
          <w:b/>
          <w:sz w:val="24"/>
        </w:rPr>
        <w:t>Jalan Dua Lajur Dua Arah (2/2 UD)</w:t>
      </w:r>
    </w:p>
    <w:p w14:paraId="2BBF6C4D" w14:textId="77777777" w:rsidR="00310B47" w:rsidRPr="00310B47" w:rsidRDefault="00310B47" w:rsidP="00310B47">
      <w:pPr>
        <w:tabs>
          <w:tab w:val="left" w:pos="993"/>
        </w:tabs>
        <w:spacing w:after="0" w:line="360" w:lineRule="auto"/>
        <w:ind w:left="567"/>
        <w:jc w:val="both"/>
        <w:rPr>
          <w:rFonts w:ascii="Arial" w:hAnsi="Arial" w:cs="Arial"/>
          <w:sz w:val="24"/>
        </w:rPr>
      </w:pPr>
      <w:r w:rsidRPr="00310B47">
        <w:rPr>
          <w:rFonts w:ascii="Arial" w:hAnsi="Arial" w:cs="Arial"/>
          <w:sz w:val="24"/>
        </w:rPr>
        <w:t xml:space="preserve">Kondisi dasar jalan didefinisikan sebagai berikut : </w:t>
      </w:r>
    </w:p>
    <w:p w14:paraId="69AA9206" w14:textId="77777777" w:rsidR="00310B47" w:rsidRPr="00310B47" w:rsidRDefault="00310B47" w:rsidP="00310B47">
      <w:pPr>
        <w:numPr>
          <w:ilvl w:val="0"/>
          <w:numId w:val="12"/>
        </w:numPr>
        <w:tabs>
          <w:tab w:val="left" w:pos="993"/>
        </w:tabs>
        <w:spacing w:after="0" w:line="360" w:lineRule="auto"/>
        <w:ind w:left="567"/>
        <w:contextualSpacing/>
        <w:jc w:val="both"/>
        <w:rPr>
          <w:rFonts w:ascii="Arial" w:hAnsi="Arial" w:cs="Arial"/>
          <w:sz w:val="24"/>
        </w:rPr>
      </w:pPr>
      <w:r w:rsidRPr="00310B47">
        <w:rPr>
          <w:rFonts w:ascii="Arial" w:hAnsi="Arial" w:cs="Arial"/>
          <w:sz w:val="24"/>
        </w:rPr>
        <w:t>Lebar jalur lalu lintas 7 m.</w:t>
      </w:r>
    </w:p>
    <w:p w14:paraId="4FB0D808" w14:textId="77777777" w:rsidR="00310B47" w:rsidRPr="00310B47" w:rsidRDefault="00310B47" w:rsidP="00310B47">
      <w:pPr>
        <w:numPr>
          <w:ilvl w:val="0"/>
          <w:numId w:val="12"/>
        </w:numPr>
        <w:tabs>
          <w:tab w:val="left" w:pos="993"/>
        </w:tabs>
        <w:spacing w:after="0" w:line="360" w:lineRule="auto"/>
        <w:ind w:left="567"/>
        <w:contextualSpacing/>
        <w:jc w:val="both"/>
        <w:rPr>
          <w:rFonts w:ascii="Arial" w:hAnsi="Arial" w:cs="Arial"/>
          <w:sz w:val="24"/>
        </w:rPr>
      </w:pPr>
      <w:r w:rsidRPr="00310B47">
        <w:rPr>
          <w:rFonts w:ascii="Arial" w:hAnsi="Arial" w:cs="Arial"/>
          <w:sz w:val="24"/>
        </w:rPr>
        <w:t>Lebar bahu efektif paling sedikit 2 m pada setiap sisi.</w:t>
      </w:r>
    </w:p>
    <w:p w14:paraId="4E5C7B4E" w14:textId="77777777" w:rsidR="00310B47" w:rsidRPr="00310B47" w:rsidRDefault="00310B47" w:rsidP="00310B47">
      <w:pPr>
        <w:numPr>
          <w:ilvl w:val="0"/>
          <w:numId w:val="12"/>
        </w:numPr>
        <w:tabs>
          <w:tab w:val="left" w:pos="993"/>
        </w:tabs>
        <w:spacing w:after="0" w:line="360" w:lineRule="auto"/>
        <w:ind w:left="567"/>
        <w:contextualSpacing/>
        <w:jc w:val="both"/>
        <w:rPr>
          <w:rFonts w:ascii="Arial" w:hAnsi="Arial" w:cs="Arial"/>
          <w:sz w:val="24"/>
        </w:rPr>
      </w:pPr>
      <w:r w:rsidRPr="00310B47">
        <w:rPr>
          <w:rFonts w:ascii="Arial" w:hAnsi="Arial" w:cs="Arial"/>
          <w:sz w:val="24"/>
        </w:rPr>
        <w:t>Tidak ada median.</w:t>
      </w:r>
    </w:p>
    <w:p w14:paraId="4CF3355A" w14:textId="77777777" w:rsidR="00310B47" w:rsidRPr="00310B47" w:rsidRDefault="00310B47" w:rsidP="00310B47">
      <w:pPr>
        <w:numPr>
          <w:ilvl w:val="0"/>
          <w:numId w:val="12"/>
        </w:numPr>
        <w:tabs>
          <w:tab w:val="left" w:pos="993"/>
        </w:tabs>
        <w:spacing w:after="0" w:line="360" w:lineRule="auto"/>
        <w:ind w:left="567"/>
        <w:contextualSpacing/>
        <w:jc w:val="both"/>
        <w:rPr>
          <w:rFonts w:ascii="Arial" w:hAnsi="Arial" w:cs="Times New Roman"/>
          <w:b/>
          <w:sz w:val="24"/>
        </w:rPr>
      </w:pPr>
      <w:r w:rsidRPr="00310B47">
        <w:rPr>
          <w:rFonts w:ascii="Arial" w:hAnsi="Arial" w:cs="Arial"/>
          <w:sz w:val="24"/>
        </w:rPr>
        <w:t>Pemisah arah lalu lintas 50 – 50.</w:t>
      </w:r>
      <w:r w:rsidRPr="00310B47">
        <w:rPr>
          <w:rFonts w:ascii="Arial" w:hAnsi="Arial" w:cs="Times New Roman"/>
          <w:b/>
          <w:sz w:val="24"/>
        </w:rPr>
        <w:t xml:space="preserve"> </w:t>
      </w:r>
    </w:p>
    <w:p w14:paraId="2952AB9E" w14:textId="77777777" w:rsidR="00310B47" w:rsidRPr="00310B47" w:rsidRDefault="00310B47" w:rsidP="00310B47">
      <w:pPr>
        <w:numPr>
          <w:ilvl w:val="0"/>
          <w:numId w:val="12"/>
        </w:numPr>
        <w:tabs>
          <w:tab w:val="left" w:pos="993"/>
        </w:tabs>
        <w:spacing w:after="0" w:line="360" w:lineRule="auto"/>
        <w:ind w:left="567"/>
        <w:contextualSpacing/>
        <w:jc w:val="both"/>
        <w:rPr>
          <w:rFonts w:ascii="Arial" w:hAnsi="Arial" w:cs="Times New Roman"/>
          <w:sz w:val="24"/>
        </w:rPr>
      </w:pPr>
      <w:r w:rsidRPr="00310B47">
        <w:rPr>
          <w:rFonts w:ascii="Arial" w:hAnsi="Arial" w:cs="Arial"/>
          <w:sz w:val="24"/>
        </w:rPr>
        <w:t>Tingkat hambatan samping rendah.</w:t>
      </w:r>
    </w:p>
    <w:p w14:paraId="638E91C8" w14:textId="77777777" w:rsidR="00310B47" w:rsidRPr="00310B47" w:rsidRDefault="00310B47" w:rsidP="00310B47">
      <w:pPr>
        <w:numPr>
          <w:ilvl w:val="0"/>
          <w:numId w:val="12"/>
        </w:numPr>
        <w:tabs>
          <w:tab w:val="left" w:pos="993"/>
        </w:tabs>
        <w:spacing w:after="0" w:line="360" w:lineRule="auto"/>
        <w:ind w:left="567"/>
        <w:contextualSpacing/>
        <w:jc w:val="both"/>
        <w:rPr>
          <w:rFonts w:ascii="Arial" w:hAnsi="Arial" w:cs="Times New Roman"/>
          <w:sz w:val="24"/>
        </w:rPr>
      </w:pPr>
      <w:r w:rsidRPr="00310B47">
        <w:rPr>
          <w:rFonts w:ascii="Arial" w:hAnsi="Arial" w:cs="Arial"/>
          <w:sz w:val="24"/>
        </w:rPr>
        <w:t>Ukuran kota berkisar 1,0 – 3,0 juta.</w:t>
      </w:r>
    </w:p>
    <w:p w14:paraId="6F7B8723" w14:textId="77777777" w:rsidR="00310B47" w:rsidRPr="00310B47" w:rsidRDefault="00310B47" w:rsidP="00310B47">
      <w:pPr>
        <w:numPr>
          <w:ilvl w:val="0"/>
          <w:numId w:val="12"/>
        </w:numPr>
        <w:tabs>
          <w:tab w:val="left" w:pos="993"/>
        </w:tabs>
        <w:spacing w:after="0" w:line="360" w:lineRule="auto"/>
        <w:ind w:left="567"/>
        <w:contextualSpacing/>
        <w:jc w:val="both"/>
        <w:rPr>
          <w:rFonts w:ascii="Arial" w:hAnsi="Arial" w:cs="Times New Roman"/>
          <w:sz w:val="24"/>
        </w:rPr>
      </w:pPr>
      <w:r w:rsidRPr="00310B47">
        <w:rPr>
          <w:rFonts w:ascii="Arial" w:hAnsi="Arial" w:cs="Arial"/>
          <w:sz w:val="24"/>
        </w:rPr>
        <w:t>Tipe alinyemen datar.</w:t>
      </w:r>
    </w:p>
    <w:p w14:paraId="70FC2F9D" w14:textId="77777777" w:rsidR="00310B47" w:rsidRPr="00310B47" w:rsidRDefault="00310B47" w:rsidP="00310B47">
      <w:pPr>
        <w:tabs>
          <w:tab w:val="left" w:pos="993"/>
        </w:tabs>
        <w:spacing w:after="0" w:line="360" w:lineRule="auto"/>
        <w:ind w:left="567"/>
        <w:contextualSpacing/>
        <w:jc w:val="both"/>
        <w:rPr>
          <w:rFonts w:ascii="Arial" w:hAnsi="Arial" w:cs="Times New Roman"/>
          <w:sz w:val="24"/>
        </w:rPr>
      </w:pPr>
    </w:p>
    <w:p w14:paraId="15BB9B70" w14:textId="77777777" w:rsidR="00310B47" w:rsidRPr="00310B47" w:rsidRDefault="00310B47" w:rsidP="00310B47">
      <w:pPr>
        <w:numPr>
          <w:ilvl w:val="0"/>
          <w:numId w:val="11"/>
        </w:numPr>
        <w:tabs>
          <w:tab w:val="left" w:pos="993"/>
        </w:tabs>
        <w:spacing w:after="0" w:line="360" w:lineRule="auto"/>
        <w:ind w:left="567" w:firstLine="0"/>
        <w:contextualSpacing/>
        <w:jc w:val="both"/>
        <w:rPr>
          <w:rFonts w:ascii="Arial" w:hAnsi="Arial" w:cs="Times New Roman"/>
          <w:b/>
          <w:sz w:val="24"/>
        </w:rPr>
      </w:pPr>
      <w:r w:rsidRPr="00310B47">
        <w:rPr>
          <w:rFonts w:ascii="Arial" w:hAnsi="Arial" w:cs="Arial"/>
          <w:b/>
          <w:sz w:val="24"/>
        </w:rPr>
        <w:t>Jalan Empat Lajur Dua Arah (4/2 D)</w:t>
      </w:r>
    </w:p>
    <w:p w14:paraId="5946E5D6" w14:textId="77777777" w:rsidR="00310B47" w:rsidRPr="00310B47" w:rsidRDefault="00310B47" w:rsidP="00310B47">
      <w:pPr>
        <w:tabs>
          <w:tab w:val="left" w:pos="993"/>
        </w:tabs>
        <w:spacing w:after="0" w:line="360" w:lineRule="auto"/>
        <w:ind w:left="567"/>
        <w:contextualSpacing/>
        <w:jc w:val="both"/>
        <w:rPr>
          <w:rFonts w:ascii="Arial" w:hAnsi="Arial" w:cs="Arial"/>
          <w:sz w:val="24"/>
        </w:rPr>
      </w:pPr>
      <w:r w:rsidRPr="00310B47">
        <w:rPr>
          <w:rFonts w:ascii="Arial" w:hAnsi="Arial" w:cs="Arial"/>
          <w:sz w:val="24"/>
        </w:rPr>
        <w:t>Kondisi dasar jalan empat lajur dua arah (4/2 D) dibedakan menjadi dua yaitu:</w:t>
      </w:r>
    </w:p>
    <w:p w14:paraId="0FEC2DE5" w14:textId="77777777" w:rsidR="00310B47" w:rsidRPr="00310B47" w:rsidRDefault="00310B47" w:rsidP="00310B47">
      <w:pPr>
        <w:tabs>
          <w:tab w:val="left" w:pos="993"/>
        </w:tabs>
        <w:spacing w:after="0" w:line="360" w:lineRule="auto"/>
        <w:ind w:left="567"/>
        <w:contextualSpacing/>
        <w:jc w:val="both"/>
        <w:rPr>
          <w:rFonts w:ascii="Arial" w:hAnsi="Arial" w:cs="Arial"/>
          <w:sz w:val="24"/>
        </w:rPr>
      </w:pPr>
    </w:p>
    <w:p w14:paraId="72A953EC" w14:textId="77777777" w:rsidR="00310B47" w:rsidRPr="00310B47" w:rsidRDefault="00310B47" w:rsidP="00310B47">
      <w:pPr>
        <w:numPr>
          <w:ilvl w:val="0"/>
          <w:numId w:val="13"/>
        </w:numPr>
        <w:tabs>
          <w:tab w:val="left" w:pos="993"/>
        </w:tabs>
        <w:spacing w:after="0" w:line="360" w:lineRule="auto"/>
        <w:ind w:left="567"/>
        <w:contextualSpacing/>
        <w:jc w:val="both"/>
        <w:rPr>
          <w:rFonts w:ascii="Arial" w:hAnsi="Arial" w:cs="Arial"/>
          <w:b/>
          <w:sz w:val="24"/>
        </w:rPr>
      </w:pPr>
      <w:r w:rsidRPr="00310B47">
        <w:rPr>
          <w:rFonts w:ascii="Arial" w:hAnsi="Arial" w:cs="Arial"/>
          <w:b/>
          <w:sz w:val="24"/>
        </w:rPr>
        <w:t>Jalan Tak Terbagi, anpa Median (4/2 D)</w:t>
      </w:r>
    </w:p>
    <w:p w14:paraId="65058B9A" w14:textId="77777777" w:rsidR="00310B47" w:rsidRPr="00310B47" w:rsidRDefault="00310B47" w:rsidP="00310B47">
      <w:pPr>
        <w:numPr>
          <w:ilvl w:val="0"/>
          <w:numId w:val="14"/>
        </w:numPr>
        <w:tabs>
          <w:tab w:val="left" w:pos="993"/>
        </w:tabs>
        <w:spacing w:after="0" w:line="360" w:lineRule="auto"/>
        <w:ind w:left="567"/>
        <w:contextualSpacing/>
        <w:jc w:val="both"/>
        <w:rPr>
          <w:rFonts w:ascii="Arial" w:hAnsi="Arial" w:cs="Arial"/>
          <w:b/>
          <w:sz w:val="24"/>
        </w:rPr>
      </w:pPr>
      <w:r w:rsidRPr="00310B47">
        <w:rPr>
          <w:rFonts w:ascii="Arial" w:hAnsi="Arial" w:cs="Arial"/>
          <w:sz w:val="24"/>
        </w:rPr>
        <w:t>Lebar jalur 3,5 m (lebar jalur lalu lintas total 14,0 m).</w:t>
      </w:r>
    </w:p>
    <w:p w14:paraId="20C9915A" w14:textId="77777777" w:rsidR="00310B47" w:rsidRPr="00310B47" w:rsidRDefault="00310B47" w:rsidP="00310B47">
      <w:pPr>
        <w:numPr>
          <w:ilvl w:val="0"/>
          <w:numId w:val="14"/>
        </w:numPr>
        <w:tabs>
          <w:tab w:val="left" w:pos="993"/>
        </w:tabs>
        <w:spacing w:after="0" w:line="360" w:lineRule="auto"/>
        <w:ind w:left="567"/>
        <w:contextualSpacing/>
        <w:jc w:val="both"/>
        <w:rPr>
          <w:rFonts w:ascii="Arial" w:hAnsi="Arial" w:cs="Arial"/>
          <w:b/>
          <w:sz w:val="24"/>
        </w:rPr>
      </w:pPr>
      <w:r w:rsidRPr="00310B47">
        <w:rPr>
          <w:rFonts w:ascii="Arial" w:hAnsi="Arial" w:cs="Arial"/>
          <w:sz w:val="24"/>
        </w:rPr>
        <w:t>Tanpa bahu (kereb)</w:t>
      </w:r>
    </w:p>
    <w:p w14:paraId="6FD9ED94" w14:textId="77777777" w:rsidR="00310B47" w:rsidRPr="00310B47" w:rsidRDefault="00310B47" w:rsidP="00310B47">
      <w:pPr>
        <w:numPr>
          <w:ilvl w:val="0"/>
          <w:numId w:val="14"/>
        </w:numPr>
        <w:tabs>
          <w:tab w:val="left" w:pos="993"/>
        </w:tabs>
        <w:spacing w:after="0" w:line="360" w:lineRule="auto"/>
        <w:ind w:left="567"/>
        <w:contextualSpacing/>
        <w:jc w:val="both"/>
        <w:rPr>
          <w:rFonts w:ascii="Arial" w:hAnsi="Arial" w:cs="Arial"/>
          <w:b/>
          <w:sz w:val="24"/>
        </w:rPr>
      </w:pPr>
      <w:r w:rsidRPr="00310B47">
        <w:rPr>
          <w:rFonts w:ascii="Arial" w:hAnsi="Arial" w:cs="Arial"/>
          <w:sz w:val="24"/>
        </w:rPr>
        <w:t>Jarak kereb dan penghalang terdekat pada trotoar ≥ 2 m.</w:t>
      </w:r>
    </w:p>
    <w:p w14:paraId="167C3656" w14:textId="77777777" w:rsidR="00310B47" w:rsidRPr="00310B47" w:rsidRDefault="00310B47" w:rsidP="00310B47">
      <w:pPr>
        <w:numPr>
          <w:ilvl w:val="0"/>
          <w:numId w:val="14"/>
        </w:numPr>
        <w:tabs>
          <w:tab w:val="left" w:pos="993"/>
        </w:tabs>
        <w:spacing w:after="0" w:line="360" w:lineRule="auto"/>
        <w:ind w:left="567"/>
        <w:contextualSpacing/>
        <w:jc w:val="both"/>
        <w:rPr>
          <w:rFonts w:ascii="Arial" w:hAnsi="Arial" w:cs="Arial"/>
          <w:b/>
          <w:sz w:val="24"/>
        </w:rPr>
      </w:pPr>
      <w:r w:rsidRPr="00310B47">
        <w:rPr>
          <w:rFonts w:ascii="Arial" w:hAnsi="Arial" w:cs="Arial"/>
          <w:sz w:val="24"/>
        </w:rPr>
        <w:t>Tidak ada median.</w:t>
      </w:r>
    </w:p>
    <w:p w14:paraId="363D468D" w14:textId="77777777" w:rsidR="00310B47" w:rsidRPr="00310B47" w:rsidRDefault="00310B47" w:rsidP="00310B47">
      <w:pPr>
        <w:numPr>
          <w:ilvl w:val="0"/>
          <w:numId w:val="14"/>
        </w:numPr>
        <w:tabs>
          <w:tab w:val="left" w:pos="993"/>
        </w:tabs>
        <w:spacing w:after="0" w:line="360" w:lineRule="auto"/>
        <w:ind w:left="567"/>
        <w:contextualSpacing/>
        <w:jc w:val="both"/>
        <w:rPr>
          <w:rFonts w:ascii="Arial" w:hAnsi="Arial" w:cs="Arial"/>
          <w:b/>
          <w:sz w:val="24"/>
        </w:rPr>
      </w:pPr>
      <w:r w:rsidRPr="00310B47">
        <w:rPr>
          <w:rFonts w:ascii="Arial" w:hAnsi="Arial" w:cs="Arial"/>
          <w:sz w:val="24"/>
        </w:rPr>
        <w:t>Pemisah arah lalu lintas 50 – 50.</w:t>
      </w:r>
    </w:p>
    <w:p w14:paraId="67C869BC" w14:textId="77777777" w:rsidR="00310B47" w:rsidRPr="00310B47" w:rsidRDefault="00310B47" w:rsidP="00310B47">
      <w:pPr>
        <w:numPr>
          <w:ilvl w:val="0"/>
          <w:numId w:val="14"/>
        </w:numPr>
        <w:tabs>
          <w:tab w:val="left" w:pos="993"/>
        </w:tabs>
        <w:spacing w:after="0" w:line="360" w:lineRule="auto"/>
        <w:ind w:left="567"/>
        <w:contextualSpacing/>
        <w:jc w:val="both"/>
        <w:rPr>
          <w:rFonts w:ascii="Arial" w:hAnsi="Arial" w:cs="Arial"/>
          <w:b/>
          <w:sz w:val="24"/>
        </w:rPr>
      </w:pPr>
      <w:r w:rsidRPr="00310B47">
        <w:rPr>
          <w:rFonts w:ascii="Arial" w:hAnsi="Arial" w:cs="Arial"/>
          <w:sz w:val="24"/>
        </w:rPr>
        <w:t>Memiliki hambatan samping rendah (L)</w:t>
      </w:r>
    </w:p>
    <w:p w14:paraId="0E8D3B53" w14:textId="77777777" w:rsidR="00310B47" w:rsidRPr="00310B47" w:rsidRDefault="00310B47" w:rsidP="00310B47">
      <w:pPr>
        <w:numPr>
          <w:ilvl w:val="0"/>
          <w:numId w:val="14"/>
        </w:numPr>
        <w:tabs>
          <w:tab w:val="left" w:pos="993"/>
        </w:tabs>
        <w:spacing w:after="0" w:line="360" w:lineRule="auto"/>
        <w:ind w:left="567"/>
        <w:contextualSpacing/>
        <w:jc w:val="both"/>
        <w:rPr>
          <w:rFonts w:ascii="Arial" w:hAnsi="Arial" w:cs="Arial"/>
          <w:b/>
          <w:sz w:val="24"/>
        </w:rPr>
      </w:pPr>
      <w:r w:rsidRPr="00310B47">
        <w:rPr>
          <w:rFonts w:ascii="Arial" w:hAnsi="Arial" w:cs="Arial"/>
          <w:sz w:val="24"/>
        </w:rPr>
        <w:t>Ukuran kota 1,0 – 3,0 juta.</w:t>
      </w:r>
    </w:p>
    <w:p w14:paraId="5B299373" w14:textId="77777777" w:rsidR="00310B47" w:rsidRPr="00310B47" w:rsidRDefault="00310B47" w:rsidP="00310B47">
      <w:pPr>
        <w:numPr>
          <w:ilvl w:val="0"/>
          <w:numId w:val="14"/>
        </w:numPr>
        <w:tabs>
          <w:tab w:val="left" w:pos="993"/>
        </w:tabs>
        <w:spacing w:after="0" w:line="360" w:lineRule="auto"/>
        <w:ind w:left="567"/>
        <w:contextualSpacing/>
        <w:jc w:val="both"/>
        <w:rPr>
          <w:rFonts w:ascii="Arial" w:hAnsi="Arial" w:cs="Arial"/>
          <w:b/>
          <w:sz w:val="24"/>
        </w:rPr>
      </w:pPr>
      <w:r w:rsidRPr="00310B47">
        <w:rPr>
          <w:rFonts w:ascii="Arial" w:hAnsi="Arial" w:cs="Arial"/>
          <w:sz w:val="24"/>
        </w:rPr>
        <w:t>Tipe alinyemen datar.</w:t>
      </w:r>
    </w:p>
    <w:p w14:paraId="650A9ABC" w14:textId="77777777" w:rsidR="00310B47" w:rsidRPr="00310B47" w:rsidRDefault="00310B47" w:rsidP="00310B47">
      <w:pPr>
        <w:tabs>
          <w:tab w:val="left" w:pos="993"/>
        </w:tabs>
        <w:spacing w:after="0" w:line="360" w:lineRule="auto"/>
        <w:ind w:left="567"/>
        <w:contextualSpacing/>
        <w:jc w:val="both"/>
        <w:rPr>
          <w:rFonts w:ascii="Arial" w:hAnsi="Arial" w:cs="Arial"/>
          <w:b/>
          <w:sz w:val="24"/>
        </w:rPr>
      </w:pPr>
    </w:p>
    <w:p w14:paraId="62DF1714" w14:textId="77777777" w:rsidR="00310B47" w:rsidRPr="00310B47" w:rsidRDefault="00310B47" w:rsidP="00310B47">
      <w:pPr>
        <w:numPr>
          <w:ilvl w:val="0"/>
          <w:numId w:val="15"/>
        </w:numPr>
        <w:tabs>
          <w:tab w:val="left" w:pos="993"/>
        </w:tabs>
        <w:spacing w:after="0" w:line="360" w:lineRule="auto"/>
        <w:ind w:left="567"/>
        <w:contextualSpacing/>
        <w:jc w:val="both"/>
        <w:rPr>
          <w:rFonts w:ascii="Arial" w:hAnsi="Arial" w:cs="Arial"/>
          <w:b/>
          <w:sz w:val="24"/>
        </w:rPr>
      </w:pPr>
      <w:r w:rsidRPr="00310B47">
        <w:rPr>
          <w:rFonts w:ascii="Arial" w:hAnsi="Arial" w:cs="Arial"/>
          <w:b/>
          <w:sz w:val="24"/>
        </w:rPr>
        <w:t xml:space="preserve"> Jalan Terbagi, Dengan Median (4/2 D)</w:t>
      </w:r>
    </w:p>
    <w:p w14:paraId="238552FA" w14:textId="77777777" w:rsidR="00310B47" w:rsidRPr="00310B47" w:rsidRDefault="00310B47" w:rsidP="00310B47">
      <w:pPr>
        <w:numPr>
          <w:ilvl w:val="0"/>
          <w:numId w:val="16"/>
        </w:numPr>
        <w:tabs>
          <w:tab w:val="left" w:pos="993"/>
        </w:tabs>
        <w:spacing w:after="0" w:line="360" w:lineRule="auto"/>
        <w:ind w:left="567"/>
        <w:contextualSpacing/>
        <w:jc w:val="both"/>
        <w:rPr>
          <w:rFonts w:ascii="Arial" w:hAnsi="Arial" w:cs="Arial"/>
          <w:sz w:val="24"/>
        </w:rPr>
      </w:pPr>
      <w:r w:rsidRPr="00310B47">
        <w:rPr>
          <w:rFonts w:ascii="Arial" w:hAnsi="Arial" w:cs="Arial"/>
          <w:sz w:val="24"/>
        </w:rPr>
        <w:t>Lebar jalur 3,5 m (lebar jalur lalu lintas totl 14,0 m)</w:t>
      </w:r>
    </w:p>
    <w:p w14:paraId="4CCD0C33" w14:textId="77777777" w:rsidR="00310B47" w:rsidRPr="00310B47" w:rsidRDefault="00310B47" w:rsidP="00310B47">
      <w:pPr>
        <w:numPr>
          <w:ilvl w:val="0"/>
          <w:numId w:val="16"/>
        </w:numPr>
        <w:tabs>
          <w:tab w:val="left" w:pos="993"/>
        </w:tabs>
        <w:spacing w:after="0" w:line="360" w:lineRule="auto"/>
        <w:ind w:left="567"/>
        <w:contextualSpacing/>
        <w:jc w:val="both"/>
        <w:rPr>
          <w:rFonts w:ascii="Arial" w:hAnsi="Arial" w:cs="Arial"/>
          <w:sz w:val="24"/>
        </w:rPr>
      </w:pPr>
      <w:r w:rsidRPr="00310B47">
        <w:rPr>
          <w:rFonts w:ascii="Arial" w:hAnsi="Arial" w:cs="Arial"/>
          <w:sz w:val="24"/>
        </w:rPr>
        <w:t>Tanpa bahu (kereb)</w:t>
      </w:r>
    </w:p>
    <w:p w14:paraId="7159D006" w14:textId="77777777" w:rsidR="00310B47" w:rsidRPr="00310B47" w:rsidRDefault="00310B47" w:rsidP="00310B47">
      <w:pPr>
        <w:numPr>
          <w:ilvl w:val="0"/>
          <w:numId w:val="16"/>
        </w:numPr>
        <w:tabs>
          <w:tab w:val="left" w:pos="993"/>
        </w:tabs>
        <w:spacing w:after="0" w:line="360" w:lineRule="auto"/>
        <w:ind w:left="567"/>
        <w:contextualSpacing/>
        <w:jc w:val="both"/>
        <w:rPr>
          <w:rFonts w:ascii="Arial" w:hAnsi="Arial" w:cs="Arial"/>
          <w:sz w:val="24"/>
        </w:rPr>
      </w:pPr>
      <w:r w:rsidRPr="00310B47">
        <w:rPr>
          <w:rFonts w:ascii="Arial" w:hAnsi="Arial" w:cs="Arial"/>
          <w:sz w:val="24"/>
        </w:rPr>
        <w:t>Jarak kereb dan penghalang terdekat pada trotoar 2m.</w:t>
      </w:r>
    </w:p>
    <w:p w14:paraId="1D8E6BAB" w14:textId="77777777" w:rsidR="00310B47" w:rsidRPr="00310B47" w:rsidRDefault="00310B47" w:rsidP="00310B47">
      <w:pPr>
        <w:numPr>
          <w:ilvl w:val="0"/>
          <w:numId w:val="16"/>
        </w:numPr>
        <w:tabs>
          <w:tab w:val="left" w:pos="993"/>
        </w:tabs>
        <w:spacing w:after="0" w:line="360" w:lineRule="auto"/>
        <w:ind w:left="567"/>
        <w:contextualSpacing/>
        <w:jc w:val="both"/>
        <w:rPr>
          <w:rFonts w:ascii="Arial" w:hAnsi="Arial" w:cs="Arial"/>
          <w:sz w:val="24"/>
        </w:rPr>
      </w:pPr>
      <w:r w:rsidRPr="00310B47">
        <w:rPr>
          <w:rFonts w:ascii="Arial" w:hAnsi="Arial" w:cs="Arial"/>
          <w:sz w:val="24"/>
        </w:rPr>
        <w:t>Memiliki median.</w:t>
      </w:r>
    </w:p>
    <w:p w14:paraId="7BC551C4" w14:textId="77777777" w:rsidR="00310B47" w:rsidRPr="00310B47" w:rsidRDefault="00310B47" w:rsidP="00310B47">
      <w:pPr>
        <w:numPr>
          <w:ilvl w:val="0"/>
          <w:numId w:val="16"/>
        </w:numPr>
        <w:tabs>
          <w:tab w:val="left" w:pos="993"/>
        </w:tabs>
        <w:spacing w:after="0" w:line="360" w:lineRule="auto"/>
        <w:ind w:left="567"/>
        <w:contextualSpacing/>
        <w:jc w:val="both"/>
        <w:rPr>
          <w:rFonts w:ascii="Arial" w:hAnsi="Arial" w:cs="Arial"/>
          <w:sz w:val="24"/>
        </w:rPr>
      </w:pPr>
      <w:r w:rsidRPr="00310B47">
        <w:rPr>
          <w:rFonts w:ascii="Arial" w:hAnsi="Arial" w:cs="Arial"/>
          <w:sz w:val="24"/>
        </w:rPr>
        <w:t>Pemisah arah lalu lintas 50 – 50.</w:t>
      </w:r>
    </w:p>
    <w:p w14:paraId="5BDEB374" w14:textId="77777777" w:rsidR="00310B47" w:rsidRPr="00310B47" w:rsidRDefault="00310B47" w:rsidP="00310B47">
      <w:pPr>
        <w:numPr>
          <w:ilvl w:val="0"/>
          <w:numId w:val="16"/>
        </w:numPr>
        <w:tabs>
          <w:tab w:val="left" w:pos="993"/>
        </w:tabs>
        <w:spacing w:after="0" w:line="360" w:lineRule="auto"/>
        <w:ind w:left="567"/>
        <w:contextualSpacing/>
        <w:jc w:val="both"/>
        <w:rPr>
          <w:rFonts w:ascii="Arial" w:hAnsi="Arial" w:cs="Arial"/>
          <w:sz w:val="24"/>
        </w:rPr>
      </w:pPr>
      <w:r w:rsidRPr="00310B47">
        <w:rPr>
          <w:rFonts w:ascii="Arial" w:hAnsi="Arial" w:cs="Arial"/>
          <w:sz w:val="24"/>
        </w:rPr>
        <w:t>Memiliki nilai hambatan samping rendah.</w:t>
      </w:r>
    </w:p>
    <w:p w14:paraId="09974EAC" w14:textId="77777777" w:rsidR="00310B47" w:rsidRPr="00310B47" w:rsidRDefault="00310B47" w:rsidP="00310B47">
      <w:pPr>
        <w:numPr>
          <w:ilvl w:val="0"/>
          <w:numId w:val="16"/>
        </w:numPr>
        <w:tabs>
          <w:tab w:val="left" w:pos="993"/>
        </w:tabs>
        <w:spacing w:after="0" w:line="360" w:lineRule="auto"/>
        <w:ind w:left="567"/>
        <w:contextualSpacing/>
        <w:jc w:val="both"/>
        <w:rPr>
          <w:rFonts w:ascii="Arial" w:hAnsi="Arial" w:cs="Arial"/>
          <w:sz w:val="24"/>
        </w:rPr>
      </w:pPr>
      <w:r w:rsidRPr="00310B47">
        <w:rPr>
          <w:rFonts w:ascii="Arial" w:hAnsi="Arial" w:cs="Arial"/>
          <w:sz w:val="24"/>
        </w:rPr>
        <w:t>Ukuran kota 1,0 – 3,0 juta.</w:t>
      </w:r>
    </w:p>
    <w:p w14:paraId="0CB1D4AF" w14:textId="77777777" w:rsidR="00310B47" w:rsidRPr="00310B47" w:rsidRDefault="00310B47" w:rsidP="00310B47">
      <w:pPr>
        <w:numPr>
          <w:ilvl w:val="0"/>
          <w:numId w:val="16"/>
        </w:numPr>
        <w:tabs>
          <w:tab w:val="left" w:pos="993"/>
        </w:tabs>
        <w:spacing w:after="0" w:line="360" w:lineRule="auto"/>
        <w:ind w:left="567"/>
        <w:contextualSpacing/>
        <w:jc w:val="both"/>
        <w:rPr>
          <w:rFonts w:ascii="Arial" w:hAnsi="Arial" w:cs="Arial"/>
          <w:sz w:val="24"/>
        </w:rPr>
      </w:pPr>
      <w:r w:rsidRPr="00310B47">
        <w:rPr>
          <w:rFonts w:ascii="Arial" w:hAnsi="Arial" w:cs="Arial"/>
          <w:sz w:val="24"/>
        </w:rPr>
        <w:t>Tipe alinyemen datar.</w:t>
      </w:r>
    </w:p>
    <w:p w14:paraId="1D38F9E5" w14:textId="77777777" w:rsidR="00310B47" w:rsidRPr="00310B47" w:rsidRDefault="00310B47" w:rsidP="00310B47">
      <w:pPr>
        <w:tabs>
          <w:tab w:val="left" w:pos="993"/>
        </w:tabs>
        <w:spacing w:after="0" w:line="360" w:lineRule="auto"/>
        <w:ind w:left="567"/>
        <w:jc w:val="both"/>
        <w:rPr>
          <w:rFonts w:ascii="Arial" w:hAnsi="Arial" w:cs="Arial"/>
          <w:sz w:val="24"/>
        </w:rPr>
      </w:pPr>
    </w:p>
    <w:p w14:paraId="2DD78223" w14:textId="77777777" w:rsidR="00310B47" w:rsidRPr="00310B47" w:rsidRDefault="00310B47" w:rsidP="00310B47">
      <w:pPr>
        <w:tabs>
          <w:tab w:val="left" w:pos="993"/>
        </w:tabs>
        <w:spacing w:after="0" w:line="360" w:lineRule="auto"/>
        <w:ind w:left="567"/>
        <w:contextualSpacing/>
        <w:jc w:val="both"/>
        <w:rPr>
          <w:rFonts w:ascii="Arial" w:hAnsi="Arial" w:cs="Arial"/>
          <w:sz w:val="24"/>
        </w:rPr>
      </w:pPr>
    </w:p>
    <w:p w14:paraId="3FA8382E" w14:textId="77777777" w:rsidR="00310B47" w:rsidRPr="00310B47" w:rsidRDefault="00310B47" w:rsidP="00310B47">
      <w:pPr>
        <w:numPr>
          <w:ilvl w:val="0"/>
          <w:numId w:val="11"/>
        </w:numPr>
        <w:tabs>
          <w:tab w:val="left" w:pos="993"/>
          <w:tab w:val="left" w:pos="1985"/>
        </w:tabs>
        <w:spacing w:after="0" w:line="360" w:lineRule="auto"/>
        <w:ind w:left="567" w:firstLine="0"/>
        <w:contextualSpacing/>
        <w:jc w:val="both"/>
        <w:rPr>
          <w:rFonts w:ascii="Arial" w:hAnsi="Arial" w:cs="Arial"/>
          <w:sz w:val="24"/>
        </w:rPr>
      </w:pPr>
      <w:r w:rsidRPr="00310B47">
        <w:rPr>
          <w:rFonts w:ascii="Arial" w:hAnsi="Arial" w:cs="Arial"/>
          <w:b/>
          <w:sz w:val="24"/>
        </w:rPr>
        <w:t>Jalan Enam Lajur Dua Arah Terbagi (6/2 D)</w:t>
      </w:r>
    </w:p>
    <w:p w14:paraId="338010C8" w14:textId="77777777" w:rsidR="00310B47" w:rsidRPr="00310B47" w:rsidRDefault="00310B47" w:rsidP="00310B47">
      <w:pPr>
        <w:tabs>
          <w:tab w:val="left" w:pos="993"/>
        </w:tabs>
        <w:spacing w:after="0" w:line="360" w:lineRule="auto"/>
        <w:ind w:left="993" w:hanging="426"/>
        <w:contextualSpacing/>
        <w:jc w:val="both"/>
        <w:rPr>
          <w:rFonts w:ascii="Arial" w:hAnsi="Arial" w:cs="Arial"/>
          <w:sz w:val="24"/>
        </w:rPr>
      </w:pPr>
      <w:r w:rsidRPr="00310B47">
        <w:rPr>
          <w:rFonts w:ascii="Arial" w:hAnsi="Arial" w:cs="Arial"/>
          <w:sz w:val="24"/>
        </w:rPr>
        <w:t xml:space="preserve">Kondisi jalan didefinisikan sebagai berikut : </w:t>
      </w:r>
    </w:p>
    <w:p w14:paraId="53109ADA" w14:textId="77777777" w:rsidR="00310B47" w:rsidRPr="00310B47" w:rsidRDefault="00310B47" w:rsidP="00310B47">
      <w:pPr>
        <w:numPr>
          <w:ilvl w:val="0"/>
          <w:numId w:val="17"/>
        </w:numPr>
        <w:tabs>
          <w:tab w:val="left" w:pos="993"/>
        </w:tabs>
        <w:spacing w:after="0" w:line="360" w:lineRule="auto"/>
        <w:ind w:left="993" w:hanging="426"/>
        <w:contextualSpacing/>
        <w:jc w:val="both"/>
        <w:rPr>
          <w:rFonts w:ascii="Arial" w:hAnsi="Arial" w:cs="Arial"/>
          <w:sz w:val="24"/>
        </w:rPr>
      </w:pPr>
      <w:r w:rsidRPr="00310B47">
        <w:rPr>
          <w:rFonts w:ascii="Arial" w:hAnsi="Arial" w:cs="Arial"/>
          <w:sz w:val="24"/>
        </w:rPr>
        <w:t>Lebar jalur 3,5 m dengan lintas total 21,0 m.</w:t>
      </w:r>
    </w:p>
    <w:p w14:paraId="3F118100" w14:textId="77777777" w:rsidR="00310B47" w:rsidRPr="00310B47" w:rsidRDefault="00310B47" w:rsidP="00310B47">
      <w:pPr>
        <w:numPr>
          <w:ilvl w:val="0"/>
          <w:numId w:val="17"/>
        </w:numPr>
        <w:tabs>
          <w:tab w:val="left" w:pos="993"/>
        </w:tabs>
        <w:spacing w:after="0" w:line="360" w:lineRule="auto"/>
        <w:ind w:left="993" w:hanging="426"/>
        <w:contextualSpacing/>
        <w:jc w:val="both"/>
        <w:rPr>
          <w:rFonts w:ascii="Arial" w:hAnsi="Arial" w:cs="Arial"/>
          <w:sz w:val="24"/>
        </w:rPr>
      </w:pPr>
      <w:r w:rsidRPr="00310B47">
        <w:rPr>
          <w:rFonts w:ascii="Arial" w:hAnsi="Arial" w:cs="Arial"/>
          <w:sz w:val="24"/>
        </w:rPr>
        <w:t>Tanpa bahu (kereb).</w:t>
      </w:r>
    </w:p>
    <w:p w14:paraId="1D8EB4BE" w14:textId="77777777" w:rsidR="00310B47" w:rsidRPr="00310B47" w:rsidRDefault="00310B47" w:rsidP="00310B47">
      <w:pPr>
        <w:numPr>
          <w:ilvl w:val="0"/>
          <w:numId w:val="17"/>
        </w:numPr>
        <w:tabs>
          <w:tab w:val="left" w:pos="993"/>
        </w:tabs>
        <w:spacing w:after="0" w:line="360" w:lineRule="auto"/>
        <w:ind w:left="993" w:hanging="426"/>
        <w:contextualSpacing/>
        <w:jc w:val="both"/>
        <w:rPr>
          <w:rFonts w:ascii="Arial" w:hAnsi="Arial" w:cs="Arial"/>
          <w:sz w:val="24"/>
        </w:rPr>
      </w:pPr>
      <w:r w:rsidRPr="00310B47">
        <w:rPr>
          <w:rFonts w:ascii="Arial" w:hAnsi="Arial" w:cs="Arial"/>
          <w:sz w:val="24"/>
        </w:rPr>
        <w:t>Jarak antara kereb dengan penghalang terdekat pada trotoar ≥ 2m.</w:t>
      </w:r>
    </w:p>
    <w:p w14:paraId="06B8AB67" w14:textId="77777777" w:rsidR="00310B47" w:rsidRPr="00310B47" w:rsidRDefault="00310B47" w:rsidP="00310B47">
      <w:pPr>
        <w:numPr>
          <w:ilvl w:val="0"/>
          <w:numId w:val="17"/>
        </w:numPr>
        <w:tabs>
          <w:tab w:val="left" w:pos="993"/>
        </w:tabs>
        <w:spacing w:after="0" w:line="360" w:lineRule="auto"/>
        <w:ind w:left="993" w:hanging="426"/>
        <w:contextualSpacing/>
        <w:jc w:val="both"/>
        <w:rPr>
          <w:rFonts w:ascii="Arial" w:hAnsi="Arial" w:cs="Arial"/>
          <w:sz w:val="24"/>
        </w:rPr>
      </w:pPr>
      <w:r w:rsidRPr="00310B47">
        <w:rPr>
          <w:rFonts w:ascii="Arial" w:hAnsi="Arial" w:cs="Arial"/>
          <w:sz w:val="24"/>
        </w:rPr>
        <w:t>Memiliki median jalan.</w:t>
      </w:r>
    </w:p>
    <w:p w14:paraId="759441BE" w14:textId="77777777" w:rsidR="00310B47" w:rsidRPr="00310B47" w:rsidRDefault="00310B47" w:rsidP="00310B47">
      <w:pPr>
        <w:numPr>
          <w:ilvl w:val="0"/>
          <w:numId w:val="17"/>
        </w:numPr>
        <w:tabs>
          <w:tab w:val="left" w:pos="993"/>
        </w:tabs>
        <w:spacing w:after="0" w:line="360" w:lineRule="auto"/>
        <w:ind w:left="993" w:hanging="426"/>
        <w:contextualSpacing/>
        <w:jc w:val="both"/>
        <w:rPr>
          <w:rFonts w:ascii="Arial" w:hAnsi="Arial" w:cs="Arial"/>
          <w:sz w:val="24"/>
        </w:rPr>
      </w:pPr>
      <w:r w:rsidRPr="00310B47">
        <w:rPr>
          <w:rFonts w:ascii="Arial" w:hAnsi="Arial" w:cs="Arial"/>
          <w:sz w:val="24"/>
        </w:rPr>
        <w:t>Pemisah arah lalu lintas adalah 50 – 50.</w:t>
      </w:r>
    </w:p>
    <w:p w14:paraId="53AB001F" w14:textId="77777777" w:rsidR="00310B47" w:rsidRPr="00310B47" w:rsidRDefault="00310B47" w:rsidP="00310B47">
      <w:pPr>
        <w:numPr>
          <w:ilvl w:val="0"/>
          <w:numId w:val="17"/>
        </w:numPr>
        <w:tabs>
          <w:tab w:val="left" w:pos="993"/>
        </w:tabs>
        <w:spacing w:after="0" w:line="360" w:lineRule="auto"/>
        <w:ind w:left="993" w:hanging="426"/>
        <w:contextualSpacing/>
        <w:jc w:val="both"/>
        <w:rPr>
          <w:rFonts w:ascii="Arial" w:hAnsi="Arial" w:cs="Arial"/>
          <w:sz w:val="24"/>
        </w:rPr>
      </w:pPr>
      <w:r w:rsidRPr="00310B47">
        <w:rPr>
          <w:rFonts w:ascii="Arial" w:hAnsi="Arial" w:cs="Arial"/>
          <w:sz w:val="24"/>
        </w:rPr>
        <w:t>Memiliki kelas hambatan samping rendah.</w:t>
      </w:r>
    </w:p>
    <w:p w14:paraId="623086E4" w14:textId="77777777" w:rsidR="00310B47" w:rsidRPr="00310B47" w:rsidRDefault="00310B47" w:rsidP="00310B47">
      <w:pPr>
        <w:numPr>
          <w:ilvl w:val="0"/>
          <w:numId w:val="17"/>
        </w:numPr>
        <w:tabs>
          <w:tab w:val="left" w:pos="993"/>
        </w:tabs>
        <w:spacing w:after="0" w:line="360" w:lineRule="auto"/>
        <w:ind w:left="993" w:hanging="426"/>
        <w:contextualSpacing/>
        <w:jc w:val="both"/>
        <w:rPr>
          <w:rFonts w:ascii="Arial" w:hAnsi="Arial" w:cs="Arial"/>
          <w:sz w:val="24"/>
        </w:rPr>
      </w:pPr>
      <w:r w:rsidRPr="00310B47">
        <w:rPr>
          <w:rFonts w:ascii="Arial" w:hAnsi="Arial" w:cs="Arial"/>
          <w:sz w:val="24"/>
        </w:rPr>
        <w:t>Ukuran kota 1,0 – 3,0 juta.</w:t>
      </w:r>
    </w:p>
    <w:p w14:paraId="7AB3CCAA" w14:textId="77777777" w:rsidR="00310B47" w:rsidRPr="00310B47" w:rsidRDefault="00310B47" w:rsidP="00310B47">
      <w:pPr>
        <w:numPr>
          <w:ilvl w:val="0"/>
          <w:numId w:val="17"/>
        </w:numPr>
        <w:tabs>
          <w:tab w:val="left" w:pos="993"/>
        </w:tabs>
        <w:spacing w:after="0" w:line="360" w:lineRule="auto"/>
        <w:ind w:left="993" w:hanging="426"/>
        <w:contextualSpacing/>
        <w:jc w:val="both"/>
        <w:rPr>
          <w:rFonts w:ascii="Arial" w:hAnsi="Arial" w:cs="Arial"/>
          <w:sz w:val="24"/>
        </w:rPr>
      </w:pPr>
      <w:r w:rsidRPr="00310B47">
        <w:rPr>
          <w:rFonts w:ascii="Arial" w:hAnsi="Arial" w:cs="Arial"/>
          <w:sz w:val="24"/>
        </w:rPr>
        <w:t xml:space="preserve">Memiliki tipe alinyemen datar. </w:t>
      </w:r>
    </w:p>
    <w:p w14:paraId="5EBF8EEA" w14:textId="77777777" w:rsidR="00310B47" w:rsidRPr="00310B47" w:rsidRDefault="00310B47" w:rsidP="00310B47">
      <w:pPr>
        <w:tabs>
          <w:tab w:val="left" w:pos="993"/>
        </w:tabs>
        <w:spacing w:after="0" w:line="360" w:lineRule="auto"/>
        <w:ind w:left="567"/>
        <w:contextualSpacing/>
        <w:jc w:val="both"/>
        <w:rPr>
          <w:rFonts w:ascii="Arial" w:hAnsi="Arial" w:cs="Arial"/>
          <w:sz w:val="24"/>
        </w:rPr>
      </w:pPr>
    </w:p>
    <w:p w14:paraId="75DA9C45" w14:textId="77777777" w:rsidR="00310B47" w:rsidRPr="00310B47" w:rsidRDefault="00310B47" w:rsidP="00310B47">
      <w:pPr>
        <w:spacing w:after="0" w:line="240" w:lineRule="auto"/>
        <w:jc w:val="center"/>
        <w:rPr>
          <w:rFonts w:ascii="Arial" w:hAnsi="Arial" w:cs="Arial"/>
          <w:iCs/>
          <w:sz w:val="24"/>
          <w:szCs w:val="24"/>
        </w:rPr>
      </w:pPr>
      <w:bookmarkStart w:id="138" w:name="_Toc98513677"/>
      <w:bookmarkStart w:id="139" w:name="_Toc109859953"/>
      <w:bookmarkStart w:id="140" w:name="_Toc110036807"/>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1</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Kelas Ukuran Kota.</w:t>
      </w:r>
      <w:bookmarkEnd w:id="138"/>
      <w:bookmarkEnd w:id="139"/>
      <w:bookmarkEnd w:id="140"/>
    </w:p>
    <w:tbl>
      <w:tblPr>
        <w:tblStyle w:val="TableGrid"/>
        <w:tblW w:w="0" w:type="auto"/>
        <w:jc w:val="center"/>
        <w:tblLook w:val="04A0" w:firstRow="1" w:lastRow="0" w:firstColumn="1" w:lastColumn="0" w:noHBand="0" w:noVBand="1"/>
      </w:tblPr>
      <w:tblGrid>
        <w:gridCol w:w="3539"/>
        <w:gridCol w:w="3402"/>
      </w:tblGrid>
      <w:tr w:rsidR="00310B47" w:rsidRPr="00310B47" w14:paraId="6E10F20C" w14:textId="77777777" w:rsidTr="00310B47">
        <w:trPr>
          <w:trHeight w:val="573"/>
          <w:jc w:val="center"/>
        </w:trPr>
        <w:tc>
          <w:tcPr>
            <w:tcW w:w="3539" w:type="dxa"/>
          </w:tcPr>
          <w:p w14:paraId="5EA9E72B"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Ukuran kota (Juta penduduk)</w:t>
            </w:r>
          </w:p>
        </w:tc>
        <w:tc>
          <w:tcPr>
            <w:tcW w:w="3402" w:type="dxa"/>
          </w:tcPr>
          <w:p w14:paraId="3716503C"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Kelas ukuran kota (CS)</w:t>
            </w:r>
          </w:p>
        </w:tc>
      </w:tr>
      <w:tr w:rsidR="00310B47" w:rsidRPr="00310B47" w14:paraId="0B4485D8" w14:textId="77777777" w:rsidTr="00310B47">
        <w:trPr>
          <w:jc w:val="center"/>
        </w:trPr>
        <w:tc>
          <w:tcPr>
            <w:tcW w:w="3539" w:type="dxa"/>
          </w:tcPr>
          <w:p w14:paraId="1B22B7EA"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 0,1</w:t>
            </w:r>
          </w:p>
        </w:tc>
        <w:tc>
          <w:tcPr>
            <w:tcW w:w="3402" w:type="dxa"/>
          </w:tcPr>
          <w:p w14:paraId="1DF641BC"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Sangat kecil</w:t>
            </w:r>
          </w:p>
        </w:tc>
      </w:tr>
      <w:tr w:rsidR="00310B47" w:rsidRPr="00310B47" w14:paraId="3E424401" w14:textId="77777777" w:rsidTr="00310B47">
        <w:trPr>
          <w:jc w:val="center"/>
        </w:trPr>
        <w:tc>
          <w:tcPr>
            <w:tcW w:w="3539" w:type="dxa"/>
          </w:tcPr>
          <w:p w14:paraId="5ECF59F4"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0,1 – 0,5</w:t>
            </w:r>
          </w:p>
        </w:tc>
        <w:tc>
          <w:tcPr>
            <w:tcW w:w="3402" w:type="dxa"/>
          </w:tcPr>
          <w:p w14:paraId="53BABF1B"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Kecil</w:t>
            </w:r>
          </w:p>
        </w:tc>
      </w:tr>
      <w:tr w:rsidR="00310B47" w:rsidRPr="00310B47" w14:paraId="3290EA46" w14:textId="77777777" w:rsidTr="00310B47">
        <w:trPr>
          <w:jc w:val="center"/>
        </w:trPr>
        <w:tc>
          <w:tcPr>
            <w:tcW w:w="3539" w:type="dxa"/>
          </w:tcPr>
          <w:p w14:paraId="0F37A1FF"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0,5 – 1,0</w:t>
            </w:r>
          </w:p>
        </w:tc>
        <w:tc>
          <w:tcPr>
            <w:tcW w:w="3402" w:type="dxa"/>
          </w:tcPr>
          <w:p w14:paraId="644E7FFD"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Sedang</w:t>
            </w:r>
          </w:p>
        </w:tc>
      </w:tr>
      <w:tr w:rsidR="00310B47" w:rsidRPr="00310B47" w14:paraId="528A76E1" w14:textId="77777777" w:rsidTr="00310B47">
        <w:trPr>
          <w:jc w:val="center"/>
        </w:trPr>
        <w:tc>
          <w:tcPr>
            <w:tcW w:w="3539" w:type="dxa"/>
          </w:tcPr>
          <w:p w14:paraId="7C783F57"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1,0 – 3,0</w:t>
            </w:r>
          </w:p>
        </w:tc>
        <w:tc>
          <w:tcPr>
            <w:tcW w:w="3402" w:type="dxa"/>
          </w:tcPr>
          <w:p w14:paraId="2C22EA7D"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Besar</w:t>
            </w:r>
          </w:p>
        </w:tc>
      </w:tr>
      <w:tr w:rsidR="00310B47" w:rsidRPr="00310B47" w14:paraId="5204D841" w14:textId="77777777" w:rsidTr="00310B47">
        <w:trPr>
          <w:jc w:val="center"/>
        </w:trPr>
        <w:tc>
          <w:tcPr>
            <w:tcW w:w="3539" w:type="dxa"/>
          </w:tcPr>
          <w:p w14:paraId="24FF7BCB"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3,0</w:t>
            </w:r>
          </w:p>
        </w:tc>
        <w:tc>
          <w:tcPr>
            <w:tcW w:w="3402" w:type="dxa"/>
          </w:tcPr>
          <w:p w14:paraId="783CDD5B"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Sangat Besar</w:t>
            </w:r>
          </w:p>
        </w:tc>
      </w:tr>
    </w:tbl>
    <w:p w14:paraId="1EE91A8B" w14:textId="77777777" w:rsidR="00310B47" w:rsidRPr="00310B47" w:rsidRDefault="00310B47" w:rsidP="00310B47">
      <w:pPr>
        <w:spacing w:after="0" w:line="360" w:lineRule="auto"/>
        <w:ind w:left="993"/>
        <w:jc w:val="both"/>
        <w:rPr>
          <w:rFonts w:ascii="Arial" w:hAnsi="Arial" w:cs="Arial"/>
          <w:sz w:val="24"/>
        </w:rPr>
      </w:pPr>
      <w:r w:rsidRPr="00310B47">
        <w:rPr>
          <w:rFonts w:ascii="Arial" w:hAnsi="Arial" w:cs="Arial"/>
          <w:sz w:val="24"/>
        </w:rPr>
        <w:t>Sumber : Manual Kapasitas Jalan Indonesia, 1997, tabel 1.3 : 2 Halaman : 5 – 10.</w:t>
      </w:r>
    </w:p>
    <w:p w14:paraId="6FAC13AB" w14:textId="77777777" w:rsidR="00310B47" w:rsidRPr="00310B47" w:rsidRDefault="00310B47" w:rsidP="00310B47">
      <w:pPr>
        <w:spacing w:after="0" w:line="360" w:lineRule="auto"/>
        <w:ind w:left="1440"/>
        <w:jc w:val="both"/>
        <w:rPr>
          <w:rFonts w:ascii="Arial" w:hAnsi="Arial" w:cs="Arial"/>
          <w:sz w:val="24"/>
        </w:rPr>
      </w:pPr>
    </w:p>
    <w:p w14:paraId="377B8AC5" w14:textId="77777777" w:rsidR="00310B47" w:rsidRPr="00310B47" w:rsidRDefault="00310B47" w:rsidP="00310B47">
      <w:pPr>
        <w:keepNext/>
        <w:keepLines/>
        <w:numPr>
          <w:ilvl w:val="0"/>
          <w:numId w:val="34"/>
        </w:numPr>
        <w:spacing w:after="0" w:line="360" w:lineRule="auto"/>
        <w:ind w:left="567" w:hanging="567"/>
        <w:jc w:val="both"/>
        <w:outlineLvl w:val="1"/>
        <w:rPr>
          <w:rFonts w:ascii="Arial" w:eastAsia="Times New Roman" w:hAnsi="Arial" w:cs="Times New Roman"/>
          <w:b/>
          <w:sz w:val="24"/>
          <w:szCs w:val="26"/>
        </w:rPr>
      </w:pPr>
      <w:bookmarkStart w:id="141" w:name="_Toc109859921"/>
      <w:bookmarkStart w:id="142" w:name="_Toc111578642"/>
      <w:r w:rsidRPr="00310B47">
        <w:rPr>
          <w:rFonts w:ascii="Arial" w:eastAsia="Times New Roman" w:hAnsi="Arial" w:cs="Times New Roman"/>
          <w:b/>
          <w:sz w:val="24"/>
          <w:szCs w:val="26"/>
        </w:rPr>
        <w:t>Perilaku Lalu Lintas</w:t>
      </w:r>
      <w:bookmarkEnd w:id="141"/>
      <w:bookmarkEnd w:id="142"/>
    </w:p>
    <w:p w14:paraId="198786F4" w14:textId="77777777" w:rsidR="00310B47" w:rsidRPr="00310B47" w:rsidRDefault="00310B47" w:rsidP="00310B47">
      <w:pPr>
        <w:spacing w:after="0" w:line="360" w:lineRule="auto"/>
        <w:jc w:val="both"/>
        <w:rPr>
          <w:rFonts w:ascii="Arial" w:hAnsi="Arial" w:cs="Times New Roman"/>
          <w:sz w:val="24"/>
        </w:rPr>
      </w:pPr>
      <w:bookmarkStart w:id="143" w:name="_Toc99663556"/>
      <w:bookmarkStart w:id="144" w:name="_Toc99705752"/>
      <w:bookmarkStart w:id="145" w:name="_Toc99706116"/>
      <w:bookmarkStart w:id="146" w:name="_Toc99706241"/>
      <w:bookmarkStart w:id="147" w:name="_Toc107422943"/>
      <w:bookmarkStart w:id="148" w:name="_Toc107427901"/>
      <w:bookmarkStart w:id="149" w:name="_Toc107649149"/>
      <w:r w:rsidRPr="00310B47">
        <w:rPr>
          <w:rFonts w:ascii="Arial" w:hAnsi="Arial" w:cs="Times New Roman"/>
          <w:sz w:val="24"/>
        </w:rPr>
        <w:t>Perilaku lalu lintas ialah ukuran kuantitas yang menjelaskan tentang kondisi yang dinilai oleh pembina jalan. Perilaku lalu lintas sendiri meliputi kapasitas jalan, waktu tempuh, serta kecepatan tempuh rata-rata (MKJI, 1997).</w:t>
      </w:r>
      <w:bookmarkEnd w:id="143"/>
      <w:bookmarkEnd w:id="144"/>
      <w:bookmarkEnd w:id="145"/>
      <w:bookmarkEnd w:id="146"/>
      <w:bookmarkEnd w:id="147"/>
      <w:bookmarkEnd w:id="148"/>
      <w:bookmarkEnd w:id="149"/>
    </w:p>
    <w:p w14:paraId="7F50FAE1" w14:textId="77777777" w:rsidR="00310B47" w:rsidRPr="00310B47" w:rsidRDefault="00310B47" w:rsidP="00310B47">
      <w:pPr>
        <w:spacing w:after="0" w:line="360" w:lineRule="auto"/>
        <w:jc w:val="both"/>
        <w:rPr>
          <w:rFonts w:ascii="Arial" w:hAnsi="Arial" w:cs="Times New Roman"/>
          <w:sz w:val="24"/>
        </w:rPr>
      </w:pPr>
    </w:p>
    <w:p w14:paraId="60B58B70" w14:textId="77777777" w:rsidR="00310B47" w:rsidRPr="00310B47" w:rsidRDefault="00310B47" w:rsidP="00310B47">
      <w:pPr>
        <w:numPr>
          <w:ilvl w:val="0"/>
          <w:numId w:val="18"/>
        </w:numPr>
        <w:spacing w:after="0" w:line="360" w:lineRule="auto"/>
        <w:ind w:left="993" w:hanging="426"/>
        <w:contextualSpacing/>
        <w:jc w:val="both"/>
        <w:rPr>
          <w:rFonts w:ascii="Arial" w:hAnsi="Arial" w:cs="Arial"/>
          <w:b/>
          <w:sz w:val="24"/>
        </w:rPr>
      </w:pPr>
      <w:r w:rsidRPr="00310B47">
        <w:rPr>
          <w:rFonts w:ascii="Arial" w:hAnsi="Arial" w:cs="Arial"/>
          <w:b/>
          <w:sz w:val="24"/>
        </w:rPr>
        <w:t>Kapasitas Jalan</w:t>
      </w:r>
    </w:p>
    <w:p w14:paraId="2FB331B6" w14:textId="77777777" w:rsidR="00310B47" w:rsidRPr="00310B47" w:rsidRDefault="00310B47" w:rsidP="00310B47">
      <w:pPr>
        <w:spacing w:after="0" w:line="360" w:lineRule="auto"/>
        <w:ind w:left="567"/>
        <w:contextualSpacing/>
        <w:jc w:val="both"/>
        <w:rPr>
          <w:rFonts w:ascii="Arial" w:hAnsi="Arial" w:cs="Arial"/>
          <w:b/>
          <w:sz w:val="24"/>
        </w:rPr>
      </w:pPr>
      <w:r w:rsidRPr="00310B47">
        <w:rPr>
          <w:rFonts w:ascii="Arial" w:hAnsi="Arial" w:cs="Arial"/>
          <w:sz w:val="24"/>
        </w:rPr>
        <w:t>Manual Kapasitas Jalan Indonesia (MKJI,1997) Mengemukakan bahwa kapasitas jalan didefinisikan sebagai arus lalu lintas maksimum yang dapat diterapkan pada suatu bagian jalan dalam kondisi tertentu (contoh : komposisi lalu lintas, lingkungan, geometrik jalan raya dan lain sebagainya. Note : dinyatakan dalam kend/jam atau smp/jam).</w:t>
      </w:r>
    </w:p>
    <w:p w14:paraId="0886EDC9" w14:textId="77777777" w:rsidR="00310B47" w:rsidRPr="00310B47" w:rsidRDefault="00310B47" w:rsidP="00310B47">
      <w:pPr>
        <w:spacing w:after="0" w:line="360" w:lineRule="auto"/>
        <w:jc w:val="both"/>
        <w:rPr>
          <w:rFonts w:ascii="Arial" w:hAnsi="Arial" w:cs="Arial"/>
          <w:sz w:val="24"/>
        </w:rPr>
      </w:pPr>
    </w:p>
    <w:p w14:paraId="3B5CE341" w14:textId="77777777" w:rsidR="00310B47" w:rsidRPr="00310B47" w:rsidRDefault="00310B47" w:rsidP="00310B47">
      <w:pPr>
        <w:spacing w:after="0" w:line="240" w:lineRule="auto"/>
        <w:ind w:firstLine="851"/>
        <w:jc w:val="center"/>
        <w:rPr>
          <w:rFonts w:ascii="Arial" w:hAnsi="Arial" w:cs="Arial"/>
          <w:iCs/>
          <w:sz w:val="24"/>
          <w:szCs w:val="24"/>
        </w:rPr>
      </w:pPr>
      <w:bookmarkStart w:id="150" w:name="_Toc109859954"/>
      <w:bookmarkStart w:id="151" w:name="_Toc110036808"/>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2</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Kapasitas Dasar (Co) Untuk Jalan Kota.</w:t>
      </w:r>
      <w:bookmarkEnd w:id="150"/>
      <w:bookmarkEnd w:id="151"/>
    </w:p>
    <w:tbl>
      <w:tblPr>
        <w:tblStyle w:val="TableGrid"/>
        <w:tblW w:w="7099" w:type="dxa"/>
        <w:tblInd w:w="1401" w:type="dxa"/>
        <w:tblLayout w:type="fixed"/>
        <w:tblLook w:val="04A0" w:firstRow="1" w:lastRow="0" w:firstColumn="1" w:lastColumn="0" w:noHBand="0" w:noVBand="1"/>
      </w:tblPr>
      <w:tblGrid>
        <w:gridCol w:w="890"/>
        <w:gridCol w:w="2666"/>
        <w:gridCol w:w="1417"/>
        <w:gridCol w:w="2126"/>
      </w:tblGrid>
      <w:tr w:rsidR="00310B47" w:rsidRPr="00310B47" w14:paraId="30FAE7C3" w14:textId="77777777" w:rsidTr="00310B47">
        <w:tc>
          <w:tcPr>
            <w:tcW w:w="890" w:type="dxa"/>
          </w:tcPr>
          <w:p w14:paraId="75870708"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No.</w:t>
            </w:r>
          </w:p>
        </w:tc>
        <w:tc>
          <w:tcPr>
            <w:tcW w:w="2666" w:type="dxa"/>
          </w:tcPr>
          <w:p w14:paraId="5825B69D"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Tipe Jalan</w:t>
            </w:r>
          </w:p>
        </w:tc>
        <w:tc>
          <w:tcPr>
            <w:tcW w:w="1417" w:type="dxa"/>
          </w:tcPr>
          <w:p w14:paraId="39DB96DA"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Kapasitas Dasar (Smp/Jam)</w:t>
            </w:r>
          </w:p>
        </w:tc>
        <w:tc>
          <w:tcPr>
            <w:tcW w:w="2126" w:type="dxa"/>
          </w:tcPr>
          <w:p w14:paraId="3836FFAA"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Catatan</w:t>
            </w:r>
          </w:p>
        </w:tc>
      </w:tr>
      <w:tr w:rsidR="00310B47" w:rsidRPr="00310B47" w14:paraId="78B0DD2C" w14:textId="77777777" w:rsidTr="00310B47">
        <w:tc>
          <w:tcPr>
            <w:tcW w:w="890" w:type="dxa"/>
          </w:tcPr>
          <w:p w14:paraId="2499F6DD"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1.</w:t>
            </w:r>
          </w:p>
        </w:tc>
        <w:tc>
          <w:tcPr>
            <w:tcW w:w="2666" w:type="dxa"/>
          </w:tcPr>
          <w:p w14:paraId="41A039A7" w14:textId="77777777" w:rsidR="00310B47" w:rsidRPr="00310B47" w:rsidRDefault="00310B47" w:rsidP="00310B47">
            <w:pPr>
              <w:spacing w:line="360" w:lineRule="auto"/>
              <w:contextualSpacing/>
              <w:jc w:val="both"/>
              <w:rPr>
                <w:rFonts w:ascii="Arial" w:hAnsi="Arial" w:cs="Arial"/>
                <w:sz w:val="24"/>
              </w:rPr>
            </w:pPr>
            <w:r w:rsidRPr="00310B47">
              <w:rPr>
                <w:rFonts w:ascii="Arial" w:hAnsi="Arial" w:cs="Arial"/>
                <w:sz w:val="24"/>
              </w:rPr>
              <w:t>Empat – lajur terbagi atau Jalan satu – arah</w:t>
            </w:r>
          </w:p>
        </w:tc>
        <w:tc>
          <w:tcPr>
            <w:tcW w:w="1417" w:type="dxa"/>
          </w:tcPr>
          <w:p w14:paraId="3AD08C71"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1650</w:t>
            </w:r>
          </w:p>
        </w:tc>
        <w:tc>
          <w:tcPr>
            <w:tcW w:w="2126" w:type="dxa"/>
          </w:tcPr>
          <w:p w14:paraId="6DA89D8B"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Per lajur</w:t>
            </w:r>
          </w:p>
        </w:tc>
      </w:tr>
      <w:tr w:rsidR="00310B47" w:rsidRPr="00310B47" w14:paraId="27132394" w14:textId="77777777" w:rsidTr="00310B47">
        <w:tc>
          <w:tcPr>
            <w:tcW w:w="890" w:type="dxa"/>
          </w:tcPr>
          <w:p w14:paraId="3421CE9B"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2.</w:t>
            </w:r>
          </w:p>
        </w:tc>
        <w:tc>
          <w:tcPr>
            <w:tcW w:w="2666" w:type="dxa"/>
          </w:tcPr>
          <w:p w14:paraId="0FFFE043" w14:textId="77777777" w:rsidR="00310B47" w:rsidRPr="00310B47" w:rsidRDefault="00310B47" w:rsidP="00310B47">
            <w:pPr>
              <w:spacing w:line="360" w:lineRule="auto"/>
              <w:contextualSpacing/>
              <w:jc w:val="both"/>
              <w:rPr>
                <w:rFonts w:ascii="Arial" w:hAnsi="Arial" w:cs="Arial"/>
                <w:sz w:val="24"/>
              </w:rPr>
            </w:pPr>
            <w:r w:rsidRPr="00310B47">
              <w:rPr>
                <w:rFonts w:ascii="Arial" w:hAnsi="Arial" w:cs="Arial"/>
                <w:sz w:val="24"/>
              </w:rPr>
              <w:t>Empat – lajur tak terbagi</w:t>
            </w:r>
          </w:p>
        </w:tc>
        <w:tc>
          <w:tcPr>
            <w:tcW w:w="1417" w:type="dxa"/>
          </w:tcPr>
          <w:p w14:paraId="664B168C"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1500</w:t>
            </w:r>
          </w:p>
        </w:tc>
        <w:tc>
          <w:tcPr>
            <w:tcW w:w="2126" w:type="dxa"/>
          </w:tcPr>
          <w:p w14:paraId="69ACD924"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Per lajur</w:t>
            </w:r>
          </w:p>
        </w:tc>
      </w:tr>
      <w:tr w:rsidR="00310B47" w:rsidRPr="00310B47" w14:paraId="5CDC9902" w14:textId="77777777" w:rsidTr="00310B47">
        <w:tc>
          <w:tcPr>
            <w:tcW w:w="890" w:type="dxa"/>
          </w:tcPr>
          <w:p w14:paraId="2448B504"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 xml:space="preserve">3. </w:t>
            </w:r>
          </w:p>
        </w:tc>
        <w:tc>
          <w:tcPr>
            <w:tcW w:w="2666" w:type="dxa"/>
          </w:tcPr>
          <w:p w14:paraId="1455228A" w14:textId="77777777" w:rsidR="00310B47" w:rsidRPr="00310B47" w:rsidRDefault="00310B47" w:rsidP="00310B47">
            <w:pPr>
              <w:spacing w:line="360" w:lineRule="auto"/>
              <w:contextualSpacing/>
              <w:jc w:val="both"/>
              <w:rPr>
                <w:rFonts w:ascii="Arial" w:hAnsi="Arial" w:cs="Arial"/>
                <w:sz w:val="24"/>
              </w:rPr>
            </w:pPr>
            <w:r w:rsidRPr="00310B47">
              <w:rPr>
                <w:rFonts w:ascii="Arial" w:hAnsi="Arial" w:cs="Arial"/>
                <w:sz w:val="24"/>
              </w:rPr>
              <w:t>Dua – lajur tak terbagi</w:t>
            </w:r>
          </w:p>
        </w:tc>
        <w:tc>
          <w:tcPr>
            <w:tcW w:w="1417" w:type="dxa"/>
          </w:tcPr>
          <w:p w14:paraId="211AB192"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2900</w:t>
            </w:r>
          </w:p>
        </w:tc>
        <w:tc>
          <w:tcPr>
            <w:tcW w:w="2126" w:type="dxa"/>
          </w:tcPr>
          <w:p w14:paraId="181AF2AD" w14:textId="77777777" w:rsidR="00310B47" w:rsidRPr="00310B47" w:rsidRDefault="00310B47" w:rsidP="00310B47">
            <w:pPr>
              <w:spacing w:line="360" w:lineRule="auto"/>
              <w:contextualSpacing/>
              <w:jc w:val="center"/>
              <w:rPr>
                <w:rFonts w:ascii="Arial" w:hAnsi="Arial" w:cs="Arial"/>
                <w:sz w:val="24"/>
              </w:rPr>
            </w:pPr>
            <w:r w:rsidRPr="00310B47">
              <w:rPr>
                <w:rFonts w:ascii="Arial" w:hAnsi="Arial" w:cs="Arial"/>
                <w:sz w:val="24"/>
              </w:rPr>
              <w:t>Total dua arah</w:t>
            </w:r>
          </w:p>
        </w:tc>
      </w:tr>
    </w:tbl>
    <w:p w14:paraId="15E6CA7B" w14:textId="77777777" w:rsidR="00310B47" w:rsidRPr="00310B47" w:rsidRDefault="00310B47" w:rsidP="00310B47">
      <w:pPr>
        <w:spacing w:after="0" w:line="360" w:lineRule="auto"/>
        <w:ind w:left="1843" w:hanging="425"/>
        <w:contextualSpacing/>
        <w:jc w:val="both"/>
        <w:rPr>
          <w:rFonts w:ascii="Arial" w:hAnsi="Arial" w:cs="Arial"/>
          <w:sz w:val="24"/>
        </w:rPr>
      </w:pPr>
      <w:r w:rsidRPr="00310B47">
        <w:rPr>
          <w:rFonts w:ascii="Arial" w:hAnsi="Arial" w:cs="Arial"/>
          <w:sz w:val="24"/>
        </w:rPr>
        <w:t xml:space="preserve">Sumber : Manual Kapasitas Jalan Indonesia, 1997, tabel C-1:1 </w:t>
      </w:r>
    </w:p>
    <w:p w14:paraId="51F2819C" w14:textId="77777777" w:rsidR="00310B47" w:rsidRPr="00310B47" w:rsidRDefault="00310B47" w:rsidP="00310B47">
      <w:pPr>
        <w:spacing w:after="0" w:line="360" w:lineRule="auto"/>
        <w:ind w:left="1843" w:hanging="425"/>
        <w:contextualSpacing/>
        <w:jc w:val="both"/>
        <w:rPr>
          <w:rFonts w:ascii="Arial" w:hAnsi="Arial" w:cs="Arial"/>
          <w:sz w:val="24"/>
        </w:rPr>
      </w:pPr>
      <w:r w:rsidRPr="00310B47">
        <w:rPr>
          <w:rFonts w:ascii="Arial" w:hAnsi="Arial" w:cs="Arial"/>
          <w:sz w:val="24"/>
        </w:rPr>
        <w:t>Halaman : 5 – 50.</w:t>
      </w:r>
    </w:p>
    <w:p w14:paraId="5F632EF6" w14:textId="77777777" w:rsidR="00310B47" w:rsidRPr="00310B47" w:rsidRDefault="00310B47" w:rsidP="00310B47">
      <w:pPr>
        <w:spacing w:after="0" w:line="360" w:lineRule="auto"/>
        <w:ind w:left="3600"/>
        <w:contextualSpacing/>
        <w:jc w:val="both"/>
        <w:rPr>
          <w:rFonts w:ascii="Arial" w:hAnsi="Arial" w:cs="Arial"/>
          <w:sz w:val="24"/>
        </w:rPr>
      </w:pPr>
    </w:p>
    <w:p w14:paraId="7B0D85C8" w14:textId="77777777" w:rsidR="00310B47" w:rsidRPr="00310B47" w:rsidRDefault="00310B47" w:rsidP="00310B47">
      <w:pPr>
        <w:numPr>
          <w:ilvl w:val="0"/>
          <w:numId w:val="18"/>
        </w:numPr>
        <w:spacing w:after="0" w:line="360" w:lineRule="auto"/>
        <w:ind w:left="993" w:hanging="426"/>
        <w:contextualSpacing/>
        <w:jc w:val="both"/>
        <w:rPr>
          <w:rFonts w:ascii="Arial" w:hAnsi="Arial" w:cs="Arial"/>
          <w:b/>
          <w:sz w:val="24"/>
        </w:rPr>
      </w:pPr>
      <w:r w:rsidRPr="00310B47">
        <w:rPr>
          <w:rFonts w:ascii="Arial" w:hAnsi="Arial" w:cs="Arial"/>
          <w:b/>
          <w:sz w:val="24"/>
        </w:rPr>
        <w:t>Waktu Tempuh dan Kecepatan Tempuh</w:t>
      </w:r>
    </w:p>
    <w:p w14:paraId="50D23182" w14:textId="77777777" w:rsidR="00310B47" w:rsidRPr="00310B47" w:rsidRDefault="00310B47" w:rsidP="00310B47">
      <w:pPr>
        <w:spacing w:after="0" w:line="360" w:lineRule="auto"/>
        <w:ind w:left="567"/>
        <w:contextualSpacing/>
        <w:jc w:val="both"/>
        <w:rPr>
          <w:rFonts w:ascii="Arial" w:hAnsi="Arial" w:cs="Arial"/>
          <w:b/>
          <w:sz w:val="24"/>
        </w:rPr>
      </w:pPr>
      <w:r w:rsidRPr="00310B47">
        <w:rPr>
          <w:rFonts w:ascii="Arial" w:hAnsi="Arial" w:cs="Arial"/>
          <w:sz w:val="24"/>
        </w:rPr>
        <w:t xml:space="preserve">Menurut Manual Kapasitas Jalan Indonesia (MKJI, 1997) Waktu tempuh (TT) merupakan total waktu yang diperlukan kendaraan untuk melintasi suatu jalan, termasuk waktu berhenti dan penundaan pada simpang, dengan catatan : waktu tempuh tidak termasuk berhenti untuk sekedar beristirahat dan perbaikan pada kendaraan itu sendiri. </w:t>
      </w:r>
    </w:p>
    <w:p w14:paraId="2AC218C7"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Kecepatan tempuh (v) ialah kecepatan rata-rata (km/jam) dan arus lalu lintas mulai dihitung mulai dari panjang jalan dibagi dengan waktu tempuh rata-rata kendaraan yang melewati segmen jalan (MKJI, 1997).</w:t>
      </w:r>
    </w:p>
    <w:p w14:paraId="733D47E2" w14:textId="77777777" w:rsidR="00310B47" w:rsidRPr="00310B47" w:rsidRDefault="00310B47" w:rsidP="00310B47">
      <w:pPr>
        <w:spacing w:after="0" w:line="360" w:lineRule="auto"/>
        <w:ind w:left="1134" w:firstLine="709"/>
        <w:contextualSpacing/>
        <w:jc w:val="both"/>
        <w:rPr>
          <w:rFonts w:ascii="Arial" w:hAnsi="Arial" w:cs="Arial"/>
          <w:sz w:val="24"/>
        </w:rPr>
      </w:pPr>
    </w:p>
    <w:p w14:paraId="10FB8EC8" w14:textId="77777777" w:rsidR="00310B47" w:rsidRPr="00310B47" w:rsidRDefault="00310B47" w:rsidP="00E21479">
      <w:pPr>
        <w:keepNext/>
        <w:keepLines/>
        <w:numPr>
          <w:ilvl w:val="0"/>
          <w:numId w:val="41"/>
        </w:numPr>
        <w:spacing w:after="0" w:line="360" w:lineRule="auto"/>
        <w:jc w:val="both"/>
        <w:outlineLvl w:val="1"/>
        <w:rPr>
          <w:rFonts w:ascii="Arial" w:eastAsia="Times New Roman" w:hAnsi="Arial" w:cs="Times New Roman"/>
          <w:b/>
          <w:vanish/>
          <w:sz w:val="24"/>
          <w:szCs w:val="26"/>
        </w:rPr>
      </w:pPr>
      <w:bookmarkStart w:id="152" w:name="_Toc107422944"/>
      <w:bookmarkStart w:id="153" w:name="_Toc107427902"/>
      <w:bookmarkStart w:id="154" w:name="_Toc107649150"/>
      <w:bookmarkStart w:id="155" w:name="_Toc109856022"/>
      <w:bookmarkStart w:id="156" w:name="_Toc109857386"/>
      <w:bookmarkStart w:id="157" w:name="_Toc109857453"/>
      <w:bookmarkStart w:id="158" w:name="_Toc109859871"/>
      <w:bookmarkStart w:id="159" w:name="_Toc109859922"/>
      <w:bookmarkStart w:id="160" w:name="_Toc110035035"/>
      <w:bookmarkStart w:id="161" w:name="_Toc110036184"/>
      <w:bookmarkStart w:id="162" w:name="_Toc110037668"/>
      <w:bookmarkStart w:id="163" w:name="_Toc111578643"/>
      <w:bookmarkEnd w:id="152"/>
      <w:bookmarkEnd w:id="153"/>
      <w:bookmarkEnd w:id="154"/>
      <w:bookmarkEnd w:id="155"/>
      <w:bookmarkEnd w:id="156"/>
      <w:bookmarkEnd w:id="157"/>
      <w:bookmarkEnd w:id="158"/>
      <w:bookmarkEnd w:id="159"/>
      <w:bookmarkEnd w:id="160"/>
      <w:bookmarkEnd w:id="161"/>
      <w:bookmarkEnd w:id="162"/>
      <w:bookmarkEnd w:id="163"/>
    </w:p>
    <w:p w14:paraId="1DA154DE" w14:textId="77777777" w:rsidR="00310B47" w:rsidRPr="00310B47" w:rsidRDefault="00310B47" w:rsidP="00E21479">
      <w:pPr>
        <w:keepNext/>
        <w:keepLines/>
        <w:numPr>
          <w:ilvl w:val="0"/>
          <w:numId w:val="41"/>
        </w:numPr>
        <w:spacing w:after="0" w:line="360" w:lineRule="auto"/>
        <w:jc w:val="both"/>
        <w:outlineLvl w:val="1"/>
        <w:rPr>
          <w:rFonts w:ascii="Arial" w:eastAsia="Times New Roman" w:hAnsi="Arial" w:cs="Times New Roman"/>
          <w:b/>
          <w:vanish/>
          <w:sz w:val="24"/>
          <w:szCs w:val="26"/>
        </w:rPr>
      </w:pPr>
      <w:bookmarkStart w:id="164" w:name="_Toc107422945"/>
      <w:bookmarkStart w:id="165" w:name="_Toc107427903"/>
      <w:bookmarkStart w:id="166" w:name="_Toc107649151"/>
      <w:bookmarkStart w:id="167" w:name="_Toc109856023"/>
      <w:bookmarkStart w:id="168" w:name="_Toc109857387"/>
      <w:bookmarkStart w:id="169" w:name="_Toc109857454"/>
      <w:bookmarkStart w:id="170" w:name="_Toc109859872"/>
      <w:bookmarkStart w:id="171" w:name="_Toc109859923"/>
      <w:bookmarkStart w:id="172" w:name="_Toc110035036"/>
      <w:bookmarkStart w:id="173" w:name="_Toc110036185"/>
      <w:bookmarkStart w:id="174" w:name="_Toc110037669"/>
      <w:bookmarkStart w:id="175" w:name="_Toc111578644"/>
      <w:bookmarkEnd w:id="164"/>
      <w:bookmarkEnd w:id="165"/>
      <w:bookmarkEnd w:id="166"/>
      <w:bookmarkEnd w:id="167"/>
      <w:bookmarkEnd w:id="168"/>
      <w:bookmarkEnd w:id="169"/>
      <w:bookmarkEnd w:id="170"/>
      <w:bookmarkEnd w:id="171"/>
      <w:bookmarkEnd w:id="172"/>
      <w:bookmarkEnd w:id="173"/>
      <w:bookmarkEnd w:id="174"/>
      <w:bookmarkEnd w:id="175"/>
    </w:p>
    <w:p w14:paraId="514183B1" w14:textId="77777777" w:rsidR="00310B47" w:rsidRPr="00310B47" w:rsidRDefault="00310B47" w:rsidP="00E21479">
      <w:pPr>
        <w:keepNext/>
        <w:keepLines/>
        <w:numPr>
          <w:ilvl w:val="0"/>
          <w:numId w:val="41"/>
        </w:numPr>
        <w:spacing w:after="0" w:line="360" w:lineRule="auto"/>
        <w:ind w:left="567" w:hanging="567"/>
        <w:jc w:val="both"/>
        <w:outlineLvl w:val="1"/>
        <w:rPr>
          <w:rFonts w:ascii="Arial" w:eastAsia="Times New Roman" w:hAnsi="Arial" w:cs="Times New Roman"/>
          <w:b/>
          <w:sz w:val="24"/>
          <w:szCs w:val="26"/>
        </w:rPr>
      </w:pPr>
      <w:bookmarkStart w:id="176" w:name="_Toc109859924"/>
      <w:bookmarkStart w:id="177" w:name="_Toc111578645"/>
      <w:r w:rsidRPr="00310B47">
        <w:rPr>
          <w:rFonts w:ascii="Arial" w:eastAsia="Times New Roman" w:hAnsi="Arial" w:cs="Times New Roman"/>
          <w:b/>
          <w:sz w:val="24"/>
          <w:szCs w:val="26"/>
        </w:rPr>
        <w:t>Kerapatan</w:t>
      </w:r>
      <w:bookmarkEnd w:id="176"/>
      <w:bookmarkEnd w:id="177"/>
      <w:r w:rsidRPr="00310B47">
        <w:rPr>
          <w:rFonts w:ascii="Arial" w:eastAsia="Times New Roman" w:hAnsi="Arial" w:cs="Times New Roman"/>
          <w:b/>
          <w:sz w:val="24"/>
          <w:szCs w:val="26"/>
        </w:rPr>
        <w:t xml:space="preserve"> </w:t>
      </w:r>
    </w:p>
    <w:p w14:paraId="5965FC3C" w14:textId="77777777" w:rsidR="00310B47" w:rsidRPr="00310B47" w:rsidRDefault="00310B47" w:rsidP="00310B47">
      <w:pPr>
        <w:spacing w:after="0" w:line="360" w:lineRule="auto"/>
        <w:jc w:val="both"/>
        <w:rPr>
          <w:rFonts w:ascii="Arial" w:hAnsi="Arial" w:cs="Times New Roman"/>
          <w:sz w:val="24"/>
        </w:rPr>
      </w:pPr>
      <w:bookmarkStart w:id="178" w:name="_Toc99663558"/>
      <w:bookmarkStart w:id="179" w:name="_Toc99705754"/>
      <w:bookmarkStart w:id="180" w:name="_Toc99706118"/>
      <w:bookmarkStart w:id="181" w:name="_Toc99706243"/>
      <w:bookmarkStart w:id="182" w:name="_Toc107422947"/>
      <w:bookmarkStart w:id="183" w:name="_Toc107427905"/>
      <w:r w:rsidRPr="00310B47">
        <w:rPr>
          <w:rFonts w:ascii="Arial" w:hAnsi="Arial" w:cs="Times New Roman"/>
          <w:sz w:val="24"/>
        </w:rPr>
        <w:t>Menurut Manual Kapasias Jalan Indonesia (MKJI, 1997), Kerapatan merupakan rasio dari perbandingan antara arus terhadap kecepatan rata-rata, dinyatakan dalam kendaraan (SMP) per kilometer (Km.) (MKJI, 1997).</w:t>
      </w:r>
      <w:bookmarkEnd w:id="178"/>
      <w:bookmarkEnd w:id="179"/>
      <w:bookmarkEnd w:id="180"/>
      <w:bookmarkEnd w:id="181"/>
      <w:bookmarkEnd w:id="182"/>
      <w:bookmarkEnd w:id="183"/>
    </w:p>
    <w:p w14:paraId="388A68F5" w14:textId="77777777" w:rsidR="00310B47" w:rsidRPr="00310B47" w:rsidRDefault="00310B47" w:rsidP="00310B47">
      <w:pPr>
        <w:rPr>
          <w:rFonts w:ascii="Arial" w:hAnsi="Arial" w:cs="Times New Roman"/>
          <w:sz w:val="24"/>
        </w:rPr>
      </w:pPr>
      <w:r w:rsidRPr="00310B47">
        <w:rPr>
          <w:rFonts w:ascii="Arial" w:hAnsi="Arial" w:cs="Times New Roman"/>
          <w:sz w:val="24"/>
        </w:rPr>
        <w:br w:type="page"/>
      </w:r>
    </w:p>
    <w:p w14:paraId="30E94CB5" w14:textId="77777777" w:rsidR="00310B47" w:rsidRPr="00310B47" w:rsidRDefault="00310B47" w:rsidP="00E21479">
      <w:pPr>
        <w:keepNext/>
        <w:keepLines/>
        <w:numPr>
          <w:ilvl w:val="0"/>
          <w:numId w:val="41"/>
        </w:numPr>
        <w:spacing w:after="0" w:line="360" w:lineRule="auto"/>
        <w:ind w:left="567" w:hanging="567"/>
        <w:jc w:val="both"/>
        <w:outlineLvl w:val="1"/>
        <w:rPr>
          <w:rFonts w:ascii="Arial" w:eastAsia="Times New Roman" w:hAnsi="Arial" w:cs="Times New Roman"/>
          <w:b/>
          <w:sz w:val="24"/>
          <w:szCs w:val="26"/>
        </w:rPr>
      </w:pPr>
      <w:bookmarkStart w:id="184" w:name="_Toc109859925"/>
      <w:bookmarkStart w:id="185" w:name="_Toc111578646"/>
      <w:r w:rsidRPr="00310B47">
        <w:rPr>
          <w:rFonts w:ascii="Arial" w:eastAsia="Times New Roman" w:hAnsi="Arial" w:cs="Times New Roman"/>
          <w:b/>
          <w:sz w:val="24"/>
          <w:szCs w:val="26"/>
        </w:rPr>
        <w:t>Manajemen Lalu Lintas</w:t>
      </w:r>
      <w:bookmarkEnd w:id="184"/>
      <w:bookmarkEnd w:id="185"/>
    </w:p>
    <w:p w14:paraId="01307D18" w14:textId="77777777" w:rsidR="00310B47" w:rsidRPr="00310B47" w:rsidRDefault="00310B47" w:rsidP="00310B47">
      <w:pPr>
        <w:spacing w:after="0" w:line="360" w:lineRule="auto"/>
        <w:jc w:val="both"/>
        <w:rPr>
          <w:rFonts w:ascii="Arial" w:hAnsi="Arial" w:cs="Times New Roman"/>
          <w:sz w:val="24"/>
        </w:rPr>
      </w:pPr>
      <w:bookmarkStart w:id="186" w:name="_Toc99663561"/>
      <w:bookmarkStart w:id="187" w:name="_Toc99705757"/>
      <w:bookmarkStart w:id="188" w:name="_Toc99706121"/>
      <w:bookmarkStart w:id="189" w:name="_Toc99706246"/>
      <w:bookmarkStart w:id="190" w:name="_Toc107422949"/>
      <w:bookmarkStart w:id="191" w:name="_Toc107427907"/>
      <w:bookmarkStart w:id="192" w:name="_Toc107649155"/>
      <w:r w:rsidRPr="00310B47">
        <w:rPr>
          <w:rFonts w:ascii="Arial" w:hAnsi="Arial" w:cs="Times New Roman"/>
          <w:sz w:val="24"/>
        </w:rPr>
        <w:t>Manajemen lalu lintas merupakan proses pengaturan dan penggunaan sistem jalan yang bertujuan untuk memenuhi suatu kepentingan tertentu tanpa penambahan atau pembuatan infrastruktur baru. Manajemen lalu lintas diterapkan untuk suatu tujuan yaitu :</w:t>
      </w:r>
      <w:bookmarkEnd w:id="186"/>
      <w:bookmarkEnd w:id="187"/>
      <w:bookmarkEnd w:id="188"/>
      <w:bookmarkEnd w:id="189"/>
      <w:bookmarkEnd w:id="190"/>
      <w:bookmarkEnd w:id="191"/>
      <w:bookmarkEnd w:id="192"/>
    </w:p>
    <w:p w14:paraId="3C3BC42E" w14:textId="77777777" w:rsidR="00310B47" w:rsidRPr="00310B47" w:rsidRDefault="00310B47" w:rsidP="00310B47">
      <w:pPr>
        <w:numPr>
          <w:ilvl w:val="0"/>
          <w:numId w:val="19"/>
        </w:numPr>
        <w:tabs>
          <w:tab w:val="left" w:pos="426"/>
        </w:tabs>
        <w:spacing w:after="0" w:line="360" w:lineRule="auto"/>
        <w:contextualSpacing/>
        <w:jc w:val="both"/>
        <w:rPr>
          <w:rFonts w:ascii="Arial" w:hAnsi="Arial" w:cs="Arial"/>
          <w:sz w:val="24"/>
        </w:rPr>
      </w:pPr>
      <w:r w:rsidRPr="00310B47">
        <w:rPr>
          <w:rFonts w:ascii="Arial" w:hAnsi="Arial" w:cs="Arial"/>
          <w:sz w:val="24"/>
        </w:rPr>
        <w:t>Mengurangi tingkat kecelakaan lalu lintas.</w:t>
      </w:r>
    </w:p>
    <w:p w14:paraId="5BE1F6F8" w14:textId="77777777" w:rsidR="00310B47" w:rsidRPr="00310B47" w:rsidRDefault="00310B47" w:rsidP="00310B47">
      <w:pPr>
        <w:numPr>
          <w:ilvl w:val="0"/>
          <w:numId w:val="19"/>
        </w:numPr>
        <w:tabs>
          <w:tab w:val="left" w:pos="426"/>
        </w:tabs>
        <w:spacing w:after="0" w:line="360" w:lineRule="auto"/>
        <w:contextualSpacing/>
        <w:jc w:val="both"/>
        <w:rPr>
          <w:rFonts w:ascii="Arial" w:hAnsi="Arial" w:cs="Arial"/>
          <w:sz w:val="24"/>
        </w:rPr>
      </w:pPr>
      <w:r w:rsidRPr="00310B47">
        <w:rPr>
          <w:rFonts w:ascii="Arial" w:hAnsi="Arial" w:cs="Arial"/>
          <w:sz w:val="24"/>
        </w:rPr>
        <w:t>Meningkatkan kelancaran arus pada jalan distribusi.</w:t>
      </w:r>
    </w:p>
    <w:p w14:paraId="06CC80BB" w14:textId="77777777" w:rsidR="00310B47" w:rsidRPr="00310B47" w:rsidRDefault="00310B47" w:rsidP="00310B47">
      <w:pPr>
        <w:numPr>
          <w:ilvl w:val="0"/>
          <w:numId w:val="19"/>
        </w:numPr>
        <w:tabs>
          <w:tab w:val="left" w:pos="426"/>
        </w:tabs>
        <w:spacing w:after="0" w:line="360" w:lineRule="auto"/>
        <w:contextualSpacing/>
        <w:jc w:val="both"/>
        <w:rPr>
          <w:rFonts w:ascii="Arial" w:hAnsi="Arial" w:cs="Arial"/>
          <w:sz w:val="24"/>
        </w:rPr>
      </w:pPr>
      <w:r w:rsidRPr="00310B47">
        <w:rPr>
          <w:rFonts w:ascii="Arial" w:hAnsi="Arial" w:cs="Arial"/>
          <w:sz w:val="24"/>
        </w:rPr>
        <w:t>Meningkatkan aksesibilitas manusia dan barang.</w:t>
      </w:r>
    </w:p>
    <w:p w14:paraId="6E734A57" w14:textId="77777777" w:rsidR="00310B47" w:rsidRPr="00310B47" w:rsidRDefault="00310B47" w:rsidP="00310B47">
      <w:pPr>
        <w:numPr>
          <w:ilvl w:val="0"/>
          <w:numId w:val="19"/>
        </w:numPr>
        <w:tabs>
          <w:tab w:val="left" w:pos="426"/>
        </w:tabs>
        <w:spacing w:after="0" w:line="360" w:lineRule="auto"/>
        <w:contextualSpacing/>
        <w:jc w:val="both"/>
        <w:rPr>
          <w:rFonts w:ascii="Arial" w:hAnsi="Arial" w:cs="Arial"/>
          <w:sz w:val="24"/>
        </w:rPr>
      </w:pPr>
      <w:r w:rsidRPr="00310B47">
        <w:rPr>
          <w:rFonts w:ascii="Arial" w:hAnsi="Arial" w:cs="Arial"/>
          <w:sz w:val="24"/>
        </w:rPr>
        <w:t>Meningkatkan kualitas lingkungan.</w:t>
      </w:r>
    </w:p>
    <w:p w14:paraId="57F7E596" w14:textId="77777777" w:rsidR="00310B47" w:rsidRPr="00310B47" w:rsidRDefault="00310B47" w:rsidP="00310B47">
      <w:pPr>
        <w:numPr>
          <w:ilvl w:val="0"/>
          <w:numId w:val="19"/>
        </w:numPr>
        <w:tabs>
          <w:tab w:val="left" w:pos="426"/>
        </w:tabs>
        <w:spacing w:after="0" w:line="360" w:lineRule="auto"/>
        <w:contextualSpacing/>
        <w:jc w:val="both"/>
        <w:rPr>
          <w:rFonts w:ascii="Arial" w:hAnsi="Arial" w:cs="Arial"/>
          <w:sz w:val="24"/>
        </w:rPr>
      </w:pPr>
      <w:r w:rsidRPr="00310B47">
        <w:rPr>
          <w:rFonts w:ascii="Arial" w:hAnsi="Arial" w:cs="Arial"/>
          <w:sz w:val="24"/>
        </w:rPr>
        <w:t>Menciptakan lalu lintas yang tertib dan nyaman bagi para pengguna jalan.</w:t>
      </w:r>
    </w:p>
    <w:p w14:paraId="5C2FA09B"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 xml:space="preserve">Untuk mencapai tujuan di atas sering kali ditemui permasalahan atas kepentingan satu dan lainnya, untuk itu dalam penerapan manajemen lalu lintas perlu dituliskan kembali keseimbangan antara kepentingan tersebut diantaranya : </w:t>
      </w:r>
    </w:p>
    <w:p w14:paraId="2A31307A" w14:textId="77777777" w:rsidR="00310B47" w:rsidRPr="00310B47" w:rsidRDefault="00310B47" w:rsidP="00E21479">
      <w:pPr>
        <w:numPr>
          <w:ilvl w:val="0"/>
          <w:numId w:val="43"/>
        </w:numPr>
        <w:spacing w:after="0" w:line="360" w:lineRule="auto"/>
        <w:ind w:left="426" w:hanging="426"/>
        <w:contextualSpacing/>
        <w:jc w:val="both"/>
        <w:rPr>
          <w:rFonts w:ascii="Arial" w:hAnsi="Arial" w:cs="Arial"/>
          <w:b/>
          <w:sz w:val="24"/>
        </w:rPr>
      </w:pPr>
      <w:r w:rsidRPr="00310B47">
        <w:rPr>
          <w:rFonts w:ascii="Arial" w:hAnsi="Arial" w:cs="Arial"/>
          <w:b/>
          <w:sz w:val="24"/>
        </w:rPr>
        <w:t>Sistem Ganjil Genap</w:t>
      </w:r>
    </w:p>
    <w:p w14:paraId="3C1D8DD0" w14:textId="77777777" w:rsidR="00310B47" w:rsidRPr="00310B47" w:rsidRDefault="00310B47" w:rsidP="00310B47">
      <w:pPr>
        <w:spacing w:after="0" w:line="360" w:lineRule="auto"/>
        <w:ind w:left="426"/>
        <w:contextualSpacing/>
        <w:jc w:val="both"/>
        <w:rPr>
          <w:rFonts w:ascii="Arial" w:hAnsi="Arial" w:cs="Arial"/>
          <w:sz w:val="24"/>
        </w:rPr>
      </w:pPr>
      <w:r w:rsidRPr="00310B47">
        <w:rPr>
          <w:rFonts w:ascii="Arial" w:hAnsi="Arial" w:cs="Arial"/>
          <w:sz w:val="24"/>
        </w:rPr>
        <w:t>Sistem ganjil genap merupakan metode untuk membatasi akses sumber daya untuk separuh populasi dalam satu hari tertentu. Metode ini dapat diimplementasikn dengan membatasi kendaraan bermotor untuk melalui jalan tertentu, pembatasan parkir pada suatu lokasi atau pembelian bahan bakar pada stasiun pengisian bahan bakar. Adanya sistem ganjil genap dinilai dapat bermanfat untuk mengurangi volume kendaraan yang melintas di jalan, selain itu sistem ini juga sebagai himbauan untuk memanfaatkan alternatif transportasi lain khususnya kendaran umum atau sepeda.</w:t>
      </w:r>
    </w:p>
    <w:p w14:paraId="54D64811" w14:textId="77777777" w:rsidR="00310B47" w:rsidRPr="00310B47" w:rsidRDefault="00310B47" w:rsidP="00E21479">
      <w:pPr>
        <w:numPr>
          <w:ilvl w:val="0"/>
          <w:numId w:val="43"/>
        </w:numPr>
        <w:spacing w:after="0" w:line="360" w:lineRule="auto"/>
        <w:ind w:left="426" w:hanging="426"/>
        <w:contextualSpacing/>
        <w:jc w:val="both"/>
        <w:rPr>
          <w:rFonts w:ascii="Arial" w:hAnsi="Arial" w:cs="Arial"/>
          <w:b/>
          <w:sz w:val="24"/>
        </w:rPr>
      </w:pPr>
      <w:r w:rsidRPr="00310B47">
        <w:rPr>
          <w:rFonts w:ascii="Arial" w:hAnsi="Arial" w:cs="Arial"/>
          <w:b/>
          <w:i/>
          <w:sz w:val="24"/>
        </w:rPr>
        <w:t xml:space="preserve">Electronic Road Pricing </w:t>
      </w:r>
      <w:r w:rsidRPr="00310B47">
        <w:rPr>
          <w:rFonts w:ascii="Arial" w:hAnsi="Arial" w:cs="Arial"/>
          <w:b/>
          <w:sz w:val="24"/>
        </w:rPr>
        <w:t>(ERP)</w:t>
      </w:r>
    </w:p>
    <w:p w14:paraId="3B979668" w14:textId="77777777" w:rsidR="00310B47" w:rsidRPr="00310B47" w:rsidRDefault="00310B47" w:rsidP="00310B47">
      <w:pPr>
        <w:spacing w:after="0" w:line="360" w:lineRule="auto"/>
        <w:ind w:left="426"/>
        <w:contextualSpacing/>
        <w:jc w:val="both"/>
        <w:rPr>
          <w:rFonts w:ascii="Arial" w:hAnsi="Arial" w:cs="Arial"/>
          <w:sz w:val="24"/>
        </w:rPr>
      </w:pPr>
      <w:r w:rsidRPr="00310B47">
        <w:rPr>
          <w:rFonts w:ascii="Arial" w:hAnsi="Arial" w:cs="Arial"/>
          <w:i/>
          <w:sz w:val="24"/>
        </w:rPr>
        <w:t xml:space="preserve">Electronic Road Pricing </w:t>
      </w:r>
      <w:r w:rsidRPr="00310B47">
        <w:rPr>
          <w:rFonts w:ascii="Arial" w:hAnsi="Arial" w:cs="Arial"/>
          <w:sz w:val="24"/>
        </w:rPr>
        <w:t xml:space="preserve">(ERP) merupakan sistem jalan berbayar yang diperuntukan untuk mengatur kemacetan jalan raya. Dengan didasarkan prinsip </w:t>
      </w:r>
      <w:r w:rsidRPr="00310B47">
        <w:rPr>
          <w:rFonts w:ascii="Arial" w:hAnsi="Arial" w:cs="Arial"/>
          <w:i/>
          <w:sz w:val="24"/>
        </w:rPr>
        <w:t>pay-as-you-use</w:t>
      </w:r>
      <w:r w:rsidRPr="00310B47">
        <w:rPr>
          <w:rFonts w:ascii="Arial" w:hAnsi="Arial" w:cs="Arial"/>
          <w:sz w:val="24"/>
        </w:rPr>
        <w:t>, pengendara kendaraan bermotor akan dikenakan tarif saat melintas pada saat jam sibuk (</w:t>
      </w:r>
      <w:r w:rsidRPr="00310B47">
        <w:rPr>
          <w:rFonts w:ascii="Arial" w:hAnsi="Arial" w:cs="Arial"/>
          <w:i/>
          <w:sz w:val="24"/>
        </w:rPr>
        <w:t>peak hour</w:t>
      </w:r>
      <w:r w:rsidRPr="00310B47">
        <w:rPr>
          <w:rFonts w:ascii="Arial" w:hAnsi="Arial" w:cs="Arial"/>
          <w:sz w:val="24"/>
        </w:rPr>
        <w:t>).</w:t>
      </w:r>
    </w:p>
    <w:p w14:paraId="4171F2A4" w14:textId="77777777" w:rsidR="00310B47" w:rsidRPr="00310B47" w:rsidRDefault="00310B47" w:rsidP="00310B47">
      <w:pPr>
        <w:spacing w:after="0" w:line="360" w:lineRule="auto"/>
        <w:ind w:left="426"/>
        <w:contextualSpacing/>
        <w:jc w:val="both"/>
        <w:rPr>
          <w:rFonts w:ascii="Arial" w:hAnsi="Arial" w:cs="Arial"/>
          <w:sz w:val="24"/>
        </w:rPr>
      </w:pPr>
      <w:r w:rsidRPr="00310B47">
        <w:rPr>
          <w:rFonts w:ascii="Arial" w:hAnsi="Arial" w:cs="Arial"/>
          <w:sz w:val="24"/>
        </w:rPr>
        <w:t xml:space="preserve">Tarif jalan berbayar akan berbeda bagi setiap jalan dan waktu beroperasinya </w:t>
      </w:r>
      <w:r w:rsidRPr="00310B47">
        <w:rPr>
          <w:rFonts w:ascii="Arial" w:hAnsi="Arial" w:cs="Arial"/>
          <w:i/>
          <w:sz w:val="24"/>
        </w:rPr>
        <w:t xml:space="preserve">Electronic Road Pricing </w:t>
      </w:r>
      <w:r w:rsidRPr="00310B47">
        <w:rPr>
          <w:rFonts w:ascii="Arial" w:hAnsi="Arial" w:cs="Arial"/>
          <w:sz w:val="24"/>
        </w:rPr>
        <w:t>(ERP), bergantung pada setiap lokasi dan kondisi lokal lalu lintas. Hal ini bertujuan untuk mendorong pengendara kendaraan bermotor untuk berpindah ke transportasi umum dan mengurangi kemacetan di beberapa ruas jalan pada jam tertentu. (Land Transport Authority Singapore , 2017).</w:t>
      </w:r>
    </w:p>
    <w:p w14:paraId="4B7655C5" w14:textId="77777777" w:rsidR="00310B47" w:rsidRPr="00310B47" w:rsidRDefault="00310B47" w:rsidP="00310B47">
      <w:pPr>
        <w:spacing w:after="0" w:line="360" w:lineRule="auto"/>
        <w:ind w:left="1440"/>
        <w:contextualSpacing/>
        <w:jc w:val="both"/>
        <w:rPr>
          <w:rFonts w:ascii="Arial" w:hAnsi="Arial" w:cs="Arial"/>
          <w:sz w:val="24"/>
        </w:rPr>
      </w:pPr>
    </w:p>
    <w:p w14:paraId="15C53864" w14:textId="77777777" w:rsidR="00310B47" w:rsidRPr="00310B47" w:rsidRDefault="00310B47" w:rsidP="00310B47">
      <w:pPr>
        <w:spacing w:after="0" w:line="360" w:lineRule="auto"/>
        <w:ind w:left="567" w:firstLine="567"/>
        <w:jc w:val="both"/>
        <w:rPr>
          <w:rFonts w:ascii="Arial" w:hAnsi="Arial" w:cs="Arial"/>
          <w:sz w:val="24"/>
        </w:rPr>
      </w:pPr>
    </w:p>
    <w:p w14:paraId="4A11154A" w14:textId="77777777" w:rsidR="00310B47" w:rsidRPr="00310B47" w:rsidRDefault="00310B47" w:rsidP="00310B47">
      <w:pPr>
        <w:numPr>
          <w:ilvl w:val="0"/>
          <w:numId w:val="20"/>
        </w:numPr>
        <w:spacing w:after="0" w:line="360" w:lineRule="auto"/>
        <w:ind w:left="993" w:hanging="426"/>
        <w:contextualSpacing/>
        <w:jc w:val="both"/>
        <w:rPr>
          <w:rFonts w:ascii="Arial" w:hAnsi="Arial" w:cs="Arial"/>
          <w:b/>
          <w:vanish/>
          <w:sz w:val="24"/>
        </w:rPr>
      </w:pPr>
    </w:p>
    <w:p w14:paraId="0C6AA43C" w14:textId="77777777" w:rsidR="00310B47" w:rsidRPr="00310B47" w:rsidRDefault="00310B47" w:rsidP="00310B47">
      <w:pPr>
        <w:numPr>
          <w:ilvl w:val="0"/>
          <w:numId w:val="20"/>
        </w:numPr>
        <w:spacing w:after="0" w:line="360" w:lineRule="auto"/>
        <w:ind w:left="993" w:hanging="426"/>
        <w:contextualSpacing/>
        <w:jc w:val="both"/>
        <w:rPr>
          <w:rFonts w:ascii="Arial" w:hAnsi="Arial" w:cs="Arial"/>
          <w:b/>
          <w:vanish/>
          <w:sz w:val="24"/>
        </w:rPr>
      </w:pPr>
    </w:p>
    <w:p w14:paraId="722B37EF" w14:textId="77777777" w:rsidR="00310B47" w:rsidRPr="00310B47" w:rsidRDefault="00310B47" w:rsidP="00310B47">
      <w:pPr>
        <w:numPr>
          <w:ilvl w:val="0"/>
          <w:numId w:val="20"/>
        </w:numPr>
        <w:spacing w:after="0" w:line="360" w:lineRule="auto"/>
        <w:ind w:left="993" w:hanging="426"/>
        <w:contextualSpacing/>
        <w:jc w:val="both"/>
        <w:rPr>
          <w:rFonts w:ascii="Arial" w:hAnsi="Arial" w:cs="Arial"/>
          <w:b/>
          <w:vanish/>
          <w:sz w:val="24"/>
        </w:rPr>
      </w:pPr>
    </w:p>
    <w:p w14:paraId="7F0DB71E" w14:textId="77777777" w:rsidR="00310B47" w:rsidRPr="00310B47" w:rsidRDefault="00310B47" w:rsidP="00310B47">
      <w:pPr>
        <w:numPr>
          <w:ilvl w:val="0"/>
          <w:numId w:val="20"/>
        </w:numPr>
        <w:spacing w:after="0" w:line="360" w:lineRule="auto"/>
        <w:ind w:left="993" w:hanging="426"/>
        <w:contextualSpacing/>
        <w:jc w:val="both"/>
        <w:rPr>
          <w:rFonts w:ascii="Arial" w:hAnsi="Arial" w:cs="Arial"/>
          <w:b/>
          <w:vanish/>
          <w:sz w:val="24"/>
        </w:rPr>
      </w:pPr>
    </w:p>
    <w:p w14:paraId="4C36FE4C" w14:textId="77777777" w:rsidR="00310B47" w:rsidRPr="00310B47" w:rsidRDefault="00310B47" w:rsidP="00310B47">
      <w:pPr>
        <w:keepNext/>
        <w:keepLines/>
        <w:numPr>
          <w:ilvl w:val="0"/>
          <w:numId w:val="20"/>
        </w:numPr>
        <w:spacing w:before="40" w:after="0" w:line="360" w:lineRule="auto"/>
        <w:ind w:left="567" w:hanging="567"/>
        <w:jc w:val="both"/>
        <w:outlineLvl w:val="1"/>
        <w:rPr>
          <w:rFonts w:ascii="Arial" w:eastAsia="Times New Roman" w:hAnsi="Arial" w:cs="Times New Roman"/>
          <w:b/>
          <w:sz w:val="24"/>
          <w:szCs w:val="26"/>
        </w:rPr>
      </w:pPr>
      <w:bookmarkStart w:id="193" w:name="_Toc109859926"/>
      <w:bookmarkStart w:id="194" w:name="_Toc111578647"/>
      <w:r w:rsidRPr="00310B47">
        <w:rPr>
          <w:rFonts w:ascii="Arial" w:eastAsia="Times New Roman" w:hAnsi="Arial" w:cs="Times New Roman"/>
          <w:b/>
          <w:sz w:val="24"/>
          <w:szCs w:val="26"/>
        </w:rPr>
        <w:t>Kemacetan</w:t>
      </w:r>
      <w:bookmarkEnd w:id="193"/>
      <w:bookmarkEnd w:id="194"/>
    </w:p>
    <w:p w14:paraId="74C681F2" w14:textId="77777777" w:rsidR="00310B47" w:rsidRPr="00310B47" w:rsidRDefault="00310B47" w:rsidP="00310B47">
      <w:pPr>
        <w:spacing w:after="0" w:line="360" w:lineRule="auto"/>
        <w:ind w:left="142"/>
        <w:contextualSpacing/>
        <w:jc w:val="both"/>
        <w:rPr>
          <w:rFonts w:ascii="Arial" w:hAnsi="Arial" w:cs="Arial"/>
          <w:b/>
          <w:sz w:val="24"/>
        </w:rPr>
      </w:pPr>
      <w:r w:rsidRPr="00310B47">
        <w:rPr>
          <w:rFonts w:ascii="Arial" w:hAnsi="Arial" w:cs="Arial"/>
          <w:sz w:val="24"/>
        </w:rPr>
        <w:t>Menurut Clarkson H. dan Oglesby , Teknik Jalan Raya (1998), kemacetan lalu lintas ialah tingkat pelayanan jalan dari ruas jalan tersebut telah mencapai batas 0,7 atau tingkat pelayanan D. Jika volume lalu lintas rendah, maka kendaraan akan memiliki rata-rata kecepatan tinggi dan begitu juga sebaliknya jika volume lalu lintas tinggi, maka kendaraan akan memiliki kecepatan rata-rata rendah.</w:t>
      </w:r>
    </w:p>
    <w:p w14:paraId="7E742708" w14:textId="77777777" w:rsidR="00310B47" w:rsidRPr="00310B47" w:rsidRDefault="00310B47" w:rsidP="00310B47">
      <w:pPr>
        <w:spacing w:after="0" w:line="360" w:lineRule="auto"/>
        <w:ind w:left="142"/>
        <w:jc w:val="both"/>
        <w:rPr>
          <w:rFonts w:ascii="Arial" w:hAnsi="Arial" w:cs="Arial"/>
          <w:sz w:val="24"/>
        </w:rPr>
      </w:pPr>
      <w:r w:rsidRPr="00310B47">
        <w:rPr>
          <w:rFonts w:ascii="Arial" w:hAnsi="Arial" w:cs="Arial"/>
          <w:sz w:val="24"/>
        </w:rPr>
        <w:t>Kemacetan memiliki ciri dengan arus yang tidak stabil, kecepatan tempuh yang lambat serta antrian kendaraan yang panjang. Biasanya terjadi pada kegiatan sosial ekonomi atau persimpangan lalu lintas di pusat perkotaan (Pustra, 2009).</w:t>
      </w:r>
    </w:p>
    <w:p w14:paraId="490A6381" w14:textId="77777777" w:rsidR="00310B47" w:rsidRPr="00310B47" w:rsidRDefault="00310B47" w:rsidP="00310B47">
      <w:pPr>
        <w:spacing w:after="0" w:line="360" w:lineRule="auto"/>
        <w:ind w:left="142"/>
        <w:jc w:val="both"/>
        <w:rPr>
          <w:rFonts w:ascii="Arial" w:hAnsi="Arial" w:cs="Arial"/>
          <w:sz w:val="24"/>
        </w:rPr>
      </w:pPr>
      <w:r w:rsidRPr="00310B47">
        <w:rPr>
          <w:rFonts w:ascii="Arial" w:hAnsi="Arial" w:cs="Arial"/>
          <w:sz w:val="24"/>
        </w:rPr>
        <w:t>Beberapa penyebab kemacetan :</w:t>
      </w:r>
    </w:p>
    <w:p w14:paraId="2E98209C" w14:textId="77777777" w:rsidR="00310B47" w:rsidRPr="00310B47" w:rsidRDefault="00310B47" w:rsidP="00310B47">
      <w:pPr>
        <w:spacing w:after="0" w:line="360" w:lineRule="auto"/>
        <w:ind w:left="142"/>
        <w:jc w:val="both"/>
        <w:rPr>
          <w:rFonts w:ascii="Arial" w:hAnsi="Arial" w:cs="Arial"/>
          <w:sz w:val="24"/>
        </w:rPr>
      </w:pPr>
    </w:p>
    <w:p w14:paraId="1D27C4DC" w14:textId="77777777" w:rsidR="00310B47" w:rsidRPr="00310B47" w:rsidRDefault="00310B47" w:rsidP="00310B47">
      <w:pPr>
        <w:numPr>
          <w:ilvl w:val="0"/>
          <w:numId w:val="21"/>
        </w:numPr>
        <w:spacing w:after="0" w:line="360" w:lineRule="auto"/>
        <w:ind w:left="567" w:hanging="425"/>
        <w:contextualSpacing/>
        <w:jc w:val="both"/>
        <w:rPr>
          <w:rFonts w:ascii="Arial" w:hAnsi="Arial" w:cs="Arial"/>
          <w:sz w:val="24"/>
        </w:rPr>
      </w:pPr>
      <w:r w:rsidRPr="00310B47">
        <w:rPr>
          <w:rFonts w:ascii="Arial" w:hAnsi="Arial" w:cs="Arial"/>
          <w:b/>
          <w:sz w:val="24"/>
        </w:rPr>
        <w:t>Kapasitas Jalan Terbatas</w:t>
      </w:r>
    </w:p>
    <w:p w14:paraId="19B7EAA4"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Peningkatan kapasitas jalan yang terkendala pada pembebasan lahan yang berjalan sangat lambat serta keterbatasan dana yang tersedia menjadikan departemen Pu harus membayarkan biaya eksenternalitas dari kerusakan pada ruas jalan yang disebabkan oleh beban pengendara yang berlebihan (</w:t>
      </w:r>
      <w:r w:rsidRPr="00310B47">
        <w:rPr>
          <w:rFonts w:ascii="Arial" w:hAnsi="Arial" w:cs="Arial"/>
          <w:i/>
          <w:sz w:val="24"/>
        </w:rPr>
        <w:t>Overload</w:t>
      </w:r>
      <w:r w:rsidRPr="00310B47">
        <w:rPr>
          <w:rFonts w:ascii="Arial" w:hAnsi="Arial" w:cs="Arial"/>
          <w:sz w:val="24"/>
        </w:rPr>
        <w:t>).</w:t>
      </w:r>
    </w:p>
    <w:p w14:paraId="3FB14A54" w14:textId="77777777" w:rsidR="00310B47" w:rsidRPr="00310B47" w:rsidRDefault="00310B47" w:rsidP="00310B47">
      <w:pPr>
        <w:spacing w:after="0" w:line="360" w:lineRule="auto"/>
        <w:ind w:left="567" w:hanging="425"/>
        <w:contextualSpacing/>
        <w:jc w:val="both"/>
        <w:rPr>
          <w:rFonts w:ascii="Arial" w:hAnsi="Arial" w:cs="Arial"/>
          <w:sz w:val="24"/>
        </w:rPr>
      </w:pPr>
    </w:p>
    <w:p w14:paraId="0F7D4D90" w14:textId="77777777" w:rsidR="00310B47" w:rsidRPr="00310B47" w:rsidRDefault="00310B47" w:rsidP="00310B47">
      <w:pPr>
        <w:numPr>
          <w:ilvl w:val="0"/>
          <w:numId w:val="21"/>
        </w:numPr>
        <w:spacing w:after="0" w:line="360" w:lineRule="auto"/>
        <w:ind w:left="567" w:hanging="425"/>
        <w:contextualSpacing/>
        <w:jc w:val="both"/>
        <w:rPr>
          <w:rFonts w:ascii="Arial" w:hAnsi="Arial" w:cs="Arial"/>
          <w:b/>
          <w:sz w:val="24"/>
        </w:rPr>
      </w:pPr>
      <w:r w:rsidRPr="00310B47">
        <w:rPr>
          <w:rFonts w:ascii="Arial" w:hAnsi="Arial" w:cs="Arial"/>
          <w:b/>
          <w:sz w:val="24"/>
        </w:rPr>
        <w:t xml:space="preserve">Penambahan Volume Lalu Lintas </w:t>
      </w:r>
    </w:p>
    <w:p w14:paraId="55154702" w14:textId="77777777" w:rsidR="00310B47" w:rsidRPr="00310B47" w:rsidRDefault="00310B47" w:rsidP="00310B47">
      <w:pPr>
        <w:spacing w:after="0" w:line="360" w:lineRule="auto"/>
        <w:ind w:left="567"/>
        <w:contextualSpacing/>
        <w:jc w:val="both"/>
        <w:rPr>
          <w:rFonts w:ascii="Arial" w:hAnsi="Arial" w:cs="Arial"/>
          <w:b/>
          <w:sz w:val="24"/>
        </w:rPr>
      </w:pPr>
      <w:r w:rsidRPr="00310B47">
        <w:rPr>
          <w:rFonts w:ascii="Arial" w:hAnsi="Arial" w:cs="Arial"/>
          <w:sz w:val="24"/>
        </w:rPr>
        <w:t xml:space="preserve">Penambahan volume lalu lintas ataupun intensitas beban yang terus meningkat setiap tahunnya menjadi tidak terkendali </w:t>
      </w:r>
    </w:p>
    <w:p w14:paraId="2C51EC52" w14:textId="77777777" w:rsidR="00310B47" w:rsidRPr="00310B47" w:rsidRDefault="00310B47" w:rsidP="00310B47">
      <w:pPr>
        <w:spacing w:after="0" w:line="360" w:lineRule="auto"/>
        <w:ind w:left="567" w:hanging="425"/>
        <w:contextualSpacing/>
        <w:jc w:val="both"/>
        <w:rPr>
          <w:rFonts w:ascii="Arial" w:hAnsi="Arial" w:cs="Arial"/>
          <w:sz w:val="24"/>
        </w:rPr>
      </w:pPr>
    </w:p>
    <w:p w14:paraId="5DE3E266" w14:textId="77777777" w:rsidR="00310B47" w:rsidRPr="00310B47" w:rsidRDefault="00310B47" w:rsidP="00310B47">
      <w:pPr>
        <w:numPr>
          <w:ilvl w:val="0"/>
          <w:numId w:val="21"/>
        </w:numPr>
        <w:spacing w:after="0" w:line="360" w:lineRule="auto"/>
        <w:ind w:left="567" w:hanging="425"/>
        <w:contextualSpacing/>
        <w:jc w:val="both"/>
        <w:rPr>
          <w:rFonts w:ascii="Arial" w:hAnsi="Arial" w:cs="Arial"/>
          <w:sz w:val="24"/>
        </w:rPr>
      </w:pPr>
      <w:r w:rsidRPr="00310B47">
        <w:rPr>
          <w:rFonts w:ascii="Arial" w:hAnsi="Arial" w:cs="Arial"/>
          <w:b/>
          <w:sz w:val="24"/>
        </w:rPr>
        <w:t>Lajur Penambahan Jalan Yang Rendah</w:t>
      </w:r>
      <w:r w:rsidRPr="00310B47">
        <w:rPr>
          <w:rFonts w:ascii="Arial" w:hAnsi="Arial" w:cs="Arial"/>
          <w:sz w:val="24"/>
        </w:rPr>
        <w:t xml:space="preserve"> </w:t>
      </w:r>
    </w:p>
    <w:p w14:paraId="0A715061"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tingkat penambahan lajur jalan di daerah jabodetabek hanya sebesar 1% per tahun yang tidak sebanding dengan volume kendaraan dan panjang jalan menyebabkan peningkatan kemacetan yang tinggi pada jam sibuk.</w:t>
      </w:r>
    </w:p>
    <w:p w14:paraId="38254D3D" w14:textId="77777777" w:rsidR="00310B47" w:rsidRPr="00310B47" w:rsidRDefault="00310B47" w:rsidP="00310B47">
      <w:pPr>
        <w:spacing w:after="0" w:line="360" w:lineRule="auto"/>
        <w:ind w:left="567" w:hanging="425"/>
        <w:contextualSpacing/>
        <w:jc w:val="both"/>
        <w:rPr>
          <w:rFonts w:ascii="Arial" w:hAnsi="Arial" w:cs="Arial"/>
          <w:sz w:val="24"/>
        </w:rPr>
      </w:pPr>
    </w:p>
    <w:p w14:paraId="0A10F940" w14:textId="77777777" w:rsidR="00310B47" w:rsidRPr="00310B47" w:rsidRDefault="00310B47" w:rsidP="00310B47">
      <w:pPr>
        <w:numPr>
          <w:ilvl w:val="0"/>
          <w:numId w:val="21"/>
        </w:numPr>
        <w:spacing w:after="0" w:line="360" w:lineRule="auto"/>
        <w:ind w:left="567" w:hanging="425"/>
        <w:contextualSpacing/>
        <w:jc w:val="both"/>
        <w:rPr>
          <w:rFonts w:ascii="Arial" w:hAnsi="Arial" w:cs="Arial"/>
          <w:b/>
          <w:sz w:val="24"/>
        </w:rPr>
      </w:pPr>
      <w:r w:rsidRPr="00310B47">
        <w:rPr>
          <w:rFonts w:ascii="Arial" w:hAnsi="Arial" w:cs="Arial"/>
          <w:b/>
          <w:sz w:val="24"/>
        </w:rPr>
        <w:t>Pengguna Jalan Yang Lalai.</w:t>
      </w:r>
    </w:p>
    <w:p w14:paraId="4836C8CB" w14:textId="77777777" w:rsidR="00310B47" w:rsidRPr="00310B47" w:rsidRDefault="00310B47" w:rsidP="00310B47">
      <w:pPr>
        <w:spacing w:after="0" w:line="360" w:lineRule="auto"/>
        <w:ind w:left="567"/>
        <w:contextualSpacing/>
        <w:jc w:val="both"/>
        <w:rPr>
          <w:rFonts w:ascii="Arial" w:hAnsi="Arial" w:cs="Arial"/>
          <w:b/>
          <w:sz w:val="24"/>
        </w:rPr>
      </w:pPr>
      <w:r w:rsidRPr="00310B47">
        <w:rPr>
          <w:rFonts w:ascii="Arial" w:hAnsi="Arial" w:cs="Arial"/>
          <w:sz w:val="24"/>
        </w:rPr>
        <w:t>Maraknya pemanfaatan badan jalan seperti menjadi lahan parkir liar, pasar kaki lima ataupun terminal angkutan umum menjadikan faktor yang menambah nilai penyebab kemacetan jalan itu sendiri.</w:t>
      </w:r>
    </w:p>
    <w:p w14:paraId="78C1E497" w14:textId="77777777" w:rsidR="00310B47" w:rsidRPr="00310B47" w:rsidRDefault="00310B47" w:rsidP="00310B47">
      <w:pPr>
        <w:spacing w:after="0" w:line="360" w:lineRule="auto"/>
        <w:ind w:left="2880"/>
        <w:contextualSpacing/>
        <w:jc w:val="both"/>
        <w:rPr>
          <w:rFonts w:ascii="Arial" w:hAnsi="Arial" w:cs="Arial"/>
          <w:sz w:val="24"/>
        </w:rPr>
      </w:pPr>
    </w:p>
    <w:p w14:paraId="416B74AF" w14:textId="77777777" w:rsidR="00310B47" w:rsidRPr="00310B47" w:rsidRDefault="00310B47" w:rsidP="00310B47">
      <w:pPr>
        <w:keepNext/>
        <w:keepLines/>
        <w:numPr>
          <w:ilvl w:val="0"/>
          <w:numId w:val="20"/>
        </w:numPr>
        <w:spacing w:before="40" w:after="0" w:line="360" w:lineRule="auto"/>
        <w:ind w:left="426"/>
        <w:jc w:val="both"/>
        <w:outlineLvl w:val="1"/>
        <w:rPr>
          <w:rFonts w:ascii="Arial" w:eastAsia="Times New Roman" w:hAnsi="Arial" w:cs="Times New Roman"/>
          <w:b/>
          <w:sz w:val="24"/>
          <w:szCs w:val="26"/>
        </w:rPr>
      </w:pPr>
      <w:bookmarkStart w:id="195" w:name="_Toc109859927"/>
      <w:bookmarkStart w:id="196" w:name="_Toc111578648"/>
      <w:r w:rsidRPr="00310B47">
        <w:rPr>
          <w:rFonts w:ascii="Arial" w:eastAsia="Times New Roman" w:hAnsi="Arial" w:cs="Times New Roman"/>
          <w:b/>
          <w:sz w:val="24"/>
          <w:szCs w:val="26"/>
        </w:rPr>
        <w:t>Antrian</w:t>
      </w:r>
      <w:bookmarkEnd w:id="195"/>
      <w:bookmarkEnd w:id="196"/>
    </w:p>
    <w:p w14:paraId="526832EB"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Antriandidefinisikan sebagai jumlahkendaran yang antri dalam suatu pendekat simpang dinyatakan dalam kendaraan atau satuan mobil penumpang (kend;smp), (MKJI,1997).</w:t>
      </w:r>
    </w:p>
    <w:p w14:paraId="027636F1" w14:textId="77777777" w:rsidR="00310B47" w:rsidRPr="00310B47" w:rsidRDefault="00310B47" w:rsidP="00310B47">
      <w:pPr>
        <w:spacing w:after="0" w:line="360" w:lineRule="auto"/>
        <w:jc w:val="both"/>
        <w:rPr>
          <w:rFonts w:ascii="Arial" w:hAnsi="Arial" w:cs="Arial"/>
          <w:b/>
          <w:sz w:val="24"/>
        </w:rPr>
      </w:pPr>
    </w:p>
    <w:p w14:paraId="0C267FAA" w14:textId="77777777" w:rsidR="00310B47" w:rsidRPr="00310B47" w:rsidRDefault="00310B47" w:rsidP="00310B47">
      <w:pPr>
        <w:keepNext/>
        <w:keepLines/>
        <w:numPr>
          <w:ilvl w:val="0"/>
          <w:numId w:val="18"/>
        </w:numPr>
        <w:spacing w:after="0" w:line="360" w:lineRule="auto"/>
        <w:ind w:left="567" w:hanging="567"/>
        <w:jc w:val="both"/>
        <w:outlineLvl w:val="1"/>
        <w:rPr>
          <w:rFonts w:ascii="Arial" w:eastAsia="Times New Roman" w:hAnsi="Arial" w:cs="Times New Roman"/>
          <w:b/>
          <w:vanish/>
          <w:sz w:val="24"/>
          <w:szCs w:val="26"/>
        </w:rPr>
      </w:pPr>
      <w:bookmarkStart w:id="197" w:name="_Toc107422950"/>
      <w:bookmarkStart w:id="198" w:name="_Toc107427908"/>
      <w:bookmarkStart w:id="199" w:name="_Toc107649156"/>
      <w:bookmarkStart w:id="200" w:name="_Toc109856028"/>
      <w:bookmarkStart w:id="201" w:name="_Toc109857392"/>
      <w:bookmarkStart w:id="202" w:name="_Toc109857459"/>
      <w:bookmarkStart w:id="203" w:name="_Toc109859877"/>
      <w:bookmarkStart w:id="204" w:name="_Toc109859928"/>
      <w:bookmarkStart w:id="205" w:name="_Toc110035041"/>
      <w:bookmarkStart w:id="206" w:name="_Toc110036190"/>
      <w:bookmarkStart w:id="207" w:name="_Toc110037674"/>
      <w:bookmarkStart w:id="208" w:name="_Toc111578649"/>
      <w:bookmarkEnd w:id="197"/>
      <w:bookmarkEnd w:id="198"/>
      <w:bookmarkEnd w:id="199"/>
      <w:bookmarkEnd w:id="200"/>
      <w:bookmarkEnd w:id="201"/>
      <w:bookmarkEnd w:id="202"/>
      <w:bookmarkEnd w:id="203"/>
      <w:bookmarkEnd w:id="204"/>
      <w:bookmarkEnd w:id="205"/>
      <w:bookmarkEnd w:id="206"/>
      <w:bookmarkEnd w:id="207"/>
      <w:bookmarkEnd w:id="208"/>
    </w:p>
    <w:p w14:paraId="3BFC5482" w14:textId="77777777" w:rsidR="00310B47" w:rsidRPr="00310B47" w:rsidRDefault="00310B47" w:rsidP="00310B47">
      <w:pPr>
        <w:keepNext/>
        <w:keepLines/>
        <w:numPr>
          <w:ilvl w:val="0"/>
          <w:numId w:val="18"/>
        </w:numPr>
        <w:spacing w:after="0" w:line="360" w:lineRule="auto"/>
        <w:ind w:left="567" w:hanging="567"/>
        <w:jc w:val="both"/>
        <w:outlineLvl w:val="1"/>
        <w:rPr>
          <w:rFonts w:ascii="Arial" w:eastAsia="Times New Roman" w:hAnsi="Arial" w:cs="Times New Roman"/>
          <w:b/>
          <w:vanish/>
          <w:sz w:val="24"/>
          <w:szCs w:val="26"/>
        </w:rPr>
      </w:pPr>
      <w:bookmarkStart w:id="209" w:name="_Toc107649157"/>
      <w:bookmarkStart w:id="210" w:name="_Toc109856029"/>
      <w:bookmarkStart w:id="211" w:name="_Toc109857393"/>
      <w:bookmarkStart w:id="212" w:name="_Toc109857460"/>
      <w:bookmarkStart w:id="213" w:name="_Toc109859878"/>
      <w:bookmarkStart w:id="214" w:name="_Toc109859929"/>
      <w:bookmarkStart w:id="215" w:name="_Toc110035042"/>
      <w:bookmarkStart w:id="216" w:name="_Toc110036191"/>
      <w:bookmarkStart w:id="217" w:name="_Toc110037675"/>
      <w:bookmarkStart w:id="218" w:name="_Toc111578650"/>
      <w:bookmarkEnd w:id="209"/>
      <w:bookmarkEnd w:id="210"/>
      <w:bookmarkEnd w:id="211"/>
      <w:bookmarkEnd w:id="212"/>
      <w:bookmarkEnd w:id="213"/>
      <w:bookmarkEnd w:id="214"/>
      <w:bookmarkEnd w:id="215"/>
      <w:bookmarkEnd w:id="216"/>
      <w:bookmarkEnd w:id="217"/>
      <w:bookmarkEnd w:id="218"/>
    </w:p>
    <w:p w14:paraId="5A42CF17" w14:textId="77777777" w:rsidR="00310B47" w:rsidRPr="00310B47" w:rsidRDefault="00310B47" w:rsidP="00310B47">
      <w:pPr>
        <w:keepNext/>
        <w:keepLines/>
        <w:numPr>
          <w:ilvl w:val="0"/>
          <w:numId w:val="18"/>
        </w:numPr>
        <w:spacing w:after="0" w:line="360" w:lineRule="auto"/>
        <w:ind w:left="567" w:hanging="567"/>
        <w:jc w:val="both"/>
        <w:outlineLvl w:val="1"/>
        <w:rPr>
          <w:rFonts w:ascii="Arial" w:eastAsia="Times New Roman" w:hAnsi="Arial" w:cs="Times New Roman"/>
          <w:b/>
          <w:vanish/>
          <w:sz w:val="24"/>
          <w:szCs w:val="26"/>
        </w:rPr>
      </w:pPr>
      <w:bookmarkStart w:id="219" w:name="_Toc107649158"/>
      <w:bookmarkStart w:id="220" w:name="_Toc109856030"/>
      <w:bookmarkStart w:id="221" w:name="_Toc109857394"/>
      <w:bookmarkStart w:id="222" w:name="_Toc109857461"/>
      <w:bookmarkStart w:id="223" w:name="_Toc109859879"/>
      <w:bookmarkStart w:id="224" w:name="_Toc109859930"/>
      <w:bookmarkStart w:id="225" w:name="_Toc110035043"/>
      <w:bookmarkStart w:id="226" w:name="_Toc110036192"/>
      <w:bookmarkStart w:id="227" w:name="_Toc110037676"/>
      <w:bookmarkStart w:id="228" w:name="_Toc111578651"/>
      <w:bookmarkEnd w:id="219"/>
      <w:bookmarkEnd w:id="220"/>
      <w:bookmarkEnd w:id="221"/>
      <w:bookmarkEnd w:id="222"/>
      <w:bookmarkEnd w:id="223"/>
      <w:bookmarkEnd w:id="224"/>
      <w:bookmarkEnd w:id="225"/>
      <w:bookmarkEnd w:id="226"/>
      <w:bookmarkEnd w:id="227"/>
      <w:bookmarkEnd w:id="228"/>
    </w:p>
    <w:p w14:paraId="500F8809" w14:textId="77777777" w:rsidR="00310B47" w:rsidRPr="00310B47" w:rsidRDefault="00310B47" w:rsidP="00310B47">
      <w:pPr>
        <w:keepNext/>
        <w:keepLines/>
        <w:numPr>
          <w:ilvl w:val="0"/>
          <w:numId w:val="18"/>
        </w:numPr>
        <w:spacing w:after="0" w:line="360" w:lineRule="auto"/>
        <w:ind w:left="567" w:hanging="567"/>
        <w:jc w:val="both"/>
        <w:outlineLvl w:val="1"/>
        <w:rPr>
          <w:rFonts w:ascii="Arial" w:eastAsia="Times New Roman" w:hAnsi="Arial" w:cs="Times New Roman"/>
          <w:b/>
          <w:vanish/>
          <w:sz w:val="24"/>
          <w:szCs w:val="26"/>
        </w:rPr>
      </w:pPr>
      <w:bookmarkStart w:id="229" w:name="_Toc107649159"/>
      <w:bookmarkStart w:id="230" w:name="_Toc109856031"/>
      <w:bookmarkStart w:id="231" w:name="_Toc109857395"/>
      <w:bookmarkStart w:id="232" w:name="_Toc109857462"/>
      <w:bookmarkStart w:id="233" w:name="_Toc109859880"/>
      <w:bookmarkStart w:id="234" w:name="_Toc109859931"/>
      <w:bookmarkStart w:id="235" w:name="_Toc110035044"/>
      <w:bookmarkStart w:id="236" w:name="_Toc110036193"/>
      <w:bookmarkStart w:id="237" w:name="_Toc110037677"/>
      <w:bookmarkStart w:id="238" w:name="_Toc111578652"/>
      <w:bookmarkEnd w:id="229"/>
      <w:bookmarkEnd w:id="230"/>
      <w:bookmarkEnd w:id="231"/>
      <w:bookmarkEnd w:id="232"/>
      <w:bookmarkEnd w:id="233"/>
      <w:bookmarkEnd w:id="234"/>
      <w:bookmarkEnd w:id="235"/>
      <w:bookmarkEnd w:id="236"/>
      <w:bookmarkEnd w:id="237"/>
      <w:bookmarkEnd w:id="238"/>
    </w:p>
    <w:p w14:paraId="7EE2A392" w14:textId="77777777" w:rsidR="00310B47" w:rsidRPr="00310B47" w:rsidRDefault="00310B47" w:rsidP="00310B47">
      <w:pPr>
        <w:keepNext/>
        <w:keepLines/>
        <w:numPr>
          <w:ilvl w:val="0"/>
          <w:numId w:val="20"/>
        </w:numPr>
        <w:spacing w:after="0" w:line="360" w:lineRule="auto"/>
        <w:ind w:left="567" w:hanging="567"/>
        <w:jc w:val="both"/>
        <w:outlineLvl w:val="1"/>
        <w:rPr>
          <w:rFonts w:ascii="Arial" w:eastAsia="Times New Roman" w:hAnsi="Arial" w:cs="Times New Roman"/>
          <w:b/>
          <w:sz w:val="24"/>
          <w:szCs w:val="26"/>
        </w:rPr>
      </w:pPr>
      <w:bookmarkStart w:id="239" w:name="_Toc109859932"/>
      <w:bookmarkStart w:id="240" w:name="_Toc111578653"/>
      <w:r w:rsidRPr="00310B47">
        <w:rPr>
          <w:rFonts w:ascii="Arial" w:eastAsia="Times New Roman" w:hAnsi="Arial" w:cs="Times New Roman"/>
          <w:b/>
          <w:sz w:val="24"/>
          <w:szCs w:val="26"/>
        </w:rPr>
        <w:t>Data Masukan</w:t>
      </w:r>
      <w:bookmarkEnd w:id="239"/>
      <w:bookmarkEnd w:id="240"/>
    </w:p>
    <w:p w14:paraId="57AA243B"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Data masukan yang diperlukan untuk menganalisis Tingkat Pelayanan jalan Menurut Manual Kapasitas Jalan Indonesia (MKJI,1997) :</w:t>
      </w:r>
    </w:p>
    <w:p w14:paraId="353CBF94" w14:textId="77777777" w:rsidR="00310B47" w:rsidRPr="00310B47" w:rsidRDefault="00310B47" w:rsidP="00310B47">
      <w:pPr>
        <w:spacing w:after="0" w:line="360" w:lineRule="auto"/>
        <w:ind w:left="709" w:firstLine="284"/>
        <w:jc w:val="both"/>
        <w:rPr>
          <w:rFonts w:ascii="Arial" w:hAnsi="Arial" w:cs="Arial"/>
          <w:sz w:val="24"/>
        </w:rPr>
      </w:pPr>
    </w:p>
    <w:p w14:paraId="768E69ED" w14:textId="77777777" w:rsidR="00310B47" w:rsidRPr="00310B47" w:rsidRDefault="00310B47" w:rsidP="00310B47">
      <w:pPr>
        <w:numPr>
          <w:ilvl w:val="0"/>
          <w:numId w:val="22"/>
        </w:numPr>
        <w:spacing w:after="0" w:line="360" w:lineRule="auto"/>
        <w:ind w:left="1276" w:hanging="709"/>
        <w:contextualSpacing/>
        <w:jc w:val="both"/>
        <w:rPr>
          <w:rFonts w:ascii="Arial" w:hAnsi="Arial" w:cs="Arial"/>
          <w:b/>
          <w:sz w:val="24"/>
        </w:rPr>
      </w:pPr>
      <w:r w:rsidRPr="00310B47">
        <w:rPr>
          <w:rFonts w:ascii="Arial" w:hAnsi="Arial" w:cs="Arial"/>
          <w:b/>
          <w:sz w:val="24"/>
        </w:rPr>
        <w:t xml:space="preserve">Kondisi Geometrik </w:t>
      </w:r>
    </w:p>
    <w:p w14:paraId="5082AF25" w14:textId="77777777" w:rsidR="00310B47" w:rsidRPr="00310B47" w:rsidRDefault="00310B47" w:rsidP="00310B47">
      <w:pPr>
        <w:spacing w:after="0" w:line="360" w:lineRule="auto"/>
        <w:ind w:left="567"/>
        <w:contextualSpacing/>
        <w:jc w:val="both"/>
        <w:rPr>
          <w:rFonts w:ascii="Arial" w:hAnsi="Arial" w:cs="Arial"/>
          <w:b/>
          <w:sz w:val="24"/>
        </w:rPr>
      </w:pPr>
      <w:r w:rsidRPr="00310B47">
        <w:rPr>
          <w:rFonts w:ascii="Arial" w:hAnsi="Arial" w:cs="Arial"/>
          <w:sz w:val="24"/>
        </w:rPr>
        <w:t xml:space="preserve">Kondisi geometrik suatu ruas jalan terdiri dari beberapa unsur fisik dari jalan ialah sebagai berikut: </w:t>
      </w:r>
    </w:p>
    <w:p w14:paraId="4085F6A2" w14:textId="77777777" w:rsidR="00310B47" w:rsidRPr="00310B47" w:rsidRDefault="00310B47" w:rsidP="00310B47">
      <w:pPr>
        <w:spacing w:after="0" w:line="360" w:lineRule="auto"/>
        <w:ind w:left="567"/>
        <w:jc w:val="both"/>
        <w:rPr>
          <w:rFonts w:ascii="Arial" w:hAnsi="Arial" w:cs="Arial"/>
          <w:sz w:val="24"/>
        </w:rPr>
      </w:pPr>
    </w:p>
    <w:p w14:paraId="6E5376AC" w14:textId="77777777" w:rsidR="00310B47" w:rsidRPr="00310B47" w:rsidRDefault="00310B47" w:rsidP="00310B47">
      <w:pPr>
        <w:numPr>
          <w:ilvl w:val="0"/>
          <w:numId w:val="24"/>
        </w:numPr>
        <w:tabs>
          <w:tab w:val="left" w:pos="1701"/>
        </w:tabs>
        <w:spacing w:after="0" w:line="360" w:lineRule="auto"/>
        <w:ind w:left="993" w:hanging="426"/>
        <w:contextualSpacing/>
        <w:jc w:val="both"/>
        <w:rPr>
          <w:rFonts w:ascii="Arial" w:hAnsi="Arial" w:cs="Arial"/>
          <w:b/>
          <w:sz w:val="24"/>
        </w:rPr>
      </w:pPr>
      <w:r w:rsidRPr="00310B47">
        <w:rPr>
          <w:rFonts w:ascii="Arial" w:hAnsi="Arial" w:cs="Arial"/>
          <w:b/>
          <w:sz w:val="24"/>
        </w:rPr>
        <w:t xml:space="preserve">Tipe Jalan </w:t>
      </w:r>
    </w:p>
    <w:p w14:paraId="12FC8BD0" w14:textId="77777777" w:rsidR="00310B47" w:rsidRPr="00310B47" w:rsidRDefault="00310B47" w:rsidP="00310B47">
      <w:pPr>
        <w:tabs>
          <w:tab w:val="left" w:pos="1701"/>
        </w:tabs>
        <w:spacing w:after="0" w:line="360" w:lineRule="auto"/>
        <w:ind w:left="993" w:hanging="426"/>
        <w:contextualSpacing/>
        <w:jc w:val="both"/>
        <w:rPr>
          <w:rFonts w:ascii="Arial" w:hAnsi="Arial" w:cs="Arial"/>
          <w:sz w:val="24"/>
        </w:rPr>
      </w:pPr>
      <w:r w:rsidRPr="00310B47">
        <w:rPr>
          <w:rFonts w:ascii="Arial" w:hAnsi="Arial" w:cs="Arial"/>
          <w:sz w:val="24"/>
        </w:rPr>
        <w:tab/>
        <w:t xml:space="preserve">Berbagai tipe jalan akan memperlihatkan kinerja berbeda pada pembebanan lalu lintas tertentu, misalnya : </w:t>
      </w:r>
    </w:p>
    <w:p w14:paraId="7D8C709E" w14:textId="77777777" w:rsidR="00310B47" w:rsidRPr="00310B47" w:rsidRDefault="00310B47" w:rsidP="00310B47">
      <w:pPr>
        <w:numPr>
          <w:ilvl w:val="0"/>
          <w:numId w:val="25"/>
        </w:numPr>
        <w:tabs>
          <w:tab w:val="left" w:pos="1701"/>
        </w:tabs>
        <w:spacing w:after="0" w:line="360" w:lineRule="auto"/>
        <w:ind w:left="993" w:hanging="426"/>
        <w:contextualSpacing/>
        <w:jc w:val="both"/>
        <w:rPr>
          <w:rFonts w:ascii="Arial" w:hAnsi="Arial" w:cs="Arial"/>
          <w:sz w:val="24"/>
        </w:rPr>
      </w:pPr>
      <w:r w:rsidRPr="00310B47">
        <w:rPr>
          <w:rFonts w:ascii="Arial" w:hAnsi="Arial" w:cs="Arial"/>
          <w:sz w:val="24"/>
        </w:rPr>
        <w:t>Jalan terbagi.</w:t>
      </w:r>
    </w:p>
    <w:p w14:paraId="0FC9573C" w14:textId="77777777" w:rsidR="00310B47" w:rsidRPr="00310B47" w:rsidRDefault="00310B47" w:rsidP="00310B47">
      <w:pPr>
        <w:numPr>
          <w:ilvl w:val="0"/>
          <w:numId w:val="25"/>
        </w:numPr>
        <w:tabs>
          <w:tab w:val="left" w:pos="1701"/>
        </w:tabs>
        <w:spacing w:after="0" w:line="360" w:lineRule="auto"/>
        <w:ind w:left="993" w:hanging="426"/>
        <w:contextualSpacing/>
        <w:jc w:val="both"/>
        <w:rPr>
          <w:rFonts w:ascii="Arial" w:hAnsi="Arial" w:cs="Arial"/>
          <w:sz w:val="24"/>
        </w:rPr>
      </w:pPr>
      <w:r w:rsidRPr="00310B47">
        <w:rPr>
          <w:rFonts w:ascii="Arial" w:hAnsi="Arial" w:cs="Arial"/>
          <w:sz w:val="24"/>
        </w:rPr>
        <w:t>Jalan tak terbagi.</w:t>
      </w:r>
    </w:p>
    <w:p w14:paraId="3A2459C3" w14:textId="77777777" w:rsidR="00310B47" w:rsidRPr="00310B47" w:rsidRDefault="00310B47" w:rsidP="00310B47">
      <w:pPr>
        <w:numPr>
          <w:ilvl w:val="0"/>
          <w:numId w:val="25"/>
        </w:numPr>
        <w:tabs>
          <w:tab w:val="left" w:pos="1701"/>
        </w:tabs>
        <w:spacing w:after="0" w:line="360" w:lineRule="auto"/>
        <w:ind w:left="993" w:hanging="426"/>
        <w:contextualSpacing/>
        <w:jc w:val="both"/>
        <w:rPr>
          <w:rFonts w:ascii="Arial" w:hAnsi="Arial" w:cs="Arial"/>
          <w:sz w:val="24"/>
        </w:rPr>
      </w:pPr>
      <w:r w:rsidRPr="00310B47">
        <w:rPr>
          <w:rFonts w:ascii="Arial" w:hAnsi="Arial" w:cs="Arial"/>
          <w:sz w:val="24"/>
        </w:rPr>
        <w:t>Jalan satu arah.</w:t>
      </w:r>
    </w:p>
    <w:p w14:paraId="1F9453D3" w14:textId="77777777" w:rsidR="00310B47" w:rsidRPr="00310B47" w:rsidRDefault="00310B47" w:rsidP="00310B47">
      <w:pPr>
        <w:tabs>
          <w:tab w:val="left" w:pos="1701"/>
        </w:tabs>
        <w:spacing w:after="0" w:line="360" w:lineRule="auto"/>
        <w:ind w:left="993"/>
        <w:contextualSpacing/>
        <w:jc w:val="both"/>
        <w:rPr>
          <w:rFonts w:ascii="Arial" w:hAnsi="Arial" w:cs="Arial"/>
          <w:sz w:val="24"/>
        </w:rPr>
      </w:pPr>
    </w:p>
    <w:p w14:paraId="18609228" w14:textId="77777777" w:rsidR="00310B47" w:rsidRPr="00310B47" w:rsidRDefault="00310B47" w:rsidP="00310B47">
      <w:pPr>
        <w:numPr>
          <w:ilvl w:val="0"/>
          <w:numId w:val="24"/>
        </w:numPr>
        <w:tabs>
          <w:tab w:val="left" w:pos="1701"/>
        </w:tabs>
        <w:spacing w:after="0" w:line="360" w:lineRule="auto"/>
        <w:ind w:left="993" w:hanging="426"/>
        <w:contextualSpacing/>
        <w:jc w:val="both"/>
        <w:rPr>
          <w:rFonts w:ascii="Arial" w:hAnsi="Arial" w:cs="Arial"/>
          <w:b/>
          <w:sz w:val="24"/>
        </w:rPr>
      </w:pPr>
      <w:r w:rsidRPr="00310B47">
        <w:rPr>
          <w:rFonts w:ascii="Arial" w:hAnsi="Arial" w:cs="Arial"/>
          <w:b/>
          <w:sz w:val="24"/>
        </w:rPr>
        <w:t xml:space="preserve">Lebar Jalur </w:t>
      </w:r>
    </w:p>
    <w:p w14:paraId="4BD3CD77" w14:textId="77777777" w:rsidR="00310B47" w:rsidRPr="00310B47" w:rsidRDefault="00310B47" w:rsidP="00310B47">
      <w:pPr>
        <w:tabs>
          <w:tab w:val="left" w:pos="1701"/>
          <w:tab w:val="left" w:pos="1985"/>
        </w:tabs>
        <w:spacing w:after="0" w:line="360" w:lineRule="auto"/>
        <w:ind w:left="993" w:hanging="426"/>
        <w:contextualSpacing/>
        <w:jc w:val="both"/>
        <w:rPr>
          <w:rFonts w:ascii="Arial" w:hAnsi="Arial" w:cs="Arial"/>
          <w:sz w:val="24"/>
        </w:rPr>
      </w:pPr>
      <w:r w:rsidRPr="00310B47">
        <w:rPr>
          <w:rFonts w:ascii="Arial" w:hAnsi="Arial" w:cs="Arial"/>
          <w:sz w:val="24"/>
        </w:rPr>
        <w:tab/>
        <w:t>Kecepatan arus bebas dan kapasitas meningkat dengan bertambahnya lebar jalur lalu lintas.</w:t>
      </w:r>
    </w:p>
    <w:p w14:paraId="177E2C45" w14:textId="77777777" w:rsidR="00310B47" w:rsidRPr="00310B47" w:rsidRDefault="00310B47" w:rsidP="00310B47">
      <w:pPr>
        <w:tabs>
          <w:tab w:val="left" w:pos="1701"/>
          <w:tab w:val="left" w:pos="1985"/>
        </w:tabs>
        <w:spacing w:after="0" w:line="360" w:lineRule="auto"/>
        <w:ind w:left="993" w:hanging="426"/>
        <w:contextualSpacing/>
        <w:jc w:val="both"/>
        <w:rPr>
          <w:rFonts w:ascii="Arial" w:hAnsi="Arial" w:cs="Arial"/>
          <w:sz w:val="24"/>
        </w:rPr>
      </w:pPr>
    </w:p>
    <w:p w14:paraId="5E7504F8" w14:textId="77777777" w:rsidR="00310B47" w:rsidRPr="00310B47" w:rsidRDefault="00310B47" w:rsidP="00310B47">
      <w:pPr>
        <w:numPr>
          <w:ilvl w:val="0"/>
          <w:numId w:val="24"/>
        </w:numPr>
        <w:tabs>
          <w:tab w:val="left" w:pos="1701"/>
        </w:tabs>
        <w:spacing w:after="0" w:line="360" w:lineRule="auto"/>
        <w:ind w:left="993" w:hanging="426"/>
        <w:contextualSpacing/>
        <w:jc w:val="both"/>
        <w:rPr>
          <w:rFonts w:ascii="Arial" w:hAnsi="Arial" w:cs="Arial"/>
          <w:b/>
          <w:sz w:val="24"/>
        </w:rPr>
      </w:pPr>
      <w:r w:rsidRPr="00310B47">
        <w:rPr>
          <w:rFonts w:ascii="Arial" w:hAnsi="Arial" w:cs="Arial"/>
          <w:b/>
          <w:sz w:val="24"/>
        </w:rPr>
        <w:t>Bahu/Kereb</w:t>
      </w:r>
    </w:p>
    <w:p w14:paraId="4A4C76E2" w14:textId="77777777" w:rsidR="00310B47" w:rsidRPr="00310B47" w:rsidRDefault="00310B47" w:rsidP="00310B47">
      <w:pPr>
        <w:tabs>
          <w:tab w:val="left" w:pos="1701"/>
        </w:tabs>
        <w:spacing w:after="0" w:line="360" w:lineRule="auto"/>
        <w:ind w:left="993" w:hanging="426"/>
        <w:contextualSpacing/>
        <w:jc w:val="both"/>
        <w:rPr>
          <w:rFonts w:ascii="Arial" w:hAnsi="Arial" w:cs="Arial"/>
          <w:b/>
          <w:sz w:val="24"/>
        </w:rPr>
      </w:pPr>
      <w:r w:rsidRPr="00310B47">
        <w:rPr>
          <w:rFonts w:ascii="Arial" w:hAnsi="Arial" w:cs="Arial"/>
          <w:sz w:val="24"/>
        </w:rPr>
        <w:tab/>
        <w:t>Kapasitas jalan dan kecepatan berkendara akan mengalami peningkatan jika lebar bahu semakin diperluas. Kereb sangat berpengaruh terhadap dampak hambatan samping ruas jalan.</w:t>
      </w:r>
    </w:p>
    <w:p w14:paraId="72799F4E" w14:textId="77777777" w:rsidR="00310B47" w:rsidRPr="00310B47" w:rsidRDefault="00310B47" w:rsidP="00310B47">
      <w:pPr>
        <w:tabs>
          <w:tab w:val="left" w:pos="1701"/>
        </w:tabs>
        <w:spacing w:after="0" w:line="360" w:lineRule="auto"/>
        <w:ind w:left="993" w:hanging="426"/>
        <w:contextualSpacing/>
        <w:jc w:val="both"/>
        <w:rPr>
          <w:rFonts w:ascii="Arial" w:hAnsi="Arial" w:cs="Arial"/>
          <w:sz w:val="24"/>
        </w:rPr>
      </w:pPr>
    </w:p>
    <w:p w14:paraId="3EE1600F" w14:textId="77777777" w:rsidR="00310B47" w:rsidRPr="00310B47" w:rsidRDefault="00310B47" w:rsidP="00310B47">
      <w:pPr>
        <w:numPr>
          <w:ilvl w:val="0"/>
          <w:numId w:val="24"/>
        </w:numPr>
        <w:tabs>
          <w:tab w:val="left" w:pos="1701"/>
        </w:tabs>
        <w:spacing w:after="0" w:line="360" w:lineRule="auto"/>
        <w:ind w:left="993" w:hanging="426"/>
        <w:contextualSpacing/>
        <w:jc w:val="both"/>
        <w:rPr>
          <w:rFonts w:ascii="Arial" w:hAnsi="Arial" w:cs="Arial"/>
          <w:b/>
          <w:sz w:val="24"/>
        </w:rPr>
      </w:pPr>
      <w:r w:rsidRPr="00310B47">
        <w:rPr>
          <w:rFonts w:ascii="Arial" w:hAnsi="Arial" w:cs="Arial"/>
          <w:b/>
          <w:sz w:val="24"/>
        </w:rPr>
        <w:t>Hambatan Samping</w:t>
      </w:r>
    </w:p>
    <w:p w14:paraId="672EE881" w14:textId="77777777" w:rsidR="00310B47" w:rsidRPr="00310B47" w:rsidRDefault="00310B47" w:rsidP="00310B47">
      <w:pPr>
        <w:tabs>
          <w:tab w:val="left" w:pos="1701"/>
        </w:tabs>
        <w:spacing w:after="0" w:line="360" w:lineRule="auto"/>
        <w:ind w:left="993" w:hanging="426"/>
        <w:contextualSpacing/>
        <w:jc w:val="both"/>
        <w:rPr>
          <w:rFonts w:ascii="Arial" w:hAnsi="Arial" w:cs="Arial"/>
          <w:b/>
          <w:sz w:val="24"/>
        </w:rPr>
      </w:pPr>
      <w:r w:rsidRPr="00310B47">
        <w:rPr>
          <w:rFonts w:ascii="Arial" w:hAnsi="Arial" w:cs="Arial"/>
          <w:sz w:val="24"/>
        </w:rPr>
        <w:tab/>
        <w:t>Hambatan samping sangat mempengaruhi arus lalu lintas, dampak terhadap perilaku lalu lintas akibat kegiatan sisi jalan seperti pejalan kaki, penghentian angkutan umum dan keluar masuknya kendaraan dari akses lahan/jalan dan kendaraan yang melambat.</w:t>
      </w:r>
    </w:p>
    <w:p w14:paraId="0D9A7A87" w14:textId="77777777" w:rsidR="00310B47" w:rsidRPr="00310B47" w:rsidRDefault="00310B47" w:rsidP="00310B47">
      <w:pPr>
        <w:spacing w:after="0" w:line="360" w:lineRule="auto"/>
        <w:ind w:left="3567"/>
        <w:contextualSpacing/>
        <w:jc w:val="both"/>
        <w:rPr>
          <w:rFonts w:ascii="Arial" w:hAnsi="Arial" w:cs="Arial"/>
          <w:sz w:val="24"/>
        </w:rPr>
      </w:pPr>
    </w:p>
    <w:p w14:paraId="7A5B4277" w14:textId="77777777" w:rsidR="00310B47" w:rsidRPr="00310B47" w:rsidRDefault="00310B47" w:rsidP="00310B47">
      <w:pPr>
        <w:numPr>
          <w:ilvl w:val="0"/>
          <w:numId w:val="22"/>
        </w:numPr>
        <w:spacing w:after="0" w:line="360" w:lineRule="auto"/>
        <w:ind w:left="1134" w:hanging="567"/>
        <w:contextualSpacing/>
        <w:jc w:val="both"/>
        <w:rPr>
          <w:rFonts w:ascii="Arial" w:hAnsi="Arial" w:cs="Arial"/>
          <w:b/>
          <w:sz w:val="24"/>
        </w:rPr>
      </w:pPr>
      <w:r w:rsidRPr="00310B47">
        <w:rPr>
          <w:rFonts w:ascii="Arial" w:hAnsi="Arial" w:cs="Arial"/>
          <w:b/>
          <w:sz w:val="24"/>
        </w:rPr>
        <w:t>Kondisi Arus Lalu Lintas</w:t>
      </w:r>
    </w:p>
    <w:p w14:paraId="1A11BCA1"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Kondisi arus lalu lintas merupakan situasi lalu lintas pada tahun yang akan dianalisa dan ditentukan menurut arus jam rencana, atau yang biasa disebut dengan Lalu Lintas Harian Rerata Tahunan (LHRT) dengan faktor yang sesuai untuk konversi dari LHRT menjadi arus per jam (untuk perancangan umum).</w:t>
      </w:r>
    </w:p>
    <w:p w14:paraId="357E2775" w14:textId="77777777" w:rsidR="00310B47" w:rsidRPr="00310B47" w:rsidRDefault="00310B47" w:rsidP="00310B47">
      <w:pPr>
        <w:spacing w:after="0" w:line="360" w:lineRule="auto"/>
        <w:jc w:val="both"/>
        <w:rPr>
          <w:rFonts w:ascii="Arial" w:hAnsi="Arial" w:cs="Arial"/>
          <w:b/>
          <w:sz w:val="24"/>
        </w:rPr>
      </w:pPr>
    </w:p>
    <w:p w14:paraId="43BC8B78" w14:textId="77777777" w:rsidR="00310B47" w:rsidRPr="00310B47" w:rsidRDefault="00310B47" w:rsidP="00310B47">
      <w:pPr>
        <w:spacing w:after="0" w:line="240" w:lineRule="auto"/>
        <w:jc w:val="center"/>
        <w:rPr>
          <w:rFonts w:ascii="Arial" w:hAnsi="Arial" w:cs="Arial"/>
          <w:iCs/>
          <w:sz w:val="24"/>
          <w:szCs w:val="24"/>
        </w:rPr>
      </w:pPr>
      <w:bookmarkStart w:id="241" w:name="_Toc109859955"/>
      <w:bookmarkStart w:id="242" w:name="_Toc110036809"/>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3</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Nilai Normal Komposisi Lalu Lintas.</w:t>
      </w:r>
      <w:bookmarkEnd w:id="241"/>
      <w:bookmarkEnd w:id="242"/>
    </w:p>
    <w:tbl>
      <w:tblPr>
        <w:tblStyle w:val="TableGrid"/>
        <w:tblW w:w="0" w:type="auto"/>
        <w:tblInd w:w="464" w:type="dxa"/>
        <w:tblLook w:val="04A0" w:firstRow="1" w:lastRow="0" w:firstColumn="1" w:lastColumn="0" w:noHBand="0" w:noVBand="1"/>
      </w:tblPr>
      <w:tblGrid>
        <w:gridCol w:w="2122"/>
        <w:gridCol w:w="1484"/>
        <w:gridCol w:w="1492"/>
        <w:gridCol w:w="1560"/>
        <w:gridCol w:w="1417"/>
      </w:tblGrid>
      <w:tr w:rsidR="00310B47" w:rsidRPr="00310B47" w14:paraId="05C591FB" w14:textId="77777777" w:rsidTr="00310B47">
        <w:tc>
          <w:tcPr>
            <w:tcW w:w="2122" w:type="dxa"/>
          </w:tcPr>
          <w:p w14:paraId="333F5DE0"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Ukuran kota(juta penduduk)</w:t>
            </w:r>
          </w:p>
        </w:tc>
        <w:tc>
          <w:tcPr>
            <w:tcW w:w="1484" w:type="dxa"/>
          </w:tcPr>
          <w:p w14:paraId="210127B4"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Kelas ukuran kota</w:t>
            </w:r>
          </w:p>
        </w:tc>
        <w:tc>
          <w:tcPr>
            <w:tcW w:w="1492" w:type="dxa"/>
          </w:tcPr>
          <w:p w14:paraId="445CE940" w14:textId="77777777" w:rsidR="00310B47" w:rsidRPr="00310B47" w:rsidRDefault="00310B47" w:rsidP="00310B47">
            <w:pPr>
              <w:tabs>
                <w:tab w:val="center" w:pos="793"/>
              </w:tabs>
              <w:spacing w:line="360" w:lineRule="auto"/>
              <w:jc w:val="center"/>
              <w:rPr>
                <w:rFonts w:ascii="Arial" w:hAnsi="Arial" w:cs="Arial"/>
                <w:sz w:val="24"/>
              </w:rPr>
            </w:pPr>
            <w:r w:rsidRPr="00310B47">
              <w:rPr>
                <w:rFonts w:ascii="Arial" w:hAnsi="Arial" w:cs="Arial"/>
                <w:sz w:val="24"/>
              </w:rPr>
              <w:t>LV %</w:t>
            </w:r>
          </w:p>
        </w:tc>
        <w:tc>
          <w:tcPr>
            <w:tcW w:w="1560" w:type="dxa"/>
          </w:tcPr>
          <w:p w14:paraId="3B6D1351"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HV %</w:t>
            </w:r>
          </w:p>
        </w:tc>
        <w:tc>
          <w:tcPr>
            <w:tcW w:w="1417" w:type="dxa"/>
          </w:tcPr>
          <w:p w14:paraId="628AE6D0"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MC %</w:t>
            </w:r>
          </w:p>
        </w:tc>
      </w:tr>
      <w:tr w:rsidR="00310B47" w:rsidRPr="00310B47" w14:paraId="49DADA5F" w14:textId="77777777" w:rsidTr="00310B47">
        <w:tc>
          <w:tcPr>
            <w:tcW w:w="2122" w:type="dxa"/>
          </w:tcPr>
          <w:p w14:paraId="077E0A8D"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 0,1</w:t>
            </w:r>
          </w:p>
        </w:tc>
        <w:tc>
          <w:tcPr>
            <w:tcW w:w="1484" w:type="dxa"/>
          </w:tcPr>
          <w:p w14:paraId="096777D3"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Sangat kecil</w:t>
            </w:r>
          </w:p>
        </w:tc>
        <w:tc>
          <w:tcPr>
            <w:tcW w:w="1492" w:type="dxa"/>
          </w:tcPr>
          <w:p w14:paraId="616CA0C2"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45</w:t>
            </w:r>
          </w:p>
        </w:tc>
        <w:tc>
          <w:tcPr>
            <w:tcW w:w="1560" w:type="dxa"/>
          </w:tcPr>
          <w:p w14:paraId="1F601AC7"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10</w:t>
            </w:r>
          </w:p>
        </w:tc>
        <w:tc>
          <w:tcPr>
            <w:tcW w:w="1417" w:type="dxa"/>
          </w:tcPr>
          <w:p w14:paraId="44F01823"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45</w:t>
            </w:r>
          </w:p>
        </w:tc>
      </w:tr>
      <w:tr w:rsidR="00310B47" w:rsidRPr="00310B47" w14:paraId="290EDA18" w14:textId="77777777" w:rsidTr="00310B47">
        <w:tc>
          <w:tcPr>
            <w:tcW w:w="2122" w:type="dxa"/>
          </w:tcPr>
          <w:p w14:paraId="6BF83850"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0,1 – 0,5</w:t>
            </w:r>
          </w:p>
        </w:tc>
        <w:tc>
          <w:tcPr>
            <w:tcW w:w="1484" w:type="dxa"/>
          </w:tcPr>
          <w:p w14:paraId="2C95520B"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Kecil</w:t>
            </w:r>
          </w:p>
        </w:tc>
        <w:tc>
          <w:tcPr>
            <w:tcW w:w="1492" w:type="dxa"/>
          </w:tcPr>
          <w:p w14:paraId="777948EF"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45</w:t>
            </w:r>
          </w:p>
        </w:tc>
        <w:tc>
          <w:tcPr>
            <w:tcW w:w="1560" w:type="dxa"/>
          </w:tcPr>
          <w:p w14:paraId="02EFE9F8"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10</w:t>
            </w:r>
          </w:p>
        </w:tc>
        <w:tc>
          <w:tcPr>
            <w:tcW w:w="1417" w:type="dxa"/>
          </w:tcPr>
          <w:p w14:paraId="48EF8D5C"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45</w:t>
            </w:r>
          </w:p>
        </w:tc>
      </w:tr>
      <w:tr w:rsidR="00310B47" w:rsidRPr="00310B47" w14:paraId="75547295" w14:textId="77777777" w:rsidTr="00310B47">
        <w:tc>
          <w:tcPr>
            <w:tcW w:w="2122" w:type="dxa"/>
          </w:tcPr>
          <w:p w14:paraId="39D182C4"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0,5 – 1,0</w:t>
            </w:r>
          </w:p>
        </w:tc>
        <w:tc>
          <w:tcPr>
            <w:tcW w:w="1484" w:type="dxa"/>
          </w:tcPr>
          <w:p w14:paraId="35926DF3"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Sedang</w:t>
            </w:r>
          </w:p>
        </w:tc>
        <w:tc>
          <w:tcPr>
            <w:tcW w:w="1492" w:type="dxa"/>
          </w:tcPr>
          <w:p w14:paraId="4D90C776"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53</w:t>
            </w:r>
          </w:p>
        </w:tc>
        <w:tc>
          <w:tcPr>
            <w:tcW w:w="1560" w:type="dxa"/>
          </w:tcPr>
          <w:p w14:paraId="4640DEF2"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9</w:t>
            </w:r>
          </w:p>
        </w:tc>
        <w:tc>
          <w:tcPr>
            <w:tcW w:w="1417" w:type="dxa"/>
          </w:tcPr>
          <w:p w14:paraId="41B5C507"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38</w:t>
            </w:r>
          </w:p>
        </w:tc>
      </w:tr>
      <w:tr w:rsidR="00310B47" w:rsidRPr="00310B47" w14:paraId="280DF5AC" w14:textId="77777777" w:rsidTr="00310B47">
        <w:tc>
          <w:tcPr>
            <w:tcW w:w="2122" w:type="dxa"/>
          </w:tcPr>
          <w:p w14:paraId="43BCC48D"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1,0 – 3,0</w:t>
            </w:r>
          </w:p>
        </w:tc>
        <w:tc>
          <w:tcPr>
            <w:tcW w:w="1484" w:type="dxa"/>
          </w:tcPr>
          <w:p w14:paraId="3BCD29F8"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Besar</w:t>
            </w:r>
          </w:p>
        </w:tc>
        <w:tc>
          <w:tcPr>
            <w:tcW w:w="1492" w:type="dxa"/>
          </w:tcPr>
          <w:p w14:paraId="48CFD347"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60</w:t>
            </w:r>
          </w:p>
        </w:tc>
        <w:tc>
          <w:tcPr>
            <w:tcW w:w="1560" w:type="dxa"/>
          </w:tcPr>
          <w:p w14:paraId="67E92FDE"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8</w:t>
            </w:r>
          </w:p>
        </w:tc>
        <w:tc>
          <w:tcPr>
            <w:tcW w:w="1417" w:type="dxa"/>
          </w:tcPr>
          <w:p w14:paraId="77DE591F"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32</w:t>
            </w:r>
          </w:p>
        </w:tc>
      </w:tr>
      <w:tr w:rsidR="00310B47" w:rsidRPr="00310B47" w14:paraId="67BA66E3" w14:textId="77777777" w:rsidTr="00310B47">
        <w:tc>
          <w:tcPr>
            <w:tcW w:w="2122" w:type="dxa"/>
          </w:tcPr>
          <w:p w14:paraId="3A968141"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 3,0</w:t>
            </w:r>
          </w:p>
        </w:tc>
        <w:tc>
          <w:tcPr>
            <w:tcW w:w="1484" w:type="dxa"/>
          </w:tcPr>
          <w:p w14:paraId="3AE9762D"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Sangat Besar</w:t>
            </w:r>
          </w:p>
        </w:tc>
        <w:tc>
          <w:tcPr>
            <w:tcW w:w="1492" w:type="dxa"/>
          </w:tcPr>
          <w:p w14:paraId="296774D7"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69</w:t>
            </w:r>
          </w:p>
        </w:tc>
        <w:tc>
          <w:tcPr>
            <w:tcW w:w="1560" w:type="dxa"/>
          </w:tcPr>
          <w:p w14:paraId="00FA2371"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7</w:t>
            </w:r>
          </w:p>
        </w:tc>
        <w:tc>
          <w:tcPr>
            <w:tcW w:w="1417" w:type="dxa"/>
          </w:tcPr>
          <w:p w14:paraId="172E5688" w14:textId="77777777" w:rsidR="00310B47" w:rsidRPr="00310B47" w:rsidRDefault="00310B47" w:rsidP="00310B47">
            <w:pPr>
              <w:spacing w:line="360" w:lineRule="auto"/>
              <w:jc w:val="center"/>
              <w:rPr>
                <w:rFonts w:ascii="Arial" w:hAnsi="Arial" w:cs="Arial"/>
                <w:sz w:val="24"/>
              </w:rPr>
            </w:pPr>
            <w:r w:rsidRPr="00310B47">
              <w:rPr>
                <w:rFonts w:ascii="Arial" w:hAnsi="Arial" w:cs="Arial"/>
                <w:sz w:val="24"/>
              </w:rPr>
              <w:t>24</w:t>
            </w:r>
          </w:p>
        </w:tc>
      </w:tr>
    </w:tbl>
    <w:p w14:paraId="750A02BE" w14:textId="77777777" w:rsidR="00310B47" w:rsidRPr="00310B47" w:rsidRDefault="00310B47" w:rsidP="00310B47">
      <w:pPr>
        <w:spacing w:after="0" w:line="360" w:lineRule="auto"/>
        <w:ind w:left="426" w:hanging="284"/>
        <w:jc w:val="both"/>
        <w:rPr>
          <w:rFonts w:ascii="Arial" w:hAnsi="Arial" w:cs="Arial"/>
          <w:sz w:val="24"/>
        </w:rPr>
      </w:pPr>
      <w:r w:rsidRPr="00310B47">
        <w:rPr>
          <w:rFonts w:ascii="Arial" w:hAnsi="Arial" w:cs="Arial"/>
          <w:sz w:val="24"/>
        </w:rPr>
        <w:t xml:space="preserve">    Sumber : Manual Kapasitas Jalan Indonesia, 1997, tabel A-3, a – 1, Halaman : 5 -37.</w:t>
      </w:r>
    </w:p>
    <w:p w14:paraId="1C182751" w14:textId="77777777" w:rsidR="00310B47" w:rsidRPr="00310B47" w:rsidRDefault="00310B47" w:rsidP="00310B47">
      <w:pPr>
        <w:spacing w:after="0" w:line="240" w:lineRule="auto"/>
        <w:ind w:firstLine="567"/>
        <w:jc w:val="center"/>
        <w:rPr>
          <w:rFonts w:ascii="Arial" w:hAnsi="Arial" w:cs="Arial"/>
          <w:iCs/>
          <w:sz w:val="24"/>
          <w:szCs w:val="24"/>
        </w:rPr>
      </w:pPr>
      <w:bookmarkStart w:id="243" w:name="_Toc109859956"/>
      <w:bookmarkStart w:id="244" w:name="_Toc110036810"/>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4</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Emp Untuk Jalan Perkotaan Dua arah tak terbagi.</w:t>
      </w:r>
      <w:bookmarkEnd w:id="243"/>
      <w:bookmarkEnd w:id="244"/>
    </w:p>
    <w:tbl>
      <w:tblPr>
        <w:tblW w:w="9411" w:type="dxa"/>
        <w:tblInd w:w="-5" w:type="dxa"/>
        <w:tblLook w:val="04A0" w:firstRow="1" w:lastRow="0" w:firstColumn="1" w:lastColumn="0" w:noHBand="0" w:noVBand="1"/>
      </w:tblPr>
      <w:tblGrid>
        <w:gridCol w:w="2276"/>
        <w:gridCol w:w="3211"/>
        <w:gridCol w:w="2743"/>
        <w:gridCol w:w="723"/>
        <w:gridCol w:w="684"/>
      </w:tblGrid>
      <w:tr w:rsidR="00310B47" w:rsidRPr="00310B47" w14:paraId="230CB362" w14:textId="77777777" w:rsidTr="00310B47">
        <w:trPr>
          <w:trHeight w:val="263"/>
        </w:trPr>
        <w:tc>
          <w:tcPr>
            <w:tcW w:w="2276"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65A8FE4E"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xml:space="preserve">Tipe Jalan : Tak Terbagi </w:t>
            </w:r>
          </w:p>
        </w:tc>
        <w:tc>
          <w:tcPr>
            <w:tcW w:w="3211"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1F30D2CD"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Arah Lalu lintas total kedua Arah (kend/jam)</w:t>
            </w:r>
          </w:p>
        </w:tc>
        <w:tc>
          <w:tcPr>
            <w:tcW w:w="3924"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13BB7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xml:space="preserve">emp </w:t>
            </w:r>
          </w:p>
        </w:tc>
      </w:tr>
      <w:tr w:rsidR="00310B47" w:rsidRPr="00310B47" w14:paraId="07D6A848" w14:textId="77777777" w:rsidTr="00310B47">
        <w:trPr>
          <w:trHeight w:val="263"/>
        </w:trPr>
        <w:tc>
          <w:tcPr>
            <w:tcW w:w="2276" w:type="dxa"/>
            <w:vMerge/>
            <w:tcBorders>
              <w:top w:val="single" w:sz="4" w:space="0" w:color="auto"/>
              <w:left w:val="single" w:sz="4" w:space="0" w:color="auto"/>
              <w:bottom w:val="nil"/>
              <w:right w:val="single" w:sz="4" w:space="0" w:color="auto"/>
            </w:tcBorders>
            <w:vAlign w:val="center"/>
            <w:hideMark/>
          </w:tcPr>
          <w:p w14:paraId="394A6B94"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3211" w:type="dxa"/>
            <w:vMerge/>
            <w:tcBorders>
              <w:top w:val="single" w:sz="4" w:space="0" w:color="auto"/>
              <w:left w:val="single" w:sz="4" w:space="0" w:color="auto"/>
              <w:bottom w:val="nil"/>
              <w:right w:val="single" w:sz="4" w:space="0" w:color="auto"/>
            </w:tcBorders>
            <w:vAlign w:val="center"/>
            <w:hideMark/>
          </w:tcPr>
          <w:p w14:paraId="770DD059"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2743" w:type="dxa"/>
            <w:vMerge w:val="restart"/>
            <w:tcBorders>
              <w:top w:val="single" w:sz="4" w:space="0" w:color="auto"/>
              <w:left w:val="nil"/>
              <w:bottom w:val="single" w:sz="4" w:space="0" w:color="auto"/>
              <w:right w:val="single" w:sz="4" w:space="0" w:color="auto"/>
            </w:tcBorders>
            <w:shd w:val="clear" w:color="auto" w:fill="auto"/>
            <w:noWrap/>
            <w:vAlign w:val="center"/>
            <w:hideMark/>
          </w:tcPr>
          <w:p w14:paraId="67FEE063"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HV</w:t>
            </w:r>
          </w:p>
        </w:tc>
        <w:tc>
          <w:tcPr>
            <w:tcW w:w="11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F3321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MC</w:t>
            </w:r>
          </w:p>
        </w:tc>
      </w:tr>
      <w:tr w:rsidR="00310B47" w:rsidRPr="00310B47" w14:paraId="308CBA1B" w14:textId="77777777" w:rsidTr="00310B47">
        <w:trPr>
          <w:trHeight w:val="263"/>
        </w:trPr>
        <w:tc>
          <w:tcPr>
            <w:tcW w:w="2276" w:type="dxa"/>
            <w:vMerge/>
            <w:tcBorders>
              <w:top w:val="single" w:sz="4" w:space="0" w:color="auto"/>
              <w:left w:val="single" w:sz="4" w:space="0" w:color="auto"/>
              <w:bottom w:val="nil"/>
              <w:right w:val="single" w:sz="4" w:space="0" w:color="auto"/>
            </w:tcBorders>
            <w:vAlign w:val="center"/>
            <w:hideMark/>
          </w:tcPr>
          <w:p w14:paraId="51027D8A"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3211" w:type="dxa"/>
            <w:vMerge/>
            <w:tcBorders>
              <w:top w:val="single" w:sz="4" w:space="0" w:color="auto"/>
              <w:left w:val="single" w:sz="4" w:space="0" w:color="auto"/>
              <w:bottom w:val="nil"/>
              <w:right w:val="single" w:sz="4" w:space="0" w:color="auto"/>
            </w:tcBorders>
            <w:vAlign w:val="center"/>
            <w:hideMark/>
          </w:tcPr>
          <w:p w14:paraId="6796F77D"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2743" w:type="dxa"/>
            <w:vMerge/>
            <w:tcBorders>
              <w:top w:val="single" w:sz="4" w:space="0" w:color="auto"/>
              <w:left w:val="nil"/>
              <w:bottom w:val="single" w:sz="4" w:space="0" w:color="auto"/>
              <w:right w:val="single" w:sz="4" w:space="0" w:color="auto"/>
            </w:tcBorders>
            <w:vAlign w:val="center"/>
            <w:hideMark/>
          </w:tcPr>
          <w:p w14:paraId="25A166E1"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1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F491DE"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Lebar jalur Lalu lintas Wc(m)</w:t>
            </w:r>
          </w:p>
        </w:tc>
      </w:tr>
      <w:tr w:rsidR="00310B47" w:rsidRPr="00310B47" w14:paraId="180B539F" w14:textId="77777777" w:rsidTr="00310B47">
        <w:trPr>
          <w:trHeight w:val="263"/>
        </w:trPr>
        <w:tc>
          <w:tcPr>
            <w:tcW w:w="2276" w:type="dxa"/>
            <w:vMerge/>
            <w:tcBorders>
              <w:top w:val="single" w:sz="4" w:space="0" w:color="auto"/>
              <w:left w:val="single" w:sz="4" w:space="0" w:color="auto"/>
              <w:bottom w:val="nil"/>
              <w:right w:val="single" w:sz="4" w:space="0" w:color="auto"/>
            </w:tcBorders>
            <w:vAlign w:val="center"/>
            <w:hideMark/>
          </w:tcPr>
          <w:p w14:paraId="21CC6A16"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3211" w:type="dxa"/>
            <w:vMerge/>
            <w:tcBorders>
              <w:top w:val="single" w:sz="4" w:space="0" w:color="auto"/>
              <w:left w:val="single" w:sz="4" w:space="0" w:color="auto"/>
              <w:bottom w:val="single" w:sz="4" w:space="0" w:color="auto"/>
              <w:right w:val="single" w:sz="4" w:space="0" w:color="auto"/>
            </w:tcBorders>
            <w:vAlign w:val="center"/>
            <w:hideMark/>
          </w:tcPr>
          <w:p w14:paraId="3A0EA463"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2743" w:type="dxa"/>
            <w:vMerge/>
            <w:tcBorders>
              <w:top w:val="single" w:sz="4" w:space="0" w:color="auto"/>
              <w:left w:val="nil"/>
              <w:bottom w:val="single" w:sz="4" w:space="0" w:color="auto"/>
              <w:right w:val="single" w:sz="4" w:space="0" w:color="auto"/>
            </w:tcBorders>
            <w:vAlign w:val="center"/>
            <w:hideMark/>
          </w:tcPr>
          <w:p w14:paraId="5EC52E00"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828D24"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 6</w:t>
            </w:r>
          </w:p>
        </w:tc>
        <w:tc>
          <w:tcPr>
            <w:tcW w:w="4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6D816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6</w:t>
            </w:r>
          </w:p>
        </w:tc>
      </w:tr>
      <w:tr w:rsidR="00310B47" w:rsidRPr="00310B47" w14:paraId="743351EA" w14:textId="77777777" w:rsidTr="00310B47">
        <w:trPr>
          <w:trHeight w:val="263"/>
        </w:trPr>
        <w:tc>
          <w:tcPr>
            <w:tcW w:w="227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593BB81"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Dua lajur tak-terbagi (2/2 UD)</w:t>
            </w:r>
          </w:p>
        </w:tc>
        <w:tc>
          <w:tcPr>
            <w:tcW w:w="3211" w:type="dxa"/>
            <w:tcBorders>
              <w:top w:val="single" w:sz="4" w:space="0" w:color="auto"/>
              <w:left w:val="nil"/>
              <w:bottom w:val="single" w:sz="4" w:space="0" w:color="auto"/>
              <w:right w:val="single" w:sz="4" w:space="0" w:color="auto"/>
            </w:tcBorders>
            <w:shd w:val="clear" w:color="auto" w:fill="auto"/>
            <w:noWrap/>
            <w:vAlign w:val="bottom"/>
            <w:hideMark/>
          </w:tcPr>
          <w:p w14:paraId="0F8CF4F2"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w:t>
            </w:r>
          </w:p>
        </w:tc>
        <w:tc>
          <w:tcPr>
            <w:tcW w:w="27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D9A6B"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3</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9BEA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5</w:t>
            </w:r>
          </w:p>
        </w:tc>
        <w:tc>
          <w:tcPr>
            <w:tcW w:w="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5501C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40</w:t>
            </w:r>
          </w:p>
        </w:tc>
      </w:tr>
      <w:tr w:rsidR="00310B47" w:rsidRPr="00310B47" w14:paraId="43073157" w14:textId="77777777" w:rsidTr="00310B47">
        <w:trPr>
          <w:trHeight w:val="263"/>
        </w:trPr>
        <w:tc>
          <w:tcPr>
            <w:tcW w:w="2276" w:type="dxa"/>
            <w:vMerge/>
            <w:tcBorders>
              <w:top w:val="single" w:sz="4" w:space="0" w:color="auto"/>
              <w:left w:val="single" w:sz="4" w:space="0" w:color="auto"/>
              <w:bottom w:val="single" w:sz="4" w:space="0" w:color="000000"/>
              <w:right w:val="single" w:sz="4" w:space="0" w:color="auto"/>
            </w:tcBorders>
            <w:vAlign w:val="center"/>
            <w:hideMark/>
          </w:tcPr>
          <w:p w14:paraId="6FDA778A"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3211" w:type="dxa"/>
            <w:tcBorders>
              <w:top w:val="single" w:sz="4" w:space="0" w:color="auto"/>
              <w:left w:val="nil"/>
              <w:bottom w:val="single" w:sz="4" w:space="0" w:color="auto"/>
              <w:right w:val="single" w:sz="4" w:space="0" w:color="auto"/>
            </w:tcBorders>
            <w:shd w:val="clear" w:color="auto" w:fill="auto"/>
            <w:noWrap/>
            <w:vAlign w:val="bottom"/>
            <w:hideMark/>
          </w:tcPr>
          <w:p w14:paraId="2B28DAF3"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1800</w:t>
            </w:r>
          </w:p>
        </w:tc>
        <w:tc>
          <w:tcPr>
            <w:tcW w:w="27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472D1"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2</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5B442"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35</w:t>
            </w:r>
          </w:p>
        </w:tc>
        <w:tc>
          <w:tcPr>
            <w:tcW w:w="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313D3D"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25</w:t>
            </w:r>
          </w:p>
        </w:tc>
      </w:tr>
      <w:tr w:rsidR="00310B47" w:rsidRPr="00310B47" w14:paraId="3B5FF877" w14:textId="77777777" w:rsidTr="00310B47">
        <w:trPr>
          <w:trHeight w:val="263"/>
        </w:trPr>
        <w:tc>
          <w:tcPr>
            <w:tcW w:w="2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FCAAE7"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Empat lajur tak-terbagi (4/2 UD)</w:t>
            </w:r>
          </w:p>
        </w:tc>
        <w:tc>
          <w:tcPr>
            <w:tcW w:w="3211" w:type="dxa"/>
            <w:tcBorders>
              <w:top w:val="single" w:sz="4" w:space="0" w:color="auto"/>
              <w:left w:val="nil"/>
              <w:bottom w:val="single" w:sz="4" w:space="0" w:color="auto"/>
              <w:right w:val="single" w:sz="4" w:space="0" w:color="auto"/>
            </w:tcBorders>
            <w:shd w:val="clear" w:color="auto" w:fill="auto"/>
            <w:noWrap/>
            <w:vAlign w:val="bottom"/>
            <w:hideMark/>
          </w:tcPr>
          <w:p w14:paraId="493520A8"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w:t>
            </w:r>
          </w:p>
        </w:tc>
        <w:tc>
          <w:tcPr>
            <w:tcW w:w="2743" w:type="dxa"/>
            <w:tcBorders>
              <w:top w:val="single" w:sz="4" w:space="0" w:color="auto"/>
              <w:left w:val="nil"/>
              <w:bottom w:val="single" w:sz="4" w:space="0" w:color="auto"/>
              <w:right w:val="single" w:sz="4" w:space="0" w:color="auto"/>
            </w:tcBorders>
            <w:shd w:val="clear" w:color="auto" w:fill="auto"/>
            <w:noWrap/>
            <w:vAlign w:val="bottom"/>
            <w:hideMark/>
          </w:tcPr>
          <w:p w14:paraId="1632A47A"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3</w:t>
            </w:r>
          </w:p>
        </w:tc>
        <w:tc>
          <w:tcPr>
            <w:tcW w:w="11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FDC8ED3"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40</w:t>
            </w:r>
          </w:p>
        </w:tc>
      </w:tr>
      <w:tr w:rsidR="00310B47" w:rsidRPr="00310B47" w14:paraId="006788B6" w14:textId="77777777" w:rsidTr="00310B47">
        <w:trPr>
          <w:trHeight w:val="263"/>
        </w:trPr>
        <w:tc>
          <w:tcPr>
            <w:tcW w:w="2276" w:type="dxa"/>
            <w:vMerge/>
            <w:tcBorders>
              <w:top w:val="nil"/>
              <w:left w:val="single" w:sz="4" w:space="0" w:color="auto"/>
              <w:bottom w:val="single" w:sz="4" w:space="0" w:color="000000"/>
              <w:right w:val="single" w:sz="4" w:space="0" w:color="auto"/>
            </w:tcBorders>
            <w:vAlign w:val="center"/>
            <w:hideMark/>
          </w:tcPr>
          <w:p w14:paraId="6BCBAF77"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3211" w:type="dxa"/>
            <w:tcBorders>
              <w:top w:val="single" w:sz="4" w:space="0" w:color="auto"/>
              <w:left w:val="nil"/>
              <w:bottom w:val="single" w:sz="4" w:space="0" w:color="auto"/>
              <w:right w:val="single" w:sz="4" w:space="0" w:color="auto"/>
            </w:tcBorders>
            <w:shd w:val="clear" w:color="auto" w:fill="auto"/>
            <w:noWrap/>
            <w:vAlign w:val="bottom"/>
            <w:hideMark/>
          </w:tcPr>
          <w:p w14:paraId="001757F4"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3700</w:t>
            </w:r>
          </w:p>
        </w:tc>
        <w:tc>
          <w:tcPr>
            <w:tcW w:w="2743" w:type="dxa"/>
            <w:tcBorders>
              <w:top w:val="single" w:sz="4" w:space="0" w:color="auto"/>
              <w:left w:val="nil"/>
              <w:bottom w:val="single" w:sz="4" w:space="0" w:color="auto"/>
              <w:right w:val="single" w:sz="4" w:space="0" w:color="auto"/>
            </w:tcBorders>
            <w:shd w:val="clear" w:color="auto" w:fill="auto"/>
            <w:noWrap/>
            <w:vAlign w:val="bottom"/>
            <w:hideMark/>
          </w:tcPr>
          <w:p w14:paraId="1A95D886"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2</w:t>
            </w:r>
          </w:p>
        </w:tc>
        <w:tc>
          <w:tcPr>
            <w:tcW w:w="11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1A05EF5"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25</w:t>
            </w:r>
          </w:p>
        </w:tc>
      </w:tr>
    </w:tbl>
    <w:p w14:paraId="1EF455C7"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Sumber : Manual Kapasitas Jalan Indonesia, 1997, tabel A-3 : 1, Halaman : 5 – 38.</w:t>
      </w:r>
    </w:p>
    <w:p w14:paraId="1E8B6DCB" w14:textId="77777777" w:rsidR="00310B47" w:rsidRPr="00310B47" w:rsidRDefault="00310B47" w:rsidP="00310B47">
      <w:pPr>
        <w:spacing w:after="0" w:line="360" w:lineRule="auto"/>
        <w:jc w:val="both"/>
        <w:rPr>
          <w:rFonts w:ascii="Arial" w:hAnsi="Arial" w:cs="Arial"/>
          <w:sz w:val="24"/>
        </w:rPr>
      </w:pPr>
    </w:p>
    <w:p w14:paraId="65FFCCFA"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br w:type="page"/>
      </w:r>
    </w:p>
    <w:p w14:paraId="2167708F" w14:textId="77777777" w:rsidR="00310B47" w:rsidRPr="00310B47" w:rsidRDefault="00310B47" w:rsidP="00310B47">
      <w:pPr>
        <w:spacing w:after="0" w:line="360" w:lineRule="auto"/>
        <w:jc w:val="both"/>
        <w:rPr>
          <w:rFonts w:ascii="Arial" w:hAnsi="Arial" w:cs="Arial"/>
          <w:sz w:val="24"/>
        </w:rPr>
      </w:pPr>
    </w:p>
    <w:p w14:paraId="1855DA58" w14:textId="77777777" w:rsidR="00310B47" w:rsidRPr="00310B47" w:rsidRDefault="00310B47" w:rsidP="00310B47">
      <w:pPr>
        <w:numPr>
          <w:ilvl w:val="0"/>
          <w:numId w:val="22"/>
        </w:numPr>
        <w:tabs>
          <w:tab w:val="left" w:pos="1276"/>
        </w:tabs>
        <w:spacing w:after="0" w:line="360" w:lineRule="auto"/>
        <w:ind w:left="1134" w:hanging="567"/>
        <w:contextualSpacing/>
        <w:jc w:val="both"/>
        <w:rPr>
          <w:rFonts w:ascii="Arial" w:hAnsi="Arial" w:cs="Arial"/>
          <w:b/>
          <w:sz w:val="24"/>
        </w:rPr>
      </w:pPr>
      <w:r w:rsidRPr="00310B47">
        <w:rPr>
          <w:rFonts w:ascii="Arial" w:hAnsi="Arial" w:cs="Arial"/>
          <w:b/>
          <w:sz w:val="24"/>
        </w:rPr>
        <w:t>Kecepatan Arus Bebas</w:t>
      </w:r>
    </w:p>
    <w:p w14:paraId="30A624E2" w14:textId="77777777" w:rsidR="00310B47" w:rsidRPr="00310B47" w:rsidRDefault="00310B47" w:rsidP="00310B47">
      <w:pPr>
        <w:spacing w:after="0" w:line="360" w:lineRule="auto"/>
        <w:ind w:left="567"/>
        <w:contextualSpacing/>
        <w:jc w:val="both"/>
        <w:rPr>
          <w:rFonts w:ascii="Arial" w:hAnsi="Arial" w:cs="Arial"/>
          <w:b/>
          <w:sz w:val="24"/>
        </w:rPr>
      </w:pPr>
      <w:r w:rsidRPr="00310B47">
        <w:rPr>
          <w:rFonts w:ascii="Arial" w:hAnsi="Arial" w:cs="Arial"/>
          <w:sz w:val="24"/>
        </w:rPr>
        <w:t>Kecepatan arus bebas dari satu tempat ke tempat lainnya dipengaruhi oleh beberapa faktor yaitu manusia, kendaraan, prasarana, arus lalu lintas, kondisi cuaca dan faktor lain dari lingkungan sekitar. Manual Kapasitas Jalan Indonesia (MKJI, 1997) mendefinisikan sebagai kecepatan pada tingkatan arus nol, yaitu kecepatan yang akan dipilih pengendara jika mengendarai kendaraan bermotor tanpa dipengaruhi oleh pengendara lain di jalanan.</w:t>
      </w:r>
    </w:p>
    <w:p w14:paraId="70E1AD71"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 xml:space="preserve">Untuk jalan terbagi, analisis kecepatan arus bebas dilakukan pada kedua arah lalu lintas . Kecepatan arus bebas dapat dihitung berdasarkan persamaan rumus berikut : </w:t>
      </w:r>
    </w:p>
    <w:p w14:paraId="1CC7C2DC" w14:textId="77777777" w:rsidR="00310B47" w:rsidRPr="00310B47" w:rsidRDefault="00310B47" w:rsidP="00310B47">
      <w:pPr>
        <w:spacing w:after="0" w:line="360" w:lineRule="auto"/>
        <w:ind w:left="567" w:firstLine="426"/>
        <w:contextualSpacing/>
        <w:jc w:val="both"/>
        <w:rPr>
          <w:rFonts w:ascii="Arial" w:hAnsi="Arial" w:cs="Arial"/>
          <w:sz w:val="24"/>
        </w:rPr>
      </w:pPr>
      <w:r w:rsidRPr="00310B47">
        <w:rPr>
          <w:rFonts w:ascii="Arial" w:hAnsi="Arial" w:cs="Arial"/>
          <w:noProof/>
          <w:sz w:val="24"/>
        </w:rPr>
        <mc:AlternateContent>
          <mc:Choice Requires="wps">
            <w:drawing>
              <wp:anchor distT="0" distB="0" distL="114300" distR="114300" simplePos="0" relativeHeight="251664384" behindDoc="0" locked="0" layoutInCell="1" allowOverlap="1" wp14:anchorId="4624D333" wp14:editId="0DC738DA">
                <wp:simplePos x="0" y="0"/>
                <wp:positionH relativeFrom="column">
                  <wp:posOffset>1002473</wp:posOffset>
                </wp:positionH>
                <wp:positionV relativeFrom="paragraph">
                  <wp:posOffset>163830</wp:posOffset>
                </wp:positionV>
                <wp:extent cx="2752725" cy="26670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2752725" cy="266700"/>
                        </a:xfrm>
                        <a:prstGeom prst="rect">
                          <a:avLst/>
                        </a:prstGeom>
                        <a:solidFill>
                          <a:sysClr val="window" lastClr="FFFFFF"/>
                        </a:solidFill>
                        <a:ln w="6350">
                          <a:solidFill>
                            <a:prstClr val="black"/>
                          </a:solidFill>
                        </a:ln>
                      </wps:spPr>
                      <wps:txbx>
                        <w:txbxContent>
                          <w:p w14:paraId="77703F43" w14:textId="77777777" w:rsidR="00310B47" w:rsidRPr="00146970" w:rsidRDefault="00310B47" w:rsidP="00310B47">
                            <w:pPr>
                              <w:rPr>
                                <w:rFonts w:cs="Arial"/>
                                <w:vertAlign w:val="subscript"/>
                                <w:lang w:val="en-ID"/>
                              </w:rPr>
                            </w:pPr>
                            <w:r w:rsidRPr="00146970">
                              <w:rPr>
                                <w:rFonts w:cs="Arial"/>
                                <w:lang w:val="en-ID"/>
                              </w:rPr>
                              <w:t>FV</w:t>
                            </w:r>
                            <w:r>
                              <w:rPr>
                                <w:rFonts w:cs="Arial"/>
                                <w:lang w:val="en-ID"/>
                              </w:rPr>
                              <w:t xml:space="preserve"> </w:t>
                            </w:r>
                            <w:r w:rsidRPr="00146970">
                              <w:rPr>
                                <w:rFonts w:cs="Arial"/>
                                <w:lang w:val="en-ID"/>
                              </w:rPr>
                              <w:t>= (FV</w:t>
                            </w:r>
                            <w:r w:rsidRPr="00146970">
                              <w:rPr>
                                <w:rFonts w:cs="Arial"/>
                                <w:vertAlign w:val="subscript"/>
                                <w:lang w:val="en-ID"/>
                              </w:rPr>
                              <w:t>0</w:t>
                            </w:r>
                            <w:r>
                              <w:rPr>
                                <w:rFonts w:cs="Arial"/>
                                <w:vertAlign w:val="subscript"/>
                                <w:lang w:val="en-ID"/>
                              </w:rPr>
                              <w:t xml:space="preserve"> </w:t>
                            </w:r>
                            <w:r w:rsidRPr="00146970">
                              <w:rPr>
                                <w:rFonts w:cs="Arial"/>
                                <w:lang w:val="en-ID"/>
                              </w:rPr>
                              <w:t>+ FV</w:t>
                            </w:r>
                            <w:r w:rsidRPr="00146970">
                              <w:rPr>
                                <w:rFonts w:cs="Arial"/>
                                <w:vertAlign w:val="subscript"/>
                                <w:lang w:val="en-ID"/>
                              </w:rPr>
                              <w:t>W</w:t>
                            </w:r>
                            <w:r w:rsidRPr="00146970">
                              <w:rPr>
                                <w:rFonts w:cs="Arial"/>
                                <w:lang w:val="en-ID"/>
                              </w:rPr>
                              <w:t>) x FFV</w:t>
                            </w:r>
                            <w:r w:rsidRPr="00146970">
                              <w:rPr>
                                <w:rFonts w:cs="Arial"/>
                                <w:vertAlign w:val="subscript"/>
                                <w:lang w:val="en-ID"/>
                              </w:rPr>
                              <w:t xml:space="preserve">SF </w:t>
                            </w:r>
                            <w:r w:rsidRPr="00146970">
                              <w:rPr>
                                <w:rFonts w:cs="Arial"/>
                                <w:lang w:val="en-ID"/>
                              </w:rPr>
                              <w:t>x FFV</w:t>
                            </w:r>
                            <w:r w:rsidRPr="00146970">
                              <w:rPr>
                                <w:rFonts w:cs="Arial"/>
                                <w:vertAlign w:val="subscript"/>
                                <w:lang w:val="en-ID"/>
                              </w:rPr>
                              <w:t>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24D333" id="_x0000_t202" coordsize="21600,21600" o:spt="202" path="m,l,21600r21600,l21600,xe">
                <v:stroke joinstyle="miter"/>
                <v:path gradientshapeok="t" o:connecttype="rect"/>
              </v:shapetype>
              <v:shape id="Text Box 4" o:spid="_x0000_s1026" type="#_x0000_t202" style="position:absolute;left:0;text-align:left;margin-left:78.95pt;margin-top:12.9pt;width:216.7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" fillcolor="window" strokeweight=".5pt">
                <v:textbox>
                  <w:txbxContent>
                    <w:p w14:paraId="77703F43" w14:textId="77777777" w:rsidR="00310B47" w:rsidRPr="00146970" w:rsidRDefault="00310B47" w:rsidP="00310B47">
                      <w:pPr>
                        <w:rPr>
                          <w:rFonts w:cs="Arial"/>
                          <w:vertAlign w:val="subscript"/>
                          <w:lang w:val="en-ID"/>
                        </w:rPr>
                      </w:pPr>
                      <w:r w:rsidRPr="00146970">
                        <w:rPr>
                          <w:rFonts w:cs="Arial"/>
                          <w:lang w:val="en-ID"/>
                        </w:rPr>
                        <w:t>FV</w:t>
                      </w:r>
                      <w:r>
                        <w:rPr>
                          <w:rFonts w:cs="Arial"/>
                          <w:lang w:val="en-ID"/>
                        </w:rPr>
                        <w:t xml:space="preserve"> </w:t>
                      </w:r>
                      <w:r w:rsidRPr="00146970">
                        <w:rPr>
                          <w:rFonts w:cs="Arial"/>
                          <w:lang w:val="en-ID"/>
                        </w:rPr>
                        <w:t>= (FV</w:t>
                      </w:r>
                      <w:r w:rsidRPr="00146970">
                        <w:rPr>
                          <w:rFonts w:cs="Arial"/>
                          <w:vertAlign w:val="subscript"/>
                          <w:lang w:val="en-ID"/>
                        </w:rPr>
                        <w:t>0</w:t>
                      </w:r>
                      <w:r>
                        <w:rPr>
                          <w:rFonts w:cs="Arial"/>
                          <w:vertAlign w:val="subscript"/>
                          <w:lang w:val="en-ID"/>
                        </w:rPr>
                        <w:t xml:space="preserve"> </w:t>
                      </w:r>
                      <w:r w:rsidRPr="00146970">
                        <w:rPr>
                          <w:rFonts w:cs="Arial"/>
                          <w:lang w:val="en-ID"/>
                        </w:rPr>
                        <w:t>+ FV</w:t>
                      </w:r>
                      <w:r w:rsidRPr="00146970">
                        <w:rPr>
                          <w:rFonts w:cs="Arial"/>
                          <w:vertAlign w:val="subscript"/>
                          <w:lang w:val="en-ID"/>
                        </w:rPr>
                        <w:t>W</w:t>
                      </w:r>
                      <w:r w:rsidRPr="00146970">
                        <w:rPr>
                          <w:rFonts w:cs="Arial"/>
                          <w:lang w:val="en-ID"/>
                        </w:rPr>
                        <w:t>) x FFV</w:t>
                      </w:r>
                      <w:r w:rsidRPr="00146970">
                        <w:rPr>
                          <w:rFonts w:cs="Arial"/>
                          <w:vertAlign w:val="subscript"/>
                          <w:lang w:val="en-ID"/>
                        </w:rPr>
                        <w:t xml:space="preserve">SF </w:t>
                      </w:r>
                      <w:r w:rsidRPr="00146970">
                        <w:rPr>
                          <w:rFonts w:cs="Arial"/>
                          <w:lang w:val="en-ID"/>
                        </w:rPr>
                        <w:t>x FFV</w:t>
                      </w:r>
                      <w:r w:rsidRPr="00146970">
                        <w:rPr>
                          <w:rFonts w:cs="Arial"/>
                          <w:vertAlign w:val="subscript"/>
                          <w:lang w:val="en-ID"/>
                        </w:rPr>
                        <w:t>CS</w:t>
                      </w:r>
                    </w:p>
                  </w:txbxContent>
                </v:textbox>
              </v:shape>
            </w:pict>
          </mc:Fallback>
        </mc:AlternateContent>
      </w:r>
    </w:p>
    <w:p w14:paraId="368B40AC" w14:textId="77777777" w:rsidR="00310B47" w:rsidRPr="00310B47" w:rsidRDefault="00310B47" w:rsidP="00310B47">
      <w:pPr>
        <w:spacing w:after="0" w:line="360" w:lineRule="auto"/>
        <w:ind w:left="567" w:firstLine="426"/>
        <w:contextualSpacing/>
        <w:jc w:val="both"/>
        <w:rPr>
          <w:rFonts w:ascii="Arial" w:hAnsi="Arial" w:cs="Arial"/>
          <w:sz w:val="24"/>
        </w:rPr>
      </w:pPr>
    </w:p>
    <w:p w14:paraId="173CDCA8" w14:textId="77777777" w:rsidR="00310B47" w:rsidRPr="00310B47" w:rsidRDefault="00310B47" w:rsidP="00310B47">
      <w:pPr>
        <w:spacing w:after="0" w:line="360" w:lineRule="auto"/>
        <w:ind w:left="993" w:hanging="426"/>
        <w:jc w:val="both"/>
        <w:rPr>
          <w:rFonts w:ascii="Arial" w:hAnsi="Arial" w:cs="Arial"/>
          <w:sz w:val="24"/>
        </w:rPr>
      </w:pPr>
      <w:r w:rsidRPr="00310B47">
        <w:rPr>
          <w:rFonts w:ascii="Arial" w:hAnsi="Arial" w:cs="Arial"/>
          <w:sz w:val="24"/>
        </w:rPr>
        <w:t>Dimana :</w:t>
      </w:r>
    </w:p>
    <w:p w14:paraId="14E9C82A" w14:textId="77777777" w:rsidR="00310B47" w:rsidRPr="00310B47" w:rsidRDefault="00310B47" w:rsidP="00310B47">
      <w:pPr>
        <w:tabs>
          <w:tab w:val="left" w:pos="3119"/>
        </w:tabs>
        <w:spacing w:after="0" w:line="360" w:lineRule="auto"/>
        <w:ind w:left="1560" w:hanging="993"/>
        <w:jc w:val="both"/>
        <w:rPr>
          <w:rFonts w:ascii="Arial" w:hAnsi="Arial" w:cs="Arial"/>
          <w:sz w:val="24"/>
        </w:rPr>
      </w:pPr>
      <w:r w:rsidRPr="00310B47">
        <w:rPr>
          <w:rFonts w:ascii="Arial" w:hAnsi="Arial" w:cs="Arial"/>
          <w:sz w:val="24"/>
        </w:rPr>
        <w:t>FV = Kecepatan arus bebas kendaraan ringan pada kondisi lapangan (km/jam).</w:t>
      </w:r>
    </w:p>
    <w:p w14:paraId="67B0B066" w14:textId="77777777" w:rsidR="00310B47" w:rsidRPr="00310B47" w:rsidRDefault="00310B47" w:rsidP="00310B47">
      <w:pPr>
        <w:spacing w:after="0" w:line="360" w:lineRule="auto"/>
        <w:ind w:left="1560" w:hanging="993"/>
        <w:jc w:val="both"/>
        <w:rPr>
          <w:rFonts w:ascii="Arial" w:hAnsi="Arial" w:cs="Arial"/>
          <w:sz w:val="24"/>
        </w:rPr>
      </w:pPr>
      <w:r w:rsidRPr="00310B47">
        <w:rPr>
          <w:rFonts w:ascii="Arial" w:hAnsi="Arial" w:cs="Arial"/>
          <w:sz w:val="24"/>
        </w:rPr>
        <w:t>FV</w:t>
      </w:r>
      <w:r w:rsidRPr="00310B47">
        <w:rPr>
          <w:rFonts w:ascii="Arial" w:hAnsi="Arial" w:cs="Arial"/>
          <w:sz w:val="24"/>
          <w:vertAlign w:val="subscript"/>
        </w:rPr>
        <w:t xml:space="preserve">0 </w:t>
      </w:r>
      <w:r w:rsidRPr="00310B47">
        <w:rPr>
          <w:rFonts w:ascii="Arial" w:hAnsi="Arial" w:cs="Arial"/>
          <w:sz w:val="24"/>
        </w:rPr>
        <w:t>= Kecepatan arus bebas dasar kendaraan pada jalan yang diamati (km/jam).</w:t>
      </w:r>
    </w:p>
    <w:p w14:paraId="006C1B4A" w14:textId="77777777" w:rsidR="00310B47" w:rsidRPr="00310B47" w:rsidRDefault="00310B47" w:rsidP="00310B47">
      <w:pPr>
        <w:spacing w:after="0" w:line="360" w:lineRule="auto"/>
        <w:ind w:left="1560" w:hanging="993"/>
        <w:jc w:val="both"/>
        <w:rPr>
          <w:rFonts w:ascii="Arial" w:hAnsi="Arial" w:cs="Arial"/>
          <w:sz w:val="24"/>
        </w:rPr>
      </w:pPr>
      <w:r w:rsidRPr="00310B47">
        <w:rPr>
          <w:rFonts w:ascii="Arial" w:hAnsi="Arial" w:cs="Arial"/>
          <w:sz w:val="24"/>
        </w:rPr>
        <w:t>FV</w:t>
      </w:r>
      <w:r w:rsidRPr="00310B47">
        <w:rPr>
          <w:rFonts w:ascii="Arial" w:hAnsi="Arial" w:cs="Arial"/>
          <w:sz w:val="24"/>
          <w:vertAlign w:val="subscript"/>
        </w:rPr>
        <w:t xml:space="preserve">W </w:t>
      </w:r>
      <w:r w:rsidRPr="00310B47">
        <w:rPr>
          <w:rFonts w:ascii="Arial" w:hAnsi="Arial" w:cs="Arial"/>
          <w:sz w:val="24"/>
        </w:rPr>
        <w:t>= Penyesuaian kecepatan untuk lebar jalan (km/jam).</w:t>
      </w:r>
    </w:p>
    <w:p w14:paraId="4E5F9E61" w14:textId="77777777" w:rsidR="00310B47" w:rsidRPr="00310B47" w:rsidRDefault="00310B47" w:rsidP="00310B47">
      <w:pPr>
        <w:spacing w:after="0" w:line="360" w:lineRule="auto"/>
        <w:ind w:left="1560" w:hanging="993"/>
        <w:jc w:val="both"/>
        <w:rPr>
          <w:rFonts w:ascii="Arial" w:hAnsi="Arial" w:cs="Arial"/>
          <w:sz w:val="24"/>
        </w:rPr>
      </w:pPr>
      <w:r w:rsidRPr="00310B47">
        <w:rPr>
          <w:rFonts w:ascii="Arial" w:hAnsi="Arial" w:cs="Arial"/>
          <w:sz w:val="24"/>
        </w:rPr>
        <w:t>FFV</w:t>
      </w:r>
      <w:r w:rsidRPr="00310B47">
        <w:rPr>
          <w:rFonts w:ascii="Arial" w:hAnsi="Arial" w:cs="Arial"/>
          <w:sz w:val="24"/>
          <w:vertAlign w:val="subscript"/>
        </w:rPr>
        <w:t>SF</w:t>
      </w:r>
      <w:r w:rsidRPr="00310B47">
        <w:rPr>
          <w:rFonts w:ascii="Arial" w:hAnsi="Arial" w:cs="Arial"/>
          <w:sz w:val="24"/>
        </w:rPr>
        <w:t xml:space="preserve"> = Faktor penyesuaian akibat hambatan samping dan lebar bahu.</w:t>
      </w:r>
    </w:p>
    <w:p w14:paraId="454BC76E" w14:textId="77777777" w:rsidR="00310B47" w:rsidRPr="00310B47" w:rsidRDefault="00310B47" w:rsidP="00310B47">
      <w:pPr>
        <w:spacing w:after="0" w:line="360" w:lineRule="auto"/>
        <w:ind w:left="1560" w:hanging="993"/>
        <w:jc w:val="both"/>
        <w:rPr>
          <w:rFonts w:ascii="Arial" w:hAnsi="Arial" w:cs="Arial"/>
          <w:sz w:val="24"/>
        </w:rPr>
      </w:pPr>
      <w:r w:rsidRPr="00310B47">
        <w:rPr>
          <w:rFonts w:ascii="Arial" w:hAnsi="Arial" w:cs="Arial"/>
          <w:sz w:val="24"/>
        </w:rPr>
        <w:t>FFV</w:t>
      </w:r>
      <w:r w:rsidRPr="00310B47">
        <w:rPr>
          <w:rFonts w:ascii="Arial" w:hAnsi="Arial" w:cs="Arial"/>
          <w:sz w:val="24"/>
          <w:vertAlign w:val="subscript"/>
        </w:rPr>
        <w:t xml:space="preserve">CS </w:t>
      </w:r>
      <w:r w:rsidRPr="00310B47">
        <w:rPr>
          <w:rFonts w:ascii="Arial" w:hAnsi="Arial" w:cs="Arial"/>
          <w:sz w:val="24"/>
        </w:rPr>
        <w:t>= Faktor penyesuaian kecepatan untuk ukuran kota.</w:t>
      </w:r>
    </w:p>
    <w:p w14:paraId="072EA440" w14:textId="77777777" w:rsidR="00310B47" w:rsidRPr="00310B47" w:rsidRDefault="00310B47" w:rsidP="00310B47">
      <w:pPr>
        <w:rPr>
          <w:rFonts w:ascii="Arial" w:hAnsi="Arial" w:cs="Arial"/>
          <w:sz w:val="24"/>
        </w:rPr>
      </w:pPr>
    </w:p>
    <w:p w14:paraId="235FE433" w14:textId="77777777" w:rsidR="00310B47" w:rsidRPr="00310B47" w:rsidRDefault="00310B47" w:rsidP="00310B47">
      <w:pPr>
        <w:numPr>
          <w:ilvl w:val="0"/>
          <w:numId w:val="26"/>
        </w:numPr>
        <w:tabs>
          <w:tab w:val="left" w:pos="851"/>
        </w:tabs>
        <w:spacing w:after="0" w:line="360" w:lineRule="auto"/>
        <w:ind w:left="567"/>
        <w:contextualSpacing/>
        <w:jc w:val="both"/>
        <w:rPr>
          <w:rFonts w:ascii="Arial" w:hAnsi="Arial" w:cs="Arial"/>
          <w:sz w:val="24"/>
        </w:rPr>
      </w:pPr>
      <w:r w:rsidRPr="00310B47">
        <w:rPr>
          <w:rFonts w:ascii="Arial" w:hAnsi="Arial" w:cs="Arial"/>
          <w:b/>
          <w:sz w:val="24"/>
        </w:rPr>
        <w:t>Kecepatan Arus Bebas Dasar (FV</w:t>
      </w:r>
      <w:r w:rsidRPr="00310B47">
        <w:rPr>
          <w:rFonts w:ascii="Arial" w:hAnsi="Arial" w:cs="Arial"/>
          <w:b/>
          <w:sz w:val="24"/>
          <w:vertAlign w:val="subscript"/>
        </w:rPr>
        <w:t>0</w:t>
      </w:r>
      <w:r w:rsidRPr="00310B47">
        <w:rPr>
          <w:rFonts w:ascii="Arial" w:hAnsi="Arial" w:cs="Arial"/>
          <w:b/>
          <w:sz w:val="24"/>
        </w:rPr>
        <w:t>)</w:t>
      </w:r>
    </w:p>
    <w:p w14:paraId="30C22DCD"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Ditentukan dengan tipe jalan dan jenis kendaraan, menurut Manual Kapasitas Jalan Indonesia (MKJI, 1997) Nilai faktor kecepatan arus bebas dapat dilihat sebagai berikut :</w:t>
      </w:r>
    </w:p>
    <w:p w14:paraId="2463F0EF" w14:textId="77777777" w:rsidR="00310B47" w:rsidRPr="00310B47" w:rsidRDefault="00310B47" w:rsidP="00310B47">
      <w:pPr>
        <w:ind w:left="567"/>
        <w:rPr>
          <w:rFonts w:ascii="Arial" w:hAnsi="Arial" w:cs="Arial"/>
          <w:sz w:val="24"/>
        </w:rPr>
      </w:pPr>
      <w:r w:rsidRPr="00310B47">
        <w:rPr>
          <w:rFonts w:ascii="Arial" w:hAnsi="Arial" w:cs="Arial"/>
          <w:sz w:val="24"/>
        </w:rPr>
        <w:br w:type="page"/>
      </w:r>
    </w:p>
    <w:p w14:paraId="291EC409" w14:textId="77777777" w:rsidR="00310B47" w:rsidRPr="00310B47" w:rsidRDefault="00310B47" w:rsidP="00310B47">
      <w:pPr>
        <w:spacing w:after="0" w:line="360" w:lineRule="auto"/>
        <w:ind w:left="1843"/>
        <w:contextualSpacing/>
        <w:jc w:val="both"/>
        <w:rPr>
          <w:rFonts w:ascii="Arial" w:hAnsi="Arial" w:cs="Arial"/>
          <w:sz w:val="24"/>
        </w:rPr>
      </w:pPr>
    </w:p>
    <w:p w14:paraId="1C53647D" w14:textId="77777777" w:rsidR="00310B47" w:rsidRPr="00310B47" w:rsidRDefault="00310B47" w:rsidP="00310B47">
      <w:pPr>
        <w:spacing w:after="0" w:line="240" w:lineRule="auto"/>
        <w:jc w:val="center"/>
        <w:rPr>
          <w:rFonts w:ascii="Arial" w:hAnsi="Arial" w:cs="Arial"/>
          <w:iCs/>
          <w:sz w:val="24"/>
          <w:szCs w:val="24"/>
        </w:rPr>
      </w:pPr>
      <w:bookmarkStart w:id="245" w:name="_Toc109859957"/>
      <w:bookmarkStart w:id="246" w:name="_Toc110036811"/>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5</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Kecepatan Arus Bebas Dasar Untuk Jalan Perkotaan (FV</w:t>
      </w:r>
      <w:r w:rsidRPr="00310B47">
        <w:rPr>
          <w:rFonts w:ascii="Arial" w:hAnsi="Arial" w:cs="Arial"/>
          <w:iCs/>
          <w:sz w:val="24"/>
          <w:szCs w:val="24"/>
          <w:vertAlign w:val="subscript"/>
        </w:rPr>
        <w:t>0</w:t>
      </w:r>
      <w:r w:rsidRPr="00310B47">
        <w:rPr>
          <w:rFonts w:ascii="Arial" w:hAnsi="Arial" w:cs="Arial"/>
          <w:iCs/>
          <w:sz w:val="24"/>
          <w:szCs w:val="24"/>
        </w:rPr>
        <w:t>)</w:t>
      </w:r>
      <w:bookmarkEnd w:id="245"/>
      <w:bookmarkEnd w:id="246"/>
    </w:p>
    <w:tbl>
      <w:tblPr>
        <w:tblpPr w:leftFromText="180" w:rightFromText="180" w:vertAnchor="text" w:horzAnchor="margin" w:tblpY="53"/>
        <w:tblW w:w="8533" w:type="dxa"/>
        <w:tblLook w:val="04A0" w:firstRow="1" w:lastRow="0" w:firstColumn="1" w:lastColumn="0" w:noHBand="0" w:noVBand="1"/>
      </w:tblPr>
      <w:tblGrid>
        <w:gridCol w:w="3285"/>
        <w:gridCol w:w="1391"/>
        <w:gridCol w:w="1257"/>
        <w:gridCol w:w="1092"/>
        <w:gridCol w:w="1753"/>
      </w:tblGrid>
      <w:tr w:rsidR="00310B47" w:rsidRPr="00310B47" w14:paraId="6501280C" w14:textId="77777777" w:rsidTr="00310B47">
        <w:trPr>
          <w:trHeight w:val="230"/>
        </w:trPr>
        <w:tc>
          <w:tcPr>
            <w:tcW w:w="32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42D35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Tipe Jalan</w:t>
            </w:r>
          </w:p>
        </w:tc>
        <w:tc>
          <w:tcPr>
            <w:tcW w:w="5248"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3B3B0"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Kecepatan Arus (km/jam)</w:t>
            </w:r>
          </w:p>
        </w:tc>
      </w:tr>
      <w:tr w:rsidR="00310B47" w:rsidRPr="00310B47" w14:paraId="2383A8EA" w14:textId="77777777" w:rsidTr="00310B47">
        <w:trPr>
          <w:trHeight w:val="230"/>
        </w:trPr>
        <w:tc>
          <w:tcPr>
            <w:tcW w:w="3285" w:type="dxa"/>
            <w:vMerge/>
            <w:tcBorders>
              <w:top w:val="single" w:sz="4" w:space="0" w:color="auto"/>
              <w:left w:val="single" w:sz="4" w:space="0" w:color="auto"/>
              <w:bottom w:val="single" w:sz="4" w:space="0" w:color="auto"/>
              <w:right w:val="single" w:sz="4" w:space="0" w:color="auto"/>
            </w:tcBorders>
            <w:vAlign w:val="center"/>
            <w:hideMark/>
          </w:tcPr>
          <w:p w14:paraId="786A4EA4"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57D434" w14:textId="77777777" w:rsidR="00310B47" w:rsidRPr="00310B47" w:rsidRDefault="00310B47" w:rsidP="00310B47">
            <w:pPr>
              <w:spacing w:after="0" w:line="360" w:lineRule="auto"/>
              <w:jc w:val="both"/>
              <w:rPr>
                <w:rFonts w:ascii="Arial" w:eastAsia="Times New Roman" w:hAnsi="Arial" w:cs="Arial"/>
                <w:color w:val="000000"/>
                <w:sz w:val="24"/>
              </w:rPr>
            </w:pPr>
            <w:r w:rsidRPr="00310B47">
              <w:rPr>
                <w:rFonts w:ascii="Arial" w:eastAsia="Times New Roman" w:hAnsi="Arial" w:cs="Arial"/>
                <w:color w:val="000000"/>
                <w:sz w:val="24"/>
              </w:rPr>
              <w:t>Kendaraan Ringan LV</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7494A6" w14:textId="77777777" w:rsidR="00310B47" w:rsidRPr="00310B47" w:rsidRDefault="00310B47" w:rsidP="00310B47">
            <w:pPr>
              <w:spacing w:after="0" w:line="360" w:lineRule="auto"/>
              <w:jc w:val="both"/>
              <w:rPr>
                <w:rFonts w:ascii="Arial" w:eastAsia="Times New Roman" w:hAnsi="Arial" w:cs="Arial"/>
                <w:color w:val="000000"/>
                <w:sz w:val="24"/>
              </w:rPr>
            </w:pPr>
            <w:r w:rsidRPr="00310B47">
              <w:rPr>
                <w:rFonts w:ascii="Arial" w:eastAsia="Times New Roman" w:hAnsi="Arial" w:cs="Arial"/>
                <w:color w:val="000000"/>
                <w:sz w:val="24"/>
              </w:rPr>
              <w:t>Kendaran Berat HV</w:t>
            </w:r>
          </w:p>
        </w:tc>
        <w:tc>
          <w:tcPr>
            <w:tcW w:w="10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78244" w14:textId="77777777" w:rsidR="00310B47" w:rsidRPr="00310B47" w:rsidRDefault="00310B47" w:rsidP="00310B47">
            <w:pPr>
              <w:spacing w:after="0" w:line="360" w:lineRule="auto"/>
              <w:jc w:val="both"/>
              <w:rPr>
                <w:rFonts w:ascii="Arial" w:eastAsia="Times New Roman" w:hAnsi="Arial" w:cs="Arial"/>
                <w:color w:val="000000"/>
                <w:sz w:val="24"/>
              </w:rPr>
            </w:pPr>
            <w:r w:rsidRPr="00310B47">
              <w:rPr>
                <w:rFonts w:ascii="Arial" w:eastAsia="Times New Roman" w:hAnsi="Arial" w:cs="Arial"/>
                <w:color w:val="000000"/>
                <w:sz w:val="24"/>
              </w:rPr>
              <w:t>Sepeda Motor MC</w:t>
            </w:r>
          </w:p>
        </w:tc>
        <w:tc>
          <w:tcPr>
            <w:tcW w:w="17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D3BFF" w14:textId="77777777" w:rsidR="00310B47" w:rsidRPr="00310B47" w:rsidRDefault="00310B47" w:rsidP="00310B47">
            <w:pPr>
              <w:spacing w:after="0" w:line="360" w:lineRule="auto"/>
              <w:jc w:val="both"/>
              <w:rPr>
                <w:rFonts w:ascii="Arial" w:eastAsia="Times New Roman" w:hAnsi="Arial" w:cs="Arial"/>
                <w:color w:val="000000"/>
                <w:sz w:val="24"/>
              </w:rPr>
            </w:pPr>
            <w:r w:rsidRPr="00310B47">
              <w:rPr>
                <w:rFonts w:ascii="Arial" w:eastAsia="Times New Roman" w:hAnsi="Arial" w:cs="Arial"/>
                <w:color w:val="000000"/>
                <w:sz w:val="24"/>
              </w:rPr>
              <w:t>Semua Kendaraan (Rata-rata)</w:t>
            </w:r>
          </w:p>
        </w:tc>
      </w:tr>
      <w:tr w:rsidR="00310B47" w:rsidRPr="00310B47" w14:paraId="4F2BECD6" w14:textId="77777777" w:rsidTr="00310B47">
        <w:trPr>
          <w:trHeight w:val="414"/>
        </w:trPr>
        <w:tc>
          <w:tcPr>
            <w:tcW w:w="32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F3D57A"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Enam lajur terbagi (6/2 D) atau tiga lajur satu arah (3/1)</w:t>
            </w:r>
          </w:p>
        </w:tc>
        <w:tc>
          <w:tcPr>
            <w:tcW w:w="126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17334"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61</w:t>
            </w:r>
          </w:p>
        </w:tc>
        <w:tc>
          <w:tcPr>
            <w:tcW w:w="11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BD491D"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52</w:t>
            </w:r>
          </w:p>
        </w:tc>
        <w:tc>
          <w:tcPr>
            <w:tcW w:w="109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AAB25A"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48</w:t>
            </w:r>
          </w:p>
        </w:tc>
        <w:tc>
          <w:tcPr>
            <w:tcW w:w="175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923B6"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57</w:t>
            </w:r>
          </w:p>
        </w:tc>
      </w:tr>
      <w:tr w:rsidR="00310B47" w:rsidRPr="00310B47" w14:paraId="52B64346" w14:textId="77777777" w:rsidTr="00310B47">
        <w:trPr>
          <w:trHeight w:val="458"/>
        </w:trPr>
        <w:tc>
          <w:tcPr>
            <w:tcW w:w="3285" w:type="dxa"/>
            <w:vMerge/>
            <w:tcBorders>
              <w:top w:val="single" w:sz="4" w:space="0" w:color="auto"/>
              <w:left w:val="single" w:sz="4" w:space="0" w:color="auto"/>
              <w:bottom w:val="single" w:sz="4" w:space="0" w:color="auto"/>
              <w:right w:val="single" w:sz="4" w:space="0" w:color="auto"/>
            </w:tcBorders>
            <w:vAlign w:val="center"/>
            <w:hideMark/>
          </w:tcPr>
          <w:p w14:paraId="6329A0E9"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263" w:type="dxa"/>
            <w:vMerge/>
            <w:tcBorders>
              <w:top w:val="single" w:sz="4" w:space="0" w:color="auto"/>
              <w:left w:val="single" w:sz="4" w:space="0" w:color="auto"/>
              <w:bottom w:val="single" w:sz="4" w:space="0" w:color="auto"/>
              <w:right w:val="single" w:sz="4" w:space="0" w:color="auto"/>
            </w:tcBorders>
            <w:vAlign w:val="center"/>
            <w:hideMark/>
          </w:tcPr>
          <w:p w14:paraId="4F0EFC4F"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140" w:type="dxa"/>
            <w:vMerge/>
            <w:tcBorders>
              <w:top w:val="single" w:sz="4" w:space="0" w:color="auto"/>
              <w:left w:val="single" w:sz="4" w:space="0" w:color="auto"/>
              <w:bottom w:val="single" w:sz="4" w:space="0" w:color="auto"/>
              <w:right w:val="single" w:sz="4" w:space="0" w:color="auto"/>
            </w:tcBorders>
            <w:vAlign w:val="center"/>
            <w:hideMark/>
          </w:tcPr>
          <w:p w14:paraId="0CF25199"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092" w:type="dxa"/>
            <w:vMerge/>
            <w:tcBorders>
              <w:top w:val="single" w:sz="4" w:space="0" w:color="auto"/>
              <w:left w:val="single" w:sz="4" w:space="0" w:color="auto"/>
              <w:bottom w:val="single" w:sz="4" w:space="0" w:color="auto"/>
              <w:right w:val="single" w:sz="4" w:space="0" w:color="auto"/>
            </w:tcBorders>
            <w:vAlign w:val="center"/>
            <w:hideMark/>
          </w:tcPr>
          <w:p w14:paraId="47310777"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753" w:type="dxa"/>
            <w:vMerge/>
            <w:tcBorders>
              <w:top w:val="single" w:sz="4" w:space="0" w:color="auto"/>
              <w:left w:val="single" w:sz="4" w:space="0" w:color="auto"/>
              <w:bottom w:val="single" w:sz="4" w:space="0" w:color="auto"/>
              <w:right w:val="single" w:sz="4" w:space="0" w:color="auto"/>
            </w:tcBorders>
            <w:vAlign w:val="center"/>
            <w:hideMark/>
          </w:tcPr>
          <w:p w14:paraId="3EF83281" w14:textId="77777777" w:rsidR="00310B47" w:rsidRPr="00310B47" w:rsidRDefault="00310B47" w:rsidP="00310B47">
            <w:pPr>
              <w:spacing w:after="0" w:line="360" w:lineRule="auto"/>
              <w:jc w:val="both"/>
              <w:rPr>
                <w:rFonts w:ascii="Arial" w:eastAsia="Times New Roman" w:hAnsi="Arial" w:cs="Arial"/>
                <w:color w:val="000000"/>
                <w:sz w:val="24"/>
              </w:rPr>
            </w:pPr>
          </w:p>
        </w:tc>
      </w:tr>
      <w:tr w:rsidR="00310B47" w:rsidRPr="00310B47" w14:paraId="6C0945A6" w14:textId="77777777" w:rsidTr="00310B47">
        <w:trPr>
          <w:trHeight w:val="414"/>
        </w:trPr>
        <w:tc>
          <w:tcPr>
            <w:tcW w:w="32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3FA80D"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Empat lajur terbagi (4/2 D) atau dua lajur satu arah (2/1)</w:t>
            </w:r>
          </w:p>
        </w:tc>
        <w:tc>
          <w:tcPr>
            <w:tcW w:w="126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EC978"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57</w:t>
            </w:r>
          </w:p>
        </w:tc>
        <w:tc>
          <w:tcPr>
            <w:tcW w:w="11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3FD20"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50</w:t>
            </w:r>
          </w:p>
        </w:tc>
        <w:tc>
          <w:tcPr>
            <w:tcW w:w="109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28A1E"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47</w:t>
            </w:r>
          </w:p>
        </w:tc>
        <w:tc>
          <w:tcPr>
            <w:tcW w:w="175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698466"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55</w:t>
            </w:r>
          </w:p>
        </w:tc>
      </w:tr>
      <w:tr w:rsidR="00310B47" w:rsidRPr="00310B47" w14:paraId="4DE4CF44" w14:textId="77777777" w:rsidTr="00310B47">
        <w:trPr>
          <w:trHeight w:val="458"/>
        </w:trPr>
        <w:tc>
          <w:tcPr>
            <w:tcW w:w="3285" w:type="dxa"/>
            <w:vMerge/>
            <w:tcBorders>
              <w:top w:val="single" w:sz="4" w:space="0" w:color="auto"/>
              <w:left w:val="single" w:sz="4" w:space="0" w:color="auto"/>
              <w:bottom w:val="single" w:sz="4" w:space="0" w:color="auto"/>
              <w:right w:val="single" w:sz="4" w:space="0" w:color="auto"/>
            </w:tcBorders>
            <w:vAlign w:val="center"/>
            <w:hideMark/>
          </w:tcPr>
          <w:p w14:paraId="3AC1D03D"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263" w:type="dxa"/>
            <w:vMerge/>
            <w:tcBorders>
              <w:top w:val="single" w:sz="4" w:space="0" w:color="auto"/>
              <w:left w:val="single" w:sz="4" w:space="0" w:color="auto"/>
              <w:bottom w:val="single" w:sz="4" w:space="0" w:color="auto"/>
              <w:right w:val="single" w:sz="4" w:space="0" w:color="auto"/>
            </w:tcBorders>
            <w:vAlign w:val="center"/>
            <w:hideMark/>
          </w:tcPr>
          <w:p w14:paraId="385E9365"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140" w:type="dxa"/>
            <w:vMerge/>
            <w:tcBorders>
              <w:top w:val="single" w:sz="4" w:space="0" w:color="auto"/>
              <w:left w:val="single" w:sz="4" w:space="0" w:color="auto"/>
              <w:bottom w:val="single" w:sz="4" w:space="0" w:color="auto"/>
              <w:right w:val="single" w:sz="4" w:space="0" w:color="auto"/>
            </w:tcBorders>
            <w:vAlign w:val="center"/>
            <w:hideMark/>
          </w:tcPr>
          <w:p w14:paraId="1F495E5D"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092" w:type="dxa"/>
            <w:vMerge/>
            <w:tcBorders>
              <w:top w:val="single" w:sz="4" w:space="0" w:color="auto"/>
              <w:left w:val="single" w:sz="4" w:space="0" w:color="auto"/>
              <w:bottom w:val="single" w:sz="4" w:space="0" w:color="auto"/>
              <w:right w:val="single" w:sz="4" w:space="0" w:color="auto"/>
            </w:tcBorders>
            <w:vAlign w:val="center"/>
            <w:hideMark/>
          </w:tcPr>
          <w:p w14:paraId="5CB5D300"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753" w:type="dxa"/>
            <w:vMerge/>
            <w:tcBorders>
              <w:top w:val="single" w:sz="4" w:space="0" w:color="auto"/>
              <w:left w:val="single" w:sz="4" w:space="0" w:color="auto"/>
              <w:bottom w:val="single" w:sz="4" w:space="0" w:color="auto"/>
              <w:right w:val="single" w:sz="4" w:space="0" w:color="auto"/>
            </w:tcBorders>
            <w:vAlign w:val="center"/>
            <w:hideMark/>
          </w:tcPr>
          <w:p w14:paraId="466C9033" w14:textId="77777777" w:rsidR="00310B47" w:rsidRPr="00310B47" w:rsidRDefault="00310B47" w:rsidP="00310B47">
            <w:pPr>
              <w:spacing w:after="0" w:line="360" w:lineRule="auto"/>
              <w:jc w:val="both"/>
              <w:rPr>
                <w:rFonts w:ascii="Arial" w:eastAsia="Times New Roman" w:hAnsi="Arial" w:cs="Arial"/>
                <w:color w:val="000000"/>
                <w:sz w:val="24"/>
              </w:rPr>
            </w:pPr>
          </w:p>
        </w:tc>
      </w:tr>
      <w:tr w:rsidR="00310B47" w:rsidRPr="00310B47" w14:paraId="12A69148" w14:textId="77777777" w:rsidTr="00310B47">
        <w:trPr>
          <w:trHeight w:val="414"/>
        </w:trPr>
        <w:tc>
          <w:tcPr>
            <w:tcW w:w="32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03C44"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empat lajur tak terbagi (4/2 UD)</w:t>
            </w:r>
          </w:p>
        </w:tc>
        <w:tc>
          <w:tcPr>
            <w:tcW w:w="126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4F15D"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53</w:t>
            </w:r>
          </w:p>
        </w:tc>
        <w:tc>
          <w:tcPr>
            <w:tcW w:w="11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C75D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46</w:t>
            </w:r>
          </w:p>
        </w:tc>
        <w:tc>
          <w:tcPr>
            <w:tcW w:w="109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2B3DE"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43</w:t>
            </w:r>
          </w:p>
        </w:tc>
        <w:tc>
          <w:tcPr>
            <w:tcW w:w="175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6B2CE9"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51</w:t>
            </w:r>
          </w:p>
        </w:tc>
      </w:tr>
      <w:tr w:rsidR="00310B47" w:rsidRPr="00310B47" w14:paraId="65DBB30C" w14:textId="77777777" w:rsidTr="00310B47">
        <w:trPr>
          <w:trHeight w:val="458"/>
        </w:trPr>
        <w:tc>
          <w:tcPr>
            <w:tcW w:w="3285" w:type="dxa"/>
            <w:vMerge/>
            <w:tcBorders>
              <w:top w:val="single" w:sz="4" w:space="0" w:color="auto"/>
              <w:left w:val="single" w:sz="4" w:space="0" w:color="auto"/>
              <w:bottom w:val="single" w:sz="4" w:space="0" w:color="auto"/>
              <w:right w:val="single" w:sz="4" w:space="0" w:color="auto"/>
            </w:tcBorders>
            <w:vAlign w:val="center"/>
            <w:hideMark/>
          </w:tcPr>
          <w:p w14:paraId="1B203832"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263" w:type="dxa"/>
            <w:vMerge/>
            <w:tcBorders>
              <w:top w:val="single" w:sz="4" w:space="0" w:color="auto"/>
              <w:left w:val="single" w:sz="4" w:space="0" w:color="auto"/>
              <w:bottom w:val="single" w:sz="4" w:space="0" w:color="auto"/>
              <w:right w:val="single" w:sz="4" w:space="0" w:color="auto"/>
            </w:tcBorders>
            <w:vAlign w:val="center"/>
            <w:hideMark/>
          </w:tcPr>
          <w:p w14:paraId="3E18A31E"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140" w:type="dxa"/>
            <w:vMerge/>
            <w:tcBorders>
              <w:top w:val="single" w:sz="4" w:space="0" w:color="auto"/>
              <w:left w:val="single" w:sz="4" w:space="0" w:color="auto"/>
              <w:bottom w:val="single" w:sz="4" w:space="0" w:color="auto"/>
              <w:right w:val="single" w:sz="4" w:space="0" w:color="auto"/>
            </w:tcBorders>
            <w:vAlign w:val="center"/>
            <w:hideMark/>
          </w:tcPr>
          <w:p w14:paraId="52367E47"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092" w:type="dxa"/>
            <w:vMerge/>
            <w:tcBorders>
              <w:top w:val="single" w:sz="4" w:space="0" w:color="auto"/>
              <w:left w:val="single" w:sz="4" w:space="0" w:color="auto"/>
              <w:bottom w:val="single" w:sz="4" w:space="0" w:color="auto"/>
              <w:right w:val="single" w:sz="4" w:space="0" w:color="auto"/>
            </w:tcBorders>
            <w:vAlign w:val="center"/>
            <w:hideMark/>
          </w:tcPr>
          <w:p w14:paraId="0F975578"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1753" w:type="dxa"/>
            <w:vMerge/>
            <w:tcBorders>
              <w:top w:val="single" w:sz="4" w:space="0" w:color="auto"/>
              <w:left w:val="single" w:sz="4" w:space="0" w:color="auto"/>
              <w:bottom w:val="single" w:sz="4" w:space="0" w:color="auto"/>
              <w:right w:val="single" w:sz="4" w:space="0" w:color="auto"/>
            </w:tcBorders>
            <w:vAlign w:val="center"/>
            <w:hideMark/>
          </w:tcPr>
          <w:p w14:paraId="3BB690BF" w14:textId="77777777" w:rsidR="00310B47" w:rsidRPr="00310B47" w:rsidRDefault="00310B47" w:rsidP="00310B47">
            <w:pPr>
              <w:spacing w:after="0" w:line="360" w:lineRule="auto"/>
              <w:jc w:val="both"/>
              <w:rPr>
                <w:rFonts w:ascii="Arial" w:eastAsia="Times New Roman" w:hAnsi="Arial" w:cs="Arial"/>
                <w:color w:val="000000"/>
                <w:sz w:val="24"/>
              </w:rPr>
            </w:pPr>
          </w:p>
        </w:tc>
      </w:tr>
      <w:tr w:rsidR="00310B47" w:rsidRPr="00310B47" w14:paraId="24ECA131" w14:textId="77777777" w:rsidTr="00310B47">
        <w:trPr>
          <w:trHeight w:val="414"/>
        </w:trPr>
        <w:tc>
          <w:tcPr>
            <w:tcW w:w="32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0AE06"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Dua Lajur tak terbagi (2/2 D)</w:t>
            </w:r>
          </w:p>
        </w:tc>
        <w:tc>
          <w:tcPr>
            <w:tcW w:w="126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0EDC7"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44</w:t>
            </w:r>
          </w:p>
        </w:tc>
        <w:tc>
          <w:tcPr>
            <w:tcW w:w="11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3EBDB7"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40</w:t>
            </w:r>
          </w:p>
        </w:tc>
        <w:tc>
          <w:tcPr>
            <w:tcW w:w="109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0E7D4"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40</w:t>
            </w:r>
          </w:p>
        </w:tc>
        <w:tc>
          <w:tcPr>
            <w:tcW w:w="175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A7B64"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42</w:t>
            </w:r>
          </w:p>
        </w:tc>
      </w:tr>
      <w:tr w:rsidR="00310B47" w:rsidRPr="00310B47" w14:paraId="36C99315" w14:textId="77777777" w:rsidTr="00310B47">
        <w:trPr>
          <w:trHeight w:val="458"/>
        </w:trPr>
        <w:tc>
          <w:tcPr>
            <w:tcW w:w="3285" w:type="dxa"/>
            <w:vMerge/>
            <w:tcBorders>
              <w:top w:val="single" w:sz="4" w:space="0" w:color="auto"/>
              <w:left w:val="single" w:sz="4" w:space="0" w:color="auto"/>
              <w:bottom w:val="single" w:sz="4" w:space="0" w:color="auto"/>
              <w:right w:val="single" w:sz="4" w:space="0" w:color="auto"/>
            </w:tcBorders>
            <w:vAlign w:val="center"/>
            <w:hideMark/>
          </w:tcPr>
          <w:p w14:paraId="24F0A3ED" w14:textId="77777777" w:rsidR="00310B47" w:rsidRPr="00310B47" w:rsidRDefault="00310B47" w:rsidP="00310B47">
            <w:pPr>
              <w:spacing w:after="0" w:line="360" w:lineRule="auto"/>
              <w:jc w:val="both"/>
              <w:rPr>
                <w:rFonts w:eastAsia="Times New Roman"/>
                <w:color w:val="000000"/>
                <w:sz w:val="24"/>
              </w:rPr>
            </w:pPr>
          </w:p>
        </w:tc>
        <w:tc>
          <w:tcPr>
            <w:tcW w:w="1263" w:type="dxa"/>
            <w:vMerge/>
            <w:tcBorders>
              <w:top w:val="single" w:sz="4" w:space="0" w:color="auto"/>
              <w:left w:val="single" w:sz="4" w:space="0" w:color="auto"/>
              <w:bottom w:val="single" w:sz="4" w:space="0" w:color="auto"/>
              <w:right w:val="single" w:sz="4" w:space="0" w:color="auto"/>
            </w:tcBorders>
            <w:vAlign w:val="center"/>
            <w:hideMark/>
          </w:tcPr>
          <w:p w14:paraId="3ECD8DBE" w14:textId="77777777" w:rsidR="00310B47" w:rsidRPr="00310B47" w:rsidRDefault="00310B47" w:rsidP="00310B47">
            <w:pPr>
              <w:spacing w:after="0" w:line="360" w:lineRule="auto"/>
              <w:jc w:val="both"/>
              <w:rPr>
                <w:rFonts w:eastAsia="Times New Roman"/>
                <w:color w:val="000000"/>
                <w:sz w:val="24"/>
              </w:rPr>
            </w:pPr>
          </w:p>
        </w:tc>
        <w:tc>
          <w:tcPr>
            <w:tcW w:w="1140" w:type="dxa"/>
            <w:vMerge/>
            <w:tcBorders>
              <w:top w:val="single" w:sz="4" w:space="0" w:color="auto"/>
              <w:left w:val="single" w:sz="4" w:space="0" w:color="auto"/>
              <w:bottom w:val="single" w:sz="4" w:space="0" w:color="auto"/>
              <w:right w:val="single" w:sz="4" w:space="0" w:color="auto"/>
            </w:tcBorders>
            <w:vAlign w:val="center"/>
            <w:hideMark/>
          </w:tcPr>
          <w:p w14:paraId="6EC39946" w14:textId="77777777" w:rsidR="00310B47" w:rsidRPr="00310B47" w:rsidRDefault="00310B47" w:rsidP="00310B47">
            <w:pPr>
              <w:spacing w:after="0" w:line="360" w:lineRule="auto"/>
              <w:jc w:val="both"/>
              <w:rPr>
                <w:rFonts w:eastAsia="Times New Roman"/>
                <w:color w:val="000000"/>
                <w:sz w:val="24"/>
              </w:rPr>
            </w:pPr>
          </w:p>
        </w:tc>
        <w:tc>
          <w:tcPr>
            <w:tcW w:w="1092" w:type="dxa"/>
            <w:vMerge/>
            <w:tcBorders>
              <w:top w:val="single" w:sz="4" w:space="0" w:color="auto"/>
              <w:left w:val="single" w:sz="4" w:space="0" w:color="auto"/>
              <w:bottom w:val="single" w:sz="4" w:space="0" w:color="auto"/>
              <w:right w:val="single" w:sz="4" w:space="0" w:color="auto"/>
            </w:tcBorders>
            <w:vAlign w:val="center"/>
            <w:hideMark/>
          </w:tcPr>
          <w:p w14:paraId="60DBF7CE" w14:textId="77777777" w:rsidR="00310B47" w:rsidRPr="00310B47" w:rsidRDefault="00310B47" w:rsidP="00310B47">
            <w:pPr>
              <w:spacing w:after="0" w:line="360" w:lineRule="auto"/>
              <w:jc w:val="both"/>
              <w:rPr>
                <w:rFonts w:eastAsia="Times New Roman"/>
                <w:color w:val="000000"/>
                <w:sz w:val="24"/>
              </w:rPr>
            </w:pPr>
          </w:p>
        </w:tc>
        <w:tc>
          <w:tcPr>
            <w:tcW w:w="1753" w:type="dxa"/>
            <w:vMerge/>
            <w:tcBorders>
              <w:top w:val="single" w:sz="4" w:space="0" w:color="auto"/>
              <w:left w:val="single" w:sz="4" w:space="0" w:color="auto"/>
              <w:bottom w:val="single" w:sz="4" w:space="0" w:color="auto"/>
              <w:right w:val="single" w:sz="4" w:space="0" w:color="auto"/>
            </w:tcBorders>
            <w:vAlign w:val="center"/>
            <w:hideMark/>
          </w:tcPr>
          <w:p w14:paraId="71BE90E5" w14:textId="77777777" w:rsidR="00310B47" w:rsidRPr="00310B47" w:rsidRDefault="00310B47" w:rsidP="00310B47">
            <w:pPr>
              <w:spacing w:after="0" w:line="360" w:lineRule="auto"/>
              <w:jc w:val="both"/>
              <w:rPr>
                <w:rFonts w:eastAsia="Times New Roman"/>
                <w:color w:val="000000"/>
                <w:sz w:val="24"/>
              </w:rPr>
            </w:pPr>
          </w:p>
        </w:tc>
      </w:tr>
    </w:tbl>
    <w:p w14:paraId="6E1C6A10"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Sumber : Manual Kapasitas Jalan Indonesia, 1997, tabel B – 1:1 Halaman : 5 – 44.</w:t>
      </w:r>
    </w:p>
    <w:p w14:paraId="531DD50F" w14:textId="77777777" w:rsidR="00310B47" w:rsidRPr="00310B47" w:rsidRDefault="00310B47" w:rsidP="00310B47">
      <w:pPr>
        <w:spacing w:after="0" w:line="360" w:lineRule="auto"/>
        <w:jc w:val="both"/>
        <w:rPr>
          <w:rFonts w:ascii="Arial" w:hAnsi="Arial" w:cs="Arial"/>
          <w:sz w:val="24"/>
        </w:rPr>
      </w:pPr>
    </w:p>
    <w:p w14:paraId="3A8373FF" w14:textId="77777777" w:rsidR="00310B47" w:rsidRPr="00310B47" w:rsidRDefault="00310B47" w:rsidP="00310B47">
      <w:pPr>
        <w:numPr>
          <w:ilvl w:val="0"/>
          <w:numId w:val="26"/>
        </w:numPr>
        <w:tabs>
          <w:tab w:val="left" w:pos="851"/>
        </w:tabs>
        <w:spacing w:after="0" w:line="360" w:lineRule="auto"/>
        <w:ind w:left="567"/>
        <w:contextualSpacing/>
        <w:jc w:val="both"/>
        <w:rPr>
          <w:rFonts w:ascii="Arial" w:hAnsi="Arial" w:cs="Arial"/>
          <w:sz w:val="24"/>
        </w:rPr>
      </w:pPr>
      <w:r w:rsidRPr="00310B47">
        <w:rPr>
          <w:rFonts w:ascii="Arial" w:hAnsi="Arial" w:cs="Arial"/>
          <w:b/>
          <w:sz w:val="24"/>
        </w:rPr>
        <w:t>Penyesuaian Lebar jalan Lalu Lintas Efektif (FV</w:t>
      </w:r>
      <w:r w:rsidRPr="00310B47">
        <w:rPr>
          <w:rFonts w:ascii="Arial" w:hAnsi="Arial" w:cs="Arial"/>
          <w:b/>
          <w:sz w:val="24"/>
          <w:vertAlign w:val="subscript"/>
        </w:rPr>
        <w:t>W</w:t>
      </w:r>
      <w:r w:rsidRPr="00310B47">
        <w:rPr>
          <w:rFonts w:ascii="Arial" w:hAnsi="Arial" w:cs="Arial"/>
          <w:b/>
          <w:sz w:val="24"/>
        </w:rPr>
        <w:t>)</w:t>
      </w:r>
      <w:r w:rsidRPr="00310B47">
        <w:rPr>
          <w:rFonts w:ascii="Arial" w:hAnsi="Arial" w:cs="Arial"/>
          <w:b/>
          <w:sz w:val="24"/>
          <w:vertAlign w:val="subscript"/>
        </w:rPr>
        <w:tab/>
      </w:r>
    </w:p>
    <w:p w14:paraId="6005C56B"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Faktor penyesuaian lebar jalan ditentukan berdasar tipe jalan dan lebar jalur lalu lintas efektif (W</w:t>
      </w:r>
      <w:r w:rsidRPr="00310B47">
        <w:rPr>
          <w:rFonts w:ascii="Arial" w:hAnsi="Arial" w:cs="Arial"/>
          <w:sz w:val="24"/>
          <w:vertAlign w:val="subscript"/>
        </w:rPr>
        <w:t>C</w:t>
      </w:r>
      <w:r w:rsidRPr="00310B47">
        <w:rPr>
          <w:rFonts w:ascii="Arial" w:hAnsi="Arial" w:cs="Arial"/>
          <w:sz w:val="24"/>
        </w:rPr>
        <w:t>). Nilai dari faktor penyesuaian lebar jalur lalu lintas (FV</w:t>
      </w:r>
      <w:r w:rsidRPr="00310B47">
        <w:rPr>
          <w:rFonts w:ascii="Arial" w:hAnsi="Arial" w:cs="Arial"/>
          <w:sz w:val="24"/>
          <w:vertAlign w:val="subscript"/>
        </w:rPr>
        <w:t>W</w:t>
      </w:r>
      <w:r w:rsidRPr="00310B47">
        <w:rPr>
          <w:rFonts w:ascii="Arial" w:hAnsi="Arial" w:cs="Arial"/>
          <w:sz w:val="24"/>
        </w:rPr>
        <w:t xml:space="preserve">) menurut Manual Kapasitas Jalan Indonesia (MKJI, 1997) : </w:t>
      </w:r>
    </w:p>
    <w:p w14:paraId="58737429" w14:textId="77777777" w:rsidR="00310B47" w:rsidRPr="00310B47" w:rsidRDefault="00310B47" w:rsidP="00310B47">
      <w:pPr>
        <w:spacing w:after="0" w:line="360" w:lineRule="auto"/>
        <w:contextualSpacing/>
        <w:jc w:val="center"/>
        <w:rPr>
          <w:rFonts w:ascii="Arial" w:hAnsi="Arial" w:cs="Arial"/>
          <w:sz w:val="24"/>
        </w:rPr>
      </w:pPr>
    </w:p>
    <w:p w14:paraId="603C1E03" w14:textId="77777777" w:rsidR="00310B47" w:rsidRPr="00310B47" w:rsidRDefault="00310B47" w:rsidP="00310B47">
      <w:pPr>
        <w:spacing w:after="0" w:line="240" w:lineRule="auto"/>
        <w:jc w:val="center"/>
        <w:rPr>
          <w:rFonts w:ascii="Arial" w:hAnsi="Arial" w:cs="Arial"/>
          <w:iCs/>
          <w:sz w:val="24"/>
          <w:szCs w:val="24"/>
        </w:rPr>
      </w:pPr>
      <w:bookmarkStart w:id="247" w:name="_Toc109859958"/>
      <w:bookmarkStart w:id="248" w:name="_Toc110036812"/>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6</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Faktor Penyesuaian Lebar Jalur Lalu lintas Efektif (FV</w:t>
      </w:r>
      <w:r w:rsidRPr="00310B47">
        <w:rPr>
          <w:rFonts w:ascii="Arial" w:hAnsi="Arial" w:cs="Arial"/>
          <w:iCs/>
          <w:sz w:val="24"/>
          <w:szCs w:val="24"/>
          <w:vertAlign w:val="subscript"/>
        </w:rPr>
        <w:t>w</w:t>
      </w:r>
      <w:r w:rsidRPr="00310B47">
        <w:rPr>
          <w:rFonts w:ascii="Arial" w:hAnsi="Arial" w:cs="Arial"/>
          <w:iCs/>
          <w:sz w:val="24"/>
          <w:szCs w:val="24"/>
        </w:rPr>
        <w:t>)</w:t>
      </w:r>
      <w:bookmarkEnd w:id="247"/>
      <w:bookmarkEnd w:id="248"/>
    </w:p>
    <w:tbl>
      <w:tblPr>
        <w:tblW w:w="8415" w:type="dxa"/>
        <w:tblInd w:w="296" w:type="dxa"/>
        <w:tblLook w:val="04A0" w:firstRow="1" w:lastRow="0" w:firstColumn="1" w:lastColumn="0" w:noHBand="0" w:noVBand="1"/>
      </w:tblPr>
      <w:tblGrid>
        <w:gridCol w:w="3466"/>
        <w:gridCol w:w="3234"/>
        <w:gridCol w:w="1715"/>
      </w:tblGrid>
      <w:tr w:rsidR="00310B47" w:rsidRPr="00310B47" w14:paraId="17570DAE" w14:textId="77777777" w:rsidTr="00310B47">
        <w:trPr>
          <w:trHeight w:val="190"/>
        </w:trPr>
        <w:tc>
          <w:tcPr>
            <w:tcW w:w="3466"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D58401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ipe Jalan</w:t>
            </w:r>
          </w:p>
        </w:tc>
        <w:tc>
          <w:tcPr>
            <w:tcW w:w="3234" w:type="dxa"/>
            <w:tcBorders>
              <w:top w:val="single" w:sz="4" w:space="0" w:color="auto"/>
              <w:left w:val="nil"/>
              <w:bottom w:val="single" w:sz="4" w:space="0" w:color="auto"/>
              <w:right w:val="single" w:sz="4" w:space="0" w:color="000000"/>
            </w:tcBorders>
            <w:shd w:val="clear" w:color="auto" w:fill="auto"/>
            <w:noWrap/>
            <w:vAlign w:val="bottom"/>
            <w:hideMark/>
          </w:tcPr>
          <w:p w14:paraId="3DA08F5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ebar jalur lalu lintas efektif (Wc) (m)</w:t>
            </w:r>
          </w:p>
        </w:tc>
        <w:tc>
          <w:tcPr>
            <w:tcW w:w="1715" w:type="dxa"/>
            <w:tcBorders>
              <w:top w:val="single" w:sz="4" w:space="0" w:color="auto"/>
              <w:left w:val="nil"/>
              <w:bottom w:val="single" w:sz="4" w:space="0" w:color="auto"/>
              <w:right w:val="single" w:sz="4" w:space="0" w:color="000000"/>
            </w:tcBorders>
            <w:shd w:val="clear" w:color="auto" w:fill="auto"/>
            <w:noWrap/>
            <w:vAlign w:val="bottom"/>
            <w:hideMark/>
          </w:tcPr>
          <w:p w14:paraId="53A90CA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FVw (km/jam)</w:t>
            </w:r>
          </w:p>
        </w:tc>
      </w:tr>
      <w:tr w:rsidR="00310B47" w:rsidRPr="00310B47" w14:paraId="1A774C34" w14:textId="77777777" w:rsidTr="00310B47">
        <w:trPr>
          <w:trHeight w:val="190"/>
        </w:trPr>
        <w:tc>
          <w:tcPr>
            <w:tcW w:w="3466"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01B489B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Empat lajur terbagi atau jalan satu arah.</w:t>
            </w: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14834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Per lajur </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FD2B6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w:t>
            </w:r>
          </w:p>
        </w:tc>
      </w:tr>
      <w:tr w:rsidR="00310B47" w:rsidRPr="00310B47" w14:paraId="242EE7B2" w14:textId="77777777" w:rsidTr="00310B47">
        <w:trPr>
          <w:trHeight w:val="190"/>
        </w:trPr>
        <w:tc>
          <w:tcPr>
            <w:tcW w:w="3466" w:type="dxa"/>
            <w:vMerge/>
            <w:tcBorders>
              <w:top w:val="single" w:sz="4" w:space="0" w:color="auto"/>
              <w:left w:val="single" w:sz="4" w:space="0" w:color="auto"/>
              <w:bottom w:val="single" w:sz="4" w:space="0" w:color="000000"/>
              <w:right w:val="nil"/>
            </w:tcBorders>
            <w:vAlign w:val="center"/>
            <w:hideMark/>
          </w:tcPr>
          <w:p w14:paraId="6DB3351D"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098BA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F51B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w:t>
            </w:r>
          </w:p>
        </w:tc>
      </w:tr>
      <w:tr w:rsidR="00310B47" w:rsidRPr="00310B47" w14:paraId="579F61FA" w14:textId="77777777" w:rsidTr="00310B47">
        <w:trPr>
          <w:trHeight w:val="190"/>
        </w:trPr>
        <w:tc>
          <w:tcPr>
            <w:tcW w:w="3466" w:type="dxa"/>
            <w:vMerge/>
            <w:tcBorders>
              <w:top w:val="single" w:sz="4" w:space="0" w:color="auto"/>
              <w:left w:val="single" w:sz="4" w:space="0" w:color="auto"/>
              <w:bottom w:val="single" w:sz="4" w:space="0" w:color="000000"/>
              <w:right w:val="nil"/>
            </w:tcBorders>
            <w:vAlign w:val="center"/>
            <w:hideMark/>
          </w:tcPr>
          <w:p w14:paraId="367B6836"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9C39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25</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B09DB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w:t>
            </w:r>
          </w:p>
        </w:tc>
      </w:tr>
      <w:tr w:rsidR="00310B47" w:rsidRPr="00310B47" w14:paraId="77FF8985" w14:textId="77777777" w:rsidTr="00310B47">
        <w:trPr>
          <w:trHeight w:val="190"/>
        </w:trPr>
        <w:tc>
          <w:tcPr>
            <w:tcW w:w="3466" w:type="dxa"/>
            <w:vMerge/>
            <w:tcBorders>
              <w:top w:val="single" w:sz="4" w:space="0" w:color="auto"/>
              <w:left w:val="single" w:sz="4" w:space="0" w:color="auto"/>
              <w:bottom w:val="single" w:sz="4" w:space="0" w:color="000000"/>
              <w:right w:val="nil"/>
            </w:tcBorders>
            <w:vAlign w:val="center"/>
            <w:hideMark/>
          </w:tcPr>
          <w:p w14:paraId="187E8E43"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245D0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5</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1DAB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w:t>
            </w:r>
          </w:p>
        </w:tc>
      </w:tr>
      <w:tr w:rsidR="00310B47" w:rsidRPr="00310B47" w14:paraId="164CC4B3" w14:textId="77777777" w:rsidTr="00310B47">
        <w:trPr>
          <w:trHeight w:val="190"/>
        </w:trPr>
        <w:tc>
          <w:tcPr>
            <w:tcW w:w="3466" w:type="dxa"/>
            <w:vMerge/>
            <w:tcBorders>
              <w:top w:val="single" w:sz="4" w:space="0" w:color="auto"/>
              <w:left w:val="single" w:sz="4" w:space="0" w:color="auto"/>
              <w:bottom w:val="single" w:sz="4" w:space="0" w:color="000000"/>
              <w:right w:val="nil"/>
            </w:tcBorders>
            <w:vAlign w:val="center"/>
            <w:hideMark/>
          </w:tcPr>
          <w:p w14:paraId="214BAFA0"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D4DC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75</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BE0ED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w:t>
            </w:r>
          </w:p>
        </w:tc>
      </w:tr>
      <w:tr w:rsidR="00310B47" w:rsidRPr="00310B47" w14:paraId="659A0F81" w14:textId="77777777" w:rsidTr="00310B47">
        <w:trPr>
          <w:trHeight w:val="190"/>
        </w:trPr>
        <w:tc>
          <w:tcPr>
            <w:tcW w:w="3466" w:type="dxa"/>
            <w:vMerge/>
            <w:tcBorders>
              <w:top w:val="single" w:sz="4" w:space="0" w:color="auto"/>
              <w:left w:val="single" w:sz="4" w:space="0" w:color="auto"/>
              <w:bottom w:val="single" w:sz="4" w:space="0" w:color="000000"/>
              <w:right w:val="nil"/>
            </w:tcBorders>
            <w:vAlign w:val="center"/>
            <w:hideMark/>
          </w:tcPr>
          <w:p w14:paraId="1A22B20A"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4F2A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DB7A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w:t>
            </w:r>
          </w:p>
          <w:p w14:paraId="696BBF62" w14:textId="77777777" w:rsidR="00310B47" w:rsidRPr="00310B47" w:rsidRDefault="00310B47" w:rsidP="00310B47">
            <w:pPr>
              <w:spacing w:after="0" w:line="360" w:lineRule="auto"/>
              <w:jc w:val="center"/>
              <w:rPr>
                <w:rFonts w:ascii="Arial" w:eastAsia="Times New Roman" w:hAnsi="Arial" w:cs="Arial"/>
                <w:color w:val="000000"/>
                <w:sz w:val="24"/>
                <w:szCs w:val="24"/>
              </w:rPr>
            </w:pPr>
          </w:p>
        </w:tc>
      </w:tr>
      <w:tr w:rsidR="00310B47" w:rsidRPr="00310B47" w14:paraId="7DC986A3" w14:textId="77777777" w:rsidTr="00310B47">
        <w:trPr>
          <w:trHeight w:val="190"/>
        </w:trPr>
        <w:tc>
          <w:tcPr>
            <w:tcW w:w="3466" w:type="dxa"/>
            <w:vMerge w:val="restart"/>
            <w:tcBorders>
              <w:top w:val="single" w:sz="4" w:space="0" w:color="auto"/>
              <w:left w:val="single" w:sz="4" w:space="0" w:color="auto"/>
              <w:right w:val="single" w:sz="4" w:space="0" w:color="000000"/>
            </w:tcBorders>
            <w:shd w:val="clear" w:color="auto" w:fill="auto"/>
            <w:noWrap/>
            <w:vAlign w:val="center"/>
            <w:hideMark/>
          </w:tcPr>
          <w:p w14:paraId="6251C03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ipe Jalan</w:t>
            </w:r>
          </w:p>
        </w:tc>
        <w:tc>
          <w:tcPr>
            <w:tcW w:w="3234" w:type="dxa"/>
            <w:tcBorders>
              <w:top w:val="single" w:sz="4" w:space="0" w:color="auto"/>
              <w:left w:val="nil"/>
              <w:bottom w:val="single" w:sz="4" w:space="0" w:color="auto"/>
              <w:right w:val="single" w:sz="4" w:space="0" w:color="000000"/>
            </w:tcBorders>
            <w:shd w:val="clear" w:color="auto" w:fill="auto"/>
            <w:noWrap/>
            <w:vAlign w:val="bottom"/>
            <w:hideMark/>
          </w:tcPr>
          <w:p w14:paraId="7547336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ebar jalur lalu lintas efektif (Wc) (m)</w:t>
            </w:r>
          </w:p>
        </w:tc>
        <w:tc>
          <w:tcPr>
            <w:tcW w:w="1715" w:type="dxa"/>
            <w:tcBorders>
              <w:top w:val="single" w:sz="4" w:space="0" w:color="auto"/>
              <w:left w:val="nil"/>
              <w:bottom w:val="single" w:sz="4" w:space="0" w:color="auto"/>
              <w:right w:val="single" w:sz="4" w:space="0" w:color="000000"/>
            </w:tcBorders>
            <w:shd w:val="clear" w:color="auto" w:fill="auto"/>
            <w:noWrap/>
            <w:vAlign w:val="bottom"/>
            <w:hideMark/>
          </w:tcPr>
          <w:p w14:paraId="478CC0B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FVw (km/jam)</w:t>
            </w:r>
          </w:p>
        </w:tc>
      </w:tr>
      <w:tr w:rsidR="00310B47" w:rsidRPr="00310B47" w14:paraId="7C01BCA7" w14:textId="77777777" w:rsidTr="00310B47">
        <w:trPr>
          <w:trHeight w:val="190"/>
        </w:trPr>
        <w:tc>
          <w:tcPr>
            <w:tcW w:w="3466" w:type="dxa"/>
            <w:vMerge/>
            <w:tcBorders>
              <w:left w:val="single" w:sz="4" w:space="0" w:color="auto"/>
              <w:bottom w:val="single" w:sz="4" w:space="0" w:color="000000"/>
              <w:right w:val="single" w:sz="4" w:space="0" w:color="000000"/>
            </w:tcBorders>
            <w:vAlign w:val="center"/>
          </w:tcPr>
          <w:p w14:paraId="373F25D5"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000000"/>
              <w:bottom w:val="single" w:sz="4" w:space="0" w:color="auto"/>
              <w:right w:val="single" w:sz="4" w:space="0" w:color="auto"/>
            </w:tcBorders>
            <w:shd w:val="clear" w:color="auto" w:fill="auto"/>
            <w:noWrap/>
            <w:vAlign w:val="bottom"/>
          </w:tcPr>
          <w:p w14:paraId="0C9B37B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er lajur</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B5516E" w14:textId="77777777" w:rsidR="00310B47" w:rsidRPr="00310B47" w:rsidRDefault="00310B47" w:rsidP="00310B47">
            <w:pPr>
              <w:spacing w:after="0" w:line="360" w:lineRule="auto"/>
              <w:jc w:val="center"/>
              <w:rPr>
                <w:rFonts w:ascii="Arial" w:eastAsia="Times New Roman" w:hAnsi="Arial" w:cs="Arial"/>
                <w:color w:val="000000"/>
                <w:sz w:val="24"/>
                <w:szCs w:val="24"/>
              </w:rPr>
            </w:pPr>
          </w:p>
        </w:tc>
      </w:tr>
      <w:tr w:rsidR="00310B47" w:rsidRPr="00310B47" w14:paraId="6BBFD6CD" w14:textId="77777777" w:rsidTr="00310B47">
        <w:trPr>
          <w:trHeight w:val="190"/>
        </w:trPr>
        <w:tc>
          <w:tcPr>
            <w:tcW w:w="3466"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69AF4EB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Empat lajur tak terbagi</w:t>
            </w: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6CEDC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B80F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w:t>
            </w:r>
          </w:p>
        </w:tc>
      </w:tr>
      <w:tr w:rsidR="00310B47" w:rsidRPr="00310B47" w14:paraId="2606A3EE" w14:textId="77777777" w:rsidTr="00310B47">
        <w:trPr>
          <w:trHeight w:val="190"/>
        </w:trPr>
        <w:tc>
          <w:tcPr>
            <w:tcW w:w="3466" w:type="dxa"/>
            <w:vMerge/>
            <w:tcBorders>
              <w:top w:val="single" w:sz="4" w:space="0" w:color="auto"/>
              <w:left w:val="single" w:sz="4" w:space="0" w:color="auto"/>
              <w:bottom w:val="single" w:sz="4" w:space="0" w:color="000000"/>
              <w:right w:val="nil"/>
            </w:tcBorders>
            <w:vAlign w:val="center"/>
            <w:hideMark/>
          </w:tcPr>
          <w:p w14:paraId="39A06A76"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1119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25</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AD078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w:t>
            </w:r>
          </w:p>
        </w:tc>
      </w:tr>
      <w:tr w:rsidR="00310B47" w:rsidRPr="00310B47" w14:paraId="593E3221" w14:textId="77777777" w:rsidTr="00310B47">
        <w:trPr>
          <w:trHeight w:val="190"/>
        </w:trPr>
        <w:tc>
          <w:tcPr>
            <w:tcW w:w="3466" w:type="dxa"/>
            <w:vMerge/>
            <w:tcBorders>
              <w:top w:val="single" w:sz="4" w:space="0" w:color="auto"/>
              <w:left w:val="single" w:sz="4" w:space="0" w:color="auto"/>
              <w:bottom w:val="single" w:sz="4" w:space="0" w:color="000000"/>
              <w:right w:val="nil"/>
            </w:tcBorders>
            <w:vAlign w:val="center"/>
            <w:hideMark/>
          </w:tcPr>
          <w:p w14:paraId="67CBABCA"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A456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5</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5D5F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w:t>
            </w:r>
          </w:p>
        </w:tc>
      </w:tr>
      <w:tr w:rsidR="00310B47" w:rsidRPr="00310B47" w14:paraId="06467AA5" w14:textId="77777777" w:rsidTr="00310B47">
        <w:trPr>
          <w:trHeight w:val="190"/>
        </w:trPr>
        <w:tc>
          <w:tcPr>
            <w:tcW w:w="3466" w:type="dxa"/>
            <w:vMerge/>
            <w:tcBorders>
              <w:top w:val="single" w:sz="4" w:space="0" w:color="auto"/>
              <w:left w:val="single" w:sz="4" w:space="0" w:color="auto"/>
              <w:bottom w:val="single" w:sz="4" w:space="0" w:color="000000"/>
              <w:right w:val="nil"/>
            </w:tcBorders>
            <w:vAlign w:val="center"/>
            <w:hideMark/>
          </w:tcPr>
          <w:p w14:paraId="42160E2E"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ACDA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75</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082C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w:t>
            </w:r>
          </w:p>
        </w:tc>
      </w:tr>
      <w:tr w:rsidR="00310B47" w:rsidRPr="00310B47" w14:paraId="38CC9C03" w14:textId="77777777" w:rsidTr="00310B47">
        <w:trPr>
          <w:trHeight w:val="190"/>
        </w:trPr>
        <w:tc>
          <w:tcPr>
            <w:tcW w:w="3466" w:type="dxa"/>
            <w:vMerge/>
            <w:tcBorders>
              <w:top w:val="single" w:sz="4" w:space="0" w:color="auto"/>
              <w:left w:val="single" w:sz="4" w:space="0" w:color="auto"/>
              <w:bottom w:val="single" w:sz="4" w:space="0" w:color="000000"/>
              <w:right w:val="nil"/>
            </w:tcBorders>
            <w:vAlign w:val="center"/>
            <w:hideMark/>
          </w:tcPr>
          <w:p w14:paraId="58DBB7C6"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260AB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6A60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w:t>
            </w:r>
          </w:p>
        </w:tc>
      </w:tr>
      <w:tr w:rsidR="00310B47" w:rsidRPr="00310B47" w14:paraId="5D862708" w14:textId="77777777" w:rsidTr="00310B47">
        <w:trPr>
          <w:trHeight w:val="190"/>
        </w:trPr>
        <w:tc>
          <w:tcPr>
            <w:tcW w:w="3466" w:type="dxa"/>
            <w:vMerge/>
            <w:tcBorders>
              <w:top w:val="single" w:sz="4" w:space="0" w:color="auto"/>
              <w:left w:val="single" w:sz="4" w:space="0" w:color="auto"/>
              <w:bottom w:val="single" w:sz="4" w:space="0" w:color="000000"/>
              <w:right w:val="nil"/>
            </w:tcBorders>
            <w:vAlign w:val="center"/>
            <w:hideMark/>
          </w:tcPr>
          <w:p w14:paraId="1C89E0CE"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1FDC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184F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w:t>
            </w:r>
          </w:p>
        </w:tc>
      </w:tr>
      <w:tr w:rsidR="00310B47" w:rsidRPr="00310B47" w14:paraId="76FF40ED" w14:textId="77777777" w:rsidTr="00310B47">
        <w:trPr>
          <w:trHeight w:val="190"/>
        </w:trPr>
        <w:tc>
          <w:tcPr>
            <w:tcW w:w="34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E94460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Dua lajur tak terbagi</w:t>
            </w: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0735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66560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w:t>
            </w:r>
          </w:p>
        </w:tc>
      </w:tr>
      <w:tr w:rsidR="00310B47" w:rsidRPr="00310B47" w14:paraId="272B622F" w14:textId="77777777" w:rsidTr="00310B47">
        <w:trPr>
          <w:trHeight w:val="190"/>
        </w:trPr>
        <w:tc>
          <w:tcPr>
            <w:tcW w:w="3466" w:type="dxa"/>
            <w:vMerge/>
            <w:tcBorders>
              <w:top w:val="single" w:sz="4" w:space="0" w:color="auto"/>
              <w:left w:val="single" w:sz="4" w:space="0" w:color="auto"/>
              <w:bottom w:val="single" w:sz="4" w:space="0" w:color="000000"/>
              <w:right w:val="single" w:sz="4" w:space="0" w:color="auto"/>
            </w:tcBorders>
            <w:vAlign w:val="center"/>
            <w:hideMark/>
          </w:tcPr>
          <w:p w14:paraId="396AC400"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E103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F1BEA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5</w:t>
            </w:r>
          </w:p>
        </w:tc>
      </w:tr>
      <w:tr w:rsidR="00310B47" w:rsidRPr="00310B47" w14:paraId="4FE86763" w14:textId="77777777" w:rsidTr="00310B47">
        <w:trPr>
          <w:trHeight w:val="190"/>
        </w:trPr>
        <w:tc>
          <w:tcPr>
            <w:tcW w:w="3466" w:type="dxa"/>
            <w:vMerge/>
            <w:tcBorders>
              <w:top w:val="single" w:sz="4" w:space="0" w:color="auto"/>
              <w:left w:val="single" w:sz="4" w:space="0" w:color="auto"/>
              <w:bottom w:val="single" w:sz="4" w:space="0" w:color="000000"/>
              <w:right w:val="single" w:sz="4" w:space="0" w:color="auto"/>
            </w:tcBorders>
            <w:vAlign w:val="center"/>
            <w:hideMark/>
          </w:tcPr>
          <w:p w14:paraId="46627F5D"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CE7E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96FF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w:t>
            </w:r>
          </w:p>
        </w:tc>
      </w:tr>
      <w:tr w:rsidR="00310B47" w:rsidRPr="00310B47" w14:paraId="368CDA24" w14:textId="77777777" w:rsidTr="00310B47">
        <w:trPr>
          <w:trHeight w:val="190"/>
        </w:trPr>
        <w:tc>
          <w:tcPr>
            <w:tcW w:w="3466" w:type="dxa"/>
            <w:vMerge/>
            <w:tcBorders>
              <w:top w:val="single" w:sz="4" w:space="0" w:color="auto"/>
              <w:left w:val="single" w:sz="4" w:space="0" w:color="auto"/>
              <w:bottom w:val="single" w:sz="4" w:space="0" w:color="000000"/>
              <w:right w:val="single" w:sz="4" w:space="0" w:color="auto"/>
            </w:tcBorders>
            <w:vAlign w:val="center"/>
            <w:hideMark/>
          </w:tcPr>
          <w:p w14:paraId="21D31DF4"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0DD1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E0E0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w:t>
            </w:r>
          </w:p>
        </w:tc>
      </w:tr>
      <w:tr w:rsidR="00310B47" w:rsidRPr="00310B47" w14:paraId="7B195112" w14:textId="77777777" w:rsidTr="00310B47">
        <w:trPr>
          <w:trHeight w:val="190"/>
        </w:trPr>
        <w:tc>
          <w:tcPr>
            <w:tcW w:w="3466" w:type="dxa"/>
            <w:vMerge/>
            <w:tcBorders>
              <w:top w:val="single" w:sz="4" w:space="0" w:color="auto"/>
              <w:left w:val="single" w:sz="4" w:space="0" w:color="auto"/>
              <w:bottom w:val="single" w:sz="4" w:space="0" w:color="000000"/>
              <w:right w:val="single" w:sz="4" w:space="0" w:color="auto"/>
            </w:tcBorders>
            <w:vAlign w:val="center"/>
            <w:hideMark/>
          </w:tcPr>
          <w:p w14:paraId="54996860"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4607C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A58CD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w:t>
            </w:r>
          </w:p>
        </w:tc>
      </w:tr>
      <w:tr w:rsidR="00310B47" w:rsidRPr="00310B47" w14:paraId="3E2A5E57" w14:textId="77777777" w:rsidTr="00310B47">
        <w:trPr>
          <w:trHeight w:val="190"/>
        </w:trPr>
        <w:tc>
          <w:tcPr>
            <w:tcW w:w="3466" w:type="dxa"/>
            <w:vMerge/>
            <w:tcBorders>
              <w:top w:val="single" w:sz="4" w:space="0" w:color="auto"/>
              <w:left w:val="single" w:sz="4" w:space="0" w:color="auto"/>
              <w:bottom w:val="single" w:sz="4" w:space="0" w:color="000000"/>
              <w:right w:val="single" w:sz="4" w:space="0" w:color="auto"/>
            </w:tcBorders>
            <w:vAlign w:val="center"/>
            <w:hideMark/>
          </w:tcPr>
          <w:p w14:paraId="1548237E"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6474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4D7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w:t>
            </w:r>
          </w:p>
        </w:tc>
      </w:tr>
      <w:tr w:rsidR="00310B47" w:rsidRPr="00310B47" w14:paraId="4BCDD02C" w14:textId="77777777" w:rsidTr="00310B47">
        <w:trPr>
          <w:trHeight w:val="190"/>
        </w:trPr>
        <w:tc>
          <w:tcPr>
            <w:tcW w:w="3466" w:type="dxa"/>
            <w:vMerge/>
            <w:tcBorders>
              <w:top w:val="single" w:sz="4" w:space="0" w:color="auto"/>
              <w:left w:val="single" w:sz="4" w:space="0" w:color="auto"/>
              <w:bottom w:val="single" w:sz="4" w:space="0" w:color="000000"/>
              <w:right w:val="single" w:sz="4" w:space="0" w:color="auto"/>
            </w:tcBorders>
            <w:vAlign w:val="center"/>
            <w:hideMark/>
          </w:tcPr>
          <w:p w14:paraId="7A720B77"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EC89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w:t>
            </w: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24C8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w:t>
            </w:r>
          </w:p>
        </w:tc>
      </w:tr>
      <w:tr w:rsidR="00310B47" w:rsidRPr="00310B47" w14:paraId="4442A1AA" w14:textId="77777777" w:rsidTr="00310B47">
        <w:trPr>
          <w:trHeight w:val="190"/>
        </w:trPr>
        <w:tc>
          <w:tcPr>
            <w:tcW w:w="3466" w:type="dxa"/>
            <w:vMerge/>
            <w:tcBorders>
              <w:top w:val="single" w:sz="4" w:space="0" w:color="auto"/>
              <w:left w:val="single" w:sz="4" w:space="0" w:color="auto"/>
              <w:bottom w:val="single" w:sz="4" w:space="0" w:color="000000"/>
              <w:right w:val="single" w:sz="4" w:space="0" w:color="auto"/>
            </w:tcBorders>
            <w:vAlign w:val="center"/>
            <w:hideMark/>
          </w:tcPr>
          <w:p w14:paraId="31B8039F"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2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6FCA38" w14:textId="77777777" w:rsidR="00310B47" w:rsidRPr="00310B47" w:rsidRDefault="00310B47" w:rsidP="00310B47">
            <w:pPr>
              <w:spacing w:after="0" w:line="360" w:lineRule="auto"/>
              <w:jc w:val="center"/>
              <w:rPr>
                <w:rFonts w:ascii="Arial" w:eastAsia="Times New Roman" w:hAnsi="Arial" w:cs="Arial"/>
                <w:color w:val="000000"/>
                <w:sz w:val="24"/>
                <w:szCs w:val="24"/>
              </w:rPr>
            </w:pPr>
          </w:p>
        </w:tc>
        <w:tc>
          <w:tcPr>
            <w:tcW w:w="1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DAFE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w:t>
            </w:r>
          </w:p>
        </w:tc>
      </w:tr>
    </w:tbl>
    <w:p w14:paraId="4B40C1B0" w14:textId="77777777" w:rsidR="00310B47" w:rsidRPr="00310B47" w:rsidRDefault="00310B47" w:rsidP="00310B47">
      <w:pPr>
        <w:spacing w:after="0" w:line="360" w:lineRule="auto"/>
        <w:ind w:left="1440" w:hanging="1014"/>
        <w:contextualSpacing/>
        <w:jc w:val="both"/>
        <w:rPr>
          <w:rFonts w:ascii="Arial" w:hAnsi="Arial" w:cs="Arial"/>
          <w:sz w:val="24"/>
        </w:rPr>
      </w:pPr>
      <w:r w:rsidRPr="00310B47">
        <w:rPr>
          <w:rFonts w:ascii="Arial" w:hAnsi="Arial" w:cs="Arial"/>
          <w:sz w:val="24"/>
        </w:rPr>
        <w:t>Sumber : Manual Kapasitas Jalan Indonesia, 1997, tabel : B – 2:1 Halamaan : 5 – 45.</w:t>
      </w:r>
    </w:p>
    <w:p w14:paraId="0E5348FE" w14:textId="77777777" w:rsidR="00310B47" w:rsidRPr="00310B47" w:rsidRDefault="00310B47" w:rsidP="00310B47">
      <w:pPr>
        <w:spacing w:after="0" w:line="360" w:lineRule="auto"/>
        <w:ind w:left="1440" w:hanging="1014"/>
        <w:contextualSpacing/>
        <w:jc w:val="both"/>
        <w:rPr>
          <w:rFonts w:ascii="Arial" w:hAnsi="Arial" w:cs="Arial"/>
          <w:sz w:val="24"/>
        </w:rPr>
      </w:pPr>
    </w:p>
    <w:p w14:paraId="2C23F9C3" w14:textId="77777777" w:rsidR="00310B47" w:rsidRPr="00310B47" w:rsidRDefault="00310B47" w:rsidP="00310B47">
      <w:pPr>
        <w:numPr>
          <w:ilvl w:val="0"/>
          <w:numId w:val="26"/>
        </w:numPr>
        <w:tabs>
          <w:tab w:val="left" w:pos="1843"/>
        </w:tabs>
        <w:spacing w:after="0" w:line="360" w:lineRule="auto"/>
        <w:ind w:hanging="22"/>
        <w:contextualSpacing/>
        <w:jc w:val="both"/>
        <w:rPr>
          <w:rFonts w:ascii="Arial" w:hAnsi="Arial" w:cs="Arial"/>
          <w:sz w:val="24"/>
        </w:rPr>
      </w:pPr>
      <w:r w:rsidRPr="00310B47">
        <w:rPr>
          <w:rFonts w:ascii="Arial" w:hAnsi="Arial" w:cs="Arial"/>
          <w:b/>
          <w:sz w:val="24"/>
        </w:rPr>
        <w:t>Faktor Penyesuaian Hambatan Samping (FFVS</w:t>
      </w:r>
      <w:r w:rsidRPr="00310B47">
        <w:rPr>
          <w:rFonts w:ascii="Arial" w:hAnsi="Arial" w:cs="Arial"/>
          <w:b/>
          <w:sz w:val="24"/>
          <w:vertAlign w:val="subscript"/>
        </w:rPr>
        <w:t>F</w:t>
      </w:r>
      <w:r w:rsidRPr="00310B47">
        <w:rPr>
          <w:rFonts w:ascii="Arial" w:hAnsi="Arial" w:cs="Arial"/>
          <w:b/>
          <w:sz w:val="24"/>
        </w:rPr>
        <w:t>)</w:t>
      </w:r>
    </w:p>
    <w:p w14:paraId="7B317E3C" w14:textId="77777777" w:rsidR="00310B47" w:rsidRPr="00310B47" w:rsidRDefault="00310B47" w:rsidP="00310B47">
      <w:pPr>
        <w:tabs>
          <w:tab w:val="left" w:pos="2268"/>
        </w:tabs>
        <w:spacing w:after="0" w:line="360" w:lineRule="auto"/>
        <w:ind w:left="1843"/>
        <w:contextualSpacing/>
        <w:jc w:val="both"/>
        <w:rPr>
          <w:rFonts w:ascii="Arial" w:hAnsi="Arial" w:cs="Arial"/>
          <w:sz w:val="24"/>
        </w:rPr>
      </w:pPr>
      <w:r w:rsidRPr="00310B47">
        <w:rPr>
          <w:rFonts w:ascii="Arial" w:hAnsi="Arial" w:cs="Arial"/>
          <w:sz w:val="24"/>
        </w:rPr>
        <w:t>Faktor ini ditentukan berdasarkan tipe jalan, kelas hambatan samping (SFC) dan lebr bahu rata-rata (W</w:t>
      </w:r>
      <w:r w:rsidRPr="00310B47">
        <w:rPr>
          <w:rFonts w:ascii="Arial" w:hAnsi="Arial" w:cs="Arial"/>
          <w:sz w:val="24"/>
          <w:vertAlign w:val="subscript"/>
        </w:rPr>
        <w:t>s</w:t>
      </w:r>
      <w:r w:rsidRPr="00310B47">
        <w:rPr>
          <w:rFonts w:ascii="Arial" w:hAnsi="Arial" w:cs="Arial"/>
          <w:sz w:val="24"/>
        </w:rPr>
        <w:t>). Menurut Manual Kapasitas Jalan Indonesia (MKJI, 1997) faktor penyesuaian dapat dilihat pada tabel dibawah ini :</w:t>
      </w:r>
    </w:p>
    <w:p w14:paraId="34C4C02E" w14:textId="77777777" w:rsidR="00310B47" w:rsidRPr="00310B47" w:rsidRDefault="00310B47" w:rsidP="00310B47">
      <w:pPr>
        <w:tabs>
          <w:tab w:val="left" w:pos="2268"/>
        </w:tabs>
        <w:spacing w:after="0" w:line="360" w:lineRule="auto"/>
        <w:ind w:left="1843"/>
        <w:contextualSpacing/>
        <w:jc w:val="both"/>
        <w:rPr>
          <w:rFonts w:ascii="Arial" w:hAnsi="Arial" w:cs="Arial"/>
          <w:sz w:val="24"/>
        </w:rPr>
      </w:pPr>
    </w:p>
    <w:p w14:paraId="7B0D6C44" w14:textId="77777777" w:rsidR="00310B47" w:rsidRPr="00310B47" w:rsidRDefault="00310B47" w:rsidP="00310B47">
      <w:pPr>
        <w:tabs>
          <w:tab w:val="left" w:pos="2268"/>
        </w:tabs>
        <w:spacing w:after="0" w:line="360" w:lineRule="auto"/>
        <w:ind w:left="1843"/>
        <w:contextualSpacing/>
        <w:jc w:val="both"/>
        <w:rPr>
          <w:rFonts w:ascii="Arial" w:hAnsi="Arial" w:cs="Arial"/>
          <w:sz w:val="24"/>
        </w:rPr>
      </w:pPr>
    </w:p>
    <w:p w14:paraId="4CFF5873" w14:textId="77777777" w:rsidR="00310B47" w:rsidRPr="00310B47" w:rsidRDefault="00310B47" w:rsidP="00310B47">
      <w:pPr>
        <w:tabs>
          <w:tab w:val="left" w:pos="2268"/>
        </w:tabs>
        <w:spacing w:after="0" w:line="360" w:lineRule="auto"/>
        <w:ind w:left="1843"/>
        <w:contextualSpacing/>
        <w:jc w:val="both"/>
        <w:rPr>
          <w:rFonts w:ascii="Arial" w:hAnsi="Arial" w:cs="Arial"/>
          <w:sz w:val="24"/>
        </w:rPr>
      </w:pPr>
    </w:p>
    <w:p w14:paraId="7AF11568" w14:textId="77777777" w:rsidR="00310B47" w:rsidRPr="00310B47" w:rsidRDefault="00310B47" w:rsidP="00310B47">
      <w:pPr>
        <w:tabs>
          <w:tab w:val="left" w:pos="2268"/>
        </w:tabs>
        <w:spacing w:after="0" w:line="360" w:lineRule="auto"/>
        <w:ind w:left="1843"/>
        <w:contextualSpacing/>
        <w:jc w:val="both"/>
        <w:rPr>
          <w:rFonts w:ascii="Arial" w:hAnsi="Arial" w:cs="Arial"/>
          <w:sz w:val="24"/>
        </w:rPr>
      </w:pPr>
    </w:p>
    <w:p w14:paraId="0DCF2AA0" w14:textId="77777777" w:rsidR="00310B47" w:rsidRPr="00310B47" w:rsidRDefault="00310B47" w:rsidP="00310B47">
      <w:pPr>
        <w:tabs>
          <w:tab w:val="left" w:pos="2268"/>
        </w:tabs>
        <w:spacing w:after="0" w:line="360" w:lineRule="auto"/>
        <w:ind w:left="1843"/>
        <w:contextualSpacing/>
        <w:jc w:val="both"/>
        <w:rPr>
          <w:rFonts w:ascii="Arial" w:hAnsi="Arial" w:cs="Arial"/>
          <w:sz w:val="24"/>
        </w:rPr>
      </w:pPr>
    </w:p>
    <w:p w14:paraId="5FA2E8B5" w14:textId="77777777" w:rsidR="00310B47" w:rsidRPr="00310B47" w:rsidRDefault="00310B47" w:rsidP="00310B47">
      <w:pPr>
        <w:tabs>
          <w:tab w:val="left" w:pos="2268"/>
        </w:tabs>
        <w:spacing w:after="0" w:line="360" w:lineRule="auto"/>
        <w:ind w:left="1843"/>
        <w:contextualSpacing/>
        <w:jc w:val="both"/>
        <w:rPr>
          <w:rFonts w:ascii="Arial" w:hAnsi="Arial" w:cs="Arial"/>
          <w:sz w:val="24"/>
        </w:rPr>
      </w:pPr>
    </w:p>
    <w:p w14:paraId="07C64485" w14:textId="77777777" w:rsidR="00310B47" w:rsidRPr="00310B47" w:rsidRDefault="00310B47" w:rsidP="00310B47">
      <w:pPr>
        <w:tabs>
          <w:tab w:val="left" w:pos="2268"/>
        </w:tabs>
        <w:spacing w:after="0" w:line="360" w:lineRule="auto"/>
        <w:ind w:left="1843"/>
        <w:contextualSpacing/>
        <w:jc w:val="both"/>
        <w:rPr>
          <w:rFonts w:ascii="Arial" w:hAnsi="Arial" w:cs="Arial"/>
          <w:sz w:val="24"/>
        </w:rPr>
      </w:pPr>
    </w:p>
    <w:p w14:paraId="5C3F50D8" w14:textId="77777777" w:rsidR="00310B47" w:rsidRPr="00310B47" w:rsidRDefault="00310B47" w:rsidP="00310B47">
      <w:pPr>
        <w:spacing w:after="0" w:line="240" w:lineRule="auto"/>
        <w:jc w:val="center"/>
        <w:rPr>
          <w:rFonts w:ascii="Arial" w:hAnsi="Arial" w:cs="Arial"/>
          <w:iCs/>
          <w:sz w:val="24"/>
          <w:szCs w:val="24"/>
        </w:rPr>
      </w:pPr>
      <w:bookmarkStart w:id="249" w:name="_Toc109859959"/>
      <w:bookmarkStart w:id="250" w:name="_Toc110036813"/>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7</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Faktor Penyesuaian Kecepatan untuk Hambatan samping (Jalan dengan kereb)</w:t>
      </w:r>
      <w:bookmarkEnd w:id="249"/>
      <w:bookmarkEnd w:id="250"/>
    </w:p>
    <w:tbl>
      <w:tblPr>
        <w:tblW w:w="9375" w:type="dxa"/>
        <w:tblLook w:val="04A0" w:firstRow="1" w:lastRow="0" w:firstColumn="1" w:lastColumn="0" w:noHBand="0" w:noVBand="1"/>
      </w:tblPr>
      <w:tblGrid>
        <w:gridCol w:w="2761"/>
        <w:gridCol w:w="1759"/>
        <w:gridCol w:w="1358"/>
        <w:gridCol w:w="1068"/>
        <w:gridCol w:w="1358"/>
        <w:gridCol w:w="1071"/>
      </w:tblGrid>
      <w:tr w:rsidR="00310B47" w:rsidRPr="00310B47" w14:paraId="5CF68013" w14:textId="77777777" w:rsidTr="00310B47">
        <w:trPr>
          <w:trHeight w:val="252"/>
        </w:trPr>
        <w:tc>
          <w:tcPr>
            <w:tcW w:w="276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040D66F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Tipe jalan </w:t>
            </w:r>
          </w:p>
        </w:tc>
        <w:tc>
          <w:tcPr>
            <w:tcW w:w="1759"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1337B7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Kelas hambatan samping </w:t>
            </w:r>
          </w:p>
        </w:tc>
        <w:tc>
          <w:tcPr>
            <w:tcW w:w="4855"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7F14D32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Faktor penyesuaian untuk hambatan samping dan jarak kereb penghalang </w:t>
            </w:r>
          </w:p>
        </w:tc>
      </w:tr>
      <w:tr w:rsidR="00310B47" w:rsidRPr="00310B47" w14:paraId="062F12A4" w14:textId="77777777" w:rsidTr="00310B47">
        <w:trPr>
          <w:trHeight w:val="252"/>
        </w:trPr>
        <w:tc>
          <w:tcPr>
            <w:tcW w:w="2761" w:type="dxa"/>
            <w:vMerge/>
            <w:tcBorders>
              <w:top w:val="single" w:sz="4" w:space="0" w:color="auto"/>
              <w:left w:val="single" w:sz="4" w:space="0" w:color="auto"/>
              <w:bottom w:val="single" w:sz="4" w:space="0" w:color="000000"/>
              <w:right w:val="nil"/>
            </w:tcBorders>
            <w:vAlign w:val="center"/>
            <w:hideMark/>
          </w:tcPr>
          <w:p w14:paraId="779C362F"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vMerge/>
            <w:tcBorders>
              <w:top w:val="single" w:sz="4" w:space="0" w:color="auto"/>
              <w:left w:val="single" w:sz="4" w:space="0" w:color="auto"/>
              <w:bottom w:val="single" w:sz="4" w:space="0" w:color="000000"/>
              <w:right w:val="single" w:sz="4" w:space="0" w:color="auto"/>
            </w:tcBorders>
            <w:vAlign w:val="center"/>
            <w:hideMark/>
          </w:tcPr>
          <w:p w14:paraId="3ED7AEBF"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4855"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7B10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Jarak : Kereb - Penghalang Wk (m) </w:t>
            </w:r>
          </w:p>
        </w:tc>
      </w:tr>
      <w:tr w:rsidR="00310B47" w:rsidRPr="00310B47" w14:paraId="27846BA8" w14:textId="77777777" w:rsidTr="00310B47">
        <w:trPr>
          <w:trHeight w:val="252"/>
        </w:trPr>
        <w:tc>
          <w:tcPr>
            <w:tcW w:w="2761" w:type="dxa"/>
            <w:vMerge/>
            <w:tcBorders>
              <w:top w:val="single" w:sz="4" w:space="0" w:color="auto"/>
              <w:left w:val="single" w:sz="4" w:space="0" w:color="auto"/>
              <w:bottom w:val="single" w:sz="4" w:space="0" w:color="000000"/>
              <w:right w:val="nil"/>
            </w:tcBorders>
            <w:vAlign w:val="center"/>
            <w:hideMark/>
          </w:tcPr>
          <w:p w14:paraId="56EAE0F0"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vMerge/>
            <w:tcBorders>
              <w:top w:val="single" w:sz="4" w:space="0" w:color="auto"/>
              <w:left w:val="single" w:sz="4" w:space="0" w:color="auto"/>
              <w:bottom w:val="single" w:sz="4" w:space="0" w:color="auto"/>
              <w:right w:val="single" w:sz="4" w:space="0" w:color="auto"/>
            </w:tcBorders>
            <w:vAlign w:val="center"/>
            <w:hideMark/>
          </w:tcPr>
          <w:p w14:paraId="0BC43C58"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358" w:type="dxa"/>
            <w:tcBorders>
              <w:top w:val="single" w:sz="4" w:space="0" w:color="auto"/>
              <w:left w:val="single" w:sz="4" w:space="0" w:color="auto"/>
              <w:bottom w:val="single" w:sz="4" w:space="0" w:color="auto"/>
              <w:right w:val="nil"/>
            </w:tcBorders>
            <w:shd w:val="clear" w:color="auto" w:fill="auto"/>
            <w:noWrap/>
            <w:vAlign w:val="center"/>
            <w:hideMark/>
          </w:tcPr>
          <w:p w14:paraId="024BB7B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5 m</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D2ABD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 m</w:t>
            </w:r>
          </w:p>
        </w:tc>
        <w:tc>
          <w:tcPr>
            <w:tcW w:w="1358" w:type="dxa"/>
            <w:tcBorders>
              <w:top w:val="single" w:sz="4" w:space="0" w:color="auto"/>
              <w:left w:val="nil"/>
              <w:bottom w:val="single" w:sz="4" w:space="0" w:color="auto"/>
              <w:right w:val="single" w:sz="4" w:space="0" w:color="auto"/>
            </w:tcBorders>
            <w:shd w:val="clear" w:color="auto" w:fill="auto"/>
            <w:noWrap/>
            <w:vAlign w:val="center"/>
            <w:hideMark/>
          </w:tcPr>
          <w:p w14:paraId="0617F75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 m</w:t>
            </w:r>
          </w:p>
        </w:tc>
        <w:tc>
          <w:tcPr>
            <w:tcW w:w="1068" w:type="dxa"/>
            <w:tcBorders>
              <w:top w:val="single" w:sz="4" w:space="0" w:color="auto"/>
              <w:left w:val="nil"/>
              <w:bottom w:val="single" w:sz="4" w:space="0" w:color="auto"/>
              <w:right w:val="single" w:sz="4" w:space="0" w:color="auto"/>
            </w:tcBorders>
            <w:shd w:val="clear" w:color="auto" w:fill="auto"/>
            <w:noWrap/>
            <w:vAlign w:val="center"/>
            <w:hideMark/>
          </w:tcPr>
          <w:p w14:paraId="6079462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 m</w:t>
            </w:r>
          </w:p>
        </w:tc>
      </w:tr>
      <w:tr w:rsidR="00310B47" w:rsidRPr="00310B47" w14:paraId="3F5989A9" w14:textId="77777777" w:rsidTr="00310B47">
        <w:trPr>
          <w:trHeight w:val="252"/>
        </w:trPr>
        <w:tc>
          <w:tcPr>
            <w:tcW w:w="276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E22D5B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Empat lajur terbagi (4/2 D</w:t>
            </w: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C899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angat rendah</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E8539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B452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1</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8FB0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1</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C414A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2</w:t>
            </w:r>
          </w:p>
        </w:tc>
      </w:tr>
      <w:tr w:rsidR="00310B47" w:rsidRPr="00310B47" w14:paraId="762E3042"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6902F24E"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16995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Rendah</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573E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7</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B26F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8</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30D0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9</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8897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r>
      <w:tr w:rsidR="00310B47" w:rsidRPr="00310B47" w14:paraId="3A8D3475"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64FE3D40"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0A20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edang</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D4E85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15C5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06B8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7</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4A899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9</w:t>
            </w:r>
          </w:p>
        </w:tc>
      </w:tr>
      <w:tr w:rsidR="00310B47" w:rsidRPr="00310B47" w14:paraId="2497A2F3"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562234BC"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DEE0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inggi</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18BA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7</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7BBD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D309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D1D3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6</w:t>
            </w:r>
          </w:p>
        </w:tc>
      </w:tr>
      <w:tr w:rsidR="00310B47" w:rsidRPr="00310B47" w14:paraId="7E50AD04"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68530C6E"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0D51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angat Tinggi</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BBA3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1</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4525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5</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C76C1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8</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B47D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2</w:t>
            </w:r>
          </w:p>
        </w:tc>
      </w:tr>
      <w:tr w:rsidR="00310B47" w:rsidRPr="00310B47" w14:paraId="7F4D98A4" w14:textId="77777777" w:rsidTr="00310B47">
        <w:trPr>
          <w:trHeight w:val="252"/>
        </w:trPr>
        <w:tc>
          <w:tcPr>
            <w:tcW w:w="276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80A7A7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Empat lajur tak terbagi (4/2 D</w:t>
            </w: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85B5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angat rendah</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A47F5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697B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1</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E7BA7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1</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E9903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2</w:t>
            </w:r>
          </w:p>
        </w:tc>
      </w:tr>
      <w:tr w:rsidR="00310B47" w:rsidRPr="00310B47" w14:paraId="18800E29"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5EE5BA8C"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2672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Rendah</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BF1E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6</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6CD1C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8</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7F65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9</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1380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r>
      <w:tr w:rsidR="00310B47" w:rsidRPr="00310B47" w14:paraId="05FF5F4F"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03AC00A8"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1E4A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edang</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CC5C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1</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C8D0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A493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6</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875E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8</w:t>
            </w:r>
          </w:p>
        </w:tc>
      </w:tr>
      <w:tr w:rsidR="00310B47" w:rsidRPr="00310B47" w14:paraId="5697206A"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30F81083"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9E334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inggi</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1865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4</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B967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7</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82B6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6A00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4</w:t>
            </w:r>
          </w:p>
        </w:tc>
      </w:tr>
      <w:tr w:rsidR="00310B47" w:rsidRPr="00310B47" w14:paraId="5F93E36C"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7EC35F7E"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334E9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angat Tinggi</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A232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7</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03B9D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1</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DD7D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5</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EC97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w:t>
            </w:r>
          </w:p>
        </w:tc>
      </w:tr>
      <w:tr w:rsidR="00310B47" w:rsidRPr="00310B47" w14:paraId="7A67286F" w14:textId="77777777" w:rsidTr="00310B47">
        <w:trPr>
          <w:trHeight w:val="252"/>
        </w:trPr>
        <w:tc>
          <w:tcPr>
            <w:tcW w:w="276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788968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Dua lajur tak terbagi 2/2 UD atau jalan satu arah </w:t>
            </w: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483C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angat rendah</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039F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8</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FD90C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9</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8E5E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9</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88E28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r>
      <w:tr w:rsidR="00310B47" w:rsidRPr="00310B47" w14:paraId="1C79B6DB"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628730E5"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BA3B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Rendah</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4C49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6299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79A1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6</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FF62A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8</w:t>
            </w:r>
          </w:p>
        </w:tc>
      </w:tr>
      <w:tr w:rsidR="00310B47" w:rsidRPr="00310B47" w14:paraId="583DD970"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0468BCF7"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25F53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edang</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3C521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7</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6D8E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9</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D1DB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2</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49EE0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r>
      <w:tr w:rsidR="00310B47" w:rsidRPr="00310B47" w14:paraId="46B03FFA"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57CB756D"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64CB5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inggi</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97BE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8</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4438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1</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0A69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4</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136FA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8</w:t>
            </w:r>
          </w:p>
        </w:tc>
      </w:tr>
      <w:tr w:rsidR="00310B47" w:rsidRPr="00310B47" w14:paraId="5A9CA46B" w14:textId="77777777" w:rsidTr="00310B47">
        <w:trPr>
          <w:trHeight w:val="252"/>
        </w:trPr>
        <w:tc>
          <w:tcPr>
            <w:tcW w:w="2761" w:type="dxa"/>
            <w:vMerge/>
            <w:tcBorders>
              <w:top w:val="single" w:sz="4" w:space="0" w:color="auto"/>
              <w:left w:val="single" w:sz="4" w:space="0" w:color="auto"/>
              <w:bottom w:val="single" w:sz="4" w:space="0" w:color="000000"/>
              <w:right w:val="single" w:sz="4" w:space="0" w:color="auto"/>
            </w:tcBorders>
            <w:vAlign w:val="center"/>
            <w:hideMark/>
          </w:tcPr>
          <w:p w14:paraId="72932485"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D063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angat Tinggi</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353A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8</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CFCF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2</w:t>
            </w:r>
          </w:p>
        </w:tc>
        <w:tc>
          <w:tcPr>
            <w:tcW w:w="13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08A2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7</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C0196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2</w:t>
            </w:r>
          </w:p>
        </w:tc>
      </w:tr>
    </w:tbl>
    <w:p w14:paraId="465C88B1"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Sumber : Manual Kapasitas Jalan Indonesia (MKJI, 1997), tabel : B – 3:2, halaman : 5 – 47.</w:t>
      </w:r>
    </w:p>
    <w:p w14:paraId="66F4D6C0" w14:textId="77777777" w:rsidR="00310B47" w:rsidRPr="00310B47" w:rsidRDefault="00310B47" w:rsidP="00310B47">
      <w:pPr>
        <w:spacing w:after="0" w:line="360" w:lineRule="auto"/>
        <w:jc w:val="both"/>
        <w:rPr>
          <w:rFonts w:ascii="Arial" w:hAnsi="Arial" w:cs="Arial"/>
          <w:sz w:val="24"/>
        </w:rPr>
      </w:pPr>
    </w:p>
    <w:p w14:paraId="59DF6588" w14:textId="77777777" w:rsidR="00310B47" w:rsidRPr="00310B47" w:rsidRDefault="00310B47" w:rsidP="00310B47">
      <w:pPr>
        <w:numPr>
          <w:ilvl w:val="0"/>
          <w:numId w:val="26"/>
        </w:numPr>
        <w:tabs>
          <w:tab w:val="left" w:pos="1843"/>
        </w:tabs>
        <w:spacing w:after="0" w:line="360" w:lineRule="auto"/>
        <w:ind w:left="1418"/>
        <w:contextualSpacing/>
        <w:jc w:val="both"/>
        <w:rPr>
          <w:rFonts w:ascii="Arial" w:hAnsi="Arial" w:cs="Arial"/>
          <w:b/>
          <w:sz w:val="24"/>
        </w:rPr>
      </w:pPr>
      <w:r w:rsidRPr="00310B47">
        <w:rPr>
          <w:rFonts w:ascii="Arial" w:hAnsi="Arial" w:cs="Arial"/>
          <w:b/>
          <w:sz w:val="24"/>
        </w:rPr>
        <w:t>Faktor Penyesuaian Kecepatan Ukuran Kota (FFV</w:t>
      </w:r>
      <w:r w:rsidRPr="00310B47">
        <w:rPr>
          <w:rFonts w:ascii="Arial" w:hAnsi="Arial" w:cs="Arial"/>
          <w:b/>
          <w:sz w:val="24"/>
          <w:vertAlign w:val="subscript"/>
        </w:rPr>
        <w:t>CS</w:t>
      </w:r>
      <w:r w:rsidRPr="00310B47">
        <w:rPr>
          <w:rFonts w:ascii="Arial" w:hAnsi="Arial" w:cs="Arial"/>
          <w:b/>
          <w:sz w:val="24"/>
        </w:rPr>
        <w:t>)</w:t>
      </w:r>
    </w:p>
    <w:p w14:paraId="6A46EDD1" w14:textId="77777777" w:rsidR="00310B47" w:rsidRPr="00310B47" w:rsidRDefault="00310B47" w:rsidP="00310B47">
      <w:pPr>
        <w:spacing w:after="0" w:line="360" w:lineRule="auto"/>
        <w:ind w:left="1843"/>
        <w:contextualSpacing/>
        <w:jc w:val="both"/>
        <w:rPr>
          <w:rFonts w:ascii="Arial" w:hAnsi="Arial" w:cs="Arial"/>
          <w:sz w:val="24"/>
        </w:rPr>
      </w:pPr>
      <w:r w:rsidRPr="00310B47">
        <w:rPr>
          <w:rFonts w:ascii="Arial" w:hAnsi="Arial" w:cs="Arial"/>
          <w:sz w:val="24"/>
        </w:rPr>
        <w:t>Faktor Penyesuaian Kecepatan Ukuran Kota (FFV</w:t>
      </w:r>
      <w:r w:rsidRPr="00310B47">
        <w:rPr>
          <w:rFonts w:ascii="Arial" w:hAnsi="Arial" w:cs="Arial"/>
          <w:sz w:val="24"/>
          <w:vertAlign w:val="subscript"/>
        </w:rPr>
        <w:t>CS</w:t>
      </w:r>
      <w:r w:rsidRPr="00310B47">
        <w:rPr>
          <w:rFonts w:ascii="Arial" w:hAnsi="Arial" w:cs="Arial"/>
          <w:sz w:val="24"/>
        </w:rPr>
        <w:t xml:space="preserve">) ditentukan dengan jumlah penduduk (dalam satuan juta) pada suatu kota atau daerah tersebut. Nilai faktor penyesuaian dapat dilihat sebagai berikut ini : </w:t>
      </w:r>
    </w:p>
    <w:p w14:paraId="3E1E5BD8" w14:textId="77777777" w:rsidR="00310B47" w:rsidRPr="00310B47" w:rsidRDefault="00310B47" w:rsidP="00310B47">
      <w:pPr>
        <w:spacing w:after="0" w:line="360" w:lineRule="auto"/>
        <w:ind w:left="1843"/>
        <w:contextualSpacing/>
        <w:jc w:val="both"/>
        <w:rPr>
          <w:rFonts w:ascii="Arial" w:hAnsi="Arial" w:cs="Arial"/>
          <w:sz w:val="24"/>
        </w:rPr>
      </w:pPr>
    </w:p>
    <w:p w14:paraId="2DB63D0B" w14:textId="5ECC92CE" w:rsidR="00310B47" w:rsidRPr="00310B47" w:rsidRDefault="00310B47" w:rsidP="00310B47">
      <w:pPr>
        <w:spacing w:after="0" w:line="360" w:lineRule="auto"/>
        <w:ind w:left="1843"/>
        <w:contextualSpacing/>
        <w:jc w:val="both"/>
        <w:rPr>
          <w:rFonts w:ascii="Arial" w:hAnsi="Arial" w:cs="Arial"/>
          <w:sz w:val="24"/>
        </w:rPr>
      </w:pPr>
      <w:r>
        <w:rPr>
          <w:rFonts w:ascii="Arial" w:hAnsi="Arial" w:cs="Arial"/>
          <w:sz w:val="24"/>
        </w:rPr>
        <w:br/>
      </w:r>
    </w:p>
    <w:p w14:paraId="4350A517" w14:textId="77777777" w:rsidR="00310B47" w:rsidRPr="00310B47" w:rsidRDefault="00310B47" w:rsidP="00310B47">
      <w:pPr>
        <w:spacing w:after="0" w:line="240" w:lineRule="auto"/>
        <w:jc w:val="center"/>
        <w:rPr>
          <w:rFonts w:ascii="Arial" w:hAnsi="Arial" w:cs="Arial"/>
          <w:iCs/>
          <w:sz w:val="24"/>
          <w:szCs w:val="24"/>
        </w:rPr>
      </w:pPr>
      <w:bookmarkStart w:id="251" w:name="_Toc109859960"/>
      <w:bookmarkStart w:id="252" w:name="_Toc110036814"/>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8</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Faktor Penyesuaian Kecepatan untuk Ukuran Kota (FFV</w:t>
      </w:r>
      <w:r w:rsidRPr="00310B47">
        <w:rPr>
          <w:rFonts w:ascii="Arial" w:hAnsi="Arial" w:cs="Arial"/>
          <w:iCs/>
          <w:sz w:val="24"/>
          <w:szCs w:val="24"/>
          <w:vertAlign w:val="subscript"/>
        </w:rPr>
        <w:t>CS</w:t>
      </w:r>
      <w:r w:rsidRPr="00310B47">
        <w:rPr>
          <w:rFonts w:ascii="Arial" w:hAnsi="Arial" w:cs="Arial"/>
          <w:iCs/>
          <w:sz w:val="24"/>
          <w:szCs w:val="24"/>
        </w:rPr>
        <w:t>)</w:t>
      </w:r>
      <w:bookmarkEnd w:id="251"/>
      <w:bookmarkEnd w:id="252"/>
    </w:p>
    <w:tbl>
      <w:tblPr>
        <w:tblW w:w="9198" w:type="dxa"/>
        <w:tblInd w:w="-5" w:type="dxa"/>
        <w:tblLook w:val="04A0" w:firstRow="1" w:lastRow="0" w:firstColumn="1" w:lastColumn="0" w:noHBand="0" w:noVBand="1"/>
      </w:tblPr>
      <w:tblGrid>
        <w:gridCol w:w="3942"/>
        <w:gridCol w:w="5256"/>
      </w:tblGrid>
      <w:tr w:rsidR="00310B47" w:rsidRPr="00310B47" w14:paraId="36220DA4" w14:textId="77777777" w:rsidTr="00310B47">
        <w:trPr>
          <w:trHeight w:val="391"/>
        </w:trPr>
        <w:tc>
          <w:tcPr>
            <w:tcW w:w="3942"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7DA31E2"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xml:space="preserve">Ukuran Kota (Juta Penduduk) </w:t>
            </w:r>
          </w:p>
        </w:tc>
        <w:tc>
          <w:tcPr>
            <w:tcW w:w="5256" w:type="dxa"/>
            <w:tcBorders>
              <w:top w:val="single" w:sz="4" w:space="0" w:color="auto"/>
              <w:left w:val="nil"/>
              <w:bottom w:val="single" w:sz="4" w:space="0" w:color="auto"/>
              <w:right w:val="single" w:sz="4" w:space="0" w:color="000000"/>
            </w:tcBorders>
            <w:shd w:val="clear" w:color="auto" w:fill="auto"/>
            <w:noWrap/>
            <w:vAlign w:val="bottom"/>
            <w:hideMark/>
          </w:tcPr>
          <w:p w14:paraId="58B86C5D"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Faktor Penyesuaian Untuk Ukuran Kota</w:t>
            </w:r>
          </w:p>
        </w:tc>
      </w:tr>
      <w:tr w:rsidR="00310B47" w:rsidRPr="00310B47" w14:paraId="7D01DD6B" w14:textId="77777777" w:rsidTr="00310B47">
        <w:trPr>
          <w:trHeight w:val="391"/>
        </w:trPr>
        <w:tc>
          <w:tcPr>
            <w:tcW w:w="39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22EF5"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1</w:t>
            </w:r>
          </w:p>
        </w:tc>
        <w:tc>
          <w:tcPr>
            <w:tcW w:w="5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059CC"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w:t>
            </w:r>
          </w:p>
        </w:tc>
      </w:tr>
      <w:tr w:rsidR="00310B47" w:rsidRPr="00310B47" w14:paraId="7789A523" w14:textId="77777777" w:rsidTr="00310B47">
        <w:trPr>
          <w:trHeight w:val="391"/>
        </w:trPr>
        <w:tc>
          <w:tcPr>
            <w:tcW w:w="39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984ACE"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xml:space="preserve">0,1 - 0,5 </w:t>
            </w:r>
          </w:p>
        </w:tc>
        <w:tc>
          <w:tcPr>
            <w:tcW w:w="5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7AA145"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3</w:t>
            </w:r>
          </w:p>
        </w:tc>
      </w:tr>
      <w:tr w:rsidR="00310B47" w:rsidRPr="00310B47" w14:paraId="7015195A" w14:textId="77777777" w:rsidTr="00310B47">
        <w:trPr>
          <w:trHeight w:val="391"/>
        </w:trPr>
        <w:tc>
          <w:tcPr>
            <w:tcW w:w="39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11E15"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5 - 1,0</w:t>
            </w:r>
          </w:p>
        </w:tc>
        <w:tc>
          <w:tcPr>
            <w:tcW w:w="5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3BFAE6"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5</w:t>
            </w:r>
          </w:p>
        </w:tc>
      </w:tr>
      <w:tr w:rsidR="00310B47" w:rsidRPr="00310B47" w14:paraId="388AD97A" w14:textId="77777777" w:rsidTr="00310B47">
        <w:trPr>
          <w:trHeight w:val="391"/>
        </w:trPr>
        <w:tc>
          <w:tcPr>
            <w:tcW w:w="39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A7CB1"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0 - 3,0</w:t>
            </w:r>
          </w:p>
        </w:tc>
        <w:tc>
          <w:tcPr>
            <w:tcW w:w="5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0E7AD4"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w:t>
            </w:r>
          </w:p>
        </w:tc>
      </w:tr>
      <w:tr w:rsidR="00310B47" w:rsidRPr="00310B47" w14:paraId="408E489D" w14:textId="77777777" w:rsidTr="00310B47">
        <w:trPr>
          <w:trHeight w:val="391"/>
        </w:trPr>
        <w:tc>
          <w:tcPr>
            <w:tcW w:w="39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5FB95"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3,0</w:t>
            </w:r>
          </w:p>
        </w:tc>
        <w:tc>
          <w:tcPr>
            <w:tcW w:w="5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149E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03</w:t>
            </w:r>
          </w:p>
        </w:tc>
      </w:tr>
    </w:tbl>
    <w:p w14:paraId="2D84935E"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Sumber : Manual Kapasitas Jalan Indonesia (MKJI, 1997 ), ta   bel : B – 4:1, halaman : 5 – 48.</w:t>
      </w:r>
    </w:p>
    <w:p w14:paraId="521638F1" w14:textId="77777777" w:rsidR="00310B47" w:rsidRPr="00310B47" w:rsidRDefault="00310B47" w:rsidP="00310B47">
      <w:pPr>
        <w:spacing w:after="0" w:line="360" w:lineRule="auto"/>
        <w:jc w:val="both"/>
        <w:rPr>
          <w:rFonts w:ascii="Arial" w:hAnsi="Arial" w:cs="Arial"/>
          <w:sz w:val="24"/>
        </w:rPr>
      </w:pPr>
    </w:p>
    <w:p w14:paraId="39934D71" w14:textId="77777777" w:rsidR="00310B47" w:rsidRPr="00310B47" w:rsidRDefault="00310B47" w:rsidP="00310B47">
      <w:pPr>
        <w:numPr>
          <w:ilvl w:val="0"/>
          <w:numId w:val="22"/>
        </w:numPr>
        <w:spacing w:after="0" w:line="360" w:lineRule="auto"/>
        <w:ind w:left="1134" w:hanging="567"/>
        <w:contextualSpacing/>
        <w:jc w:val="both"/>
        <w:rPr>
          <w:rFonts w:ascii="Arial" w:hAnsi="Arial" w:cs="Arial"/>
          <w:b/>
          <w:sz w:val="24"/>
        </w:rPr>
      </w:pPr>
      <w:r w:rsidRPr="00310B47">
        <w:rPr>
          <w:rFonts w:ascii="Arial" w:hAnsi="Arial" w:cs="Arial"/>
          <w:b/>
          <w:sz w:val="24"/>
        </w:rPr>
        <w:t>Kapasitas</w:t>
      </w:r>
    </w:p>
    <w:p w14:paraId="630EC45C" w14:textId="77777777" w:rsidR="00310B47" w:rsidRPr="00310B47" w:rsidRDefault="00310B47" w:rsidP="00310B47">
      <w:pPr>
        <w:spacing w:after="0" w:line="360" w:lineRule="auto"/>
        <w:ind w:left="567"/>
        <w:contextualSpacing/>
        <w:jc w:val="both"/>
        <w:rPr>
          <w:rFonts w:ascii="Arial" w:hAnsi="Arial" w:cs="Arial"/>
          <w:b/>
          <w:sz w:val="24"/>
        </w:rPr>
      </w:pPr>
      <w:r w:rsidRPr="00310B47">
        <w:rPr>
          <w:rFonts w:ascii="Arial" w:hAnsi="Arial" w:cs="Arial"/>
          <w:sz w:val="24"/>
        </w:rPr>
        <w:t>Kapasitas diartikan sebagai arus maksimal yang melalui sebuah titik di ruas jalan yang dapat dipertahankan per-satuan jam pada kondisi tertentu. Untuk jalan dua jalur dua arah, kapasitas dtentukan untuk arus dua arah (kombinasi dua arah), tetapi untuk jalan dengan banyak jalur, arus dipisahkan per-arah dan kapasitas ditentukan per-lajur.</w:t>
      </w:r>
    </w:p>
    <w:p w14:paraId="488FF53B" w14:textId="77777777" w:rsidR="00310B47" w:rsidRPr="00310B47" w:rsidRDefault="00310B47" w:rsidP="00310B47">
      <w:pPr>
        <w:spacing w:after="0" w:line="360" w:lineRule="auto"/>
        <w:ind w:left="567"/>
        <w:jc w:val="both"/>
        <w:rPr>
          <w:rFonts w:ascii="Arial" w:hAnsi="Arial" w:cs="Arial"/>
          <w:sz w:val="24"/>
        </w:rPr>
      </w:pPr>
      <w:r w:rsidRPr="00310B47">
        <w:rPr>
          <w:rFonts w:ascii="Arial" w:hAnsi="Arial" w:cs="Arial"/>
          <w:sz w:val="24"/>
        </w:rPr>
        <w:t>Berikut persamaan dasar untuk menentukan kapasitas :</w:t>
      </w:r>
    </w:p>
    <w:p w14:paraId="55BFC348"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noProof/>
          <w:sz w:val="24"/>
        </w:rPr>
        <mc:AlternateContent>
          <mc:Choice Requires="wps">
            <w:drawing>
              <wp:anchor distT="0" distB="0" distL="114300" distR="114300" simplePos="0" relativeHeight="251665408" behindDoc="0" locked="0" layoutInCell="1" allowOverlap="1" wp14:anchorId="2EDCB732" wp14:editId="646CD540">
                <wp:simplePos x="0" y="0"/>
                <wp:positionH relativeFrom="column">
                  <wp:posOffset>1924493</wp:posOffset>
                </wp:positionH>
                <wp:positionV relativeFrom="paragraph">
                  <wp:posOffset>57313</wp:posOffset>
                </wp:positionV>
                <wp:extent cx="2752725" cy="266700"/>
                <wp:effectExtent l="0" t="0" r="28575" b="19050"/>
                <wp:wrapNone/>
                <wp:docPr id="5" name="Text Box 5"/>
                <wp:cNvGraphicFramePr/>
                <a:graphic xmlns:a="http://schemas.openxmlformats.org/drawingml/2006/main">
                  <a:graphicData uri="http://schemas.microsoft.com/office/word/2010/wordprocessingShape">
                    <wps:wsp>
                      <wps:cNvSpPr txBox="1"/>
                      <wps:spPr>
                        <a:xfrm>
                          <a:off x="0" y="0"/>
                          <a:ext cx="2752725" cy="266700"/>
                        </a:xfrm>
                        <a:prstGeom prst="rect">
                          <a:avLst/>
                        </a:prstGeom>
                        <a:solidFill>
                          <a:sysClr val="window" lastClr="FFFFFF"/>
                        </a:solidFill>
                        <a:ln w="6350">
                          <a:solidFill>
                            <a:prstClr val="black"/>
                          </a:solidFill>
                        </a:ln>
                      </wps:spPr>
                      <wps:txbx>
                        <w:txbxContent>
                          <w:p w14:paraId="03928B67" w14:textId="77777777" w:rsidR="00310B47" w:rsidRPr="00146970" w:rsidRDefault="00310B47" w:rsidP="00310B47">
                            <w:pPr>
                              <w:rPr>
                                <w:rFonts w:cs="Arial"/>
                                <w:vertAlign w:val="subscript"/>
                                <w:lang w:val="en-ID"/>
                              </w:rPr>
                            </w:pPr>
                            <w:r>
                              <w:rPr>
                                <w:rFonts w:cs="Arial"/>
                                <w:lang w:val="en-ID"/>
                              </w:rPr>
                              <w:t>C = C</w:t>
                            </w:r>
                            <w:r w:rsidRPr="00146970">
                              <w:rPr>
                                <w:rFonts w:cs="Arial"/>
                                <w:vertAlign w:val="subscript"/>
                                <w:lang w:val="en-ID"/>
                              </w:rPr>
                              <w:t>0</w:t>
                            </w:r>
                            <w:r>
                              <w:rPr>
                                <w:rFonts w:cs="Arial"/>
                                <w:vertAlign w:val="subscript"/>
                                <w:lang w:val="en-ID"/>
                              </w:rPr>
                              <w:t xml:space="preserve"> </w:t>
                            </w:r>
                            <w:r>
                              <w:rPr>
                                <w:rFonts w:cs="Arial"/>
                                <w:lang w:val="en-ID"/>
                              </w:rPr>
                              <w:t>+ FC</w:t>
                            </w:r>
                            <w:r w:rsidRPr="00146970">
                              <w:rPr>
                                <w:rFonts w:cs="Arial"/>
                                <w:vertAlign w:val="subscript"/>
                                <w:lang w:val="en-ID"/>
                              </w:rPr>
                              <w:t>W</w:t>
                            </w:r>
                            <w:r>
                              <w:rPr>
                                <w:rFonts w:cs="Arial"/>
                                <w:lang w:val="en-ID"/>
                              </w:rPr>
                              <w:t xml:space="preserve"> x FC</w:t>
                            </w:r>
                            <w:r>
                              <w:rPr>
                                <w:rFonts w:cs="Arial"/>
                                <w:vertAlign w:val="subscript"/>
                                <w:lang w:val="en-ID"/>
                              </w:rPr>
                              <w:t>SP</w:t>
                            </w:r>
                            <w:r w:rsidRPr="00146970">
                              <w:rPr>
                                <w:rFonts w:cs="Arial"/>
                                <w:vertAlign w:val="subscript"/>
                                <w:lang w:val="en-ID"/>
                              </w:rPr>
                              <w:t xml:space="preserve"> </w:t>
                            </w:r>
                            <w:r>
                              <w:rPr>
                                <w:rFonts w:cs="Arial"/>
                                <w:lang w:val="en-ID"/>
                              </w:rPr>
                              <w:t xml:space="preserve">x </w:t>
                            </w:r>
                            <w:r w:rsidRPr="0049055D">
                              <w:rPr>
                                <w:rFonts w:cs="Arial"/>
                                <w:lang w:val="en-ID"/>
                              </w:rPr>
                              <w:t>FC</w:t>
                            </w:r>
                            <w:r w:rsidRPr="0049055D">
                              <w:rPr>
                                <w:rFonts w:cs="Arial"/>
                                <w:vertAlign w:val="subscript"/>
                                <w:lang w:val="en-ID"/>
                              </w:rPr>
                              <w:t>SF</w:t>
                            </w:r>
                            <w:r>
                              <w:rPr>
                                <w:rFonts w:cs="Arial"/>
                                <w:vertAlign w:val="subscript"/>
                                <w:lang w:val="en-ID"/>
                              </w:rPr>
                              <w:t xml:space="preserve"> </w:t>
                            </w:r>
                            <w:r w:rsidRPr="00084501">
                              <w:rPr>
                                <w:rFonts w:cs="Arial"/>
                                <w:lang w:val="en-ID"/>
                              </w:rPr>
                              <w:t>x</w:t>
                            </w:r>
                            <w:r>
                              <w:rPr>
                                <w:rFonts w:cs="Arial"/>
                                <w:lang w:val="en-ID"/>
                              </w:rPr>
                              <w:t xml:space="preserve"> FC</w:t>
                            </w:r>
                            <w:r w:rsidRPr="00084501">
                              <w:rPr>
                                <w:rFonts w:cs="Arial"/>
                                <w:vertAlign w:val="subscript"/>
                                <w:lang w:val="en-ID"/>
                              </w:rPr>
                              <w:t>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DCB732" id="Text Box 5" o:spid="_x0000_s1027" type="#_x0000_t202" style="position:absolute;left:0;text-align:left;margin-left:151.55pt;margin-top:4.5pt;width:216.75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" fillcolor="window" strokeweight=".5pt">
                <v:textbox>
                  <w:txbxContent>
                    <w:p w14:paraId="03928B67" w14:textId="77777777" w:rsidR="00310B47" w:rsidRPr="00146970" w:rsidRDefault="00310B47" w:rsidP="00310B47">
                      <w:pPr>
                        <w:rPr>
                          <w:rFonts w:cs="Arial"/>
                          <w:vertAlign w:val="subscript"/>
                          <w:lang w:val="en-ID"/>
                        </w:rPr>
                      </w:pPr>
                      <w:r>
                        <w:rPr>
                          <w:rFonts w:cs="Arial"/>
                          <w:lang w:val="en-ID"/>
                        </w:rPr>
                        <w:t>C = C</w:t>
                      </w:r>
                      <w:r w:rsidRPr="00146970">
                        <w:rPr>
                          <w:rFonts w:cs="Arial"/>
                          <w:vertAlign w:val="subscript"/>
                          <w:lang w:val="en-ID"/>
                        </w:rPr>
                        <w:t>0</w:t>
                      </w:r>
                      <w:r>
                        <w:rPr>
                          <w:rFonts w:cs="Arial"/>
                          <w:vertAlign w:val="subscript"/>
                          <w:lang w:val="en-ID"/>
                        </w:rPr>
                        <w:t xml:space="preserve"> </w:t>
                      </w:r>
                      <w:r>
                        <w:rPr>
                          <w:rFonts w:cs="Arial"/>
                          <w:lang w:val="en-ID"/>
                        </w:rPr>
                        <w:t>+ FC</w:t>
                      </w:r>
                      <w:r w:rsidRPr="00146970">
                        <w:rPr>
                          <w:rFonts w:cs="Arial"/>
                          <w:vertAlign w:val="subscript"/>
                          <w:lang w:val="en-ID"/>
                        </w:rPr>
                        <w:t>W</w:t>
                      </w:r>
                      <w:r>
                        <w:rPr>
                          <w:rFonts w:cs="Arial"/>
                          <w:lang w:val="en-ID"/>
                        </w:rPr>
                        <w:t xml:space="preserve"> x FC</w:t>
                      </w:r>
                      <w:r>
                        <w:rPr>
                          <w:rFonts w:cs="Arial"/>
                          <w:vertAlign w:val="subscript"/>
                          <w:lang w:val="en-ID"/>
                        </w:rPr>
                        <w:t>SP</w:t>
                      </w:r>
                      <w:r w:rsidRPr="00146970">
                        <w:rPr>
                          <w:rFonts w:cs="Arial"/>
                          <w:vertAlign w:val="subscript"/>
                          <w:lang w:val="en-ID"/>
                        </w:rPr>
                        <w:t xml:space="preserve"> </w:t>
                      </w:r>
                      <w:r>
                        <w:rPr>
                          <w:rFonts w:cs="Arial"/>
                          <w:lang w:val="en-ID"/>
                        </w:rPr>
                        <w:t xml:space="preserve">x </w:t>
                      </w:r>
                      <w:r w:rsidRPr="0049055D">
                        <w:rPr>
                          <w:rFonts w:cs="Arial"/>
                          <w:lang w:val="en-ID"/>
                        </w:rPr>
                        <w:t>FC</w:t>
                      </w:r>
                      <w:r w:rsidRPr="0049055D">
                        <w:rPr>
                          <w:rFonts w:cs="Arial"/>
                          <w:vertAlign w:val="subscript"/>
                          <w:lang w:val="en-ID"/>
                        </w:rPr>
                        <w:t>SF</w:t>
                      </w:r>
                      <w:r>
                        <w:rPr>
                          <w:rFonts w:cs="Arial"/>
                          <w:vertAlign w:val="subscript"/>
                          <w:lang w:val="en-ID"/>
                        </w:rPr>
                        <w:t xml:space="preserve"> </w:t>
                      </w:r>
                      <w:r w:rsidRPr="00084501">
                        <w:rPr>
                          <w:rFonts w:cs="Arial"/>
                          <w:lang w:val="en-ID"/>
                        </w:rPr>
                        <w:t>x</w:t>
                      </w:r>
                      <w:r>
                        <w:rPr>
                          <w:rFonts w:cs="Arial"/>
                          <w:lang w:val="en-ID"/>
                        </w:rPr>
                        <w:t xml:space="preserve"> FC</w:t>
                      </w:r>
                      <w:r w:rsidRPr="00084501">
                        <w:rPr>
                          <w:rFonts w:cs="Arial"/>
                          <w:vertAlign w:val="subscript"/>
                          <w:lang w:val="en-ID"/>
                        </w:rPr>
                        <w:t>CS</w:t>
                      </w:r>
                    </w:p>
                  </w:txbxContent>
                </v:textbox>
              </v:shape>
            </w:pict>
          </mc:Fallback>
        </mc:AlternateContent>
      </w:r>
    </w:p>
    <w:p w14:paraId="38B37BBF" w14:textId="77777777" w:rsidR="00310B47" w:rsidRPr="00310B47" w:rsidRDefault="00310B47" w:rsidP="00310B47">
      <w:pPr>
        <w:tabs>
          <w:tab w:val="left" w:pos="567"/>
        </w:tabs>
        <w:spacing w:after="0" w:line="360" w:lineRule="auto"/>
        <w:ind w:left="567" w:firstLine="142"/>
        <w:contextualSpacing/>
        <w:jc w:val="both"/>
        <w:rPr>
          <w:rFonts w:ascii="Arial" w:hAnsi="Arial" w:cs="Arial"/>
          <w:sz w:val="24"/>
        </w:rPr>
      </w:pPr>
    </w:p>
    <w:p w14:paraId="589F1904" w14:textId="77777777" w:rsidR="00310B47" w:rsidRPr="00310B47" w:rsidRDefault="00310B47" w:rsidP="00310B47">
      <w:pPr>
        <w:tabs>
          <w:tab w:val="left" w:pos="567"/>
        </w:tabs>
        <w:spacing w:after="0" w:line="360" w:lineRule="auto"/>
        <w:ind w:left="567" w:firstLine="142"/>
        <w:contextualSpacing/>
        <w:jc w:val="both"/>
        <w:rPr>
          <w:rFonts w:ascii="Arial" w:hAnsi="Arial" w:cs="Arial"/>
          <w:sz w:val="24"/>
        </w:rPr>
      </w:pPr>
      <w:r w:rsidRPr="00310B47">
        <w:rPr>
          <w:rFonts w:ascii="Arial" w:hAnsi="Arial" w:cs="Arial"/>
          <w:sz w:val="24"/>
        </w:rPr>
        <w:t>Dimana: :</w:t>
      </w:r>
      <w:r w:rsidRPr="00310B47">
        <w:rPr>
          <w:rFonts w:ascii="Arial" w:hAnsi="Arial" w:cs="Arial"/>
          <w:sz w:val="24"/>
        </w:rPr>
        <w:br/>
      </w:r>
    </w:p>
    <w:p w14:paraId="6A8F84FE" w14:textId="77777777" w:rsidR="00310B47" w:rsidRPr="00310B47" w:rsidRDefault="00310B47" w:rsidP="00310B47">
      <w:pPr>
        <w:tabs>
          <w:tab w:val="left" w:pos="567"/>
        </w:tabs>
        <w:spacing w:after="0" w:line="360" w:lineRule="auto"/>
        <w:ind w:left="567" w:firstLine="142"/>
        <w:contextualSpacing/>
        <w:jc w:val="both"/>
        <w:rPr>
          <w:rFonts w:ascii="Arial" w:hAnsi="Arial" w:cs="Arial"/>
          <w:sz w:val="24"/>
        </w:rPr>
      </w:pPr>
      <w:r w:rsidRPr="00310B47">
        <w:rPr>
          <w:rFonts w:ascii="Arial" w:hAnsi="Arial" w:cs="Arial"/>
          <w:sz w:val="24"/>
        </w:rPr>
        <w:t xml:space="preserve">C </w:t>
      </w:r>
      <w:r w:rsidRPr="00310B47">
        <w:rPr>
          <w:rFonts w:ascii="Arial" w:hAnsi="Arial" w:cs="Arial"/>
          <w:sz w:val="24"/>
        </w:rPr>
        <w:tab/>
        <w:t>= Kapasitas (smp/jam).</w:t>
      </w:r>
    </w:p>
    <w:p w14:paraId="1EEDFC9C" w14:textId="77777777" w:rsidR="00310B47" w:rsidRPr="00310B47" w:rsidRDefault="00310B47" w:rsidP="00310B47">
      <w:pPr>
        <w:tabs>
          <w:tab w:val="left" w:pos="567"/>
        </w:tabs>
        <w:spacing w:after="0" w:line="360" w:lineRule="auto"/>
        <w:ind w:left="567" w:firstLine="142"/>
        <w:contextualSpacing/>
        <w:jc w:val="both"/>
        <w:rPr>
          <w:rFonts w:ascii="Arial" w:hAnsi="Arial" w:cs="Arial"/>
          <w:sz w:val="24"/>
        </w:rPr>
      </w:pPr>
      <w:r w:rsidRPr="00310B47">
        <w:rPr>
          <w:rFonts w:ascii="Arial" w:hAnsi="Arial" w:cs="Arial"/>
          <w:sz w:val="24"/>
        </w:rPr>
        <w:t>C</w:t>
      </w:r>
      <w:r w:rsidRPr="00310B47">
        <w:rPr>
          <w:rFonts w:ascii="Arial" w:hAnsi="Arial" w:cs="Arial"/>
          <w:sz w:val="24"/>
          <w:vertAlign w:val="subscript"/>
        </w:rPr>
        <w:t xml:space="preserve">0 </w:t>
      </w:r>
      <w:r w:rsidRPr="00310B47">
        <w:rPr>
          <w:rFonts w:ascii="Arial" w:hAnsi="Arial" w:cs="Arial"/>
          <w:sz w:val="24"/>
          <w:vertAlign w:val="subscript"/>
        </w:rPr>
        <w:tab/>
      </w:r>
      <w:r w:rsidRPr="00310B47">
        <w:rPr>
          <w:rFonts w:ascii="Arial" w:hAnsi="Arial" w:cs="Arial"/>
          <w:sz w:val="24"/>
        </w:rPr>
        <w:t>= Kapasitas dasar (smp/jam).</w:t>
      </w:r>
    </w:p>
    <w:p w14:paraId="2B00BB93" w14:textId="77777777" w:rsidR="00310B47" w:rsidRPr="00310B47" w:rsidRDefault="00310B47" w:rsidP="00310B47">
      <w:pPr>
        <w:tabs>
          <w:tab w:val="left" w:pos="567"/>
        </w:tabs>
        <w:spacing w:after="0" w:line="360" w:lineRule="auto"/>
        <w:ind w:left="567" w:firstLine="142"/>
        <w:contextualSpacing/>
        <w:jc w:val="both"/>
        <w:rPr>
          <w:rFonts w:ascii="Arial" w:hAnsi="Arial" w:cs="Arial"/>
          <w:sz w:val="24"/>
        </w:rPr>
      </w:pPr>
      <w:r w:rsidRPr="00310B47">
        <w:rPr>
          <w:rFonts w:ascii="Arial" w:hAnsi="Arial" w:cs="Arial"/>
          <w:sz w:val="24"/>
        </w:rPr>
        <w:t>FC</w:t>
      </w:r>
      <w:r w:rsidRPr="00310B47">
        <w:rPr>
          <w:rFonts w:ascii="Arial" w:hAnsi="Arial" w:cs="Arial"/>
          <w:sz w:val="24"/>
          <w:vertAlign w:val="subscript"/>
        </w:rPr>
        <w:t>W</w:t>
      </w:r>
      <w:r w:rsidRPr="00310B47">
        <w:rPr>
          <w:rFonts w:ascii="Arial" w:hAnsi="Arial" w:cs="Arial"/>
          <w:sz w:val="24"/>
        </w:rPr>
        <w:t xml:space="preserve"> </w:t>
      </w:r>
      <w:r w:rsidRPr="00310B47">
        <w:rPr>
          <w:rFonts w:ascii="Arial" w:hAnsi="Arial" w:cs="Arial"/>
          <w:sz w:val="24"/>
        </w:rPr>
        <w:tab/>
        <w:t>= Faktor penyesuaian lebar jalur.</w:t>
      </w:r>
    </w:p>
    <w:p w14:paraId="5628B424" w14:textId="77777777" w:rsidR="00310B47" w:rsidRPr="00310B47" w:rsidRDefault="00310B47" w:rsidP="00310B47">
      <w:pPr>
        <w:tabs>
          <w:tab w:val="left" w:pos="567"/>
        </w:tabs>
        <w:spacing w:after="0" w:line="360" w:lineRule="auto"/>
        <w:ind w:left="567" w:firstLine="142"/>
        <w:contextualSpacing/>
        <w:jc w:val="both"/>
        <w:rPr>
          <w:rFonts w:ascii="Arial" w:hAnsi="Arial" w:cs="Arial"/>
          <w:sz w:val="24"/>
        </w:rPr>
      </w:pPr>
      <w:r w:rsidRPr="00310B47">
        <w:rPr>
          <w:rFonts w:ascii="Arial" w:hAnsi="Arial" w:cs="Arial"/>
          <w:sz w:val="24"/>
        </w:rPr>
        <w:t>FC</w:t>
      </w:r>
      <w:r w:rsidRPr="00310B47">
        <w:rPr>
          <w:rFonts w:ascii="Arial" w:hAnsi="Arial" w:cs="Arial"/>
          <w:sz w:val="24"/>
          <w:vertAlign w:val="subscript"/>
        </w:rPr>
        <w:t>SP</w:t>
      </w:r>
      <w:r w:rsidRPr="00310B47">
        <w:rPr>
          <w:rFonts w:ascii="Arial" w:hAnsi="Arial" w:cs="Arial"/>
          <w:sz w:val="24"/>
        </w:rPr>
        <w:t xml:space="preserve"> = Faktor penyesuaian pemisah arah (untuk jalan tidak terbagi).</w:t>
      </w:r>
    </w:p>
    <w:p w14:paraId="7293BCB1" w14:textId="77777777" w:rsidR="00310B47" w:rsidRPr="00310B47" w:rsidRDefault="00310B47" w:rsidP="00310B47">
      <w:pPr>
        <w:tabs>
          <w:tab w:val="left" w:pos="567"/>
        </w:tabs>
        <w:spacing w:after="0" w:line="360" w:lineRule="auto"/>
        <w:ind w:left="567" w:firstLine="142"/>
        <w:contextualSpacing/>
        <w:jc w:val="both"/>
        <w:rPr>
          <w:rFonts w:ascii="Arial" w:hAnsi="Arial" w:cs="Arial"/>
          <w:sz w:val="24"/>
        </w:rPr>
      </w:pPr>
      <w:r w:rsidRPr="00310B47">
        <w:rPr>
          <w:rFonts w:ascii="Arial" w:hAnsi="Arial" w:cs="Arial"/>
          <w:sz w:val="24"/>
        </w:rPr>
        <w:t>FC</w:t>
      </w:r>
      <w:r w:rsidRPr="00310B47">
        <w:rPr>
          <w:rFonts w:ascii="Arial" w:hAnsi="Arial" w:cs="Arial"/>
          <w:sz w:val="24"/>
          <w:vertAlign w:val="subscript"/>
        </w:rPr>
        <w:t>SF</w:t>
      </w:r>
      <w:r w:rsidRPr="00310B47">
        <w:rPr>
          <w:rFonts w:ascii="Arial" w:hAnsi="Arial" w:cs="Arial"/>
          <w:sz w:val="24"/>
        </w:rPr>
        <w:t xml:space="preserve"> = Faktor penyesuaian hambatan samping dan bahu jalan.</w:t>
      </w:r>
    </w:p>
    <w:p w14:paraId="28BAB68E" w14:textId="77777777" w:rsidR="00310B47" w:rsidRPr="00310B47" w:rsidRDefault="00310B47" w:rsidP="00310B47">
      <w:pPr>
        <w:tabs>
          <w:tab w:val="left" w:pos="567"/>
        </w:tabs>
        <w:spacing w:after="0" w:line="360" w:lineRule="auto"/>
        <w:ind w:left="567" w:firstLine="142"/>
        <w:contextualSpacing/>
        <w:jc w:val="both"/>
        <w:rPr>
          <w:rFonts w:ascii="Arial" w:hAnsi="Arial" w:cs="Arial"/>
          <w:sz w:val="24"/>
        </w:rPr>
      </w:pPr>
      <w:r w:rsidRPr="00310B47">
        <w:rPr>
          <w:rFonts w:ascii="Arial" w:hAnsi="Arial" w:cs="Arial"/>
          <w:sz w:val="24"/>
        </w:rPr>
        <w:t>FC</w:t>
      </w:r>
      <w:r w:rsidRPr="00310B47">
        <w:rPr>
          <w:rFonts w:ascii="Arial" w:hAnsi="Arial" w:cs="Arial"/>
          <w:sz w:val="24"/>
          <w:vertAlign w:val="subscript"/>
        </w:rPr>
        <w:t xml:space="preserve">CS </w:t>
      </w:r>
      <w:r w:rsidRPr="00310B47">
        <w:rPr>
          <w:rFonts w:ascii="Arial" w:hAnsi="Arial" w:cs="Arial"/>
          <w:sz w:val="24"/>
        </w:rPr>
        <w:t xml:space="preserve">= Faktor penyesuaian untuk ukuran kota. </w:t>
      </w:r>
    </w:p>
    <w:p w14:paraId="1DFA40ED" w14:textId="77777777" w:rsidR="00310B47" w:rsidRPr="00310B47" w:rsidRDefault="00310B47" w:rsidP="00310B47">
      <w:pPr>
        <w:spacing w:after="0" w:line="360" w:lineRule="auto"/>
        <w:ind w:firstLine="1560"/>
        <w:contextualSpacing/>
        <w:jc w:val="both"/>
        <w:rPr>
          <w:rFonts w:ascii="Arial" w:hAnsi="Arial" w:cs="Arial"/>
          <w:sz w:val="24"/>
        </w:rPr>
      </w:pPr>
    </w:p>
    <w:p w14:paraId="249987AF" w14:textId="77777777" w:rsidR="00310B47" w:rsidRPr="00310B47" w:rsidRDefault="00310B47" w:rsidP="00310B47">
      <w:pPr>
        <w:spacing w:after="0" w:line="360" w:lineRule="auto"/>
        <w:ind w:firstLine="1560"/>
        <w:contextualSpacing/>
        <w:jc w:val="both"/>
        <w:rPr>
          <w:rFonts w:ascii="Arial" w:hAnsi="Arial" w:cs="Arial"/>
          <w:sz w:val="24"/>
        </w:rPr>
      </w:pPr>
    </w:p>
    <w:p w14:paraId="30F71845" w14:textId="77777777" w:rsidR="00310B47" w:rsidRPr="00310B47" w:rsidRDefault="00310B47" w:rsidP="00310B47">
      <w:pPr>
        <w:spacing w:after="0" w:line="360" w:lineRule="auto"/>
        <w:ind w:firstLine="1560"/>
        <w:contextualSpacing/>
        <w:jc w:val="both"/>
        <w:rPr>
          <w:rFonts w:ascii="Arial" w:hAnsi="Arial" w:cs="Arial"/>
          <w:sz w:val="24"/>
        </w:rPr>
      </w:pPr>
    </w:p>
    <w:p w14:paraId="126AE4CA" w14:textId="77777777" w:rsidR="00310B47" w:rsidRPr="00310B47" w:rsidRDefault="00310B47" w:rsidP="00310B47">
      <w:pPr>
        <w:spacing w:after="0" w:line="360" w:lineRule="auto"/>
        <w:ind w:firstLine="1560"/>
        <w:contextualSpacing/>
        <w:jc w:val="both"/>
        <w:rPr>
          <w:rFonts w:ascii="Arial" w:hAnsi="Arial" w:cs="Arial"/>
          <w:sz w:val="24"/>
        </w:rPr>
      </w:pPr>
    </w:p>
    <w:p w14:paraId="29D7C511" w14:textId="77777777" w:rsidR="00310B47" w:rsidRPr="00310B47" w:rsidRDefault="00310B47" w:rsidP="00310B47">
      <w:pPr>
        <w:spacing w:after="0" w:line="360" w:lineRule="auto"/>
        <w:ind w:firstLine="1560"/>
        <w:contextualSpacing/>
        <w:jc w:val="both"/>
        <w:rPr>
          <w:rFonts w:ascii="Arial" w:hAnsi="Arial" w:cs="Arial"/>
          <w:sz w:val="24"/>
        </w:rPr>
      </w:pPr>
    </w:p>
    <w:p w14:paraId="55AFF30B" w14:textId="77777777" w:rsidR="00310B47" w:rsidRPr="00310B47" w:rsidRDefault="00310B47" w:rsidP="00310B47">
      <w:pPr>
        <w:spacing w:after="0" w:line="360" w:lineRule="auto"/>
        <w:ind w:firstLine="1560"/>
        <w:contextualSpacing/>
        <w:jc w:val="both"/>
        <w:rPr>
          <w:rFonts w:ascii="Arial" w:hAnsi="Arial" w:cs="Arial"/>
          <w:sz w:val="24"/>
        </w:rPr>
      </w:pPr>
    </w:p>
    <w:p w14:paraId="5A0BCCFA" w14:textId="77777777" w:rsidR="00310B47" w:rsidRPr="00310B47" w:rsidRDefault="00310B47" w:rsidP="00310B47">
      <w:pPr>
        <w:spacing w:after="0" w:line="360" w:lineRule="auto"/>
        <w:ind w:firstLine="1560"/>
        <w:contextualSpacing/>
        <w:jc w:val="both"/>
        <w:rPr>
          <w:rFonts w:ascii="Arial" w:hAnsi="Arial" w:cs="Arial"/>
          <w:sz w:val="24"/>
        </w:rPr>
      </w:pPr>
    </w:p>
    <w:p w14:paraId="11C386D0" w14:textId="77777777" w:rsidR="00310B47" w:rsidRPr="00310B47" w:rsidRDefault="00310B47" w:rsidP="00310B47">
      <w:pPr>
        <w:numPr>
          <w:ilvl w:val="0"/>
          <w:numId w:val="27"/>
        </w:numPr>
        <w:tabs>
          <w:tab w:val="left" w:pos="1843"/>
        </w:tabs>
        <w:spacing w:after="0" w:line="360" w:lineRule="auto"/>
        <w:ind w:left="1418" w:hanging="22"/>
        <w:contextualSpacing/>
        <w:jc w:val="both"/>
        <w:rPr>
          <w:rFonts w:ascii="Arial" w:hAnsi="Arial" w:cs="Arial"/>
          <w:b/>
          <w:sz w:val="24"/>
        </w:rPr>
      </w:pPr>
      <w:r w:rsidRPr="00310B47">
        <w:rPr>
          <w:rFonts w:ascii="Arial" w:hAnsi="Arial" w:cs="Arial"/>
          <w:b/>
          <w:sz w:val="24"/>
        </w:rPr>
        <w:t>Kapasitas Dasar (C</w:t>
      </w:r>
      <w:r w:rsidRPr="00310B47">
        <w:rPr>
          <w:rFonts w:ascii="Arial" w:hAnsi="Arial" w:cs="Arial"/>
          <w:b/>
          <w:sz w:val="24"/>
          <w:vertAlign w:val="subscript"/>
        </w:rPr>
        <w:t>0</w:t>
      </w:r>
      <w:r w:rsidRPr="00310B47">
        <w:rPr>
          <w:rFonts w:ascii="Arial" w:hAnsi="Arial" w:cs="Arial"/>
          <w:b/>
          <w:sz w:val="24"/>
        </w:rPr>
        <w:t xml:space="preserve">) </w:t>
      </w:r>
    </w:p>
    <w:p w14:paraId="151793EF" w14:textId="77777777" w:rsidR="00310B47" w:rsidRPr="00310B47" w:rsidRDefault="00310B47" w:rsidP="00310B47">
      <w:pPr>
        <w:spacing w:after="0" w:line="360" w:lineRule="auto"/>
        <w:ind w:left="1843"/>
        <w:contextualSpacing/>
        <w:jc w:val="both"/>
        <w:rPr>
          <w:rFonts w:ascii="Arial" w:hAnsi="Arial" w:cs="Arial"/>
          <w:sz w:val="24"/>
        </w:rPr>
      </w:pPr>
      <w:r w:rsidRPr="00310B47">
        <w:rPr>
          <w:rFonts w:ascii="Arial" w:hAnsi="Arial" w:cs="Arial"/>
          <w:sz w:val="24"/>
        </w:rPr>
        <w:t>Kapasitas dasar (C</w:t>
      </w:r>
      <w:r w:rsidRPr="00310B47">
        <w:rPr>
          <w:rFonts w:ascii="Arial" w:hAnsi="Arial" w:cs="Arial"/>
          <w:sz w:val="24"/>
          <w:vertAlign w:val="subscript"/>
        </w:rPr>
        <w:t>0</w:t>
      </w:r>
      <w:r w:rsidRPr="00310B47">
        <w:rPr>
          <w:rFonts w:ascii="Arial" w:hAnsi="Arial" w:cs="Arial"/>
          <w:sz w:val="24"/>
        </w:rPr>
        <w:t xml:space="preserve">) merupakan kapasitas segmen jalan pada kondisi geometri, kondisi ini ditentukan berdasarkan tipe jalan sebagai berikut : </w:t>
      </w:r>
    </w:p>
    <w:p w14:paraId="4492FE68" w14:textId="77777777" w:rsidR="00310B47" w:rsidRPr="00310B47" w:rsidRDefault="00310B47" w:rsidP="00310B47">
      <w:pPr>
        <w:spacing w:after="0" w:line="360" w:lineRule="auto"/>
        <w:ind w:left="567" w:hanging="567"/>
        <w:contextualSpacing/>
        <w:jc w:val="center"/>
        <w:rPr>
          <w:rFonts w:ascii="Arial" w:hAnsi="Arial" w:cs="Arial"/>
          <w:sz w:val="24"/>
        </w:rPr>
      </w:pPr>
    </w:p>
    <w:p w14:paraId="5636B9AA" w14:textId="77777777" w:rsidR="00310B47" w:rsidRPr="00310B47" w:rsidRDefault="00310B47" w:rsidP="00310B47">
      <w:pPr>
        <w:spacing w:after="0" w:line="240" w:lineRule="auto"/>
        <w:ind w:left="567" w:hanging="567"/>
        <w:jc w:val="center"/>
        <w:rPr>
          <w:rFonts w:ascii="Arial" w:hAnsi="Arial" w:cs="Arial"/>
          <w:iCs/>
          <w:sz w:val="24"/>
          <w:szCs w:val="24"/>
        </w:rPr>
      </w:pPr>
      <w:bookmarkStart w:id="253" w:name="_Toc109859961"/>
      <w:bookmarkStart w:id="254" w:name="_Toc110036815"/>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9</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Tabel Faktor Kapasitas Dasar (c</w:t>
      </w:r>
      <w:r w:rsidRPr="00310B47">
        <w:rPr>
          <w:rFonts w:ascii="Arial" w:hAnsi="Arial" w:cs="Arial"/>
          <w:iCs/>
          <w:sz w:val="24"/>
          <w:szCs w:val="24"/>
          <w:vertAlign w:val="subscript"/>
        </w:rPr>
        <w:t>0</w:t>
      </w:r>
      <w:r w:rsidRPr="00310B47">
        <w:rPr>
          <w:rFonts w:ascii="Arial" w:hAnsi="Arial" w:cs="Arial"/>
          <w:iCs/>
          <w:sz w:val="24"/>
          <w:szCs w:val="24"/>
        </w:rPr>
        <w:t>)</w:t>
      </w:r>
      <w:bookmarkEnd w:id="253"/>
      <w:bookmarkEnd w:id="254"/>
    </w:p>
    <w:tbl>
      <w:tblPr>
        <w:tblW w:w="7526" w:type="dxa"/>
        <w:tblInd w:w="743" w:type="dxa"/>
        <w:tblLook w:val="04A0" w:firstRow="1" w:lastRow="0" w:firstColumn="1" w:lastColumn="0" w:noHBand="0" w:noVBand="1"/>
      </w:tblPr>
      <w:tblGrid>
        <w:gridCol w:w="3642"/>
        <w:gridCol w:w="2331"/>
        <w:gridCol w:w="1553"/>
      </w:tblGrid>
      <w:tr w:rsidR="00310B47" w:rsidRPr="00310B47" w14:paraId="575EFC6E" w14:textId="77777777" w:rsidTr="00310B47">
        <w:trPr>
          <w:trHeight w:val="270"/>
        </w:trPr>
        <w:tc>
          <w:tcPr>
            <w:tcW w:w="3642"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C7D9F7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ipe Jalan</w:t>
            </w:r>
          </w:p>
        </w:tc>
        <w:tc>
          <w:tcPr>
            <w:tcW w:w="2331" w:type="dxa"/>
            <w:tcBorders>
              <w:top w:val="single" w:sz="4" w:space="0" w:color="auto"/>
              <w:left w:val="nil"/>
              <w:bottom w:val="single" w:sz="4" w:space="0" w:color="auto"/>
              <w:right w:val="single" w:sz="4" w:space="0" w:color="000000"/>
            </w:tcBorders>
            <w:shd w:val="clear" w:color="auto" w:fill="auto"/>
            <w:noWrap/>
            <w:vAlign w:val="bottom"/>
            <w:hideMark/>
          </w:tcPr>
          <w:p w14:paraId="4A5ADFC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Kapasitas dasar (smp/jam)</w:t>
            </w:r>
          </w:p>
        </w:tc>
        <w:tc>
          <w:tcPr>
            <w:tcW w:w="1553" w:type="dxa"/>
            <w:tcBorders>
              <w:top w:val="single" w:sz="4" w:space="0" w:color="auto"/>
              <w:left w:val="nil"/>
              <w:bottom w:val="single" w:sz="4" w:space="0" w:color="auto"/>
              <w:right w:val="single" w:sz="4" w:space="0" w:color="000000"/>
            </w:tcBorders>
            <w:shd w:val="clear" w:color="auto" w:fill="auto"/>
            <w:noWrap/>
            <w:vAlign w:val="bottom"/>
            <w:hideMark/>
          </w:tcPr>
          <w:p w14:paraId="1B48EAA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Catatan</w:t>
            </w:r>
          </w:p>
        </w:tc>
      </w:tr>
      <w:tr w:rsidR="00310B47" w:rsidRPr="00310B47" w14:paraId="58937E5F" w14:textId="77777777" w:rsidTr="00310B47">
        <w:trPr>
          <w:trHeight w:val="270"/>
        </w:trPr>
        <w:tc>
          <w:tcPr>
            <w:tcW w:w="3642"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206FA26"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Empat lajur terbagi atau jalan satu arah</w:t>
            </w:r>
          </w:p>
        </w:tc>
        <w:tc>
          <w:tcPr>
            <w:tcW w:w="2331" w:type="dxa"/>
            <w:tcBorders>
              <w:top w:val="single" w:sz="4" w:space="0" w:color="auto"/>
              <w:left w:val="nil"/>
              <w:bottom w:val="single" w:sz="4" w:space="0" w:color="auto"/>
              <w:right w:val="single" w:sz="4" w:space="0" w:color="000000"/>
            </w:tcBorders>
            <w:shd w:val="clear" w:color="auto" w:fill="auto"/>
            <w:noWrap/>
            <w:vAlign w:val="bottom"/>
            <w:hideMark/>
          </w:tcPr>
          <w:p w14:paraId="10B77D1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50</w:t>
            </w:r>
          </w:p>
        </w:tc>
        <w:tc>
          <w:tcPr>
            <w:tcW w:w="1553" w:type="dxa"/>
            <w:tcBorders>
              <w:top w:val="single" w:sz="4" w:space="0" w:color="auto"/>
              <w:left w:val="nil"/>
              <w:bottom w:val="single" w:sz="4" w:space="0" w:color="auto"/>
              <w:right w:val="single" w:sz="4" w:space="0" w:color="000000"/>
            </w:tcBorders>
            <w:shd w:val="clear" w:color="auto" w:fill="auto"/>
            <w:noWrap/>
            <w:vAlign w:val="bottom"/>
            <w:hideMark/>
          </w:tcPr>
          <w:p w14:paraId="6A479E5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er lajur</w:t>
            </w:r>
          </w:p>
        </w:tc>
      </w:tr>
      <w:tr w:rsidR="00310B47" w:rsidRPr="00310B47" w14:paraId="22FBC137" w14:textId="77777777" w:rsidTr="00310B47">
        <w:trPr>
          <w:trHeight w:val="270"/>
        </w:trPr>
        <w:tc>
          <w:tcPr>
            <w:tcW w:w="3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3F6E0"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Empat lajur tak terbagi</w:t>
            </w:r>
          </w:p>
        </w:tc>
        <w:tc>
          <w:tcPr>
            <w:tcW w:w="23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02CC9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00</w:t>
            </w:r>
          </w:p>
        </w:tc>
        <w:tc>
          <w:tcPr>
            <w:tcW w:w="15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F6ED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er lajur</w:t>
            </w:r>
          </w:p>
        </w:tc>
      </w:tr>
      <w:tr w:rsidR="00310B47" w:rsidRPr="00310B47" w14:paraId="4D6EFCF0" w14:textId="77777777" w:rsidTr="00310B47">
        <w:trPr>
          <w:trHeight w:val="270"/>
        </w:trPr>
        <w:tc>
          <w:tcPr>
            <w:tcW w:w="3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01AAC"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Dua lajur tak terbagi</w:t>
            </w:r>
          </w:p>
        </w:tc>
        <w:tc>
          <w:tcPr>
            <w:tcW w:w="23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7BFB1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00</w:t>
            </w:r>
          </w:p>
        </w:tc>
        <w:tc>
          <w:tcPr>
            <w:tcW w:w="15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5CB3E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 dua arah</w:t>
            </w:r>
          </w:p>
        </w:tc>
      </w:tr>
    </w:tbl>
    <w:p w14:paraId="35EA505D" w14:textId="77777777" w:rsidR="00310B47" w:rsidRPr="00310B47" w:rsidRDefault="00310B47" w:rsidP="00310B47">
      <w:pPr>
        <w:spacing w:after="0" w:line="360" w:lineRule="auto"/>
        <w:ind w:left="851" w:hanging="142"/>
        <w:jc w:val="both"/>
        <w:rPr>
          <w:rFonts w:ascii="Arial" w:hAnsi="Arial" w:cs="Arial"/>
          <w:sz w:val="24"/>
        </w:rPr>
      </w:pPr>
      <w:r w:rsidRPr="00310B47">
        <w:rPr>
          <w:rFonts w:ascii="Arial" w:hAnsi="Arial" w:cs="Arial"/>
          <w:sz w:val="24"/>
        </w:rPr>
        <w:t>Sumber : Manual Kapasitas Jalan Indonesia (MKJI, 1997), tabel : C-1:1, halaman : 5 – 50.</w:t>
      </w:r>
    </w:p>
    <w:p w14:paraId="7919DD11" w14:textId="77777777" w:rsidR="00310B47" w:rsidRPr="00310B47" w:rsidRDefault="00310B47" w:rsidP="00310B47">
      <w:pPr>
        <w:spacing w:after="0" w:line="360" w:lineRule="auto"/>
        <w:ind w:left="851" w:hanging="142"/>
        <w:jc w:val="both"/>
        <w:rPr>
          <w:rFonts w:ascii="Arial" w:hAnsi="Arial" w:cs="Arial"/>
          <w:sz w:val="24"/>
        </w:rPr>
      </w:pPr>
    </w:p>
    <w:p w14:paraId="7042DAD8" w14:textId="77777777" w:rsidR="00310B47" w:rsidRPr="00310B47" w:rsidRDefault="00310B47" w:rsidP="00310B47">
      <w:pPr>
        <w:numPr>
          <w:ilvl w:val="0"/>
          <w:numId w:val="27"/>
        </w:numPr>
        <w:tabs>
          <w:tab w:val="left" w:pos="1843"/>
        </w:tabs>
        <w:spacing w:after="0" w:line="360" w:lineRule="auto"/>
        <w:ind w:left="1418"/>
        <w:contextualSpacing/>
        <w:jc w:val="both"/>
        <w:rPr>
          <w:rFonts w:ascii="Arial" w:hAnsi="Arial" w:cs="Arial"/>
          <w:b/>
          <w:sz w:val="24"/>
        </w:rPr>
      </w:pPr>
      <w:r w:rsidRPr="00310B47">
        <w:rPr>
          <w:rFonts w:ascii="Arial" w:hAnsi="Arial" w:cs="Arial"/>
          <w:b/>
          <w:sz w:val="24"/>
        </w:rPr>
        <w:t>Faktor Penyesuaian lebar jalur (</w:t>
      </w:r>
      <w:r w:rsidRPr="00310B47">
        <w:rPr>
          <w:rFonts w:ascii="Arial" w:hAnsi="Arial" w:cs="Arial"/>
          <w:b/>
          <w:sz w:val="24"/>
          <w:lang w:val="en-ID"/>
        </w:rPr>
        <w:t>FC</w:t>
      </w:r>
      <w:r w:rsidRPr="00310B47">
        <w:rPr>
          <w:rFonts w:ascii="Arial" w:hAnsi="Arial" w:cs="Arial"/>
          <w:b/>
          <w:sz w:val="24"/>
          <w:vertAlign w:val="subscript"/>
          <w:lang w:val="en-ID"/>
        </w:rPr>
        <w:t>W</w:t>
      </w:r>
      <w:r w:rsidRPr="00310B47">
        <w:rPr>
          <w:rFonts w:ascii="Arial" w:hAnsi="Arial" w:cs="Arial"/>
          <w:b/>
          <w:sz w:val="24"/>
          <w:lang w:val="en-ID"/>
        </w:rPr>
        <w:t>)</w:t>
      </w:r>
    </w:p>
    <w:p w14:paraId="4FD29278"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r w:rsidRPr="00310B47">
        <w:rPr>
          <w:rFonts w:ascii="Arial" w:hAnsi="Arial" w:cs="Arial"/>
          <w:sz w:val="24"/>
          <w:lang w:val="en-ID"/>
        </w:rPr>
        <w:t>Faktor penyesuaian untuk lebar jalur lalu lintas ditentukan berdasarkan dengan tipe jalan dan lebar jalur lalu lintas efektif (W</w:t>
      </w:r>
      <w:r w:rsidRPr="00310B47">
        <w:rPr>
          <w:rFonts w:ascii="Arial" w:hAnsi="Arial" w:cs="Arial"/>
          <w:sz w:val="24"/>
          <w:vertAlign w:val="subscript"/>
          <w:lang w:val="en-ID"/>
        </w:rPr>
        <w:t>C</w:t>
      </w:r>
      <w:r w:rsidRPr="00310B47">
        <w:rPr>
          <w:rFonts w:ascii="Arial" w:hAnsi="Arial" w:cs="Arial"/>
          <w:sz w:val="24"/>
          <w:lang w:val="en-ID"/>
        </w:rPr>
        <w:t xml:space="preserve">). Nilai faktor penyesuaian kapasitas untuk lebar jalur lalu lintas menurut Manual Kapasitas Jalan Indonesia, (MKJI, 1997) dapat dilihat sebagai berikut : </w:t>
      </w:r>
    </w:p>
    <w:p w14:paraId="5C49E520"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19E7ED2C"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71825DB7"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3152202E"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36A9515D"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18A32FA9"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476815D3"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7F1A18AA"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273129DF"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24200A15"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7C2F98B3"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4901F966" w14:textId="77777777" w:rsidR="00310B47" w:rsidRPr="00310B47" w:rsidRDefault="00310B47" w:rsidP="00310B47">
      <w:pPr>
        <w:tabs>
          <w:tab w:val="left" w:pos="1985"/>
        </w:tabs>
        <w:spacing w:after="0" w:line="360" w:lineRule="auto"/>
        <w:ind w:left="1843"/>
        <w:contextualSpacing/>
        <w:jc w:val="both"/>
        <w:rPr>
          <w:rFonts w:ascii="Arial" w:hAnsi="Arial" w:cs="Arial"/>
          <w:sz w:val="24"/>
          <w:lang w:val="en-ID"/>
        </w:rPr>
      </w:pPr>
    </w:p>
    <w:p w14:paraId="6BC986F5" w14:textId="77777777" w:rsidR="00310B47" w:rsidRPr="00310B47" w:rsidRDefault="00310B47" w:rsidP="00310B47">
      <w:pPr>
        <w:spacing w:after="0" w:line="240" w:lineRule="auto"/>
        <w:jc w:val="center"/>
        <w:rPr>
          <w:rFonts w:ascii="Arial" w:hAnsi="Arial" w:cs="Arial"/>
          <w:iCs/>
          <w:sz w:val="24"/>
          <w:szCs w:val="24"/>
        </w:rPr>
      </w:pPr>
      <w:bookmarkStart w:id="255" w:name="_Toc109859962"/>
      <w:bookmarkStart w:id="256" w:name="_Toc110036816"/>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10</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Penyesuaian Kapasitas Untuk Lebar Jalur Lalu Lintas (FC</w:t>
      </w:r>
      <w:r w:rsidRPr="00310B47">
        <w:rPr>
          <w:rFonts w:ascii="Arial" w:hAnsi="Arial" w:cs="Arial"/>
          <w:iCs/>
          <w:sz w:val="24"/>
          <w:szCs w:val="24"/>
          <w:vertAlign w:val="subscript"/>
        </w:rPr>
        <w:t>W</w:t>
      </w:r>
      <w:r w:rsidRPr="00310B47">
        <w:rPr>
          <w:rFonts w:ascii="Arial" w:hAnsi="Arial" w:cs="Arial"/>
          <w:iCs/>
          <w:sz w:val="24"/>
          <w:szCs w:val="24"/>
        </w:rPr>
        <w:t>)</w:t>
      </w:r>
      <w:bookmarkEnd w:id="255"/>
      <w:bookmarkEnd w:id="256"/>
    </w:p>
    <w:tbl>
      <w:tblPr>
        <w:tblW w:w="8491" w:type="dxa"/>
        <w:tblInd w:w="263" w:type="dxa"/>
        <w:tblLook w:val="04A0" w:firstRow="1" w:lastRow="0" w:firstColumn="1" w:lastColumn="0" w:noHBand="0" w:noVBand="1"/>
      </w:tblPr>
      <w:tblGrid>
        <w:gridCol w:w="3513"/>
        <w:gridCol w:w="3380"/>
        <w:gridCol w:w="1598"/>
      </w:tblGrid>
      <w:tr w:rsidR="00310B47" w:rsidRPr="00310B47" w14:paraId="49285243" w14:textId="77777777" w:rsidTr="00310B47">
        <w:trPr>
          <w:trHeight w:val="257"/>
        </w:trPr>
        <w:tc>
          <w:tcPr>
            <w:tcW w:w="35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B5B1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Tipe Jalan </w:t>
            </w: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3EF2656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ebar jalur lalu lintas efektif (Wc) (m)</w:t>
            </w:r>
          </w:p>
        </w:tc>
        <w:tc>
          <w:tcPr>
            <w:tcW w:w="1598"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4284D3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FCw</w:t>
            </w:r>
          </w:p>
        </w:tc>
      </w:tr>
      <w:tr w:rsidR="00310B47" w:rsidRPr="00310B47" w14:paraId="5AE2F556" w14:textId="77777777" w:rsidTr="00310B47">
        <w:trPr>
          <w:trHeight w:val="257"/>
        </w:trPr>
        <w:tc>
          <w:tcPr>
            <w:tcW w:w="3513" w:type="dxa"/>
            <w:vMerge w:val="restart"/>
            <w:tcBorders>
              <w:top w:val="single" w:sz="4" w:space="0" w:color="auto"/>
              <w:left w:val="single" w:sz="4" w:space="0" w:color="auto"/>
              <w:bottom w:val="single" w:sz="4" w:space="0" w:color="auto"/>
              <w:right w:val="nil"/>
            </w:tcBorders>
            <w:shd w:val="clear" w:color="auto" w:fill="auto"/>
            <w:noWrap/>
            <w:vAlign w:val="center"/>
            <w:hideMark/>
          </w:tcPr>
          <w:p w14:paraId="2AE8AF3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Empat lajur terbagi atau jalan satu arah </w:t>
            </w: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3B972A9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er lajur</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90F7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w:t>
            </w:r>
          </w:p>
        </w:tc>
      </w:tr>
      <w:tr w:rsidR="00310B47" w:rsidRPr="00310B47" w14:paraId="3CA21E2E"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4FEACB6B"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7D8AA64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19ECE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2</w:t>
            </w:r>
          </w:p>
        </w:tc>
      </w:tr>
      <w:tr w:rsidR="00310B47" w:rsidRPr="00310B47" w14:paraId="77E153CF"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326C9065"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09EC49B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25</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D393F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6</w:t>
            </w:r>
          </w:p>
        </w:tc>
      </w:tr>
      <w:tr w:rsidR="00310B47" w:rsidRPr="00310B47" w14:paraId="5C354F70"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1A59128E"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662989D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5</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A803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r>
      <w:tr w:rsidR="00310B47" w:rsidRPr="00310B47" w14:paraId="087E10B2"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043561E5"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0EF9386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75</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49ED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4</w:t>
            </w:r>
          </w:p>
        </w:tc>
      </w:tr>
      <w:tr w:rsidR="00310B47" w:rsidRPr="00310B47" w14:paraId="6B4F4ECB"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675342CB"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0036668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8EBE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8</w:t>
            </w:r>
          </w:p>
        </w:tc>
      </w:tr>
      <w:tr w:rsidR="00310B47" w:rsidRPr="00310B47" w14:paraId="51199524" w14:textId="77777777" w:rsidTr="00310B47">
        <w:trPr>
          <w:trHeight w:val="257"/>
        </w:trPr>
        <w:tc>
          <w:tcPr>
            <w:tcW w:w="3513" w:type="dxa"/>
            <w:vMerge w:val="restart"/>
            <w:tcBorders>
              <w:top w:val="single" w:sz="4" w:space="0" w:color="auto"/>
              <w:left w:val="single" w:sz="4" w:space="0" w:color="auto"/>
              <w:bottom w:val="single" w:sz="4" w:space="0" w:color="auto"/>
              <w:right w:val="nil"/>
            </w:tcBorders>
            <w:shd w:val="clear" w:color="auto" w:fill="auto"/>
            <w:noWrap/>
            <w:vAlign w:val="center"/>
            <w:hideMark/>
          </w:tcPr>
          <w:p w14:paraId="5C8EA15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Empat lajur terbagi atau jalan satu arah </w:t>
            </w: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66D0F13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er lajur</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24D3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w:t>
            </w:r>
          </w:p>
        </w:tc>
      </w:tr>
      <w:tr w:rsidR="00310B47" w:rsidRPr="00310B47" w14:paraId="5BA98DFE"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5D7B75A5"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645D268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9C4FA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1</w:t>
            </w:r>
          </w:p>
        </w:tc>
      </w:tr>
      <w:tr w:rsidR="00310B47" w:rsidRPr="00310B47" w14:paraId="37EA7462"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12B92391"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6396206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25</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702F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r>
      <w:tr w:rsidR="00310B47" w:rsidRPr="00310B47" w14:paraId="7AD40F52"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387FB097"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15A6544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5</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FC870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r>
      <w:tr w:rsidR="00310B47" w:rsidRPr="00310B47" w14:paraId="73480F55"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345CB473"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63837CC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75</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62EA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5</w:t>
            </w:r>
          </w:p>
        </w:tc>
      </w:tr>
      <w:tr w:rsidR="00310B47" w:rsidRPr="00310B47" w14:paraId="5B84A2F1"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2E813434"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nil"/>
            </w:tcBorders>
            <w:shd w:val="clear" w:color="auto" w:fill="auto"/>
            <w:noWrap/>
            <w:vAlign w:val="bottom"/>
            <w:hideMark/>
          </w:tcPr>
          <w:p w14:paraId="2DBC805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44E1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9</w:t>
            </w:r>
          </w:p>
        </w:tc>
      </w:tr>
      <w:tr w:rsidR="00310B47" w:rsidRPr="00310B47" w14:paraId="06674136" w14:textId="77777777" w:rsidTr="00310B47">
        <w:trPr>
          <w:trHeight w:val="257"/>
        </w:trPr>
        <w:tc>
          <w:tcPr>
            <w:tcW w:w="3513" w:type="dxa"/>
            <w:vMerge w:val="restart"/>
            <w:tcBorders>
              <w:top w:val="single" w:sz="4" w:space="0" w:color="auto"/>
              <w:left w:val="single" w:sz="4" w:space="0" w:color="auto"/>
              <w:bottom w:val="single" w:sz="4" w:space="0" w:color="auto"/>
              <w:right w:val="nil"/>
            </w:tcBorders>
            <w:shd w:val="clear" w:color="auto" w:fill="auto"/>
            <w:noWrap/>
            <w:vAlign w:val="center"/>
            <w:hideMark/>
          </w:tcPr>
          <w:p w14:paraId="0A6BE88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Dua lajur tak terbagi</w:t>
            </w:r>
          </w:p>
        </w:tc>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4F30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 dua arah</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C989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w:t>
            </w:r>
          </w:p>
        </w:tc>
      </w:tr>
      <w:tr w:rsidR="00310B47" w:rsidRPr="00310B47" w14:paraId="4A51EFD9"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423D725C"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5900A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BAAB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56</w:t>
            </w:r>
          </w:p>
        </w:tc>
      </w:tr>
      <w:tr w:rsidR="00310B47" w:rsidRPr="00310B47" w14:paraId="4B7CA9D7"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446B33D8"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0C16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887C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7</w:t>
            </w:r>
          </w:p>
        </w:tc>
      </w:tr>
      <w:tr w:rsidR="00310B47" w:rsidRPr="00310B47" w14:paraId="6DD5EB48"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088C75D3"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0D58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C668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r>
      <w:tr w:rsidR="00310B47" w:rsidRPr="00310B47" w14:paraId="3B3F7B90"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42B029BC"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DDF7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B2039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4</w:t>
            </w:r>
          </w:p>
        </w:tc>
      </w:tr>
      <w:tr w:rsidR="00310B47" w:rsidRPr="00310B47" w14:paraId="1DB7054F"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0D740B66"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5F17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E336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5</w:t>
            </w:r>
          </w:p>
        </w:tc>
      </w:tr>
      <w:tr w:rsidR="00310B47" w:rsidRPr="00310B47" w14:paraId="1E7283D5"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11536A17"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19A54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6AC7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9</w:t>
            </w:r>
          </w:p>
        </w:tc>
      </w:tr>
      <w:tr w:rsidR="00310B47" w:rsidRPr="00310B47" w14:paraId="2398F6CC" w14:textId="77777777" w:rsidTr="00310B47">
        <w:trPr>
          <w:trHeight w:val="257"/>
        </w:trPr>
        <w:tc>
          <w:tcPr>
            <w:tcW w:w="3513" w:type="dxa"/>
            <w:vMerge/>
            <w:tcBorders>
              <w:top w:val="single" w:sz="4" w:space="0" w:color="auto"/>
              <w:left w:val="single" w:sz="4" w:space="0" w:color="auto"/>
              <w:bottom w:val="single" w:sz="4" w:space="0" w:color="auto"/>
              <w:right w:val="nil"/>
            </w:tcBorders>
            <w:vAlign w:val="center"/>
            <w:hideMark/>
          </w:tcPr>
          <w:p w14:paraId="2A3843DE"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906C0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DDE6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4</w:t>
            </w:r>
          </w:p>
        </w:tc>
      </w:tr>
    </w:tbl>
    <w:p w14:paraId="3E40B591" w14:textId="77777777" w:rsidR="00310B47" w:rsidRPr="00310B47" w:rsidRDefault="00310B47" w:rsidP="00310B47">
      <w:pPr>
        <w:spacing w:after="0" w:line="360" w:lineRule="auto"/>
        <w:ind w:firstLine="284"/>
        <w:jc w:val="both"/>
        <w:rPr>
          <w:rFonts w:ascii="Arial" w:hAnsi="Arial" w:cs="Arial"/>
          <w:sz w:val="24"/>
        </w:rPr>
      </w:pPr>
      <w:r w:rsidRPr="00310B47">
        <w:rPr>
          <w:rFonts w:ascii="Arial" w:hAnsi="Arial" w:cs="Arial"/>
          <w:sz w:val="24"/>
        </w:rPr>
        <w:t>Sumber : Manual Kapasitas Jalan Indonesia, (MKJI, 1997), tabel : C- 2:1, halaman : 5-51.</w:t>
      </w:r>
    </w:p>
    <w:p w14:paraId="53826420" w14:textId="77777777" w:rsidR="00310B47" w:rsidRPr="00310B47" w:rsidRDefault="00310B47" w:rsidP="00310B47">
      <w:pPr>
        <w:spacing w:after="0" w:line="360" w:lineRule="auto"/>
        <w:ind w:firstLine="284"/>
        <w:jc w:val="both"/>
        <w:rPr>
          <w:rFonts w:ascii="Arial" w:hAnsi="Arial" w:cs="Arial"/>
          <w:sz w:val="24"/>
        </w:rPr>
      </w:pPr>
    </w:p>
    <w:p w14:paraId="4C480168" w14:textId="77777777" w:rsidR="00310B47" w:rsidRPr="00310B47" w:rsidRDefault="00310B47" w:rsidP="00310B47">
      <w:pPr>
        <w:spacing w:after="0" w:line="360" w:lineRule="auto"/>
        <w:ind w:firstLine="284"/>
        <w:jc w:val="both"/>
        <w:rPr>
          <w:rFonts w:ascii="Arial" w:hAnsi="Arial" w:cs="Arial"/>
          <w:sz w:val="24"/>
        </w:rPr>
      </w:pPr>
    </w:p>
    <w:p w14:paraId="016ACE33" w14:textId="77777777" w:rsidR="00310B47" w:rsidRPr="00310B47" w:rsidRDefault="00310B47" w:rsidP="00310B47">
      <w:pPr>
        <w:spacing w:after="0" w:line="360" w:lineRule="auto"/>
        <w:ind w:firstLine="284"/>
        <w:jc w:val="both"/>
        <w:rPr>
          <w:rFonts w:ascii="Arial" w:hAnsi="Arial" w:cs="Arial"/>
          <w:sz w:val="24"/>
        </w:rPr>
      </w:pPr>
    </w:p>
    <w:p w14:paraId="79751EB7" w14:textId="77777777" w:rsidR="00310B47" w:rsidRPr="00310B47" w:rsidRDefault="00310B47" w:rsidP="00310B47">
      <w:pPr>
        <w:spacing w:after="0" w:line="360" w:lineRule="auto"/>
        <w:ind w:firstLine="284"/>
        <w:jc w:val="both"/>
        <w:rPr>
          <w:rFonts w:ascii="Arial" w:hAnsi="Arial" w:cs="Arial"/>
          <w:sz w:val="24"/>
        </w:rPr>
      </w:pPr>
    </w:p>
    <w:p w14:paraId="1D28486C" w14:textId="77777777" w:rsidR="00310B47" w:rsidRPr="00310B47" w:rsidRDefault="00310B47" w:rsidP="00310B47">
      <w:pPr>
        <w:spacing w:after="0" w:line="360" w:lineRule="auto"/>
        <w:ind w:firstLine="284"/>
        <w:jc w:val="both"/>
        <w:rPr>
          <w:rFonts w:ascii="Arial" w:hAnsi="Arial" w:cs="Arial"/>
          <w:sz w:val="24"/>
        </w:rPr>
      </w:pPr>
    </w:p>
    <w:p w14:paraId="2D6F1281" w14:textId="77777777" w:rsidR="00310B47" w:rsidRPr="00310B47" w:rsidRDefault="00310B47" w:rsidP="00310B47">
      <w:pPr>
        <w:spacing w:after="0" w:line="360" w:lineRule="auto"/>
        <w:ind w:firstLine="284"/>
        <w:jc w:val="both"/>
        <w:rPr>
          <w:rFonts w:ascii="Arial" w:hAnsi="Arial" w:cs="Arial"/>
          <w:sz w:val="24"/>
        </w:rPr>
      </w:pPr>
    </w:p>
    <w:p w14:paraId="1925AC58" w14:textId="77777777" w:rsidR="00310B47" w:rsidRPr="00310B47" w:rsidRDefault="00310B47" w:rsidP="00310B47">
      <w:pPr>
        <w:spacing w:after="0" w:line="360" w:lineRule="auto"/>
        <w:ind w:firstLine="284"/>
        <w:jc w:val="both"/>
        <w:rPr>
          <w:rFonts w:ascii="Arial" w:hAnsi="Arial" w:cs="Arial"/>
          <w:sz w:val="24"/>
        </w:rPr>
      </w:pPr>
    </w:p>
    <w:p w14:paraId="55515866" w14:textId="77777777" w:rsidR="00310B47" w:rsidRPr="00310B47" w:rsidRDefault="00310B47" w:rsidP="00310B47">
      <w:pPr>
        <w:spacing w:after="0" w:line="360" w:lineRule="auto"/>
        <w:ind w:firstLine="284"/>
        <w:jc w:val="both"/>
        <w:rPr>
          <w:rFonts w:ascii="Arial" w:hAnsi="Arial" w:cs="Arial"/>
          <w:sz w:val="24"/>
        </w:rPr>
      </w:pPr>
    </w:p>
    <w:p w14:paraId="2CB9363E" w14:textId="77777777" w:rsidR="00310B47" w:rsidRPr="00310B47" w:rsidRDefault="00310B47" w:rsidP="00310B47">
      <w:pPr>
        <w:numPr>
          <w:ilvl w:val="0"/>
          <w:numId w:val="27"/>
        </w:numPr>
        <w:tabs>
          <w:tab w:val="left" w:pos="1843"/>
        </w:tabs>
        <w:spacing w:after="0" w:line="360" w:lineRule="auto"/>
        <w:ind w:left="1418" w:hanging="22"/>
        <w:contextualSpacing/>
        <w:jc w:val="both"/>
        <w:rPr>
          <w:rFonts w:ascii="Arial" w:hAnsi="Arial" w:cs="Arial"/>
          <w:b/>
          <w:sz w:val="24"/>
        </w:rPr>
      </w:pPr>
      <w:r w:rsidRPr="00310B47">
        <w:rPr>
          <w:rFonts w:ascii="Arial" w:hAnsi="Arial" w:cs="Arial"/>
          <w:b/>
          <w:sz w:val="24"/>
        </w:rPr>
        <w:t>Faktor Penyesuaian Pemisah Arah (</w:t>
      </w:r>
      <w:r w:rsidRPr="00310B47">
        <w:rPr>
          <w:rFonts w:ascii="Arial" w:hAnsi="Arial" w:cs="Arial"/>
          <w:b/>
          <w:sz w:val="24"/>
          <w:lang w:val="en-ID"/>
        </w:rPr>
        <w:t>FC</w:t>
      </w:r>
      <w:r w:rsidRPr="00310B47">
        <w:rPr>
          <w:rFonts w:ascii="Arial" w:hAnsi="Arial" w:cs="Arial"/>
          <w:b/>
          <w:sz w:val="24"/>
          <w:vertAlign w:val="subscript"/>
          <w:lang w:val="en-ID"/>
        </w:rPr>
        <w:t>SP</w:t>
      </w:r>
      <w:r w:rsidRPr="00310B47">
        <w:rPr>
          <w:rFonts w:ascii="Arial" w:hAnsi="Arial" w:cs="Arial"/>
          <w:b/>
          <w:sz w:val="24"/>
          <w:lang w:val="en-ID"/>
        </w:rPr>
        <w:t>)</w:t>
      </w:r>
    </w:p>
    <w:p w14:paraId="5862C5A8" w14:textId="77777777" w:rsidR="00310B47" w:rsidRPr="00310B47" w:rsidRDefault="00310B47" w:rsidP="00310B47">
      <w:pPr>
        <w:spacing w:after="0" w:line="360" w:lineRule="auto"/>
        <w:ind w:left="1843"/>
        <w:contextualSpacing/>
        <w:jc w:val="both"/>
        <w:rPr>
          <w:rFonts w:ascii="Arial" w:hAnsi="Arial" w:cs="Arial"/>
          <w:sz w:val="24"/>
        </w:rPr>
      </w:pPr>
      <w:r w:rsidRPr="00310B47">
        <w:rPr>
          <w:rFonts w:ascii="Arial" w:hAnsi="Arial" w:cs="Arial"/>
          <w:sz w:val="24"/>
        </w:rPr>
        <w:t xml:space="preserve">Faktor penyesuaian pembagian arah jalan didasarkan pada kondisi dan distribusi arus lalulintas dari kedua arah jalan atau tipe jalan tanpa pembatas median. Untuk jalan satu arah atau jalan dengn median, faktor koreksi pembagian arah jalan adalah 1,0. Faktor penyesuaian pemisah jalan dapat dilihat sebagai berikut : </w:t>
      </w:r>
    </w:p>
    <w:p w14:paraId="6045B5C4" w14:textId="77777777" w:rsidR="00310B47" w:rsidRPr="00310B47" w:rsidRDefault="00310B47" w:rsidP="00310B47">
      <w:pPr>
        <w:spacing w:after="0" w:line="360" w:lineRule="auto"/>
        <w:ind w:firstLine="567"/>
        <w:contextualSpacing/>
        <w:jc w:val="center"/>
        <w:rPr>
          <w:rFonts w:ascii="Arial" w:hAnsi="Arial" w:cs="Arial"/>
          <w:sz w:val="24"/>
        </w:rPr>
      </w:pPr>
    </w:p>
    <w:p w14:paraId="6D5B0415" w14:textId="77777777" w:rsidR="00310B47" w:rsidRPr="00310B47" w:rsidRDefault="00310B47" w:rsidP="00310B47">
      <w:pPr>
        <w:spacing w:after="0" w:line="240" w:lineRule="auto"/>
        <w:ind w:firstLine="567"/>
        <w:jc w:val="center"/>
        <w:rPr>
          <w:rFonts w:ascii="Arial" w:hAnsi="Arial" w:cs="Arial"/>
          <w:iCs/>
          <w:sz w:val="24"/>
          <w:szCs w:val="24"/>
        </w:rPr>
      </w:pPr>
      <w:bookmarkStart w:id="257" w:name="_Toc109859963"/>
      <w:bookmarkStart w:id="258" w:name="_Toc110036817"/>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11</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Faktor Penyesuaian Kapasitas Pemisah Arah (FC</w:t>
      </w:r>
      <w:r w:rsidRPr="00310B47">
        <w:rPr>
          <w:rFonts w:ascii="Arial" w:hAnsi="Arial" w:cs="Arial"/>
          <w:iCs/>
          <w:sz w:val="24"/>
          <w:szCs w:val="24"/>
          <w:vertAlign w:val="subscript"/>
        </w:rPr>
        <w:t>sp</w:t>
      </w:r>
      <w:r w:rsidRPr="00310B47">
        <w:rPr>
          <w:rFonts w:ascii="Arial" w:hAnsi="Arial" w:cs="Arial"/>
          <w:iCs/>
          <w:sz w:val="24"/>
          <w:szCs w:val="24"/>
        </w:rPr>
        <w:t>)</w:t>
      </w:r>
      <w:bookmarkEnd w:id="257"/>
      <w:bookmarkEnd w:id="258"/>
    </w:p>
    <w:tbl>
      <w:tblPr>
        <w:tblW w:w="9003" w:type="dxa"/>
        <w:tblInd w:w="414" w:type="dxa"/>
        <w:tblLook w:val="04A0" w:firstRow="1" w:lastRow="0" w:firstColumn="1" w:lastColumn="0" w:noHBand="0" w:noVBand="1"/>
      </w:tblPr>
      <w:tblGrid>
        <w:gridCol w:w="966"/>
        <w:gridCol w:w="3037"/>
        <w:gridCol w:w="1000"/>
        <w:gridCol w:w="1000"/>
        <w:gridCol w:w="1000"/>
        <w:gridCol w:w="1000"/>
        <w:gridCol w:w="1000"/>
      </w:tblGrid>
      <w:tr w:rsidR="00310B47" w:rsidRPr="00310B47" w14:paraId="78449900" w14:textId="77777777" w:rsidTr="00310B47">
        <w:trPr>
          <w:trHeight w:val="540"/>
        </w:trPr>
        <w:tc>
          <w:tcPr>
            <w:tcW w:w="400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B87856"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Pemisah arah SP % - %</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D6BDC"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50 -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FB0FC"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xml:space="preserve">55 - 45 </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459A20"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60 – 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68AA8"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65 - 3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71F804"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70 - 30</w:t>
            </w:r>
          </w:p>
        </w:tc>
      </w:tr>
      <w:tr w:rsidR="00310B47" w:rsidRPr="00310B47" w14:paraId="16A9AE66" w14:textId="77777777" w:rsidTr="00310B47">
        <w:trPr>
          <w:trHeight w:val="540"/>
        </w:trPr>
        <w:tc>
          <w:tcPr>
            <w:tcW w:w="9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AAE9640"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FCsp</w:t>
            </w:r>
          </w:p>
        </w:tc>
        <w:tc>
          <w:tcPr>
            <w:tcW w:w="30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6FBD4"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Dua lajur 2/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B7C11D"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87238"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28B68"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6B1668"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4776E8"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88</w:t>
            </w:r>
          </w:p>
        </w:tc>
      </w:tr>
      <w:tr w:rsidR="00310B47" w:rsidRPr="00310B47" w14:paraId="009126A4" w14:textId="77777777" w:rsidTr="00310B47">
        <w:trPr>
          <w:trHeight w:val="540"/>
        </w:trPr>
        <w:tc>
          <w:tcPr>
            <w:tcW w:w="966" w:type="dxa"/>
            <w:vMerge/>
            <w:tcBorders>
              <w:top w:val="single" w:sz="4" w:space="0" w:color="auto"/>
              <w:left w:val="single" w:sz="4" w:space="0" w:color="auto"/>
              <w:bottom w:val="single" w:sz="4" w:space="0" w:color="000000"/>
              <w:right w:val="single" w:sz="4" w:space="0" w:color="000000"/>
            </w:tcBorders>
            <w:vAlign w:val="center"/>
            <w:hideMark/>
          </w:tcPr>
          <w:p w14:paraId="06944C4F" w14:textId="77777777" w:rsidR="00310B47" w:rsidRPr="00310B47" w:rsidRDefault="00310B47" w:rsidP="00310B47">
            <w:pPr>
              <w:spacing w:after="0" w:line="360" w:lineRule="auto"/>
              <w:jc w:val="both"/>
              <w:rPr>
                <w:rFonts w:ascii="Arial" w:eastAsia="Times New Roman" w:hAnsi="Arial" w:cs="Arial"/>
                <w:color w:val="000000"/>
                <w:sz w:val="24"/>
              </w:rPr>
            </w:pPr>
          </w:p>
        </w:tc>
        <w:tc>
          <w:tcPr>
            <w:tcW w:w="3037" w:type="dxa"/>
            <w:tcBorders>
              <w:top w:val="single" w:sz="4" w:space="0" w:color="auto"/>
              <w:left w:val="nil"/>
              <w:bottom w:val="single" w:sz="4" w:space="0" w:color="auto"/>
              <w:right w:val="single" w:sz="4" w:space="0" w:color="000000"/>
            </w:tcBorders>
            <w:shd w:val="clear" w:color="auto" w:fill="auto"/>
            <w:noWrap/>
            <w:vAlign w:val="bottom"/>
            <w:hideMark/>
          </w:tcPr>
          <w:p w14:paraId="02403098"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Empat lajur 4/2</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7394EC0A"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w:t>
            </w:r>
          </w:p>
        </w:tc>
        <w:tc>
          <w:tcPr>
            <w:tcW w:w="1000" w:type="dxa"/>
            <w:tcBorders>
              <w:top w:val="single" w:sz="4" w:space="0" w:color="auto"/>
              <w:left w:val="nil"/>
              <w:bottom w:val="single" w:sz="4" w:space="0" w:color="auto"/>
              <w:right w:val="nil"/>
            </w:tcBorders>
            <w:shd w:val="clear" w:color="auto" w:fill="auto"/>
            <w:noWrap/>
            <w:vAlign w:val="bottom"/>
            <w:hideMark/>
          </w:tcPr>
          <w:p w14:paraId="33303E03"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8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7C5BD"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7</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76F9DCE4"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55</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6A9C12FB"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4</w:t>
            </w:r>
          </w:p>
        </w:tc>
      </w:tr>
    </w:tbl>
    <w:p w14:paraId="5B8413EE" w14:textId="77777777" w:rsidR="00310B47" w:rsidRPr="00310B47" w:rsidRDefault="00310B47" w:rsidP="00310B47">
      <w:pPr>
        <w:spacing w:after="0" w:line="360" w:lineRule="auto"/>
        <w:ind w:left="567" w:hanging="273"/>
        <w:jc w:val="both"/>
        <w:rPr>
          <w:rFonts w:ascii="Arial" w:hAnsi="Arial" w:cs="Arial"/>
          <w:sz w:val="24"/>
        </w:rPr>
      </w:pPr>
      <w:r w:rsidRPr="00310B47">
        <w:rPr>
          <w:rFonts w:ascii="Arial" w:hAnsi="Arial" w:cs="Arial"/>
          <w:sz w:val="24"/>
        </w:rPr>
        <w:t xml:space="preserve"> Sumber : Manual Kapasitas Jalan Indonesia, (MKJI, 1997), tabel : C – 3:1, halaman : 5 – 52.</w:t>
      </w:r>
    </w:p>
    <w:p w14:paraId="74FD6DB2" w14:textId="77777777" w:rsidR="00310B47" w:rsidRPr="00310B47" w:rsidRDefault="00310B47" w:rsidP="00310B47">
      <w:pPr>
        <w:spacing w:after="0" w:line="360" w:lineRule="auto"/>
        <w:jc w:val="both"/>
        <w:rPr>
          <w:rFonts w:ascii="Arial" w:hAnsi="Arial" w:cs="Arial"/>
          <w:sz w:val="24"/>
        </w:rPr>
      </w:pPr>
    </w:p>
    <w:p w14:paraId="396641F9" w14:textId="77777777" w:rsidR="00310B47" w:rsidRPr="00310B47" w:rsidRDefault="00310B47" w:rsidP="00310B47">
      <w:pPr>
        <w:numPr>
          <w:ilvl w:val="0"/>
          <w:numId w:val="27"/>
        </w:numPr>
        <w:tabs>
          <w:tab w:val="left" w:pos="1843"/>
        </w:tabs>
        <w:spacing w:after="0" w:line="360" w:lineRule="auto"/>
        <w:ind w:left="1418"/>
        <w:contextualSpacing/>
        <w:jc w:val="both"/>
        <w:rPr>
          <w:rFonts w:ascii="Arial" w:hAnsi="Arial" w:cs="Arial"/>
          <w:b/>
          <w:sz w:val="24"/>
        </w:rPr>
      </w:pPr>
      <w:r w:rsidRPr="00310B47">
        <w:rPr>
          <w:rFonts w:ascii="Arial" w:hAnsi="Arial" w:cs="Arial"/>
          <w:b/>
          <w:sz w:val="24"/>
        </w:rPr>
        <w:t>Faktor Penyesuaian Hambatan Samping (</w:t>
      </w:r>
      <w:r w:rsidRPr="00310B47">
        <w:rPr>
          <w:rFonts w:ascii="Arial" w:hAnsi="Arial" w:cs="Arial"/>
          <w:b/>
          <w:sz w:val="24"/>
          <w:lang w:val="en-ID"/>
        </w:rPr>
        <w:t>FC</w:t>
      </w:r>
      <w:r w:rsidRPr="00310B47">
        <w:rPr>
          <w:rFonts w:ascii="Arial" w:hAnsi="Arial" w:cs="Arial"/>
          <w:b/>
          <w:sz w:val="24"/>
          <w:vertAlign w:val="subscript"/>
          <w:lang w:val="en-ID"/>
        </w:rPr>
        <w:t>SF</w:t>
      </w:r>
      <w:r w:rsidRPr="00310B47">
        <w:rPr>
          <w:rFonts w:ascii="Arial" w:hAnsi="Arial" w:cs="Arial"/>
          <w:b/>
          <w:sz w:val="24"/>
        </w:rPr>
        <w:t>)</w:t>
      </w:r>
    </w:p>
    <w:p w14:paraId="22FDAE1F" w14:textId="77777777" w:rsidR="00310B47" w:rsidRPr="00310B47" w:rsidRDefault="00310B47" w:rsidP="00310B47">
      <w:pPr>
        <w:spacing w:after="0" w:line="360" w:lineRule="auto"/>
        <w:ind w:left="1843"/>
        <w:contextualSpacing/>
        <w:jc w:val="both"/>
        <w:rPr>
          <w:rFonts w:ascii="Arial" w:hAnsi="Arial" w:cs="Arial"/>
          <w:sz w:val="24"/>
        </w:rPr>
      </w:pPr>
      <w:r w:rsidRPr="00310B47">
        <w:rPr>
          <w:rFonts w:ascii="Arial" w:hAnsi="Arial" w:cs="Arial"/>
          <w:sz w:val="24"/>
        </w:rPr>
        <w:t>Faktor penyesuaian kapasitas untuk hambatan samping (FC</w:t>
      </w:r>
      <w:r w:rsidRPr="00310B47">
        <w:rPr>
          <w:rFonts w:ascii="Arial" w:hAnsi="Arial" w:cs="Arial"/>
          <w:sz w:val="24"/>
          <w:vertAlign w:val="subscript"/>
        </w:rPr>
        <w:t>SF</w:t>
      </w:r>
      <w:r w:rsidRPr="00310B47">
        <w:rPr>
          <w:rFonts w:ascii="Arial" w:hAnsi="Arial" w:cs="Arial"/>
          <w:sz w:val="24"/>
        </w:rPr>
        <w:t xml:space="preserve">) ditentukan dengan tipe jalan, kelas hambatan samping dan lebar bahu rata-rata (ws). Nilai faktor penyesuaian hambatan samping menurut Manual Kapasitas Jalan Indonesia, (MKJI, 1997) dapat dilihat sebagai berikut : </w:t>
      </w:r>
    </w:p>
    <w:p w14:paraId="790DABBB" w14:textId="77777777" w:rsidR="00310B47" w:rsidRPr="00310B47" w:rsidRDefault="00310B47" w:rsidP="00310B47">
      <w:pPr>
        <w:spacing w:after="0" w:line="360" w:lineRule="auto"/>
        <w:ind w:firstLine="567"/>
        <w:contextualSpacing/>
        <w:jc w:val="center"/>
        <w:rPr>
          <w:rFonts w:ascii="Arial" w:hAnsi="Arial" w:cs="Arial"/>
          <w:sz w:val="24"/>
          <w:szCs w:val="24"/>
        </w:rPr>
      </w:pPr>
    </w:p>
    <w:p w14:paraId="1C822849" w14:textId="77777777" w:rsidR="00310B47" w:rsidRPr="00310B47" w:rsidRDefault="00310B47" w:rsidP="00310B47">
      <w:pPr>
        <w:spacing w:after="0" w:line="240" w:lineRule="auto"/>
        <w:ind w:firstLine="567"/>
        <w:jc w:val="center"/>
        <w:rPr>
          <w:rFonts w:ascii="Arial" w:hAnsi="Arial" w:cs="Arial"/>
          <w:iCs/>
          <w:sz w:val="24"/>
          <w:szCs w:val="24"/>
        </w:rPr>
      </w:pPr>
      <w:bookmarkStart w:id="259" w:name="_Toc109859964"/>
      <w:bookmarkStart w:id="260" w:name="_Toc110036818"/>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12</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Faktor Penyesuaian Kapasitas Untuk Hambatan Samping (FC</w:t>
      </w:r>
      <w:r w:rsidRPr="00310B47">
        <w:rPr>
          <w:rFonts w:ascii="Arial" w:hAnsi="Arial" w:cs="Arial"/>
          <w:iCs/>
          <w:sz w:val="24"/>
          <w:szCs w:val="24"/>
          <w:vertAlign w:val="subscript"/>
        </w:rPr>
        <w:t>SF</w:t>
      </w:r>
      <w:r w:rsidRPr="00310B47">
        <w:rPr>
          <w:rFonts w:ascii="Arial" w:hAnsi="Arial" w:cs="Arial"/>
          <w:iCs/>
          <w:sz w:val="24"/>
          <w:szCs w:val="24"/>
        </w:rPr>
        <w:t>)</w:t>
      </w:r>
      <w:bookmarkEnd w:id="259"/>
      <w:bookmarkEnd w:id="260"/>
    </w:p>
    <w:tbl>
      <w:tblPr>
        <w:tblW w:w="9548" w:type="dxa"/>
        <w:tblInd w:w="-5" w:type="dxa"/>
        <w:tblLook w:val="04A0" w:firstRow="1" w:lastRow="0" w:firstColumn="1" w:lastColumn="0" w:noHBand="0" w:noVBand="1"/>
      </w:tblPr>
      <w:tblGrid>
        <w:gridCol w:w="2006"/>
        <w:gridCol w:w="1895"/>
        <w:gridCol w:w="1579"/>
        <w:gridCol w:w="1245"/>
        <w:gridCol w:w="1579"/>
        <w:gridCol w:w="1244"/>
      </w:tblGrid>
      <w:tr w:rsidR="00310B47" w:rsidRPr="00310B47" w14:paraId="5B155AF9" w14:textId="77777777" w:rsidTr="00310B47">
        <w:trPr>
          <w:trHeight w:val="259"/>
        </w:trPr>
        <w:tc>
          <w:tcPr>
            <w:tcW w:w="2006"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48503C0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Tipe jalan </w:t>
            </w:r>
          </w:p>
        </w:tc>
        <w:tc>
          <w:tcPr>
            <w:tcW w:w="1895"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491BCBA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Kelas hambatan samping </w:t>
            </w:r>
          </w:p>
        </w:tc>
        <w:tc>
          <w:tcPr>
            <w:tcW w:w="564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4A5FDFB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Faktor penyesuaian untuk hambatan samping dan jarak kereb penghalang </w:t>
            </w:r>
            <w:r w:rsidRPr="00310B47">
              <w:rPr>
                <w:rFonts w:ascii="Arial" w:hAnsi="Arial" w:cs="Arial"/>
                <w:sz w:val="24"/>
                <w:szCs w:val="24"/>
              </w:rPr>
              <w:t>(FC</w:t>
            </w:r>
            <w:r w:rsidRPr="00310B47">
              <w:rPr>
                <w:rFonts w:ascii="Arial" w:hAnsi="Arial" w:cs="Arial"/>
                <w:sz w:val="24"/>
                <w:szCs w:val="24"/>
                <w:vertAlign w:val="subscript"/>
              </w:rPr>
              <w:t>SF</w:t>
            </w:r>
            <w:r w:rsidRPr="00310B47">
              <w:rPr>
                <w:rFonts w:ascii="Arial" w:hAnsi="Arial" w:cs="Arial"/>
                <w:sz w:val="24"/>
                <w:szCs w:val="24"/>
              </w:rPr>
              <w:t>)</w:t>
            </w:r>
          </w:p>
        </w:tc>
      </w:tr>
      <w:tr w:rsidR="00310B47" w:rsidRPr="00310B47" w14:paraId="1BB207DF" w14:textId="77777777" w:rsidTr="00310B47">
        <w:trPr>
          <w:trHeight w:val="259"/>
        </w:trPr>
        <w:tc>
          <w:tcPr>
            <w:tcW w:w="2006" w:type="dxa"/>
            <w:vMerge/>
            <w:tcBorders>
              <w:top w:val="single" w:sz="4" w:space="0" w:color="auto"/>
              <w:left w:val="single" w:sz="4" w:space="0" w:color="auto"/>
              <w:bottom w:val="single" w:sz="4" w:space="0" w:color="000000"/>
              <w:right w:val="nil"/>
            </w:tcBorders>
            <w:vAlign w:val="center"/>
            <w:hideMark/>
          </w:tcPr>
          <w:p w14:paraId="5D4FDBD8"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vMerge/>
            <w:tcBorders>
              <w:top w:val="single" w:sz="4" w:space="0" w:color="auto"/>
              <w:left w:val="single" w:sz="4" w:space="0" w:color="auto"/>
              <w:bottom w:val="single" w:sz="4" w:space="0" w:color="000000"/>
              <w:right w:val="single" w:sz="4" w:space="0" w:color="auto"/>
            </w:tcBorders>
            <w:vAlign w:val="center"/>
            <w:hideMark/>
          </w:tcPr>
          <w:p w14:paraId="5BB1E20E"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564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3A253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Jarak : Kereb - Penghalang Wk (m) </w:t>
            </w:r>
          </w:p>
        </w:tc>
      </w:tr>
      <w:tr w:rsidR="00310B47" w:rsidRPr="00310B47" w14:paraId="266CB3F9" w14:textId="77777777" w:rsidTr="00310B47">
        <w:trPr>
          <w:trHeight w:val="259"/>
        </w:trPr>
        <w:tc>
          <w:tcPr>
            <w:tcW w:w="2006" w:type="dxa"/>
            <w:vMerge/>
            <w:tcBorders>
              <w:top w:val="single" w:sz="4" w:space="0" w:color="auto"/>
              <w:left w:val="single" w:sz="4" w:space="0" w:color="auto"/>
              <w:bottom w:val="single" w:sz="4" w:space="0" w:color="000000"/>
              <w:right w:val="nil"/>
            </w:tcBorders>
            <w:vAlign w:val="center"/>
            <w:hideMark/>
          </w:tcPr>
          <w:p w14:paraId="17E4B089"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vMerge/>
            <w:tcBorders>
              <w:top w:val="single" w:sz="4" w:space="0" w:color="auto"/>
              <w:left w:val="single" w:sz="4" w:space="0" w:color="auto"/>
              <w:bottom w:val="single" w:sz="4" w:space="0" w:color="auto"/>
              <w:right w:val="single" w:sz="4" w:space="0" w:color="auto"/>
            </w:tcBorders>
            <w:vAlign w:val="center"/>
            <w:hideMark/>
          </w:tcPr>
          <w:p w14:paraId="3B5525ED"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579" w:type="dxa"/>
            <w:tcBorders>
              <w:top w:val="single" w:sz="4" w:space="0" w:color="auto"/>
              <w:left w:val="single" w:sz="4" w:space="0" w:color="auto"/>
              <w:bottom w:val="single" w:sz="4" w:space="0" w:color="auto"/>
              <w:right w:val="nil"/>
            </w:tcBorders>
            <w:shd w:val="clear" w:color="auto" w:fill="auto"/>
            <w:noWrap/>
            <w:vAlign w:val="center"/>
            <w:hideMark/>
          </w:tcPr>
          <w:p w14:paraId="4C9CCAB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5 m</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AA61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 m</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37630D6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 m</w:t>
            </w:r>
          </w:p>
        </w:tc>
        <w:tc>
          <w:tcPr>
            <w:tcW w:w="1244" w:type="dxa"/>
            <w:tcBorders>
              <w:top w:val="single" w:sz="4" w:space="0" w:color="auto"/>
              <w:left w:val="nil"/>
              <w:bottom w:val="single" w:sz="4" w:space="0" w:color="auto"/>
              <w:right w:val="single" w:sz="4" w:space="0" w:color="auto"/>
            </w:tcBorders>
            <w:shd w:val="clear" w:color="auto" w:fill="auto"/>
            <w:noWrap/>
            <w:vAlign w:val="center"/>
            <w:hideMark/>
          </w:tcPr>
          <w:p w14:paraId="6E073AE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 m</w:t>
            </w:r>
          </w:p>
        </w:tc>
      </w:tr>
      <w:tr w:rsidR="00310B47" w:rsidRPr="00310B47" w14:paraId="160E826E" w14:textId="77777777" w:rsidTr="00310B47">
        <w:trPr>
          <w:trHeight w:val="259"/>
        </w:trPr>
        <w:tc>
          <w:tcPr>
            <w:tcW w:w="200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341268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2 D</w:t>
            </w: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6F14E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V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1CD4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D74E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7</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69FC9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9</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CC5D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1</w:t>
            </w:r>
          </w:p>
        </w:tc>
      </w:tr>
      <w:tr w:rsidR="00310B47" w:rsidRPr="00310B47" w14:paraId="27D910B5"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45AE67B7"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CDA25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9825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4</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69962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6</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119A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8</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1CED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r>
      <w:tr w:rsidR="00310B47" w:rsidRPr="00310B47" w14:paraId="4A9E5880"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4D62BA3B"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F586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F41A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1</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C5B20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A952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8A2E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8</w:t>
            </w:r>
          </w:p>
        </w:tc>
      </w:tr>
      <w:tr w:rsidR="00310B47" w:rsidRPr="00310B47" w14:paraId="2AAA8B7A"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37B60583"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E325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E96A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6</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5D34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9</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7A32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2</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CC321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r>
      <w:tr w:rsidR="00310B47" w:rsidRPr="00310B47" w14:paraId="5D22726E"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6BB5892E"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C9CF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VH</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DFE3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1</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0DE84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5</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3FDD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8</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F426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2</w:t>
            </w:r>
          </w:p>
        </w:tc>
      </w:tr>
      <w:tr w:rsidR="00310B47" w:rsidRPr="00310B47" w14:paraId="6A651C43" w14:textId="77777777" w:rsidTr="00310B47">
        <w:trPr>
          <w:trHeight w:val="259"/>
        </w:trPr>
        <w:tc>
          <w:tcPr>
            <w:tcW w:w="2006" w:type="dxa"/>
            <w:vMerge w:val="restart"/>
            <w:tcBorders>
              <w:top w:val="single" w:sz="4" w:space="0" w:color="auto"/>
              <w:left w:val="single" w:sz="4" w:space="0" w:color="auto"/>
              <w:right w:val="single" w:sz="4" w:space="0" w:color="auto"/>
            </w:tcBorders>
            <w:vAlign w:val="center"/>
          </w:tcPr>
          <w:p w14:paraId="0D8CD51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Tipe jalan </w:t>
            </w:r>
          </w:p>
        </w:tc>
        <w:tc>
          <w:tcPr>
            <w:tcW w:w="1895" w:type="dxa"/>
            <w:vMerge w:val="restart"/>
            <w:tcBorders>
              <w:top w:val="single" w:sz="4" w:space="0" w:color="auto"/>
              <w:left w:val="single" w:sz="4" w:space="0" w:color="auto"/>
              <w:right w:val="single" w:sz="4" w:space="0" w:color="auto"/>
            </w:tcBorders>
            <w:shd w:val="clear" w:color="auto" w:fill="auto"/>
            <w:noWrap/>
            <w:vAlign w:val="center"/>
          </w:tcPr>
          <w:p w14:paraId="6ED7486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Kelas hambatan samping </w:t>
            </w:r>
          </w:p>
        </w:tc>
        <w:tc>
          <w:tcPr>
            <w:tcW w:w="5647"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5401F6C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Faktor penyesuaian untuk hambatan samping dan jarak kereb penghalang </w:t>
            </w:r>
            <w:r w:rsidRPr="00310B47">
              <w:rPr>
                <w:rFonts w:ascii="Arial" w:hAnsi="Arial" w:cs="Arial"/>
                <w:sz w:val="24"/>
                <w:szCs w:val="24"/>
              </w:rPr>
              <w:t>(FC</w:t>
            </w:r>
            <w:r w:rsidRPr="00310B47">
              <w:rPr>
                <w:rFonts w:ascii="Arial" w:hAnsi="Arial" w:cs="Arial"/>
                <w:sz w:val="24"/>
                <w:szCs w:val="24"/>
                <w:vertAlign w:val="subscript"/>
              </w:rPr>
              <w:t>SF</w:t>
            </w:r>
            <w:r w:rsidRPr="00310B47">
              <w:rPr>
                <w:rFonts w:ascii="Arial" w:hAnsi="Arial" w:cs="Arial"/>
                <w:sz w:val="24"/>
                <w:szCs w:val="24"/>
              </w:rPr>
              <w:t>)</w:t>
            </w:r>
          </w:p>
        </w:tc>
      </w:tr>
      <w:tr w:rsidR="00310B47" w:rsidRPr="00310B47" w14:paraId="6D30D9E6" w14:textId="77777777" w:rsidTr="00310B47">
        <w:trPr>
          <w:trHeight w:val="259"/>
        </w:trPr>
        <w:tc>
          <w:tcPr>
            <w:tcW w:w="2006" w:type="dxa"/>
            <w:vMerge/>
            <w:tcBorders>
              <w:left w:val="single" w:sz="4" w:space="0" w:color="auto"/>
              <w:right w:val="single" w:sz="4" w:space="0" w:color="auto"/>
            </w:tcBorders>
            <w:vAlign w:val="center"/>
          </w:tcPr>
          <w:p w14:paraId="43FA2CBA"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vMerge/>
            <w:tcBorders>
              <w:left w:val="single" w:sz="4" w:space="0" w:color="auto"/>
              <w:right w:val="single" w:sz="4" w:space="0" w:color="auto"/>
            </w:tcBorders>
            <w:shd w:val="clear" w:color="auto" w:fill="auto"/>
            <w:noWrap/>
            <w:vAlign w:val="center"/>
          </w:tcPr>
          <w:p w14:paraId="6F92B51B"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5647"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6A3ACF5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Jarak : Kereb - Penghalang Wk (m) </w:t>
            </w:r>
          </w:p>
        </w:tc>
      </w:tr>
      <w:tr w:rsidR="00310B47" w:rsidRPr="00310B47" w14:paraId="1736EEB5" w14:textId="77777777" w:rsidTr="00310B47">
        <w:trPr>
          <w:trHeight w:val="259"/>
        </w:trPr>
        <w:tc>
          <w:tcPr>
            <w:tcW w:w="2006" w:type="dxa"/>
            <w:vMerge/>
            <w:tcBorders>
              <w:left w:val="single" w:sz="4" w:space="0" w:color="auto"/>
              <w:bottom w:val="single" w:sz="4" w:space="0" w:color="000000"/>
              <w:right w:val="single" w:sz="4" w:space="0" w:color="auto"/>
            </w:tcBorders>
            <w:vAlign w:val="center"/>
          </w:tcPr>
          <w:p w14:paraId="06244D96"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vMerge/>
            <w:tcBorders>
              <w:left w:val="single" w:sz="4" w:space="0" w:color="auto"/>
              <w:bottom w:val="single" w:sz="4" w:space="0" w:color="auto"/>
              <w:right w:val="single" w:sz="4" w:space="0" w:color="auto"/>
            </w:tcBorders>
            <w:shd w:val="clear" w:color="auto" w:fill="auto"/>
            <w:noWrap/>
            <w:vAlign w:val="center"/>
          </w:tcPr>
          <w:p w14:paraId="39C11EE0"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CA57B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5 m</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94916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 m</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9AE88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 m</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D80B5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 m</w:t>
            </w:r>
          </w:p>
        </w:tc>
      </w:tr>
      <w:tr w:rsidR="00310B47" w:rsidRPr="00310B47" w14:paraId="2D3697E7" w14:textId="77777777" w:rsidTr="00310B47">
        <w:trPr>
          <w:trHeight w:val="259"/>
        </w:trPr>
        <w:tc>
          <w:tcPr>
            <w:tcW w:w="200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17045C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2 UD</w:t>
            </w: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1F40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V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C943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F586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7</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021E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9</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10EE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1</w:t>
            </w:r>
          </w:p>
        </w:tc>
      </w:tr>
      <w:tr w:rsidR="00310B47" w:rsidRPr="00310B47" w14:paraId="0292FB30"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226E51C9"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44FD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7609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0256C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C6FD4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7</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FA4D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r>
      <w:tr w:rsidR="00310B47" w:rsidRPr="00310B47" w14:paraId="03DEBCAE"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5BBB0D51"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AD51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CA23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855A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2</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9AAC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94AF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7</w:t>
            </w:r>
          </w:p>
        </w:tc>
      </w:tr>
      <w:tr w:rsidR="00310B47" w:rsidRPr="00310B47" w14:paraId="3FAF5908"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12F920DA"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E032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7C566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4</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B4F8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7</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F620D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57BB0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w:t>
            </w:r>
          </w:p>
        </w:tc>
      </w:tr>
      <w:tr w:rsidR="00310B47" w:rsidRPr="00310B47" w14:paraId="14B6C9D8"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44F75F0C" w14:textId="77777777" w:rsidR="00310B47" w:rsidRPr="00310B47" w:rsidRDefault="00310B47" w:rsidP="00310B47">
            <w:pPr>
              <w:spacing w:after="0" w:line="360" w:lineRule="auto"/>
              <w:jc w:val="both"/>
              <w:rPr>
                <w:rFonts w:ascii="Arial" w:eastAsia="Times New Roman" w:hAnsi="Arial" w:cs="Arial"/>
                <w:color w:val="000000"/>
                <w:sz w:val="24"/>
                <w:szCs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632B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VH</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46AC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7</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11150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1</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60AB5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5</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A4E3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w:t>
            </w:r>
          </w:p>
        </w:tc>
      </w:tr>
      <w:tr w:rsidR="00310B47" w:rsidRPr="00310B47" w14:paraId="34F51489" w14:textId="77777777" w:rsidTr="00310B47">
        <w:trPr>
          <w:trHeight w:val="259"/>
        </w:trPr>
        <w:tc>
          <w:tcPr>
            <w:tcW w:w="200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36A0DF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 2/2 UD tau jalan satu arah </w:t>
            </w: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A7930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V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0CCF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84BE0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B14B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7</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5B7B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9</w:t>
            </w:r>
          </w:p>
        </w:tc>
      </w:tr>
      <w:tr w:rsidR="00310B47" w:rsidRPr="00310B47" w14:paraId="308DAE88"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3921A2B0" w14:textId="77777777" w:rsidR="00310B47" w:rsidRPr="00310B47" w:rsidRDefault="00310B47" w:rsidP="00310B47">
            <w:pPr>
              <w:spacing w:after="0" w:line="360" w:lineRule="auto"/>
              <w:jc w:val="both"/>
              <w:rPr>
                <w:rFonts w:eastAsia="Times New Roman"/>
                <w:color w:val="000000"/>
                <w:sz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B086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D9E9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2B1FB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2</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6D77A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5</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4A51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7</w:t>
            </w:r>
          </w:p>
        </w:tc>
      </w:tr>
      <w:tr w:rsidR="00310B47" w:rsidRPr="00310B47" w14:paraId="10E782EC"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466D6F13" w14:textId="77777777" w:rsidR="00310B47" w:rsidRPr="00310B47" w:rsidRDefault="00310B47" w:rsidP="00310B47">
            <w:pPr>
              <w:spacing w:after="0" w:line="360" w:lineRule="auto"/>
              <w:jc w:val="both"/>
              <w:rPr>
                <w:rFonts w:eastAsia="Times New Roman"/>
                <w:color w:val="000000"/>
                <w:sz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AF34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4FB8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6</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193F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8</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5B66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1</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47C0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4</w:t>
            </w:r>
          </w:p>
        </w:tc>
      </w:tr>
      <w:tr w:rsidR="00310B47" w:rsidRPr="00310B47" w14:paraId="7DCF2DFA"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1C9651CE" w14:textId="77777777" w:rsidR="00310B47" w:rsidRPr="00310B47" w:rsidRDefault="00310B47" w:rsidP="00310B47">
            <w:pPr>
              <w:spacing w:after="0" w:line="360" w:lineRule="auto"/>
              <w:jc w:val="both"/>
              <w:rPr>
                <w:rFonts w:eastAsia="Times New Roman"/>
                <w:color w:val="000000"/>
                <w:sz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D1CE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ADEA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8</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9C757F"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1</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47841"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4</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63DD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8</w:t>
            </w:r>
          </w:p>
        </w:tc>
      </w:tr>
      <w:tr w:rsidR="00310B47" w:rsidRPr="00310B47" w14:paraId="5F1898C6" w14:textId="77777777" w:rsidTr="00310B47">
        <w:trPr>
          <w:trHeight w:val="259"/>
        </w:trPr>
        <w:tc>
          <w:tcPr>
            <w:tcW w:w="2006" w:type="dxa"/>
            <w:vMerge/>
            <w:tcBorders>
              <w:top w:val="single" w:sz="4" w:space="0" w:color="auto"/>
              <w:left w:val="single" w:sz="4" w:space="0" w:color="auto"/>
              <w:bottom w:val="single" w:sz="4" w:space="0" w:color="000000"/>
              <w:right w:val="single" w:sz="4" w:space="0" w:color="auto"/>
            </w:tcBorders>
            <w:vAlign w:val="center"/>
            <w:hideMark/>
          </w:tcPr>
          <w:p w14:paraId="1023DE1D" w14:textId="77777777" w:rsidR="00310B47" w:rsidRPr="00310B47" w:rsidRDefault="00310B47" w:rsidP="00310B47">
            <w:pPr>
              <w:spacing w:after="0" w:line="360" w:lineRule="auto"/>
              <w:jc w:val="both"/>
              <w:rPr>
                <w:rFonts w:eastAsia="Times New Roman"/>
                <w:color w:val="000000"/>
                <w:sz w:val="24"/>
              </w:rPr>
            </w:pPr>
          </w:p>
        </w:tc>
        <w:tc>
          <w:tcPr>
            <w:tcW w:w="18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CAF9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VH</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9F2E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8</w:t>
            </w:r>
          </w:p>
        </w:tc>
        <w:tc>
          <w:tcPr>
            <w:tcW w:w="1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A84BB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2</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E072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7</w:t>
            </w:r>
          </w:p>
        </w:tc>
        <w:tc>
          <w:tcPr>
            <w:tcW w:w="1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15EC5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2</w:t>
            </w:r>
          </w:p>
        </w:tc>
      </w:tr>
    </w:tbl>
    <w:p w14:paraId="4DA9D598"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Sumber : Manual Kapasitas Jalan Indonesia, (MKJI, 1997), tabel : C – 4:1, halaman : 5- 54.</w:t>
      </w:r>
    </w:p>
    <w:p w14:paraId="0774171E" w14:textId="77777777" w:rsidR="00310B47" w:rsidRPr="00310B47" w:rsidRDefault="00310B47" w:rsidP="00310B47">
      <w:pPr>
        <w:spacing w:after="0" w:line="360" w:lineRule="auto"/>
        <w:jc w:val="both"/>
        <w:rPr>
          <w:rFonts w:ascii="Arial" w:hAnsi="Arial" w:cs="Arial"/>
          <w:sz w:val="24"/>
        </w:rPr>
      </w:pPr>
    </w:p>
    <w:p w14:paraId="0BA786C9" w14:textId="77777777" w:rsidR="00310B47" w:rsidRPr="00310B47" w:rsidRDefault="00310B47" w:rsidP="00310B47">
      <w:pPr>
        <w:spacing w:after="0" w:line="360" w:lineRule="auto"/>
        <w:ind w:left="567"/>
        <w:jc w:val="both"/>
        <w:rPr>
          <w:rFonts w:ascii="Arial" w:hAnsi="Arial" w:cs="Arial"/>
          <w:sz w:val="24"/>
          <w:szCs w:val="24"/>
        </w:rPr>
      </w:pPr>
      <w:r w:rsidRPr="00310B47">
        <w:rPr>
          <w:rFonts w:ascii="Arial" w:hAnsi="Arial" w:cs="Arial"/>
          <w:sz w:val="24"/>
          <w:szCs w:val="24"/>
        </w:rPr>
        <w:t xml:space="preserve">Hambatan samping ialah dampak dari kinerja lalu lintas dari efektifitas samping segmen jalan, diperjelas dengan faktor jumlah berbobot kejadian yaitu frekuensi kejadian sebenarnya dikali dengan faktor berboBot tersebut. Faktor bobot kejadian menurut Manual Kapasitas Jalan Indonesia (MKJI, 1997) Sebagai berikut : </w:t>
      </w:r>
    </w:p>
    <w:p w14:paraId="34EA78EE" w14:textId="77777777" w:rsidR="00310B47" w:rsidRPr="00310B47" w:rsidRDefault="00310B47" w:rsidP="00310B47">
      <w:pPr>
        <w:numPr>
          <w:ilvl w:val="0"/>
          <w:numId w:val="28"/>
        </w:numPr>
        <w:spacing w:after="0" w:line="360" w:lineRule="auto"/>
        <w:ind w:left="1134" w:hanging="567"/>
        <w:contextualSpacing/>
        <w:jc w:val="both"/>
        <w:rPr>
          <w:rFonts w:ascii="Arial" w:hAnsi="Arial" w:cs="Arial"/>
          <w:sz w:val="24"/>
          <w:szCs w:val="24"/>
        </w:rPr>
      </w:pPr>
      <w:r w:rsidRPr="00310B47">
        <w:rPr>
          <w:rFonts w:ascii="Arial" w:hAnsi="Arial" w:cs="Arial"/>
          <w:sz w:val="24"/>
          <w:szCs w:val="24"/>
        </w:rPr>
        <w:t>Pejalan Kaki (PED)</w:t>
      </w:r>
      <w:r w:rsidRPr="00310B47">
        <w:rPr>
          <w:rFonts w:ascii="Arial" w:hAnsi="Arial" w:cs="Arial"/>
          <w:sz w:val="24"/>
          <w:szCs w:val="24"/>
        </w:rPr>
        <w:tab/>
      </w:r>
      <w:r w:rsidRPr="00310B47">
        <w:rPr>
          <w:rFonts w:ascii="Arial" w:hAnsi="Arial" w:cs="Arial"/>
          <w:sz w:val="24"/>
          <w:szCs w:val="24"/>
        </w:rPr>
        <w:tab/>
        <w:t xml:space="preserve"> </w:t>
      </w:r>
      <w:r w:rsidRPr="00310B47">
        <w:rPr>
          <w:rFonts w:ascii="Arial" w:hAnsi="Arial" w:cs="Arial"/>
          <w:sz w:val="24"/>
          <w:szCs w:val="24"/>
        </w:rPr>
        <w:tab/>
      </w:r>
      <w:r w:rsidRPr="00310B47">
        <w:rPr>
          <w:rFonts w:ascii="Arial" w:hAnsi="Arial" w:cs="Arial"/>
          <w:sz w:val="24"/>
          <w:szCs w:val="24"/>
        </w:rPr>
        <w:tab/>
        <w:t>= 0,5</w:t>
      </w:r>
    </w:p>
    <w:p w14:paraId="222E06DF" w14:textId="77777777" w:rsidR="00310B47" w:rsidRPr="00310B47" w:rsidRDefault="00310B47" w:rsidP="00310B47">
      <w:pPr>
        <w:numPr>
          <w:ilvl w:val="0"/>
          <w:numId w:val="28"/>
        </w:numPr>
        <w:spacing w:after="0" w:line="360" w:lineRule="auto"/>
        <w:ind w:left="1134" w:hanging="567"/>
        <w:contextualSpacing/>
        <w:jc w:val="both"/>
        <w:rPr>
          <w:rFonts w:ascii="Arial" w:hAnsi="Arial" w:cs="Arial"/>
          <w:sz w:val="24"/>
          <w:szCs w:val="24"/>
        </w:rPr>
      </w:pPr>
      <w:r w:rsidRPr="00310B47">
        <w:rPr>
          <w:rFonts w:ascii="Arial" w:hAnsi="Arial" w:cs="Arial"/>
          <w:sz w:val="24"/>
          <w:szCs w:val="24"/>
        </w:rPr>
        <w:t xml:space="preserve">Kendaraan Berhenti (PCV) </w:t>
      </w:r>
      <w:r w:rsidRPr="00310B47">
        <w:rPr>
          <w:rFonts w:ascii="Arial" w:hAnsi="Arial" w:cs="Arial"/>
          <w:sz w:val="24"/>
          <w:szCs w:val="24"/>
        </w:rPr>
        <w:tab/>
        <w:t xml:space="preserve"> </w:t>
      </w:r>
      <w:r w:rsidRPr="00310B47">
        <w:rPr>
          <w:rFonts w:ascii="Arial" w:hAnsi="Arial" w:cs="Arial"/>
          <w:sz w:val="24"/>
          <w:szCs w:val="24"/>
        </w:rPr>
        <w:tab/>
      </w:r>
      <w:r w:rsidRPr="00310B47">
        <w:rPr>
          <w:rFonts w:ascii="Arial" w:hAnsi="Arial" w:cs="Arial"/>
          <w:sz w:val="24"/>
          <w:szCs w:val="24"/>
        </w:rPr>
        <w:tab/>
        <w:t>= 1,0</w:t>
      </w:r>
    </w:p>
    <w:p w14:paraId="5ACA6CA1" w14:textId="77777777" w:rsidR="00310B47" w:rsidRPr="00310B47" w:rsidRDefault="00310B47" w:rsidP="00310B47">
      <w:pPr>
        <w:numPr>
          <w:ilvl w:val="0"/>
          <w:numId w:val="28"/>
        </w:numPr>
        <w:spacing w:after="0" w:line="360" w:lineRule="auto"/>
        <w:ind w:left="1134" w:hanging="567"/>
        <w:contextualSpacing/>
        <w:jc w:val="both"/>
        <w:rPr>
          <w:rFonts w:ascii="Arial" w:hAnsi="Arial" w:cs="Arial"/>
          <w:sz w:val="24"/>
          <w:szCs w:val="24"/>
        </w:rPr>
      </w:pPr>
      <w:r w:rsidRPr="00310B47">
        <w:rPr>
          <w:rFonts w:ascii="Arial" w:hAnsi="Arial" w:cs="Arial"/>
          <w:sz w:val="24"/>
          <w:szCs w:val="24"/>
        </w:rPr>
        <w:t>Kendaraan masuk/keluar sisi jalan (EEV)</w:t>
      </w:r>
      <w:r w:rsidRPr="00310B47">
        <w:rPr>
          <w:rFonts w:ascii="Arial" w:hAnsi="Arial" w:cs="Arial"/>
          <w:sz w:val="24"/>
          <w:szCs w:val="24"/>
        </w:rPr>
        <w:tab/>
        <w:t>= 0,7</w:t>
      </w:r>
    </w:p>
    <w:p w14:paraId="22B6519A" w14:textId="77777777" w:rsidR="00310B47" w:rsidRPr="00310B47" w:rsidRDefault="00310B47" w:rsidP="00310B47">
      <w:pPr>
        <w:numPr>
          <w:ilvl w:val="0"/>
          <w:numId w:val="28"/>
        </w:numPr>
        <w:spacing w:after="0" w:line="360" w:lineRule="auto"/>
        <w:ind w:left="1134" w:hanging="567"/>
        <w:contextualSpacing/>
        <w:jc w:val="both"/>
        <w:rPr>
          <w:rFonts w:ascii="Arial" w:hAnsi="Arial" w:cs="Arial"/>
          <w:sz w:val="24"/>
          <w:szCs w:val="24"/>
        </w:rPr>
      </w:pPr>
      <w:r w:rsidRPr="00310B47">
        <w:rPr>
          <w:rFonts w:ascii="Arial" w:hAnsi="Arial" w:cs="Arial"/>
          <w:sz w:val="24"/>
          <w:szCs w:val="24"/>
        </w:rPr>
        <w:t>Kendaraan lambat (SMV)</w:t>
      </w:r>
      <w:r w:rsidRPr="00310B47">
        <w:rPr>
          <w:rFonts w:ascii="Arial" w:hAnsi="Arial" w:cs="Arial"/>
          <w:sz w:val="24"/>
          <w:szCs w:val="24"/>
        </w:rPr>
        <w:tab/>
      </w:r>
      <w:r w:rsidRPr="00310B47">
        <w:rPr>
          <w:rFonts w:ascii="Arial" w:hAnsi="Arial" w:cs="Arial"/>
          <w:sz w:val="24"/>
          <w:szCs w:val="24"/>
        </w:rPr>
        <w:tab/>
      </w:r>
      <w:r w:rsidRPr="00310B47">
        <w:rPr>
          <w:rFonts w:ascii="Arial" w:hAnsi="Arial" w:cs="Arial"/>
          <w:sz w:val="24"/>
          <w:szCs w:val="24"/>
        </w:rPr>
        <w:tab/>
        <w:t>= 0,4</w:t>
      </w:r>
    </w:p>
    <w:p w14:paraId="4765571D" w14:textId="77777777" w:rsidR="00310B47" w:rsidRPr="00310B47" w:rsidRDefault="00310B47" w:rsidP="00310B47">
      <w:pPr>
        <w:spacing w:after="0" w:line="360" w:lineRule="auto"/>
        <w:ind w:left="567" w:firstLine="567"/>
        <w:jc w:val="both"/>
        <w:rPr>
          <w:rFonts w:ascii="Arial" w:hAnsi="Arial" w:cs="Arial"/>
          <w:sz w:val="24"/>
        </w:rPr>
      </w:pPr>
      <w:r w:rsidRPr="00310B47">
        <w:rPr>
          <w:rFonts w:ascii="Arial" w:hAnsi="Arial" w:cs="Arial"/>
          <w:sz w:val="24"/>
        </w:rPr>
        <w:t>Hambatan samping dapat dinyatakan dalam tingkat rendah, tingkat sedang dan tingkat tinggi. Seperti yang tertera pada tabel dibawah ini :</w:t>
      </w:r>
    </w:p>
    <w:p w14:paraId="15CBC908" w14:textId="77777777" w:rsidR="00310B47" w:rsidRPr="00310B47" w:rsidRDefault="00310B47" w:rsidP="00310B47">
      <w:pPr>
        <w:spacing w:after="0" w:line="360" w:lineRule="auto"/>
        <w:ind w:left="567" w:firstLine="567"/>
        <w:jc w:val="both"/>
        <w:rPr>
          <w:rFonts w:ascii="Arial" w:hAnsi="Arial" w:cs="Arial"/>
          <w:sz w:val="24"/>
        </w:rPr>
      </w:pPr>
    </w:p>
    <w:p w14:paraId="45EBF50C" w14:textId="77777777" w:rsidR="00310B47" w:rsidRPr="00310B47" w:rsidRDefault="00310B47" w:rsidP="00310B47">
      <w:pPr>
        <w:spacing w:after="0" w:line="360" w:lineRule="auto"/>
        <w:ind w:left="567" w:firstLine="567"/>
        <w:jc w:val="both"/>
        <w:rPr>
          <w:rFonts w:ascii="Arial" w:hAnsi="Arial" w:cs="Arial"/>
          <w:sz w:val="24"/>
        </w:rPr>
      </w:pPr>
    </w:p>
    <w:p w14:paraId="0824AF98" w14:textId="77777777" w:rsidR="00310B47" w:rsidRPr="00310B47" w:rsidRDefault="00310B47" w:rsidP="00310B47">
      <w:pPr>
        <w:spacing w:after="0" w:line="360" w:lineRule="auto"/>
        <w:jc w:val="both"/>
        <w:rPr>
          <w:rFonts w:ascii="Arial" w:hAnsi="Arial" w:cs="Arial"/>
          <w:sz w:val="24"/>
        </w:rPr>
      </w:pPr>
    </w:p>
    <w:p w14:paraId="027112B8" w14:textId="77777777" w:rsidR="00310B47" w:rsidRPr="00310B47" w:rsidRDefault="00310B47" w:rsidP="00310B47">
      <w:pPr>
        <w:spacing w:after="0" w:line="360" w:lineRule="auto"/>
        <w:jc w:val="both"/>
        <w:rPr>
          <w:rFonts w:ascii="Arial" w:hAnsi="Arial" w:cs="Arial"/>
          <w:sz w:val="24"/>
        </w:rPr>
      </w:pPr>
    </w:p>
    <w:p w14:paraId="46E7CEAC" w14:textId="77777777" w:rsidR="00310B47" w:rsidRPr="00310B47" w:rsidRDefault="00310B47" w:rsidP="00310B47">
      <w:pPr>
        <w:spacing w:after="0" w:line="360" w:lineRule="auto"/>
        <w:ind w:left="567" w:firstLine="567"/>
        <w:jc w:val="both"/>
        <w:rPr>
          <w:rFonts w:ascii="Arial" w:hAnsi="Arial" w:cs="Arial"/>
          <w:sz w:val="24"/>
        </w:rPr>
      </w:pPr>
    </w:p>
    <w:p w14:paraId="45F06E4F" w14:textId="77777777" w:rsidR="00310B47" w:rsidRPr="00310B47" w:rsidRDefault="00310B47" w:rsidP="00310B47">
      <w:pPr>
        <w:spacing w:after="0" w:line="240" w:lineRule="auto"/>
        <w:ind w:firstLine="567"/>
        <w:jc w:val="center"/>
        <w:rPr>
          <w:rFonts w:ascii="Arial" w:hAnsi="Arial" w:cs="Arial"/>
          <w:iCs/>
          <w:sz w:val="24"/>
          <w:szCs w:val="24"/>
        </w:rPr>
      </w:pPr>
      <w:bookmarkStart w:id="261" w:name="_Toc109859965"/>
      <w:bookmarkStart w:id="262" w:name="_Toc110036819"/>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13</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Kelas Hambatan Samping Jalan perkotaan.</w:t>
      </w:r>
      <w:bookmarkEnd w:id="261"/>
      <w:bookmarkEnd w:id="262"/>
    </w:p>
    <w:tbl>
      <w:tblPr>
        <w:tblW w:w="9815" w:type="dxa"/>
        <w:tblInd w:w="-5" w:type="dxa"/>
        <w:tblLook w:val="04A0" w:firstRow="1" w:lastRow="0" w:firstColumn="1" w:lastColumn="0" w:noHBand="0" w:noVBand="1"/>
      </w:tblPr>
      <w:tblGrid>
        <w:gridCol w:w="1894"/>
        <w:gridCol w:w="859"/>
        <w:gridCol w:w="2908"/>
        <w:gridCol w:w="4154"/>
      </w:tblGrid>
      <w:tr w:rsidR="00310B47" w:rsidRPr="00310B47" w14:paraId="636CC323" w14:textId="77777777" w:rsidTr="00310B47">
        <w:trPr>
          <w:trHeight w:val="238"/>
        </w:trPr>
        <w:tc>
          <w:tcPr>
            <w:tcW w:w="1894"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3C4A4A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Kelas hambatan samping (SFC)</w:t>
            </w:r>
          </w:p>
        </w:tc>
        <w:tc>
          <w:tcPr>
            <w:tcW w:w="859" w:type="dxa"/>
            <w:tcBorders>
              <w:top w:val="single" w:sz="4" w:space="0" w:color="auto"/>
              <w:left w:val="nil"/>
              <w:bottom w:val="single" w:sz="4" w:space="0" w:color="auto"/>
              <w:right w:val="single" w:sz="4" w:space="0" w:color="auto"/>
            </w:tcBorders>
            <w:shd w:val="clear" w:color="auto" w:fill="auto"/>
            <w:noWrap/>
            <w:vAlign w:val="bottom"/>
            <w:hideMark/>
          </w:tcPr>
          <w:p w14:paraId="19EDF10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Kode</w:t>
            </w:r>
          </w:p>
        </w:tc>
        <w:tc>
          <w:tcPr>
            <w:tcW w:w="2908" w:type="dxa"/>
            <w:tcBorders>
              <w:top w:val="single" w:sz="4" w:space="0" w:color="auto"/>
              <w:left w:val="nil"/>
              <w:bottom w:val="single" w:sz="4" w:space="0" w:color="auto"/>
              <w:right w:val="single" w:sz="4" w:space="0" w:color="000000"/>
            </w:tcBorders>
            <w:shd w:val="clear" w:color="auto" w:fill="auto"/>
            <w:noWrap/>
            <w:vAlign w:val="bottom"/>
            <w:hideMark/>
          </w:tcPr>
          <w:p w14:paraId="5844D9F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Jumlah bobot kejadian 200/jam (dua sisi)</w:t>
            </w:r>
          </w:p>
        </w:tc>
        <w:tc>
          <w:tcPr>
            <w:tcW w:w="4154" w:type="dxa"/>
            <w:tcBorders>
              <w:top w:val="single" w:sz="4" w:space="0" w:color="auto"/>
              <w:left w:val="nil"/>
              <w:bottom w:val="single" w:sz="4" w:space="0" w:color="auto"/>
              <w:right w:val="single" w:sz="4" w:space="0" w:color="000000"/>
            </w:tcBorders>
            <w:shd w:val="clear" w:color="auto" w:fill="auto"/>
            <w:noWrap/>
            <w:vAlign w:val="bottom"/>
            <w:hideMark/>
          </w:tcPr>
          <w:p w14:paraId="646A773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Kondisi khusus</w:t>
            </w:r>
          </w:p>
        </w:tc>
      </w:tr>
      <w:tr w:rsidR="00310B47" w:rsidRPr="00310B47" w14:paraId="00FF7E0C" w14:textId="77777777" w:rsidTr="00310B47">
        <w:trPr>
          <w:trHeight w:val="238"/>
        </w:trPr>
        <w:tc>
          <w:tcPr>
            <w:tcW w:w="18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6F21A"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Sangat Rendah</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02A7D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VL</w:t>
            </w:r>
          </w:p>
        </w:tc>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E89A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w:t>
            </w:r>
          </w:p>
        </w:tc>
        <w:tc>
          <w:tcPr>
            <w:tcW w:w="4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238058"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Daerah pemukiman : jalan dengan jalan samping </w:t>
            </w:r>
          </w:p>
        </w:tc>
      </w:tr>
      <w:tr w:rsidR="00310B47" w:rsidRPr="00310B47" w14:paraId="719F3C87" w14:textId="77777777" w:rsidTr="00310B47">
        <w:trPr>
          <w:trHeight w:val="238"/>
        </w:trPr>
        <w:tc>
          <w:tcPr>
            <w:tcW w:w="18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93502C"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Rendah</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77A29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w:t>
            </w:r>
          </w:p>
        </w:tc>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48046"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 – 299</w:t>
            </w:r>
          </w:p>
        </w:tc>
        <w:tc>
          <w:tcPr>
            <w:tcW w:w="4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D9D0FA"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Daerah pemukiman : beberap</w:t>
            </w:r>
          </w:p>
          <w:p w14:paraId="2E32E59B"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a kendaraan umum </w:t>
            </w:r>
          </w:p>
        </w:tc>
      </w:tr>
      <w:tr w:rsidR="00310B47" w:rsidRPr="00310B47" w14:paraId="27CCE2E4" w14:textId="77777777" w:rsidTr="00310B47">
        <w:trPr>
          <w:trHeight w:val="238"/>
        </w:trPr>
        <w:tc>
          <w:tcPr>
            <w:tcW w:w="18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2035A"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Sedang</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7545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w:t>
            </w:r>
          </w:p>
        </w:tc>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5C1DE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00 – 499</w:t>
            </w:r>
          </w:p>
        </w:tc>
        <w:tc>
          <w:tcPr>
            <w:tcW w:w="4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3B754"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Daerah industri : beberapa toko di sisi jalan </w:t>
            </w:r>
          </w:p>
        </w:tc>
      </w:tr>
      <w:tr w:rsidR="00310B47" w:rsidRPr="00310B47" w14:paraId="509F23D3" w14:textId="77777777" w:rsidTr="00310B47">
        <w:trPr>
          <w:trHeight w:val="238"/>
        </w:trPr>
        <w:tc>
          <w:tcPr>
            <w:tcW w:w="18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90257"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Tinggi</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4BC8A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w:t>
            </w:r>
          </w:p>
        </w:tc>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5E857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00 – 899</w:t>
            </w:r>
          </w:p>
        </w:tc>
        <w:tc>
          <w:tcPr>
            <w:tcW w:w="4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33004B"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Daerah komersial : aktivitas sisi jalan tinggi</w:t>
            </w:r>
          </w:p>
        </w:tc>
      </w:tr>
      <w:tr w:rsidR="00310B47" w:rsidRPr="00310B47" w14:paraId="291C310F" w14:textId="77777777" w:rsidTr="00310B47">
        <w:trPr>
          <w:trHeight w:val="238"/>
        </w:trPr>
        <w:tc>
          <w:tcPr>
            <w:tcW w:w="18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E3112"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Sangat Tinggi</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D23B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VH</w:t>
            </w:r>
          </w:p>
        </w:tc>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F08C8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00</w:t>
            </w:r>
          </w:p>
        </w:tc>
        <w:tc>
          <w:tcPr>
            <w:tcW w:w="4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B2D78"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Daerah komersial : dengan aktivitas pasar di samping jalan </w:t>
            </w:r>
          </w:p>
        </w:tc>
      </w:tr>
    </w:tbl>
    <w:p w14:paraId="3992C578"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Sumber : Manual Kapasitas Jalan Indonesia, (MKJI, 1997), tabel : A – 4:1, halaman : 5 – 39.</w:t>
      </w:r>
    </w:p>
    <w:p w14:paraId="4EAE6F33" w14:textId="77777777" w:rsidR="00310B47" w:rsidRPr="00310B47" w:rsidRDefault="00310B47" w:rsidP="00310B47">
      <w:pPr>
        <w:numPr>
          <w:ilvl w:val="0"/>
          <w:numId w:val="27"/>
        </w:numPr>
        <w:tabs>
          <w:tab w:val="left" w:pos="1843"/>
        </w:tabs>
        <w:spacing w:after="0" w:line="360" w:lineRule="auto"/>
        <w:ind w:left="1418" w:hanging="22"/>
        <w:contextualSpacing/>
        <w:jc w:val="both"/>
        <w:rPr>
          <w:rFonts w:ascii="Arial" w:hAnsi="Arial" w:cs="Arial"/>
          <w:b/>
          <w:sz w:val="24"/>
        </w:rPr>
      </w:pPr>
      <w:r w:rsidRPr="00310B47">
        <w:rPr>
          <w:rFonts w:ascii="Arial" w:hAnsi="Arial" w:cs="Arial"/>
          <w:b/>
          <w:sz w:val="24"/>
        </w:rPr>
        <w:t>Faktor Penyesuaian Untuk Ukuran Kota (</w:t>
      </w:r>
      <w:r w:rsidRPr="00310B47">
        <w:rPr>
          <w:rFonts w:ascii="Arial" w:hAnsi="Arial" w:cs="Arial"/>
          <w:b/>
          <w:sz w:val="24"/>
          <w:lang w:val="en-ID"/>
        </w:rPr>
        <w:t>FC</w:t>
      </w:r>
      <w:r w:rsidRPr="00310B47">
        <w:rPr>
          <w:rFonts w:ascii="Arial" w:hAnsi="Arial" w:cs="Arial"/>
          <w:b/>
          <w:sz w:val="24"/>
          <w:vertAlign w:val="subscript"/>
          <w:lang w:val="en-ID"/>
        </w:rPr>
        <w:t>CS</w:t>
      </w:r>
      <w:r w:rsidRPr="00310B47">
        <w:rPr>
          <w:rFonts w:ascii="Arial" w:hAnsi="Arial" w:cs="Arial"/>
          <w:b/>
          <w:sz w:val="24"/>
        </w:rPr>
        <w:t>)</w:t>
      </w:r>
    </w:p>
    <w:p w14:paraId="14ECD2DE" w14:textId="77777777" w:rsidR="00310B47" w:rsidRPr="00310B47" w:rsidRDefault="00310B47" w:rsidP="00310B47">
      <w:pPr>
        <w:spacing w:after="0" w:line="360" w:lineRule="auto"/>
        <w:ind w:left="1843"/>
        <w:contextualSpacing/>
        <w:jc w:val="both"/>
        <w:rPr>
          <w:rFonts w:ascii="Arial" w:hAnsi="Arial" w:cs="Arial"/>
          <w:sz w:val="24"/>
        </w:rPr>
      </w:pPr>
      <w:r w:rsidRPr="00310B47">
        <w:rPr>
          <w:rFonts w:ascii="Arial" w:hAnsi="Arial" w:cs="Arial"/>
          <w:sz w:val="24"/>
        </w:rPr>
        <w:t xml:space="preserve">Faktor penyesuaian kapasitas untuk ukuran kota ditentukan melalui ukuran kota (juta penduduk) dalam suatu daerah/kota. </w:t>
      </w:r>
    </w:p>
    <w:p w14:paraId="5C62523B" w14:textId="77777777" w:rsidR="00310B47" w:rsidRPr="00310B47" w:rsidRDefault="00310B47" w:rsidP="00310B47">
      <w:pPr>
        <w:spacing w:after="0" w:line="360" w:lineRule="auto"/>
        <w:ind w:left="1843"/>
        <w:contextualSpacing/>
        <w:jc w:val="both"/>
        <w:rPr>
          <w:rFonts w:ascii="Arial" w:hAnsi="Arial" w:cs="Arial"/>
          <w:sz w:val="24"/>
        </w:rPr>
      </w:pPr>
      <w:r w:rsidRPr="00310B47">
        <w:rPr>
          <w:rFonts w:ascii="Arial" w:hAnsi="Arial" w:cs="Arial"/>
          <w:sz w:val="24"/>
        </w:rPr>
        <w:t>Nilai faktor penyesuaian kapasitas untuk ukuran kota menurut Manual Kapasitas Jalan Indonesia (MKJI, 1997) dapat dilihat pada tabel berikut :</w:t>
      </w:r>
    </w:p>
    <w:p w14:paraId="42F99B7E" w14:textId="77777777" w:rsidR="00310B47" w:rsidRPr="00310B47" w:rsidRDefault="00310B47" w:rsidP="00310B47">
      <w:pPr>
        <w:spacing w:after="0" w:line="360" w:lineRule="auto"/>
        <w:ind w:left="1843"/>
        <w:contextualSpacing/>
        <w:jc w:val="both"/>
        <w:rPr>
          <w:rFonts w:ascii="Arial" w:hAnsi="Arial" w:cs="Arial"/>
          <w:sz w:val="24"/>
        </w:rPr>
      </w:pPr>
    </w:p>
    <w:p w14:paraId="7CCF067D" w14:textId="77777777" w:rsidR="00310B47" w:rsidRPr="00310B47" w:rsidRDefault="00310B47" w:rsidP="00310B47">
      <w:pPr>
        <w:spacing w:after="0" w:line="240" w:lineRule="auto"/>
        <w:jc w:val="center"/>
        <w:rPr>
          <w:rFonts w:ascii="Arial" w:hAnsi="Arial" w:cs="Arial"/>
          <w:iCs/>
          <w:sz w:val="24"/>
          <w:szCs w:val="24"/>
        </w:rPr>
      </w:pPr>
      <w:bookmarkStart w:id="263" w:name="_Toc109859966"/>
      <w:bookmarkStart w:id="264" w:name="_Toc110036820"/>
      <w:r w:rsidRPr="00310B47">
        <w:rPr>
          <w:rFonts w:ascii="Arial" w:hAnsi="Arial" w:cs="Times New Roman"/>
          <w:iCs/>
          <w:sz w:val="24"/>
          <w:szCs w:val="24"/>
        </w:rPr>
        <w:t xml:space="preserve">Tabel 2.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2.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14</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Faktor Penyesuaian Kapasitas Ukuran Kota.</w:t>
      </w:r>
      <w:bookmarkEnd w:id="263"/>
      <w:bookmarkEnd w:id="264"/>
    </w:p>
    <w:tbl>
      <w:tblPr>
        <w:tblW w:w="8953" w:type="dxa"/>
        <w:tblLook w:val="04A0" w:firstRow="1" w:lastRow="0" w:firstColumn="1" w:lastColumn="0" w:noHBand="0" w:noVBand="1"/>
      </w:tblPr>
      <w:tblGrid>
        <w:gridCol w:w="3837"/>
        <w:gridCol w:w="5116"/>
      </w:tblGrid>
      <w:tr w:rsidR="00310B47" w:rsidRPr="00310B47" w14:paraId="6C87BD62" w14:textId="77777777" w:rsidTr="00310B47">
        <w:trPr>
          <w:trHeight w:val="380"/>
        </w:trPr>
        <w:tc>
          <w:tcPr>
            <w:tcW w:w="3837"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D38E1D2"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Ukuran kota (juta penduduk )</w:t>
            </w:r>
          </w:p>
        </w:tc>
        <w:tc>
          <w:tcPr>
            <w:tcW w:w="5116" w:type="dxa"/>
            <w:tcBorders>
              <w:top w:val="single" w:sz="4" w:space="0" w:color="auto"/>
              <w:left w:val="nil"/>
              <w:bottom w:val="single" w:sz="4" w:space="0" w:color="auto"/>
              <w:right w:val="single" w:sz="4" w:space="0" w:color="000000"/>
            </w:tcBorders>
            <w:shd w:val="clear" w:color="auto" w:fill="auto"/>
            <w:noWrap/>
            <w:vAlign w:val="bottom"/>
            <w:hideMark/>
          </w:tcPr>
          <w:p w14:paraId="7A3C0B3B"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xml:space="preserve">Faktor penyesuaian untuk ukuran kota </w:t>
            </w:r>
          </w:p>
        </w:tc>
      </w:tr>
      <w:tr w:rsidR="00310B47" w:rsidRPr="00310B47" w14:paraId="25F6E41B" w14:textId="77777777" w:rsidTr="00310B47">
        <w:trPr>
          <w:trHeight w:val="380"/>
        </w:trPr>
        <w:tc>
          <w:tcPr>
            <w:tcW w:w="3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79489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1</w:t>
            </w:r>
          </w:p>
        </w:tc>
        <w:tc>
          <w:tcPr>
            <w:tcW w:w="5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3C483"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86</w:t>
            </w:r>
          </w:p>
        </w:tc>
      </w:tr>
      <w:tr w:rsidR="00310B47" w:rsidRPr="00310B47" w14:paraId="77D3AB12" w14:textId="77777777" w:rsidTr="00310B47">
        <w:trPr>
          <w:trHeight w:val="380"/>
        </w:trPr>
        <w:tc>
          <w:tcPr>
            <w:tcW w:w="3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9A5D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1 - 0,5</w:t>
            </w:r>
          </w:p>
        </w:tc>
        <w:tc>
          <w:tcPr>
            <w:tcW w:w="5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7D091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w:t>
            </w:r>
          </w:p>
        </w:tc>
      </w:tr>
      <w:tr w:rsidR="00310B47" w:rsidRPr="00310B47" w14:paraId="2A61BC63" w14:textId="77777777" w:rsidTr="00310B47">
        <w:trPr>
          <w:trHeight w:val="380"/>
        </w:trPr>
        <w:tc>
          <w:tcPr>
            <w:tcW w:w="3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6D651"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5 - 1,0</w:t>
            </w:r>
          </w:p>
        </w:tc>
        <w:tc>
          <w:tcPr>
            <w:tcW w:w="5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88FC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0,94</w:t>
            </w:r>
          </w:p>
        </w:tc>
      </w:tr>
      <w:tr w:rsidR="00310B47" w:rsidRPr="00310B47" w14:paraId="73459B32" w14:textId="77777777" w:rsidTr="00310B47">
        <w:trPr>
          <w:trHeight w:val="380"/>
        </w:trPr>
        <w:tc>
          <w:tcPr>
            <w:tcW w:w="3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84E0AF"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0 - 3,0</w:t>
            </w:r>
          </w:p>
        </w:tc>
        <w:tc>
          <w:tcPr>
            <w:tcW w:w="5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AC4E53"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 00</w:t>
            </w:r>
          </w:p>
        </w:tc>
      </w:tr>
      <w:tr w:rsidR="00310B47" w:rsidRPr="00310B47" w14:paraId="2D419AE4" w14:textId="77777777" w:rsidTr="00310B47">
        <w:trPr>
          <w:trHeight w:val="380"/>
        </w:trPr>
        <w:tc>
          <w:tcPr>
            <w:tcW w:w="3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5FC439"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 xml:space="preserve">˃3 ,0 </w:t>
            </w:r>
          </w:p>
        </w:tc>
        <w:tc>
          <w:tcPr>
            <w:tcW w:w="5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F7B0AD" w14:textId="77777777" w:rsidR="00310B47" w:rsidRPr="00310B47" w:rsidRDefault="00310B47" w:rsidP="00310B47">
            <w:pPr>
              <w:spacing w:after="0" w:line="360" w:lineRule="auto"/>
              <w:jc w:val="center"/>
              <w:rPr>
                <w:rFonts w:ascii="Arial" w:eastAsia="Times New Roman" w:hAnsi="Arial" w:cs="Arial"/>
                <w:color w:val="000000"/>
                <w:sz w:val="24"/>
              </w:rPr>
            </w:pPr>
            <w:r w:rsidRPr="00310B47">
              <w:rPr>
                <w:rFonts w:ascii="Arial" w:eastAsia="Times New Roman" w:hAnsi="Arial" w:cs="Arial"/>
                <w:color w:val="000000"/>
                <w:sz w:val="24"/>
              </w:rPr>
              <w:t>1,04</w:t>
            </w:r>
          </w:p>
        </w:tc>
      </w:tr>
    </w:tbl>
    <w:p w14:paraId="48DFDF97"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Sumber : Manual Kapasitas Jalan Indonesia, (MKJI, 1997), tabel : C – 5:1, halaman : 5 – 55.</w:t>
      </w:r>
    </w:p>
    <w:p w14:paraId="4F9177A0" w14:textId="77777777" w:rsidR="00310B47" w:rsidRPr="00310B47" w:rsidRDefault="00310B47" w:rsidP="00310B47">
      <w:pPr>
        <w:spacing w:after="0" w:line="360" w:lineRule="auto"/>
        <w:jc w:val="both"/>
        <w:rPr>
          <w:rFonts w:ascii="Arial" w:hAnsi="Arial" w:cs="Arial"/>
          <w:sz w:val="24"/>
        </w:rPr>
      </w:pPr>
    </w:p>
    <w:p w14:paraId="1AA711D0" w14:textId="77777777" w:rsidR="00310B47" w:rsidRPr="00310B47" w:rsidRDefault="00310B47" w:rsidP="00310B47">
      <w:pPr>
        <w:spacing w:after="0" w:line="360" w:lineRule="auto"/>
        <w:jc w:val="both"/>
        <w:rPr>
          <w:rFonts w:ascii="Arial" w:hAnsi="Arial" w:cs="Arial"/>
          <w:sz w:val="24"/>
        </w:rPr>
      </w:pPr>
    </w:p>
    <w:p w14:paraId="1663267E" w14:textId="77777777" w:rsidR="00310B47" w:rsidRPr="00310B47" w:rsidRDefault="00310B47" w:rsidP="00310B47">
      <w:pPr>
        <w:numPr>
          <w:ilvl w:val="0"/>
          <w:numId w:val="22"/>
        </w:numPr>
        <w:spacing w:after="0" w:line="360" w:lineRule="auto"/>
        <w:ind w:left="1134" w:hanging="567"/>
        <w:contextualSpacing/>
        <w:jc w:val="both"/>
        <w:rPr>
          <w:rFonts w:ascii="Arial" w:hAnsi="Arial" w:cs="Arial"/>
          <w:b/>
          <w:sz w:val="24"/>
        </w:rPr>
      </w:pPr>
      <w:r w:rsidRPr="00310B47">
        <w:rPr>
          <w:rFonts w:ascii="Arial" w:hAnsi="Arial" w:cs="Arial"/>
          <w:b/>
          <w:sz w:val="24"/>
        </w:rPr>
        <w:t>Derajat Kejenuhan</w:t>
      </w:r>
    </w:p>
    <w:p w14:paraId="74C85FA6"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 xml:space="preserve">Manual Kapasitas Jalan Indonesia, (MKJI, 1997) mengatakan bahwa derajat kejenuhan dapat dihitung berdasarkan persamaan rumus: </w:t>
      </w:r>
    </w:p>
    <w:p w14:paraId="460A6621"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Times New Roman"/>
          <w:noProof/>
          <w:sz w:val="24"/>
        </w:rPr>
        <mc:AlternateContent>
          <mc:Choice Requires="wps">
            <w:drawing>
              <wp:anchor distT="0" distB="0" distL="114300" distR="114300" simplePos="0" relativeHeight="251666432" behindDoc="0" locked="0" layoutInCell="1" allowOverlap="1" wp14:anchorId="3E3DDB28" wp14:editId="660D5E60">
                <wp:simplePos x="0" y="0"/>
                <wp:positionH relativeFrom="column">
                  <wp:posOffset>2035810</wp:posOffset>
                </wp:positionH>
                <wp:positionV relativeFrom="paragraph">
                  <wp:posOffset>46990</wp:posOffset>
                </wp:positionV>
                <wp:extent cx="923925" cy="31432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923925" cy="314325"/>
                        </a:xfrm>
                        <a:prstGeom prst="rect">
                          <a:avLst/>
                        </a:prstGeom>
                        <a:solidFill>
                          <a:sysClr val="window" lastClr="FFFFFF"/>
                        </a:solidFill>
                        <a:ln w="6350">
                          <a:solidFill>
                            <a:prstClr val="black"/>
                          </a:solidFill>
                        </a:ln>
                      </wps:spPr>
                      <wps:txbx>
                        <w:txbxContent>
                          <w:p w14:paraId="56AB6E25" w14:textId="77777777" w:rsidR="00310B47" w:rsidRPr="00486D64" w:rsidRDefault="00310B47" w:rsidP="00310B47">
                            <w:pPr>
                              <w:rPr>
                                <w:rFonts w:cs="Arial"/>
                                <w:i/>
                                <w:lang w:val="en-ID"/>
                              </w:rPr>
                            </w:pPr>
                            <w:r w:rsidRPr="00486D64">
                              <w:rPr>
                                <w:rFonts w:cs="Arial"/>
                                <w:i/>
                                <w:lang w:val="en-ID"/>
                              </w:rPr>
                              <w:t>DS = Q/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DB28" id="Text Box 6" o:spid="_x0000_s1028" type="#_x0000_t202" style="position:absolute;left:0;text-align:left;margin-left:160.3pt;margin-top:3.7pt;width:72.75pt;height:2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" fillcolor="window" strokeweight=".5pt">
                <v:textbox>
                  <w:txbxContent>
                    <w:p w14:paraId="56AB6E25" w14:textId="77777777" w:rsidR="00310B47" w:rsidRPr="00486D64" w:rsidRDefault="00310B47" w:rsidP="00310B47">
                      <w:pPr>
                        <w:rPr>
                          <w:rFonts w:cs="Arial"/>
                          <w:i/>
                          <w:lang w:val="en-ID"/>
                        </w:rPr>
                      </w:pPr>
                      <w:r w:rsidRPr="00486D64">
                        <w:rPr>
                          <w:rFonts w:cs="Arial"/>
                          <w:i/>
                          <w:lang w:val="en-ID"/>
                        </w:rPr>
                        <w:t>DS = Q/C</w:t>
                      </w:r>
                    </w:p>
                  </w:txbxContent>
                </v:textbox>
              </v:shape>
            </w:pict>
          </mc:Fallback>
        </mc:AlternateContent>
      </w:r>
    </w:p>
    <w:p w14:paraId="17FCDF86"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 xml:space="preserve">Dimana : </w:t>
      </w:r>
    </w:p>
    <w:p w14:paraId="5B17E1DB"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DS = Derajat Kejenuhan (smp/jam).</w:t>
      </w:r>
    </w:p>
    <w:p w14:paraId="3E408805"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Q  = Arus Lalu Lintas.</w:t>
      </w:r>
    </w:p>
    <w:p w14:paraId="4CAEEC27"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C  = Kapasitas Sesungguhnya (smp/jam).</w:t>
      </w:r>
    </w:p>
    <w:p w14:paraId="6DA660D1" w14:textId="77777777" w:rsidR="00310B47" w:rsidRPr="00310B47" w:rsidRDefault="00310B47" w:rsidP="00310B47">
      <w:pPr>
        <w:spacing w:after="0" w:line="360" w:lineRule="auto"/>
        <w:ind w:left="1560"/>
        <w:contextualSpacing/>
        <w:jc w:val="both"/>
        <w:rPr>
          <w:rFonts w:ascii="Arial" w:hAnsi="Arial" w:cs="Arial"/>
          <w:sz w:val="24"/>
        </w:rPr>
      </w:pPr>
    </w:p>
    <w:p w14:paraId="22DD2B29" w14:textId="77777777" w:rsidR="00310B47" w:rsidRPr="00310B47" w:rsidRDefault="00310B47" w:rsidP="00310B47">
      <w:pPr>
        <w:numPr>
          <w:ilvl w:val="0"/>
          <w:numId w:val="22"/>
        </w:numPr>
        <w:spacing w:after="0" w:line="360" w:lineRule="auto"/>
        <w:ind w:left="1134" w:hanging="567"/>
        <w:contextualSpacing/>
        <w:jc w:val="both"/>
        <w:rPr>
          <w:rFonts w:ascii="Arial" w:hAnsi="Arial" w:cs="Arial"/>
          <w:b/>
          <w:sz w:val="24"/>
        </w:rPr>
      </w:pPr>
      <w:r w:rsidRPr="00310B47">
        <w:rPr>
          <w:rFonts w:ascii="Arial" w:hAnsi="Arial" w:cs="Arial"/>
          <w:b/>
          <w:sz w:val="24"/>
        </w:rPr>
        <w:t>Hubungan Kecepatan Dengan Waktu Tempuh</w:t>
      </w:r>
    </w:p>
    <w:p w14:paraId="19CD99D7"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 xml:space="preserve">Hubungan antara kecepatan (V) dan waktu tempuh (TT) dapat dinyatakan dalam persamaan rumus berikut ini : </w:t>
      </w:r>
    </w:p>
    <w:p w14:paraId="7F938DB1" w14:textId="77777777" w:rsidR="00310B47" w:rsidRPr="00310B47" w:rsidRDefault="00310B47" w:rsidP="00310B47">
      <w:pPr>
        <w:tabs>
          <w:tab w:val="left" w:pos="426"/>
        </w:tabs>
        <w:spacing w:after="0" w:line="360" w:lineRule="auto"/>
        <w:ind w:left="142"/>
        <w:contextualSpacing/>
        <w:jc w:val="both"/>
        <w:rPr>
          <w:rFonts w:ascii="Arial" w:hAnsi="Arial" w:cs="Arial"/>
          <w:b/>
          <w:sz w:val="24"/>
        </w:rPr>
      </w:pPr>
      <w:r w:rsidRPr="00310B47">
        <w:rPr>
          <w:rFonts w:ascii="Arial" w:hAnsi="Arial" w:cs="Arial"/>
          <w:b/>
          <w:noProof/>
          <w:sz w:val="24"/>
        </w:rPr>
        <mc:AlternateContent>
          <mc:Choice Requires="wps">
            <w:drawing>
              <wp:anchor distT="0" distB="0" distL="114300" distR="114300" simplePos="0" relativeHeight="251667456" behindDoc="0" locked="0" layoutInCell="1" allowOverlap="1" wp14:anchorId="29EA88B4" wp14:editId="258B3696">
                <wp:simplePos x="0" y="0"/>
                <wp:positionH relativeFrom="column">
                  <wp:posOffset>2581275</wp:posOffset>
                </wp:positionH>
                <wp:positionV relativeFrom="paragraph">
                  <wp:posOffset>115570</wp:posOffset>
                </wp:positionV>
                <wp:extent cx="923925" cy="31432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923925" cy="314325"/>
                        </a:xfrm>
                        <a:prstGeom prst="rect">
                          <a:avLst/>
                        </a:prstGeom>
                        <a:solidFill>
                          <a:sysClr val="window" lastClr="FFFFFF"/>
                        </a:solidFill>
                        <a:ln w="6350">
                          <a:solidFill>
                            <a:prstClr val="black"/>
                          </a:solidFill>
                        </a:ln>
                      </wps:spPr>
                      <wps:txbx>
                        <w:txbxContent>
                          <w:p w14:paraId="5C2338DA" w14:textId="77777777" w:rsidR="00310B47" w:rsidRDefault="00310B47" w:rsidP="00310B47">
                            <w:pPr>
                              <w:rPr>
                                <w:rFonts w:cs="Arial"/>
                                <w:i/>
                                <w:lang w:val="en-ID"/>
                              </w:rPr>
                            </w:pPr>
                            <w:r>
                              <w:rPr>
                                <w:rFonts w:cs="Arial"/>
                                <w:i/>
                                <w:lang w:val="en-ID"/>
                              </w:rPr>
                              <w:t>V = L/TT</w:t>
                            </w:r>
                          </w:p>
                          <w:p w14:paraId="4E48DF35" w14:textId="77777777" w:rsidR="00310B47" w:rsidRPr="00486D64" w:rsidRDefault="00310B47" w:rsidP="00310B47">
                            <w:pPr>
                              <w:rPr>
                                <w:rFonts w:cs="Arial"/>
                                <w:i/>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A88B4" id="Text Box 7" o:spid="_x0000_s1029" type="#_x0000_t202" style="position:absolute;left:0;text-align:left;margin-left:203.25pt;margin-top:9.1pt;width:72.75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" fillcolor="window" strokeweight=".5pt">
                <v:textbox>
                  <w:txbxContent>
                    <w:p w14:paraId="5C2338DA" w14:textId="77777777" w:rsidR="00310B47" w:rsidRDefault="00310B47" w:rsidP="00310B47">
                      <w:pPr>
                        <w:rPr>
                          <w:rFonts w:cs="Arial"/>
                          <w:i/>
                          <w:lang w:val="en-ID"/>
                        </w:rPr>
                      </w:pPr>
                      <w:r>
                        <w:rPr>
                          <w:rFonts w:cs="Arial"/>
                          <w:i/>
                          <w:lang w:val="en-ID"/>
                        </w:rPr>
                        <w:t>V = L/TT</w:t>
                      </w:r>
                    </w:p>
                    <w:p w14:paraId="4E48DF35" w14:textId="77777777" w:rsidR="00310B47" w:rsidRPr="00486D64" w:rsidRDefault="00310B47" w:rsidP="00310B47">
                      <w:pPr>
                        <w:rPr>
                          <w:rFonts w:cs="Arial"/>
                          <w:i/>
                          <w:lang w:val="en-ID"/>
                        </w:rPr>
                      </w:pPr>
                    </w:p>
                  </w:txbxContent>
                </v:textbox>
              </v:shape>
            </w:pict>
          </mc:Fallback>
        </mc:AlternateContent>
      </w:r>
    </w:p>
    <w:p w14:paraId="5AAFAF2B" w14:textId="77777777" w:rsidR="00310B47" w:rsidRPr="00310B47" w:rsidRDefault="00310B47" w:rsidP="00310B47">
      <w:pPr>
        <w:tabs>
          <w:tab w:val="left" w:pos="426"/>
        </w:tabs>
        <w:spacing w:after="0" w:line="360" w:lineRule="auto"/>
        <w:ind w:left="142"/>
        <w:contextualSpacing/>
        <w:jc w:val="both"/>
        <w:rPr>
          <w:rFonts w:ascii="Arial" w:hAnsi="Arial" w:cs="Arial"/>
          <w:b/>
          <w:sz w:val="24"/>
        </w:rPr>
      </w:pPr>
    </w:p>
    <w:p w14:paraId="20DFE5CE" w14:textId="77777777" w:rsidR="00310B47" w:rsidRPr="00310B47" w:rsidRDefault="00310B47" w:rsidP="00310B47">
      <w:pPr>
        <w:tabs>
          <w:tab w:val="left" w:pos="426"/>
        </w:tabs>
        <w:spacing w:after="0" w:line="360" w:lineRule="auto"/>
        <w:ind w:left="426" w:firstLine="141"/>
        <w:contextualSpacing/>
        <w:jc w:val="both"/>
        <w:rPr>
          <w:rFonts w:ascii="Arial" w:hAnsi="Arial" w:cs="Arial"/>
          <w:sz w:val="24"/>
        </w:rPr>
      </w:pPr>
      <w:r w:rsidRPr="00310B47">
        <w:rPr>
          <w:rFonts w:ascii="Arial" w:hAnsi="Arial" w:cs="Arial"/>
          <w:sz w:val="24"/>
        </w:rPr>
        <w:t xml:space="preserve">Dimana : </w:t>
      </w:r>
    </w:p>
    <w:p w14:paraId="487FD9DD" w14:textId="77777777" w:rsidR="00310B47" w:rsidRPr="00310B47" w:rsidRDefault="00310B47" w:rsidP="00310B47">
      <w:pPr>
        <w:tabs>
          <w:tab w:val="left" w:pos="426"/>
        </w:tabs>
        <w:spacing w:after="0" w:line="360" w:lineRule="auto"/>
        <w:ind w:left="426" w:firstLine="141"/>
        <w:contextualSpacing/>
        <w:jc w:val="both"/>
        <w:rPr>
          <w:rFonts w:ascii="Arial" w:hAnsi="Arial" w:cs="Arial"/>
          <w:sz w:val="24"/>
        </w:rPr>
      </w:pPr>
      <w:r w:rsidRPr="00310B47">
        <w:rPr>
          <w:rFonts w:ascii="Arial" w:hAnsi="Arial" w:cs="Arial"/>
          <w:sz w:val="24"/>
        </w:rPr>
        <w:t>V</w:t>
      </w:r>
      <w:r w:rsidRPr="00310B47">
        <w:rPr>
          <w:rFonts w:ascii="Arial" w:hAnsi="Arial" w:cs="Arial"/>
          <w:sz w:val="24"/>
        </w:rPr>
        <w:tab/>
        <w:t xml:space="preserve"> = Kecepatan Rata-rata (km/jam).</w:t>
      </w:r>
    </w:p>
    <w:p w14:paraId="6BD5DECE" w14:textId="77777777" w:rsidR="00310B47" w:rsidRPr="00310B47" w:rsidRDefault="00310B47" w:rsidP="00310B47">
      <w:pPr>
        <w:tabs>
          <w:tab w:val="left" w:pos="426"/>
        </w:tabs>
        <w:spacing w:after="0" w:line="360" w:lineRule="auto"/>
        <w:ind w:left="426" w:firstLine="141"/>
        <w:contextualSpacing/>
        <w:jc w:val="both"/>
        <w:rPr>
          <w:rFonts w:ascii="Arial" w:hAnsi="Arial" w:cs="Arial"/>
          <w:sz w:val="24"/>
        </w:rPr>
      </w:pPr>
      <w:r w:rsidRPr="00310B47">
        <w:rPr>
          <w:rFonts w:ascii="Arial" w:hAnsi="Arial" w:cs="Arial"/>
          <w:sz w:val="24"/>
        </w:rPr>
        <w:t>L</w:t>
      </w:r>
      <w:r w:rsidRPr="00310B47">
        <w:rPr>
          <w:rFonts w:ascii="Arial" w:hAnsi="Arial" w:cs="Arial"/>
          <w:sz w:val="24"/>
        </w:rPr>
        <w:tab/>
      </w:r>
      <w:r w:rsidRPr="00310B47">
        <w:rPr>
          <w:rFonts w:ascii="Arial" w:hAnsi="Arial" w:cs="Arial"/>
          <w:sz w:val="24"/>
        </w:rPr>
        <w:tab/>
        <w:t xml:space="preserve"> = Panjang Segmen.</w:t>
      </w:r>
    </w:p>
    <w:p w14:paraId="06D177C8" w14:textId="77777777" w:rsidR="00310B47" w:rsidRPr="00310B47" w:rsidRDefault="00310B47" w:rsidP="00310B47">
      <w:pPr>
        <w:tabs>
          <w:tab w:val="left" w:pos="426"/>
        </w:tabs>
        <w:spacing w:after="0" w:line="360" w:lineRule="auto"/>
        <w:ind w:left="426" w:firstLine="141"/>
        <w:contextualSpacing/>
        <w:jc w:val="both"/>
        <w:rPr>
          <w:rFonts w:ascii="Arial" w:hAnsi="Arial" w:cs="Arial"/>
          <w:sz w:val="24"/>
        </w:rPr>
      </w:pPr>
      <w:r w:rsidRPr="00310B47">
        <w:rPr>
          <w:rFonts w:ascii="Arial" w:hAnsi="Arial" w:cs="Arial"/>
          <w:sz w:val="24"/>
        </w:rPr>
        <w:t>TT</w:t>
      </w:r>
      <w:r w:rsidRPr="00310B47">
        <w:rPr>
          <w:rFonts w:ascii="Arial" w:hAnsi="Arial" w:cs="Arial"/>
          <w:sz w:val="24"/>
        </w:rPr>
        <w:tab/>
        <w:t xml:space="preserve"> = Waktu tempuh rata-rata LV panjang segmen jalan (jam).</w:t>
      </w:r>
    </w:p>
    <w:p w14:paraId="2CECD959" w14:textId="77777777" w:rsidR="00310B47" w:rsidRPr="00310B47" w:rsidRDefault="00310B47" w:rsidP="00310B47">
      <w:pPr>
        <w:spacing w:after="0" w:line="360" w:lineRule="auto"/>
        <w:ind w:firstLine="567"/>
        <w:contextualSpacing/>
        <w:jc w:val="both"/>
        <w:rPr>
          <w:rFonts w:ascii="Arial" w:hAnsi="Arial" w:cs="Arial"/>
          <w:sz w:val="24"/>
        </w:rPr>
      </w:pPr>
    </w:p>
    <w:p w14:paraId="155AECD3" w14:textId="77777777" w:rsidR="00310B47" w:rsidRPr="00310B47" w:rsidRDefault="00310B47" w:rsidP="00310B47">
      <w:pPr>
        <w:spacing w:after="0" w:line="360" w:lineRule="auto"/>
        <w:ind w:firstLine="567"/>
        <w:contextualSpacing/>
        <w:jc w:val="center"/>
        <w:rPr>
          <w:rFonts w:ascii="Arial" w:hAnsi="Arial" w:cs="Arial"/>
          <w:sz w:val="24"/>
        </w:rPr>
      </w:pPr>
      <w:r w:rsidRPr="00310B47">
        <w:rPr>
          <w:rFonts w:ascii="Arial" w:hAnsi="Arial" w:cs="Arial"/>
          <w:noProof/>
          <w:sz w:val="24"/>
        </w:rPr>
        <w:drawing>
          <wp:inline distT="0" distB="0" distL="0" distR="0" wp14:anchorId="68B9E01F" wp14:editId="3DD7F7FA">
            <wp:extent cx="3409950" cy="2376968"/>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355).png"/>
                    <pic:cNvPicPr/>
                  </pic:nvPicPr>
                  <pic:blipFill rotWithShape="1">
                    <a:blip r:embed="rId18">
                      <a:extLst>
                        <a:ext uri="{28A0092B-C50C-407E-A947-70E740481C1C}">
                          <a14:useLocalDpi xmlns:a14="http://schemas.microsoft.com/office/drawing/2010/main" val="0"/>
                        </a:ext>
                      </a:extLst>
                    </a:blip>
                    <a:srcRect l="25592" t="27784" r="23388" b="8965"/>
                    <a:stretch/>
                  </pic:blipFill>
                  <pic:spPr bwMode="auto">
                    <a:xfrm>
                      <a:off x="0" y="0"/>
                      <a:ext cx="3426018" cy="2388169"/>
                    </a:xfrm>
                    <a:prstGeom prst="rect">
                      <a:avLst/>
                    </a:prstGeom>
                    <a:ln>
                      <a:noFill/>
                    </a:ln>
                    <a:extLst>
                      <a:ext uri="{53640926-AAD7-44D8-BBD7-CCE9431645EC}">
                        <a14:shadowObscured xmlns:a14="http://schemas.microsoft.com/office/drawing/2010/main"/>
                      </a:ext>
                    </a:extLst>
                  </pic:spPr>
                </pic:pic>
              </a:graphicData>
            </a:graphic>
          </wp:inline>
        </w:drawing>
      </w:r>
    </w:p>
    <w:p w14:paraId="5C3C04B0" w14:textId="77777777" w:rsidR="00310B47" w:rsidRPr="00310B47" w:rsidRDefault="00310B47" w:rsidP="00310B47">
      <w:pPr>
        <w:spacing w:after="0" w:line="360" w:lineRule="auto"/>
        <w:jc w:val="center"/>
        <w:rPr>
          <w:rFonts w:ascii="Arial" w:hAnsi="Arial" w:cs="Arial"/>
          <w:iCs/>
          <w:sz w:val="24"/>
          <w:szCs w:val="24"/>
        </w:rPr>
      </w:pPr>
      <w:bookmarkStart w:id="265" w:name="_Toc99712135"/>
      <w:bookmarkStart w:id="266" w:name="_Toc99712646"/>
      <w:bookmarkStart w:id="267" w:name="_Toc99712833"/>
      <w:bookmarkStart w:id="268" w:name="_Toc99712847"/>
      <w:bookmarkStart w:id="269" w:name="_Toc109766689"/>
      <w:bookmarkStart w:id="270" w:name="_Toc110036696"/>
      <w:r w:rsidRPr="00310B47">
        <w:rPr>
          <w:rFonts w:ascii="Arial" w:hAnsi="Arial" w:cs="Arial"/>
          <w:iCs/>
          <w:sz w:val="24"/>
          <w:szCs w:val="24"/>
        </w:rPr>
        <w:t xml:space="preserve">Gambar 2. </w:t>
      </w:r>
      <w:r w:rsidRPr="00310B47">
        <w:rPr>
          <w:rFonts w:ascii="Arial" w:hAnsi="Arial" w:cs="Arial"/>
          <w:iCs/>
          <w:sz w:val="24"/>
          <w:szCs w:val="24"/>
        </w:rPr>
        <w:fldChar w:fldCharType="begin"/>
      </w:r>
      <w:r w:rsidRPr="00310B47">
        <w:rPr>
          <w:rFonts w:ascii="Arial" w:hAnsi="Arial" w:cs="Arial"/>
          <w:iCs/>
          <w:sz w:val="24"/>
          <w:szCs w:val="24"/>
        </w:rPr>
        <w:instrText xml:space="preserve"> SEQ Gambar_2. \* ARABIC </w:instrText>
      </w:r>
      <w:r w:rsidRPr="00310B47">
        <w:rPr>
          <w:rFonts w:ascii="Arial" w:hAnsi="Arial" w:cs="Arial"/>
          <w:iCs/>
          <w:sz w:val="24"/>
          <w:szCs w:val="24"/>
        </w:rPr>
        <w:fldChar w:fldCharType="separate"/>
      </w:r>
      <w:r w:rsidRPr="00310B47">
        <w:rPr>
          <w:rFonts w:ascii="Arial" w:hAnsi="Arial" w:cs="Arial"/>
          <w:iCs/>
          <w:noProof/>
          <w:sz w:val="24"/>
          <w:szCs w:val="24"/>
        </w:rPr>
        <w:t>1</w:t>
      </w:r>
      <w:r w:rsidRPr="00310B47">
        <w:rPr>
          <w:rFonts w:ascii="Arial" w:hAnsi="Arial" w:cs="Arial"/>
          <w:iCs/>
          <w:sz w:val="24"/>
          <w:szCs w:val="24"/>
        </w:rPr>
        <w:fldChar w:fldCharType="end"/>
      </w:r>
      <w:r w:rsidRPr="00310B47">
        <w:rPr>
          <w:rFonts w:ascii="Arial" w:hAnsi="Arial" w:cs="Arial"/>
          <w:iCs/>
          <w:sz w:val="24"/>
          <w:szCs w:val="24"/>
        </w:rPr>
        <w:t xml:space="preserve"> Kecepatan Sebagai Fungsi DS jalan 2/2 UD (MKJI, 1997)</w:t>
      </w:r>
      <w:bookmarkEnd w:id="265"/>
      <w:bookmarkEnd w:id="266"/>
      <w:bookmarkEnd w:id="267"/>
      <w:bookmarkEnd w:id="268"/>
      <w:bookmarkEnd w:id="269"/>
      <w:bookmarkEnd w:id="270"/>
    </w:p>
    <w:p w14:paraId="058CA9F6" w14:textId="77777777" w:rsidR="00310B47" w:rsidRPr="00310B47" w:rsidRDefault="00310B47" w:rsidP="00310B47">
      <w:pPr>
        <w:spacing w:after="0" w:line="360" w:lineRule="auto"/>
        <w:jc w:val="both"/>
        <w:rPr>
          <w:rFonts w:ascii="Arial" w:hAnsi="Arial" w:cs="Times New Roman"/>
          <w:sz w:val="24"/>
        </w:rPr>
      </w:pPr>
    </w:p>
    <w:p w14:paraId="0060E391" w14:textId="77777777" w:rsidR="00310B47" w:rsidRPr="00310B47" w:rsidRDefault="00310B47" w:rsidP="00310B47">
      <w:pPr>
        <w:spacing w:after="0" w:line="360" w:lineRule="auto"/>
        <w:ind w:left="360" w:firstLine="360"/>
        <w:jc w:val="center"/>
        <w:rPr>
          <w:rFonts w:ascii="Arial" w:hAnsi="Arial" w:cs="Times New Roman"/>
          <w:sz w:val="24"/>
        </w:rPr>
      </w:pPr>
    </w:p>
    <w:p w14:paraId="2006D0B3" w14:textId="77777777" w:rsidR="00310B47" w:rsidRPr="00310B47" w:rsidRDefault="00310B47" w:rsidP="00310B47">
      <w:pPr>
        <w:rPr>
          <w:rFonts w:ascii="Arial" w:hAnsi="Arial" w:cs="Arial"/>
          <w:iCs/>
          <w:sz w:val="24"/>
          <w:szCs w:val="24"/>
        </w:rPr>
      </w:pPr>
      <w:r w:rsidRPr="00310B47">
        <w:rPr>
          <w:rFonts w:ascii="Arial" w:hAnsi="Arial" w:cs="Arial"/>
          <w:i/>
          <w:sz w:val="24"/>
          <w:szCs w:val="24"/>
        </w:rPr>
        <w:br w:type="page"/>
      </w:r>
    </w:p>
    <w:p w14:paraId="40811E26" w14:textId="77777777" w:rsidR="00310B47" w:rsidRPr="00310B47" w:rsidRDefault="00310B47" w:rsidP="00310B47">
      <w:pPr>
        <w:spacing w:after="0" w:line="360" w:lineRule="auto"/>
        <w:jc w:val="center"/>
        <w:rPr>
          <w:rFonts w:ascii="Arial" w:hAnsi="Arial" w:cs="Arial"/>
          <w:iCs/>
          <w:sz w:val="24"/>
          <w:szCs w:val="24"/>
        </w:rPr>
      </w:pPr>
    </w:p>
    <w:p w14:paraId="346E65BB" w14:textId="77777777" w:rsidR="00310B47" w:rsidRPr="00310B47" w:rsidRDefault="00310B47" w:rsidP="00310B47">
      <w:pPr>
        <w:keepNext/>
        <w:keepLines/>
        <w:numPr>
          <w:ilvl w:val="0"/>
          <w:numId w:val="20"/>
        </w:numPr>
        <w:spacing w:after="0" w:line="360" w:lineRule="auto"/>
        <w:ind w:left="567" w:hanging="567"/>
        <w:jc w:val="both"/>
        <w:outlineLvl w:val="1"/>
        <w:rPr>
          <w:rFonts w:ascii="Arial" w:eastAsia="Times New Roman" w:hAnsi="Arial" w:cs="Times New Roman"/>
          <w:b/>
          <w:sz w:val="24"/>
          <w:szCs w:val="26"/>
        </w:rPr>
      </w:pPr>
      <w:bookmarkStart w:id="271" w:name="_Toc109859933"/>
      <w:bookmarkStart w:id="272" w:name="_Toc111578654"/>
      <w:r w:rsidRPr="00310B47">
        <w:rPr>
          <w:rFonts w:ascii="Arial" w:eastAsia="Times New Roman" w:hAnsi="Arial" w:cs="Times New Roman"/>
          <w:b/>
          <w:sz w:val="24"/>
          <w:szCs w:val="26"/>
        </w:rPr>
        <w:t>Studi Literatur</w:t>
      </w:r>
      <w:bookmarkEnd w:id="271"/>
      <w:bookmarkEnd w:id="272"/>
    </w:p>
    <w:p w14:paraId="0A418D2E" w14:textId="77777777" w:rsidR="00310B47" w:rsidRPr="00310B47" w:rsidRDefault="00310B47" w:rsidP="00310B47">
      <w:pPr>
        <w:spacing w:after="0" w:line="360" w:lineRule="auto"/>
        <w:jc w:val="both"/>
        <w:rPr>
          <w:rFonts w:ascii="Arial" w:hAnsi="Arial" w:cs="Times New Roman"/>
          <w:sz w:val="24"/>
        </w:rPr>
      </w:pPr>
      <w:bookmarkStart w:id="273" w:name="_Toc99663564"/>
      <w:bookmarkStart w:id="274" w:name="_Toc99705760"/>
      <w:bookmarkStart w:id="275" w:name="_Toc99706124"/>
      <w:bookmarkStart w:id="276" w:name="_Toc99706249"/>
      <w:bookmarkStart w:id="277" w:name="_Toc107427915"/>
      <w:bookmarkStart w:id="278" w:name="_Toc107649162"/>
      <w:r w:rsidRPr="00310B47">
        <w:rPr>
          <w:rFonts w:ascii="Arial" w:hAnsi="Arial" w:cs="Times New Roman"/>
          <w:sz w:val="24"/>
        </w:rPr>
        <w:t>Dalam penelitian ini, penulis menambahkan dua penelitian terdahulu yang relevan dengan permasalahan yang akan diteliti tentang  Kinerja Ruas Jalan di Jalan Raya Bintara, Bekasi. adalah sebagai berikut :</w:t>
      </w:r>
      <w:bookmarkEnd w:id="273"/>
      <w:bookmarkEnd w:id="274"/>
      <w:bookmarkEnd w:id="275"/>
      <w:bookmarkEnd w:id="276"/>
      <w:bookmarkEnd w:id="277"/>
      <w:bookmarkEnd w:id="278"/>
      <w:r w:rsidRPr="00310B47">
        <w:rPr>
          <w:rFonts w:ascii="Arial" w:hAnsi="Arial" w:cs="Times New Roman"/>
          <w:sz w:val="24"/>
        </w:rPr>
        <w:t xml:space="preserve"> </w:t>
      </w:r>
    </w:p>
    <w:p w14:paraId="0FD1D3D0" w14:textId="77777777" w:rsidR="00310B47" w:rsidRPr="00310B47" w:rsidRDefault="00310B47" w:rsidP="00310B47">
      <w:pPr>
        <w:tabs>
          <w:tab w:val="left" w:pos="567"/>
        </w:tabs>
        <w:spacing w:after="0" w:line="360" w:lineRule="auto"/>
        <w:ind w:left="567" w:hanging="567"/>
        <w:jc w:val="both"/>
        <w:rPr>
          <w:rFonts w:ascii="Arial" w:hAnsi="Arial" w:cs="Times New Roman"/>
          <w:sz w:val="24"/>
        </w:rPr>
      </w:pPr>
    </w:p>
    <w:p w14:paraId="7FB78B94" w14:textId="77777777" w:rsidR="00310B47" w:rsidRPr="00310B47" w:rsidRDefault="00310B47" w:rsidP="00310B47">
      <w:pPr>
        <w:numPr>
          <w:ilvl w:val="0"/>
          <w:numId w:val="23"/>
        </w:numPr>
        <w:tabs>
          <w:tab w:val="left" w:pos="567"/>
          <w:tab w:val="left" w:pos="1134"/>
        </w:tabs>
        <w:spacing w:after="0" w:line="360" w:lineRule="auto"/>
        <w:ind w:left="567" w:hanging="567"/>
        <w:contextualSpacing/>
        <w:jc w:val="both"/>
        <w:rPr>
          <w:rFonts w:ascii="Arial" w:hAnsi="Arial" w:cs="Arial"/>
          <w:b/>
          <w:sz w:val="24"/>
        </w:rPr>
      </w:pPr>
      <w:r w:rsidRPr="00310B47">
        <w:rPr>
          <w:rFonts w:ascii="Arial" w:hAnsi="Arial" w:cs="Arial"/>
          <w:b/>
          <w:sz w:val="24"/>
        </w:rPr>
        <w:t xml:space="preserve">Wirani Ranto, Audie L,. E, Rumayar, James A. Timboeleng </w:t>
      </w:r>
      <w:r w:rsidRPr="00310B47">
        <w:rPr>
          <w:rFonts w:ascii="Arial" w:hAnsi="Arial" w:cs="Arial"/>
          <w:sz w:val="24"/>
        </w:rPr>
        <w:t>dengan judul “</w:t>
      </w:r>
      <w:r w:rsidRPr="00310B47">
        <w:rPr>
          <w:rFonts w:ascii="Arial" w:hAnsi="Arial" w:cs="Arial"/>
          <w:b/>
          <w:sz w:val="24"/>
        </w:rPr>
        <w:t xml:space="preserve">Analisa Kinerja Ruas Jalan Menggunakan Metode Manual Kapasitas Jalan Indonesia (MKJI) 1997”. </w:t>
      </w:r>
    </w:p>
    <w:p w14:paraId="3F72B5BC" w14:textId="77777777" w:rsidR="00310B47" w:rsidRPr="00310B47" w:rsidRDefault="00310B47" w:rsidP="00310B47">
      <w:pPr>
        <w:tabs>
          <w:tab w:val="left" w:pos="567"/>
        </w:tabs>
        <w:spacing w:after="0" w:line="360" w:lineRule="auto"/>
        <w:ind w:left="567" w:hanging="567"/>
        <w:contextualSpacing/>
        <w:jc w:val="both"/>
        <w:rPr>
          <w:rFonts w:ascii="Arial" w:hAnsi="Arial" w:cs="Arial"/>
          <w:sz w:val="24"/>
        </w:rPr>
      </w:pPr>
      <w:r w:rsidRPr="00310B47">
        <w:rPr>
          <w:rFonts w:ascii="Arial" w:hAnsi="Arial" w:cs="Arial"/>
          <w:sz w:val="24"/>
        </w:rPr>
        <w:tab/>
        <w:t xml:space="preserve">Adapun intisari dari hasil pengamatan, perhitungan dan analisa pada arus lalu lintas yang terjadi dapat disimpulkan sebagai berikut : </w:t>
      </w:r>
    </w:p>
    <w:p w14:paraId="2EB2C8A3" w14:textId="77777777" w:rsidR="00310B47" w:rsidRPr="00310B47" w:rsidRDefault="00310B47" w:rsidP="00310B47">
      <w:pPr>
        <w:tabs>
          <w:tab w:val="left" w:pos="567"/>
        </w:tabs>
        <w:spacing w:after="0" w:line="360" w:lineRule="auto"/>
        <w:ind w:left="567" w:hanging="567"/>
        <w:contextualSpacing/>
        <w:jc w:val="both"/>
        <w:rPr>
          <w:rFonts w:ascii="Arial" w:hAnsi="Arial" w:cs="Arial"/>
          <w:sz w:val="24"/>
        </w:rPr>
      </w:pPr>
      <w:r w:rsidRPr="00310B47">
        <w:rPr>
          <w:rFonts w:ascii="Arial" w:hAnsi="Arial" w:cs="Arial"/>
          <w:sz w:val="24"/>
        </w:rPr>
        <w:tab/>
        <w:t>Ruas jalan Wlanda Maramis adalah  salah satu jalan dengan tingkat kepadatan tinggi pada kota Manado, Permasalahan ini dikarenakan ruas jalan tersebut berada pada kawasan perkotaan dengan beberapa pertokoan, rumah makan dan tempat komersial yang ramai dikunjungi. Metode perhitungan dilakukan menggunakan Manual Kapasitas Jalan Indonesia (MKJI, 1997). Data yang dibuthkan antara lain adalah volume lalu lintas, hambatan samping waktu tempuh, dan geometrik jalan  serta jumlah penduduk kota manado.</w:t>
      </w:r>
    </w:p>
    <w:p w14:paraId="1BC7D8CD" w14:textId="77777777" w:rsidR="00310B47" w:rsidRPr="00310B47" w:rsidRDefault="00310B47" w:rsidP="00310B47">
      <w:pPr>
        <w:tabs>
          <w:tab w:val="left" w:pos="567"/>
        </w:tabs>
        <w:spacing w:after="0" w:line="360" w:lineRule="auto"/>
        <w:ind w:left="567" w:hanging="567"/>
        <w:contextualSpacing/>
        <w:jc w:val="both"/>
        <w:rPr>
          <w:rFonts w:ascii="Arial" w:hAnsi="Arial" w:cs="Arial"/>
          <w:sz w:val="24"/>
        </w:rPr>
      </w:pPr>
      <w:r w:rsidRPr="00310B47">
        <w:rPr>
          <w:rFonts w:ascii="Arial" w:hAnsi="Arial" w:cs="Arial"/>
          <w:sz w:val="24"/>
        </w:rPr>
        <w:tab/>
        <w:t>Hasil pengolahan data menunjukan volume puncak titik I berada pada pukul 17.00 – 18.00 dengan besar voulme 1908,3 smp/jam dan titik II pada pukul 14.00 – 15.00 dengan besar volume 2321,1 smp/jam. Dengan kapasitas sebesar 3015,144 smp/jam, kecepatan arus bebas 55,6 km/jam dan derajat kejenuhan 0,70. Menunjukan bahwa kinerja ruas Jalan Wlanda Maramis masih tergolong baik dan hanya perlu dilakukan peningkatan sarana dan prasarana pad jalan sekitar.</w:t>
      </w:r>
    </w:p>
    <w:p w14:paraId="5CD5042B" w14:textId="77777777" w:rsidR="00310B47" w:rsidRPr="00310B47" w:rsidRDefault="00310B47" w:rsidP="00310B47">
      <w:pPr>
        <w:numPr>
          <w:ilvl w:val="0"/>
          <w:numId w:val="23"/>
        </w:numPr>
        <w:tabs>
          <w:tab w:val="left" w:pos="426"/>
        </w:tabs>
        <w:spacing w:after="0" w:line="360" w:lineRule="auto"/>
        <w:ind w:left="567" w:hanging="567"/>
        <w:contextualSpacing/>
        <w:jc w:val="both"/>
        <w:rPr>
          <w:rFonts w:ascii="Arial" w:hAnsi="Arial" w:cs="Arial"/>
          <w:sz w:val="24"/>
        </w:rPr>
      </w:pPr>
      <w:r w:rsidRPr="00310B47">
        <w:rPr>
          <w:rFonts w:ascii="Arial" w:hAnsi="Arial" w:cs="Arial"/>
          <w:b/>
          <w:sz w:val="24"/>
        </w:rPr>
        <w:t xml:space="preserve">Syafri Wardi, Nila Omi Yeza, Septi Anita,. (2021) </w:t>
      </w:r>
      <w:r w:rsidRPr="00310B47">
        <w:rPr>
          <w:rFonts w:ascii="Arial" w:hAnsi="Arial" w:cs="Arial"/>
          <w:sz w:val="24"/>
        </w:rPr>
        <w:t>dengan judul  “</w:t>
      </w:r>
      <w:r w:rsidRPr="00310B47">
        <w:rPr>
          <w:rFonts w:ascii="Arial" w:hAnsi="Arial" w:cs="Arial"/>
          <w:b/>
          <w:sz w:val="24"/>
        </w:rPr>
        <w:t xml:space="preserve">Analisis Kinerja Ruas Jalan (Studi Kasus Jalan Rya Siteba Kota Padang). </w:t>
      </w:r>
    </w:p>
    <w:p w14:paraId="730DBB56" w14:textId="77777777" w:rsidR="00310B47" w:rsidRPr="00310B47" w:rsidRDefault="00310B47" w:rsidP="00310B47">
      <w:pPr>
        <w:tabs>
          <w:tab w:val="left" w:pos="0"/>
        </w:tabs>
        <w:spacing w:after="0" w:line="360" w:lineRule="auto"/>
        <w:ind w:left="567"/>
        <w:contextualSpacing/>
        <w:jc w:val="both"/>
        <w:rPr>
          <w:rFonts w:ascii="Arial" w:hAnsi="Arial" w:cs="Arial"/>
          <w:sz w:val="24"/>
        </w:rPr>
      </w:pPr>
      <w:r w:rsidRPr="00310B47">
        <w:rPr>
          <w:rFonts w:ascii="Arial" w:hAnsi="Arial" w:cs="Arial"/>
          <w:sz w:val="24"/>
        </w:rPr>
        <w:t>Adapun Intisari dari hasil pengamatan, perhitungan dan analisa pada arus lalu lintas yang terjdi dapat disimpulkan sebagai berikut :</w:t>
      </w:r>
    </w:p>
    <w:p w14:paraId="70D8CAA6" w14:textId="77777777" w:rsidR="00310B47" w:rsidRPr="00310B47" w:rsidRDefault="00310B47" w:rsidP="00310B47">
      <w:pPr>
        <w:tabs>
          <w:tab w:val="left" w:pos="0"/>
        </w:tabs>
        <w:spacing w:after="0" w:line="360" w:lineRule="auto"/>
        <w:ind w:left="567"/>
        <w:contextualSpacing/>
        <w:jc w:val="both"/>
        <w:rPr>
          <w:rFonts w:ascii="Arial" w:hAnsi="Arial" w:cs="Arial"/>
          <w:sz w:val="24"/>
        </w:rPr>
      </w:pPr>
      <w:r w:rsidRPr="00310B47">
        <w:rPr>
          <w:rFonts w:ascii="Arial" w:hAnsi="Arial" w:cs="Arial"/>
          <w:sz w:val="24"/>
        </w:rPr>
        <w:t>Jalan Raya Siteba adalah salah satu jalan pada kota padang yang berada pad daerah komersil, jalan dengan dua lajur dua arah tak terbagi ini seringkali mengalmi kemacetan terutama pada jam sibuk pagi dan sore hari. Metode analisa ini menggunakan metode MKJI 1997 dan mengambil data berupa geometrik jalan, volume lalu lintas dan hambatan samping pada data lapangan dan data jumlah penduduk pada data pelengkap. Hasil analisa yag didapatkan adalah tingkt pelayanan jalan yang menunjukan kategori E yang berarti volume mendekati/berada pad kapasitas jalan yang menyebabkan arus lalu lintas tidak stabil dan menjadikan kemacetn pad ruas jalan tersebut. Alternatif slusi yang diberikan berupa pemisah arah untuk mengubah tipe jalan dan mengganti arus lalu lintas menjadi jalan dua arah satu arah yang diharapkan dapat meningkatkan tingkat pelayanan jalan tersebut menjadi Level B.</w:t>
      </w:r>
    </w:p>
    <w:p w14:paraId="47E33E9C" w14:textId="77777777" w:rsidR="00310B47" w:rsidRPr="00310B47" w:rsidRDefault="00310B47" w:rsidP="00310B47">
      <w:pPr>
        <w:tabs>
          <w:tab w:val="left" w:pos="426"/>
        </w:tabs>
        <w:spacing w:after="0" w:line="360" w:lineRule="auto"/>
        <w:ind w:left="284" w:hanging="284"/>
        <w:contextualSpacing/>
        <w:jc w:val="both"/>
        <w:rPr>
          <w:rFonts w:ascii="Arial" w:hAnsi="Arial" w:cs="Arial"/>
          <w:sz w:val="24"/>
        </w:rPr>
      </w:pPr>
    </w:p>
    <w:p w14:paraId="73E5CDB2" w14:textId="77777777" w:rsidR="00310B47" w:rsidRPr="00310B47" w:rsidRDefault="00310B47" w:rsidP="00310B47">
      <w:pPr>
        <w:spacing w:after="0" w:line="360" w:lineRule="auto"/>
        <w:ind w:left="1134" w:firstLine="720"/>
        <w:contextualSpacing/>
        <w:jc w:val="both"/>
        <w:rPr>
          <w:rFonts w:ascii="Arial" w:hAnsi="Arial" w:cs="Arial"/>
          <w:sz w:val="24"/>
        </w:rPr>
      </w:pPr>
    </w:p>
    <w:p w14:paraId="52111C80" w14:textId="77777777" w:rsidR="00310B47" w:rsidRPr="00310B47" w:rsidRDefault="00310B47" w:rsidP="00310B47">
      <w:pPr>
        <w:spacing w:after="0" w:line="360" w:lineRule="auto"/>
        <w:ind w:left="1134" w:firstLine="720"/>
        <w:contextualSpacing/>
        <w:jc w:val="both"/>
        <w:rPr>
          <w:rFonts w:ascii="Arial" w:hAnsi="Arial" w:cs="Arial"/>
          <w:sz w:val="24"/>
        </w:rPr>
      </w:pPr>
    </w:p>
    <w:p w14:paraId="757F37A2" w14:textId="77777777" w:rsidR="00310B47" w:rsidRPr="00310B47" w:rsidRDefault="00310B47" w:rsidP="00310B47">
      <w:pPr>
        <w:spacing w:after="0" w:line="360" w:lineRule="auto"/>
        <w:ind w:left="1134" w:firstLine="720"/>
        <w:contextualSpacing/>
        <w:jc w:val="both"/>
        <w:rPr>
          <w:rFonts w:ascii="Arial" w:hAnsi="Arial" w:cs="Arial"/>
          <w:sz w:val="24"/>
        </w:rPr>
      </w:pPr>
    </w:p>
    <w:p w14:paraId="2C863997" w14:textId="77777777" w:rsidR="00310B47" w:rsidRPr="00310B47" w:rsidRDefault="00310B47" w:rsidP="00310B47">
      <w:pPr>
        <w:spacing w:after="0" w:line="360" w:lineRule="auto"/>
        <w:ind w:left="1134" w:firstLine="720"/>
        <w:contextualSpacing/>
        <w:jc w:val="both"/>
        <w:rPr>
          <w:rFonts w:ascii="Arial" w:hAnsi="Arial" w:cs="Arial"/>
          <w:sz w:val="24"/>
        </w:rPr>
      </w:pPr>
    </w:p>
    <w:p w14:paraId="345C1386" w14:textId="77777777" w:rsidR="00310B47" w:rsidRPr="00310B47" w:rsidRDefault="00310B47" w:rsidP="00310B47">
      <w:pPr>
        <w:spacing w:after="0" w:line="360" w:lineRule="auto"/>
        <w:ind w:left="1134" w:firstLine="720"/>
        <w:contextualSpacing/>
        <w:jc w:val="both"/>
        <w:rPr>
          <w:rFonts w:ascii="Arial" w:hAnsi="Arial" w:cs="Arial"/>
          <w:sz w:val="24"/>
        </w:rPr>
      </w:pPr>
    </w:p>
    <w:p w14:paraId="4B65C1F6" w14:textId="77777777" w:rsidR="00310B47" w:rsidRPr="00310B47" w:rsidRDefault="00310B47" w:rsidP="00310B47">
      <w:pPr>
        <w:spacing w:after="0" w:line="360" w:lineRule="auto"/>
        <w:ind w:left="1134" w:firstLine="720"/>
        <w:contextualSpacing/>
        <w:jc w:val="both"/>
        <w:rPr>
          <w:rFonts w:ascii="Arial" w:hAnsi="Arial" w:cs="Arial"/>
          <w:sz w:val="24"/>
        </w:rPr>
      </w:pPr>
    </w:p>
    <w:p w14:paraId="19CEE2BF" w14:textId="77777777" w:rsidR="00310B47" w:rsidRPr="00310B47" w:rsidRDefault="00310B47" w:rsidP="00310B47">
      <w:pPr>
        <w:spacing w:after="0" w:line="360" w:lineRule="auto"/>
        <w:ind w:left="1134" w:firstLine="720"/>
        <w:contextualSpacing/>
        <w:jc w:val="both"/>
        <w:rPr>
          <w:rFonts w:ascii="Arial" w:hAnsi="Arial" w:cs="Arial"/>
          <w:sz w:val="24"/>
        </w:rPr>
      </w:pPr>
    </w:p>
    <w:p w14:paraId="30DD6DD6" w14:textId="77777777" w:rsidR="00310B47" w:rsidRPr="00310B47" w:rsidRDefault="00310B47" w:rsidP="00310B47">
      <w:pPr>
        <w:spacing w:after="0" w:line="360" w:lineRule="auto"/>
        <w:ind w:left="1134" w:firstLine="720"/>
        <w:contextualSpacing/>
        <w:jc w:val="both"/>
        <w:rPr>
          <w:rFonts w:ascii="Arial" w:hAnsi="Arial" w:cs="Arial"/>
          <w:sz w:val="24"/>
        </w:rPr>
      </w:pPr>
    </w:p>
    <w:p w14:paraId="39CB8A47" w14:textId="77777777" w:rsidR="00310B47" w:rsidRPr="00310B47" w:rsidRDefault="00310B47" w:rsidP="00310B47">
      <w:pPr>
        <w:spacing w:after="0" w:line="360" w:lineRule="auto"/>
        <w:ind w:left="1134" w:firstLine="720"/>
        <w:contextualSpacing/>
        <w:jc w:val="both"/>
        <w:rPr>
          <w:rFonts w:ascii="Arial" w:hAnsi="Arial" w:cs="Arial"/>
          <w:sz w:val="24"/>
        </w:rPr>
      </w:pPr>
    </w:p>
    <w:p w14:paraId="50848FF9" w14:textId="77777777" w:rsidR="00310B47" w:rsidRPr="00310B47" w:rsidRDefault="00310B47" w:rsidP="00310B47">
      <w:pPr>
        <w:spacing w:after="0" w:line="360" w:lineRule="auto"/>
        <w:ind w:left="1134" w:firstLine="720"/>
        <w:contextualSpacing/>
        <w:jc w:val="both"/>
        <w:rPr>
          <w:rFonts w:ascii="Arial" w:hAnsi="Arial" w:cs="Arial"/>
          <w:sz w:val="24"/>
        </w:rPr>
      </w:pPr>
    </w:p>
    <w:p w14:paraId="0894168E" w14:textId="77777777" w:rsidR="00310B47" w:rsidRPr="00310B47" w:rsidRDefault="00310B47" w:rsidP="00310B47">
      <w:pPr>
        <w:spacing w:after="0" w:line="360" w:lineRule="auto"/>
        <w:ind w:left="1134" w:firstLine="720"/>
        <w:contextualSpacing/>
        <w:jc w:val="both"/>
        <w:rPr>
          <w:rFonts w:ascii="Arial" w:hAnsi="Arial" w:cs="Arial"/>
          <w:sz w:val="24"/>
        </w:rPr>
      </w:pPr>
    </w:p>
    <w:p w14:paraId="343209EC" w14:textId="77777777" w:rsidR="00310B47" w:rsidRPr="00310B47" w:rsidRDefault="00310B47" w:rsidP="00310B47">
      <w:pPr>
        <w:spacing w:after="0" w:line="360" w:lineRule="auto"/>
        <w:ind w:left="1134" w:firstLine="720"/>
        <w:contextualSpacing/>
        <w:jc w:val="both"/>
        <w:rPr>
          <w:rFonts w:ascii="Arial" w:hAnsi="Arial" w:cs="Arial"/>
          <w:sz w:val="24"/>
        </w:rPr>
      </w:pPr>
    </w:p>
    <w:p w14:paraId="7EB36F62" w14:textId="77777777" w:rsidR="00310B47" w:rsidRPr="00310B47" w:rsidRDefault="00310B47" w:rsidP="00310B47">
      <w:pPr>
        <w:spacing w:after="0" w:line="360" w:lineRule="auto"/>
        <w:ind w:left="1134" w:firstLine="720"/>
        <w:contextualSpacing/>
        <w:jc w:val="both"/>
        <w:rPr>
          <w:rFonts w:ascii="Arial" w:hAnsi="Arial" w:cs="Arial"/>
          <w:sz w:val="24"/>
        </w:rPr>
      </w:pPr>
    </w:p>
    <w:p w14:paraId="44C4FBD6" w14:textId="77777777" w:rsidR="00310B47" w:rsidRPr="00310B47" w:rsidRDefault="00310B47" w:rsidP="00310B47">
      <w:pPr>
        <w:spacing w:after="0" w:line="360" w:lineRule="auto"/>
        <w:ind w:left="1134" w:firstLine="720"/>
        <w:contextualSpacing/>
        <w:jc w:val="both"/>
        <w:rPr>
          <w:rFonts w:ascii="Arial" w:hAnsi="Arial" w:cs="Arial"/>
          <w:sz w:val="24"/>
        </w:rPr>
      </w:pPr>
    </w:p>
    <w:p w14:paraId="53FE16AF" w14:textId="77777777" w:rsidR="00310B47" w:rsidRPr="00310B47" w:rsidRDefault="00310B47" w:rsidP="00310B47">
      <w:pPr>
        <w:spacing w:after="0" w:line="360" w:lineRule="auto"/>
        <w:ind w:left="1134" w:firstLine="720"/>
        <w:contextualSpacing/>
        <w:jc w:val="both"/>
        <w:rPr>
          <w:rFonts w:ascii="Arial" w:hAnsi="Arial" w:cs="Arial"/>
          <w:sz w:val="24"/>
        </w:rPr>
      </w:pPr>
    </w:p>
    <w:p w14:paraId="55B91E86" w14:textId="77777777" w:rsidR="00310B47" w:rsidRPr="00310B47" w:rsidRDefault="00310B47" w:rsidP="00310B47">
      <w:pPr>
        <w:spacing w:after="0" w:line="360" w:lineRule="auto"/>
        <w:ind w:left="1134" w:firstLine="720"/>
        <w:contextualSpacing/>
        <w:jc w:val="both"/>
        <w:rPr>
          <w:rFonts w:ascii="Arial" w:hAnsi="Arial" w:cs="Arial"/>
          <w:sz w:val="24"/>
        </w:rPr>
      </w:pPr>
    </w:p>
    <w:p w14:paraId="39D4EA8C" w14:textId="77777777" w:rsidR="00310B47" w:rsidRPr="00310B47" w:rsidRDefault="00310B47" w:rsidP="00310B47">
      <w:pPr>
        <w:spacing w:after="0" w:line="360" w:lineRule="auto"/>
        <w:ind w:left="1134" w:firstLine="720"/>
        <w:contextualSpacing/>
        <w:jc w:val="both"/>
        <w:rPr>
          <w:rFonts w:ascii="Arial" w:hAnsi="Arial" w:cs="Arial"/>
          <w:sz w:val="24"/>
        </w:rPr>
      </w:pPr>
    </w:p>
    <w:p w14:paraId="3836DDF8" w14:textId="77777777" w:rsidR="00310B47" w:rsidRPr="00310B47" w:rsidRDefault="00310B47" w:rsidP="00310B47">
      <w:pPr>
        <w:spacing w:after="0" w:line="360" w:lineRule="auto"/>
        <w:ind w:left="1134" w:firstLine="720"/>
        <w:contextualSpacing/>
        <w:jc w:val="both"/>
        <w:rPr>
          <w:rFonts w:ascii="Arial" w:hAnsi="Arial" w:cs="Arial"/>
          <w:sz w:val="24"/>
        </w:rPr>
      </w:pPr>
    </w:p>
    <w:p w14:paraId="2BEE3628" w14:textId="77777777" w:rsidR="00310B47" w:rsidRPr="00310B47" w:rsidRDefault="00310B47" w:rsidP="00310B47">
      <w:pPr>
        <w:spacing w:after="0" w:line="360" w:lineRule="auto"/>
        <w:ind w:left="1134" w:firstLine="720"/>
        <w:contextualSpacing/>
        <w:jc w:val="both"/>
        <w:rPr>
          <w:rFonts w:ascii="Arial" w:hAnsi="Arial" w:cs="Arial"/>
          <w:sz w:val="24"/>
        </w:rPr>
      </w:pPr>
    </w:p>
    <w:p w14:paraId="6CA065CF" w14:textId="77777777" w:rsidR="00310B47" w:rsidRPr="00310B47" w:rsidRDefault="00310B47" w:rsidP="00310B47">
      <w:pPr>
        <w:spacing w:after="0" w:line="360" w:lineRule="auto"/>
        <w:ind w:left="1134" w:firstLine="720"/>
        <w:contextualSpacing/>
        <w:jc w:val="both"/>
        <w:rPr>
          <w:rFonts w:ascii="Arial" w:hAnsi="Arial" w:cs="Arial"/>
          <w:sz w:val="24"/>
        </w:rPr>
      </w:pPr>
    </w:p>
    <w:p w14:paraId="606EA8C3" w14:textId="77777777" w:rsidR="00310B47" w:rsidRPr="00310B47" w:rsidRDefault="00310B47" w:rsidP="00310B47">
      <w:pPr>
        <w:spacing w:after="0" w:line="360" w:lineRule="auto"/>
        <w:ind w:left="1134" w:firstLine="720"/>
        <w:contextualSpacing/>
        <w:jc w:val="both"/>
        <w:rPr>
          <w:rFonts w:ascii="Arial" w:hAnsi="Arial" w:cs="Arial"/>
          <w:sz w:val="24"/>
        </w:rPr>
      </w:pPr>
    </w:p>
    <w:p w14:paraId="104D36B5" w14:textId="77777777" w:rsidR="00310B47" w:rsidRPr="00310B47" w:rsidRDefault="00310B47" w:rsidP="00310B47">
      <w:pPr>
        <w:spacing w:after="0" w:line="360" w:lineRule="auto"/>
        <w:ind w:left="1134" w:firstLine="720"/>
        <w:contextualSpacing/>
        <w:jc w:val="both"/>
        <w:rPr>
          <w:rFonts w:ascii="Arial" w:hAnsi="Arial" w:cs="Arial"/>
          <w:sz w:val="24"/>
        </w:rPr>
      </w:pPr>
    </w:p>
    <w:p w14:paraId="7D386683" w14:textId="77777777" w:rsidR="00310B47" w:rsidRPr="00310B47" w:rsidRDefault="00310B47" w:rsidP="00310B47">
      <w:pPr>
        <w:spacing w:after="0" w:line="360" w:lineRule="auto"/>
        <w:ind w:left="1134" w:firstLine="720"/>
        <w:contextualSpacing/>
        <w:jc w:val="both"/>
        <w:rPr>
          <w:rFonts w:ascii="Arial" w:hAnsi="Arial" w:cs="Arial"/>
          <w:sz w:val="24"/>
        </w:rPr>
      </w:pPr>
    </w:p>
    <w:p w14:paraId="77C1A899" w14:textId="77777777" w:rsidR="00310B47" w:rsidRPr="00310B47" w:rsidRDefault="00310B47" w:rsidP="00310B47">
      <w:pPr>
        <w:spacing w:after="0" w:line="360" w:lineRule="auto"/>
        <w:ind w:left="1134" w:firstLine="720"/>
        <w:contextualSpacing/>
        <w:jc w:val="both"/>
        <w:rPr>
          <w:rFonts w:ascii="Arial" w:hAnsi="Arial" w:cs="Arial"/>
          <w:sz w:val="24"/>
        </w:rPr>
      </w:pPr>
    </w:p>
    <w:p w14:paraId="5B6DDCE8" w14:textId="77777777" w:rsidR="00310B47" w:rsidRPr="00310B47" w:rsidRDefault="00310B47" w:rsidP="00310B47">
      <w:pPr>
        <w:rPr>
          <w:rFonts w:ascii="Arial" w:hAnsi="Arial" w:cs="Arial"/>
          <w:sz w:val="24"/>
        </w:rPr>
      </w:pPr>
      <w:r w:rsidRPr="00310B47">
        <w:rPr>
          <w:rFonts w:ascii="Arial" w:hAnsi="Arial" w:cs="Arial"/>
          <w:sz w:val="24"/>
        </w:rPr>
        <w:br w:type="page"/>
      </w:r>
    </w:p>
    <w:p w14:paraId="20C09CB4" w14:textId="77777777" w:rsidR="00310B47" w:rsidRPr="00310B47" w:rsidRDefault="00310B47" w:rsidP="00310B47">
      <w:pPr>
        <w:keepNext/>
        <w:keepLines/>
        <w:numPr>
          <w:ilvl w:val="0"/>
          <w:numId w:val="20"/>
        </w:numPr>
        <w:spacing w:after="0" w:line="360" w:lineRule="auto"/>
        <w:ind w:left="567" w:hanging="567"/>
        <w:jc w:val="both"/>
        <w:outlineLvl w:val="1"/>
        <w:rPr>
          <w:rFonts w:ascii="Arial" w:eastAsia="Times New Roman" w:hAnsi="Arial" w:cs="Times New Roman"/>
          <w:b/>
          <w:sz w:val="24"/>
          <w:szCs w:val="26"/>
        </w:rPr>
      </w:pPr>
      <w:bookmarkStart w:id="279" w:name="_Toc109859934"/>
      <w:bookmarkStart w:id="280" w:name="_Toc111578655"/>
      <w:r w:rsidRPr="00310B47">
        <w:rPr>
          <w:rFonts w:ascii="Arial" w:eastAsia="Times New Roman" w:hAnsi="Arial" w:cs="Times New Roman"/>
          <w:b/>
          <w:sz w:val="24"/>
          <w:szCs w:val="26"/>
        </w:rPr>
        <w:t>Kajian Islami</w:t>
      </w:r>
      <w:bookmarkEnd w:id="279"/>
      <w:bookmarkEnd w:id="280"/>
      <w:r w:rsidRPr="00310B47">
        <w:rPr>
          <w:rFonts w:ascii="Arial" w:eastAsia="Times New Roman" w:hAnsi="Arial" w:cs="Times New Roman"/>
          <w:b/>
          <w:sz w:val="24"/>
          <w:szCs w:val="26"/>
        </w:rPr>
        <w:t xml:space="preserve"> </w:t>
      </w:r>
    </w:p>
    <w:p w14:paraId="184878DD" w14:textId="77777777" w:rsidR="00310B47" w:rsidRPr="00310B47" w:rsidRDefault="00310B47" w:rsidP="00310B47">
      <w:pPr>
        <w:spacing w:after="0" w:line="360" w:lineRule="auto"/>
        <w:jc w:val="both"/>
        <w:rPr>
          <w:rFonts w:ascii="Arial" w:hAnsi="Arial" w:cs="Times New Roman"/>
          <w:color w:val="FF0000"/>
          <w:sz w:val="24"/>
        </w:rPr>
      </w:pPr>
    </w:p>
    <w:p w14:paraId="2F517719" w14:textId="77777777" w:rsidR="00310B47" w:rsidRPr="00310B47" w:rsidRDefault="00310B47" w:rsidP="00310B47">
      <w:pPr>
        <w:spacing w:after="0" w:line="360" w:lineRule="auto"/>
        <w:ind w:left="709" w:hanging="709"/>
        <w:contextualSpacing/>
        <w:jc w:val="both"/>
        <w:rPr>
          <w:rFonts w:ascii="Arial" w:hAnsi="Arial" w:cs="Arial"/>
          <w:b/>
          <w:sz w:val="24"/>
        </w:rPr>
      </w:pPr>
      <w:r w:rsidRPr="00310B47">
        <w:rPr>
          <w:rFonts w:ascii="Arial" w:hAnsi="Arial" w:cs="Arial"/>
          <w:b/>
          <w:sz w:val="24"/>
        </w:rPr>
        <w:t>Q.S. An – Nahl ayat 7 - 8</w:t>
      </w:r>
    </w:p>
    <w:p w14:paraId="6352D87D" w14:textId="77777777" w:rsidR="00310B47" w:rsidRPr="00310B47" w:rsidRDefault="00310B47" w:rsidP="00310B47">
      <w:pPr>
        <w:spacing w:after="0" w:line="360" w:lineRule="auto"/>
        <w:ind w:left="993"/>
        <w:contextualSpacing/>
        <w:jc w:val="both"/>
        <w:rPr>
          <w:rFonts w:ascii="Arial" w:hAnsi="Arial" w:cs="Arial"/>
          <w:b/>
          <w:sz w:val="24"/>
        </w:rPr>
      </w:pPr>
    </w:p>
    <w:p w14:paraId="7C482E84" w14:textId="77777777" w:rsidR="00310B47" w:rsidRPr="00310B47" w:rsidRDefault="00310B47" w:rsidP="00310B47">
      <w:pPr>
        <w:bidi/>
        <w:spacing w:after="0" w:line="360" w:lineRule="auto"/>
        <w:ind w:left="95" w:right="709"/>
        <w:contextualSpacing/>
        <w:jc w:val="both"/>
        <w:rPr>
          <w:rFonts w:ascii="Arial" w:hAnsi="Arial" w:cs="LPMQ Isep Misbah"/>
          <w:b/>
          <w:noProof/>
          <w:sz w:val="24"/>
          <w:szCs w:val="28"/>
          <w:rtl/>
        </w:rPr>
      </w:pPr>
      <w:r w:rsidRPr="00310B47">
        <w:rPr>
          <w:rFonts w:ascii="Arial" w:hAnsi="Arial" w:cs="LPMQ Isep Misbah"/>
          <w:b/>
          <w:noProof/>
          <w:sz w:val="24"/>
          <w:szCs w:val="28"/>
          <w:rtl/>
        </w:rPr>
        <w:t>وَتَحْمِلُ اَثْقَالَكُمْ اِلٰى بَلَدٍ لَّمْ تَكُوْنُوْا بٰلِغِيْهِ اِلَّا بِشِقِّ الْاَنْفُسِۗ اِنَّ رَبَّكُمْ لَرَءُوْفٌ رَّحِيْمٌۙ وَّالْخَيْلَ وَالْبِغَالَ وَالْحَمِيْرَ لِتَرْكَبُوْهَا وَزِيْنَةًۗ وَيَخْلُقُ مَا لَا تَعْلَمُوْنَ</w:t>
      </w:r>
    </w:p>
    <w:p w14:paraId="782D6880" w14:textId="77777777" w:rsidR="00310B47" w:rsidRPr="00310B47" w:rsidRDefault="00310B47" w:rsidP="00310B47">
      <w:pPr>
        <w:tabs>
          <w:tab w:val="left" w:pos="993"/>
        </w:tabs>
        <w:spacing w:after="0" w:line="360" w:lineRule="auto"/>
        <w:ind w:left="993" w:hanging="993"/>
        <w:contextualSpacing/>
        <w:jc w:val="both"/>
        <w:rPr>
          <w:rFonts w:ascii="Arial" w:hAnsi="Arial" w:cs="Arial"/>
          <w:sz w:val="24"/>
          <w:szCs w:val="28"/>
        </w:rPr>
      </w:pPr>
      <w:r w:rsidRPr="00310B47">
        <w:rPr>
          <w:rFonts w:ascii="Arial" w:hAnsi="Arial" w:cs="Arial"/>
          <w:sz w:val="24"/>
          <w:szCs w:val="28"/>
        </w:rPr>
        <w:t>Artinya :</w:t>
      </w:r>
    </w:p>
    <w:p w14:paraId="010EDBBB" w14:textId="77777777" w:rsidR="00310B47" w:rsidRPr="00310B47" w:rsidRDefault="00310B47" w:rsidP="00310B47">
      <w:pPr>
        <w:tabs>
          <w:tab w:val="left" w:pos="142"/>
        </w:tabs>
        <w:spacing w:after="0" w:line="360" w:lineRule="auto"/>
        <w:contextualSpacing/>
        <w:jc w:val="both"/>
        <w:rPr>
          <w:rFonts w:ascii="Arial" w:hAnsi="Arial" w:cs="Arial"/>
          <w:sz w:val="24"/>
          <w:szCs w:val="28"/>
        </w:rPr>
      </w:pPr>
      <w:r w:rsidRPr="00310B47">
        <w:rPr>
          <w:rFonts w:ascii="Arial" w:hAnsi="Arial" w:cs="Arial"/>
          <w:sz w:val="24"/>
          <w:szCs w:val="28"/>
        </w:rPr>
        <w:t>“Dan Ia mengangkut beban-bebanmu ke suatu negeri yang kamu tidak sanggup mencapainya, kecuali dengan susah payah. Sesungguhnya Tuhanmu Maha Pengasih lagi Maha Penyayang. Dan dia telah menciptakan kuda, bagal dan keledai untuk kamu tunggangi dan (menjadikannya) perhiasan. Allah menciptakan apa yang tidak kamu ketahui.</w:t>
      </w:r>
    </w:p>
    <w:p w14:paraId="321057B2" w14:textId="77777777" w:rsidR="00310B47" w:rsidRPr="00310B47" w:rsidRDefault="00310B47" w:rsidP="00310B47">
      <w:pPr>
        <w:spacing w:after="0" w:line="360" w:lineRule="auto"/>
        <w:jc w:val="both"/>
        <w:rPr>
          <w:rFonts w:ascii="Arial" w:hAnsi="Arial" w:cs="Arial"/>
          <w:sz w:val="24"/>
          <w:szCs w:val="28"/>
        </w:rPr>
      </w:pPr>
    </w:p>
    <w:p w14:paraId="38011B70" w14:textId="77777777" w:rsidR="00310B47" w:rsidRPr="00310B47" w:rsidRDefault="00310B47" w:rsidP="00310B47">
      <w:pPr>
        <w:spacing w:after="0" w:line="360" w:lineRule="auto"/>
        <w:jc w:val="both"/>
        <w:rPr>
          <w:rFonts w:ascii="Arial" w:hAnsi="Arial" w:cs="Arial"/>
          <w:sz w:val="24"/>
          <w:szCs w:val="28"/>
        </w:rPr>
      </w:pPr>
      <w:r w:rsidRPr="00310B47">
        <w:rPr>
          <w:rFonts w:ascii="Arial" w:hAnsi="Arial" w:cs="Arial"/>
          <w:sz w:val="24"/>
          <w:szCs w:val="28"/>
        </w:rPr>
        <w:t>Tafsir ayat :</w:t>
      </w:r>
    </w:p>
    <w:p w14:paraId="1D865984" w14:textId="77777777" w:rsidR="00310B47" w:rsidRPr="00310B47" w:rsidRDefault="00310B47" w:rsidP="00310B47">
      <w:pPr>
        <w:spacing w:after="0" w:line="360" w:lineRule="auto"/>
        <w:jc w:val="both"/>
        <w:rPr>
          <w:rFonts w:ascii="Arial" w:hAnsi="Arial" w:cs="Arial"/>
          <w:sz w:val="24"/>
          <w:szCs w:val="28"/>
        </w:rPr>
      </w:pPr>
      <w:r w:rsidRPr="00310B47">
        <w:rPr>
          <w:rFonts w:ascii="Arial" w:hAnsi="Arial" w:cs="Arial"/>
          <w:sz w:val="24"/>
          <w:szCs w:val="28"/>
        </w:rPr>
        <w:t>Tafsir Menurut kementrian agama Saudi Arabia, binatang ternak mengangkut barang bawaan manusia yang berat berpergian menuju berbgai penjuru negri yang jauh, tempat yang tidak akan mampu dicapai manusia kecuali dengan bantuan tenaga besar dan bersusah payah sendirian. Sesungguhnya tuhan Maha Pengasih lagi Maha Penyayang dikarenakan memudahkan apa yang dibutuhkan umatnya, maka bagiNya segala Puji dan bangiNya rasa syukur. Dia ciptakan bagi kalian hewan pengangkut (kuda, baghal, keledai) agar kalian menungganginya dan berfungsi sebagai perhiasan dan pesona bagi diri kalian. Dan Dia ciptakan hewan tersebut sebagai sarana transportasi yang kalian tidak memiliki pengetahuan tentang hal itu agar kalian selalu bersyukur dan selalu beriman kepadaNya.</w:t>
      </w:r>
    </w:p>
    <w:p w14:paraId="5A89BF6C" w14:textId="77777777" w:rsidR="00310B47" w:rsidRDefault="00310B47" w:rsidP="00310B47">
      <w:pPr>
        <w:spacing w:after="0" w:line="240" w:lineRule="auto"/>
        <w:jc w:val="both"/>
        <w:rPr>
          <w:rFonts w:ascii="Times New Roman" w:eastAsia="Times New Roman" w:hAnsi="Times New Roman" w:cs="Times New Roman"/>
          <w:sz w:val="24"/>
          <w:szCs w:val="24"/>
        </w:rPr>
      </w:pPr>
    </w:p>
    <w:p w14:paraId="00000009" w14:textId="77777777" w:rsidR="004C20B7" w:rsidRDefault="004C20B7">
      <w:pPr>
        <w:spacing w:after="0" w:line="240" w:lineRule="auto"/>
        <w:rPr>
          <w:rFonts w:ascii="Times New Roman" w:eastAsia="Times New Roman" w:hAnsi="Times New Roman" w:cs="Times New Roman"/>
          <w:sz w:val="24"/>
          <w:szCs w:val="24"/>
        </w:rPr>
      </w:pPr>
    </w:p>
    <w:p w14:paraId="0000000A" w14:textId="77777777" w:rsidR="004C20B7" w:rsidRDefault="004C20B7">
      <w:pPr>
        <w:spacing w:after="0" w:line="240" w:lineRule="auto"/>
        <w:rPr>
          <w:rFonts w:ascii="Times New Roman" w:eastAsia="Times New Roman" w:hAnsi="Times New Roman" w:cs="Times New Roman"/>
          <w:sz w:val="24"/>
          <w:szCs w:val="24"/>
        </w:rPr>
      </w:pPr>
    </w:p>
    <w:p w14:paraId="0000000B" w14:textId="77777777" w:rsidR="004C20B7" w:rsidRDefault="004C20B7">
      <w:pPr>
        <w:spacing w:after="0" w:line="240" w:lineRule="auto"/>
        <w:rPr>
          <w:rFonts w:ascii="Times New Roman" w:eastAsia="Times New Roman" w:hAnsi="Times New Roman" w:cs="Times New Roman"/>
          <w:sz w:val="24"/>
          <w:szCs w:val="24"/>
        </w:rPr>
        <w:sectPr w:rsidR="004C20B7">
          <w:pgSz w:w="11906" w:h="16838"/>
          <w:pgMar w:top="1418" w:right="1418" w:bottom="1418" w:left="1418" w:header="709" w:footer="709" w:gutter="0"/>
          <w:cols w:space="720"/>
        </w:sectPr>
      </w:pPr>
    </w:p>
    <w:p w14:paraId="0000000C" w14:textId="77777777" w:rsidR="004C20B7" w:rsidRDefault="00310B47">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BAB III</w:t>
      </w:r>
    </w:p>
    <w:p w14:paraId="0000000D" w14:textId="6928CE83" w:rsidR="004C20B7" w:rsidRDefault="004C20B7">
      <w:pPr>
        <w:spacing w:after="0" w:line="240" w:lineRule="auto"/>
        <w:jc w:val="center"/>
        <w:rPr>
          <w:rFonts w:ascii="Times New Roman" w:eastAsia="Times New Roman" w:hAnsi="Times New Roman" w:cs="Times New Roman"/>
          <w:b/>
          <w:sz w:val="28"/>
          <w:szCs w:val="28"/>
        </w:rPr>
      </w:pPr>
    </w:p>
    <w:p w14:paraId="5D876416" w14:textId="77777777" w:rsidR="00310B47" w:rsidRDefault="00310B47" w:rsidP="00310B47">
      <w:pPr>
        <w:spacing w:after="0" w:line="240" w:lineRule="auto"/>
        <w:jc w:val="both"/>
        <w:rPr>
          <w:rFonts w:ascii="Times New Roman" w:eastAsia="Times New Roman" w:hAnsi="Times New Roman" w:cs="Times New Roman"/>
          <w:b/>
          <w:sz w:val="28"/>
          <w:szCs w:val="28"/>
        </w:rPr>
      </w:pPr>
    </w:p>
    <w:p w14:paraId="398D82EE" w14:textId="77777777" w:rsidR="00310B47" w:rsidRPr="00310B47" w:rsidRDefault="00310B47" w:rsidP="00310B47">
      <w:pPr>
        <w:keepNext/>
        <w:keepLines/>
        <w:numPr>
          <w:ilvl w:val="0"/>
          <w:numId w:val="29"/>
        </w:numPr>
        <w:spacing w:after="0" w:line="360" w:lineRule="auto"/>
        <w:ind w:left="567" w:hanging="567"/>
        <w:jc w:val="both"/>
        <w:outlineLvl w:val="1"/>
        <w:rPr>
          <w:rFonts w:ascii="Arial" w:eastAsia="Times New Roman" w:hAnsi="Arial" w:cs="Times New Roman"/>
          <w:b/>
          <w:sz w:val="24"/>
          <w:szCs w:val="26"/>
        </w:rPr>
      </w:pPr>
      <w:bookmarkStart w:id="281" w:name="_Toc109859936"/>
      <w:bookmarkStart w:id="282" w:name="_Toc111578657"/>
      <w:r w:rsidRPr="00310B47">
        <w:rPr>
          <w:rFonts w:ascii="Arial" w:eastAsia="Times New Roman" w:hAnsi="Arial" w:cs="Times New Roman"/>
          <w:b/>
          <w:sz w:val="24"/>
          <w:szCs w:val="26"/>
        </w:rPr>
        <w:t>Metode Penelitian</w:t>
      </w:r>
      <w:bookmarkEnd w:id="281"/>
      <w:bookmarkEnd w:id="282"/>
    </w:p>
    <w:p w14:paraId="04E4C772" w14:textId="77777777" w:rsidR="00310B47" w:rsidRPr="00310B47" w:rsidRDefault="00310B47" w:rsidP="00310B47">
      <w:pPr>
        <w:spacing w:after="0" w:line="360" w:lineRule="auto"/>
        <w:ind w:firstLine="567"/>
        <w:contextualSpacing/>
        <w:jc w:val="center"/>
        <w:rPr>
          <w:rFonts w:ascii="Arial" w:hAnsi="Arial" w:cs="Arial"/>
          <w:sz w:val="24"/>
          <w:szCs w:val="24"/>
        </w:rPr>
      </w:pPr>
      <w:r w:rsidRPr="00310B47">
        <w:rPr>
          <w:rFonts w:ascii="Arial" w:hAnsi="Arial" w:cs="Times New Roman"/>
          <w:noProof/>
          <w:sz w:val="24"/>
        </w:rPr>
        <mc:AlternateContent>
          <mc:Choice Requires="wpg">
            <w:drawing>
              <wp:anchor distT="0" distB="0" distL="114300" distR="114300" simplePos="0" relativeHeight="251670528" behindDoc="0" locked="0" layoutInCell="1" allowOverlap="1" wp14:anchorId="5CDCC4D5" wp14:editId="1C77FEFD">
                <wp:simplePos x="0" y="0"/>
                <wp:positionH relativeFrom="column">
                  <wp:posOffset>-85060</wp:posOffset>
                </wp:positionH>
                <wp:positionV relativeFrom="paragraph">
                  <wp:posOffset>63884</wp:posOffset>
                </wp:positionV>
                <wp:extent cx="5858539" cy="7240772"/>
                <wp:effectExtent l="0" t="0" r="27940" b="17780"/>
                <wp:wrapNone/>
                <wp:docPr id="135" name="Group 135"/>
                <wp:cNvGraphicFramePr/>
                <a:graphic xmlns:a="http://schemas.openxmlformats.org/drawingml/2006/main">
                  <a:graphicData uri="http://schemas.microsoft.com/office/word/2010/wordprocessingGroup">
                    <wpg:wgp>
                      <wpg:cNvGrpSpPr/>
                      <wpg:grpSpPr>
                        <a:xfrm>
                          <a:off x="0" y="0"/>
                          <a:ext cx="5858539" cy="7240772"/>
                          <a:chOff x="0" y="0"/>
                          <a:chExt cx="6222365" cy="7719724"/>
                        </a:xfrm>
                      </wpg:grpSpPr>
                      <wps:wsp>
                        <wps:cNvPr id="129" name="Straight Connector 129"/>
                        <wps:cNvCnPr/>
                        <wps:spPr>
                          <a:xfrm>
                            <a:off x="4390931" y="5871172"/>
                            <a:ext cx="0" cy="218962"/>
                          </a:xfrm>
                          <a:prstGeom prst="line">
                            <a:avLst/>
                          </a:prstGeom>
                          <a:noFill/>
                          <a:ln w="6350" cap="flat" cmpd="sng" algn="ctr">
                            <a:solidFill>
                              <a:sysClr val="windowText" lastClr="000000"/>
                            </a:solidFill>
                            <a:prstDash val="solid"/>
                            <a:miter lim="800000"/>
                          </a:ln>
                          <a:effectLst/>
                        </wps:spPr>
                        <wps:bodyPr/>
                      </wps:wsp>
                      <wps:wsp>
                        <wps:cNvPr id="132" name="Straight Arrow Connector 132"/>
                        <wps:cNvCnPr/>
                        <wps:spPr>
                          <a:xfrm>
                            <a:off x="3213980" y="7179398"/>
                            <a:ext cx="0" cy="15620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34" name="Group 134"/>
                        <wpg:cNvGrpSpPr/>
                        <wpg:grpSpPr>
                          <a:xfrm>
                            <a:off x="0" y="0"/>
                            <a:ext cx="6222365" cy="7719724"/>
                            <a:chOff x="0" y="0"/>
                            <a:chExt cx="6222527" cy="7720104"/>
                          </a:xfrm>
                        </wpg:grpSpPr>
                        <wpg:grpSp>
                          <wpg:cNvPr id="61" name="Group 61"/>
                          <wpg:cNvGrpSpPr/>
                          <wpg:grpSpPr>
                            <a:xfrm>
                              <a:off x="955344" y="0"/>
                              <a:ext cx="4293589" cy="7720104"/>
                              <a:chOff x="644596" y="77190"/>
                              <a:chExt cx="4294060" cy="7720343"/>
                            </a:xfrm>
                          </wpg:grpSpPr>
                          <wps:wsp>
                            <wps:cNvPr id="101" name="Text Box 101"/>
                            <wps:cNvSpPr txBox="1"/>
                            <wps:spPr>
                              <a:xfrm>
                                <a:off x="2967031" y="4924225"/>
                                <a:ext cx="424738" cy="261392"/>
                              </a:xfrm>
                              <a:prstGeom prst="rect">
                                <a:avLst/>
                              </a:prstGeom>
                              <a:noFill/>
                              <a:ln w="6350">
                                <a:noFill/>
                              </a:ln>
                            </wps:spPr>
                            <wps:txbx>
                              <w:txbxContent>
                                <w:p w14:paraId="4EDA232F" w14:textId="77777777" w:rsidR="00310B47" w:rsidRPr="00310B47" w:rsidRDefault="00310B47" w:rsidP="00310B47">
                                  <w:pPr>
                                    <w:rPr>
                                      <w:color w:val="000000"/>
                                      <w:lang w:val="en-ID"/>
                                    </w:rPr>
                                  </w:pPr>
                                  <w:r w:rsidRPr="00310B47">
                                    <w:rPr>
                                      <w:color w:val="000000"/>
                                      <w:lang w:val="en-ID"/>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4136263" y="4304354"/>
                                <a:ext cx="717192" cy="254442"/>
                              </a:xfrm>
                              <a:prstGeom prst="rect">
                                <a:avLst/>
                              </a:prstGeom>
                              <a:noFill/>
                              <a:ln w="6350">
                                <a:noFill/>
                              </a:ln>
                            </wps:spPr>
                            <wps:txbx>
                              <w:txbxContent>
                                <w:p w14:paraId="76E2973D" w14:textId="77777777" w:rsidR="00310B47" w:rsidRPr="00310B47" w:rsidRDefault="00310B47" w:rsidP="00310B47">
                                  <w:pPr>
                                    <w:rPr>
                                      <w:color w:val="000000"/>
                                      <w:lang w:val="en-ID"/>
                                    </w:rPr>
                                  </w:pPr>
                                  <w:r w:rsidRPr="00310B47">
                                    <w:rPr>
                                      <w:color w:val="000000"/>
                                      <w:lang w:val="en-ID"/>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4" name="Group 44"/>
                            <wpg:cNvGrpSpPr/>
                            <wpg:grpSpPr>
                              <a:xfrm>
                                <a:off x="644596" y="77190"/>
                                <a:ext cx="4294060" cy="7720343"/>
                                <a:chOff x="644596" y="77190"/>
                                <a:chExt cx="4294060" cy="7720343"/>
                              </a:xfrm>
                            </wpg:grpSpPr>
                            <wps:wsp>
                              <wps:cNvPr id="75" name="Straight Arrow Connector 75"/>
                              <wps:cNvCnPr/>
                              <wps:spPr>
                                <a:xfrm>
                                  <a:off x="2807972" y="4960099"/>
                                  <a:ext cx="6146" cy="225518"/>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5" name="Group 15"/>
                              <wpg:cNvGrpSpPr/>
                              <wpg:grpSpPr>
                                <a:xfrm>
                                  <a:off x="644596" y="77190"/>
                                  <a:ext cx="4294060" cy="7720343"/>
                                  <a:chOff x="644596" y="77190"/>
                                  <a:chExt cx="4294060" cy="7720343"/>
                                </a:xfrm>
                              </wpg:grpSpPr>
                              <wpg:grpSp>
                                <wpg:cNvPr id="95" name="Group 95"/>
                                <wpg:cNvGrpSpPr/>
                                <wpg:grpSpPr>
                                  <a:xfrm>
                                    <a:off x="1061151" y="5185622"/>
                                    <a:ext cx="3550600" cy="2059726"/>
                                    <a:chOff x="-43749" y="613622"/>
                                    <a:chExt cx="3550600" cy="2059726"/>
                                  </a:xfrm>
                                </wpg:grpSpPr>
                                <wpg:grpSp>
                                  <wpg:cNvPr id="74" name="Group 74"/>
                                  <wpg:cNvGrpSpPr/>
                                  <wpg:grpSpPr>
                                    <a:xfrm>
                                      <a:off x="-43749" y="613622"/>
                                      <a:ext cx="3550600" cy="788843"/>
                                      <a:chOff x="-43755" y="613325"/>
                                      <a:chExt cx="3551116" cy="788922"/>
                                    </a:xfrm>
                                  </wpg:grpSpPr>
                                  <wpg:grpSp>
                                    <wpg:cNvPr id="70" name="Group 70"/>
                                    <wpg:cNvGrpSpPr/>
                                    <wpg:grpSpPr>
                                      <a:xfrm>
                                        <a:off x="539977" y="613325"/>
                                        <a:ext cx="2435319" cy="225655"/>
                                        <a:chOff x="782494" y="613475"/>
                                        <a:chExt cx="2435319" cy="225710"/>
                                      </a:xfrm>
                                    </wpg:grpSpPr>
                                    <wps:wsp>
                                      <wps:cNvPr id="65" name="Straight Connector 65"/>
                                      <wps:cNvCnPr/>
                                      <wps:spPr>
                                        <a:xfrm>
                                          <a:off x="782494" y="613475"/>
                                          <a:ext cx="2435319" cy="0"/>
                                        </a:xfrm>
                                        <a:prstGeom prst="line">
                                          <a:avLst/>
                                        </a:prstGeom>
                                        <a:noFill/>
                                        <a:ln w="6350" cap="flat" cmpd="sng" algn="ctr">
                                          <a:solidFill>
                                            <a:sysClr val="windowText" lastClr="000000"/>
                                          </a:solidFill>
                                          <a:prstDash val="solid"/>
                                          <a:miter lim="800000"/>
                                        </a:ln>
                                        <a:effectLst/>
                                      </wps:spPr>
                                      <wps:bodyPr/>
                                    </wps:wsp>
                                    <wps:wsp>
                                      <wps:cNvPr id="68" name="Straight Arrow Connector 68"/>
                                      <wps:cNvCnPr/>
                                      <wps:spPr>
                                        <a:xfrm>
                                          <a:off x="786834" y="613484"/>
                                          <a:ext cx="0" cy="225701"/>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grpSp>
                                    <wpg:cNvPr id="73" name="Group 73"/>
                                    <wpg:cNvGrpSpPr/>
                                    <wpg:grpSpPr>
                                      <a:xfrm>
                                        <a:off x="-43755" y="838608"/>
                                        <a:ext cx="3551116" cy="563639"/>
                                        <a:chOff x="-43755" y="102337"/>
                                        <a:chExt cx="3551116" cy="563639"/>
                                      </a:xfrm>
                                    </wpg:grpSpPr>
                                    <wps:wsp>
                                      <wps:cNvPr id="71" name="Flowchart: Process 71"/>
                                      <wps:cNvSpPr/>
                                      <wps:spPr>
                                        <a:xfrm>
                                          <a:off x="-43755" y="105845"/>
                                          <a:ext cx="1384029" cy="560131"/>
                                        </a:xfrm>
                                        <a:prstGeom prst="flowChartProcess">
                                          <a:avLst/>
                                        </a:prstGeom>
                                        <a:noFill/>
                                        <a:ln w="12700" cap="flat" cmpd="sng" algn="ctr">
                                          <a:solidFill>
                                            <a:sysClr val="windowText" lastClr="000000"/>
                                          </a:solidFill>
                                          <a:prstDash val="solid"/>
                                          <a:miter lim="800000"/>
                                        </a:ln>
                                        <a:effectLst/>
                                      </wps:spPr>
                                      <wps:txbx>
                                        <w:txbxContent>
                                          <w:p w14:paraId="039F9E9B" w14:textId="77777777" w:rsidR="00310B47" w:rsidRPr="00310B47" w:rsidRDefault="00310B47" w:rsidP="00310B47">
                                            <w:pPr>
                                              <w:jc w:val="center"/>
                                              <w:rPr>
                                                <w:color w:val="000000"/>
                                                <w:lang w:val="en-ID"/>
                                              </w:rPr>
                                            </w:pPr>
                                            <w:r w:rsidRPr="00310B47">
                                              <w:rPr>
                                                <w:color w:val="000000"/>
                                                <w:lang w:val="en-ID"/>
                                              </w:rPr>
                                              <w:t>Alternatif 1</w:t>
                                            </w:r>
                                          </w:p>
                                          <w:p w14:paraId="1D9451B0" w14:textId="77777777" w:rsidR="00310B47" w:rsidRPr="00310B47" w:rsidRDefault="00310B47" w:rsidP="00310B47">
                                            <w:pPr>
                                              <w:jc w:val="center"/>
                                              <w:rPr>
                                                <w:color w:val="000000"/>
                                                <w:lang w:val="en-ID"/>
                                              </w:rPr>
                                            </w:pPr>
                                            <w:r w:rsidRPr="00310B47">
                                              <w:rPr>
                                                <w:color w:val="000000"/>
                                                <w:lang w:val="en-ID"/>
                                              </w:rPr>
                                              <w:t>Ganjil – Genap</w:t>
                                            </w:r>
                                          </w:p>
                                          <w:p w14:paraId="5E0E9B50" w14:textId="77777777" w:rsidR="00310B47" w:rsidRPr="00310B47" w:rsidRDefault="00310B47" w:rsidP="00310B47">
                                            <w:pPr>
                                              <w:jc w:val="center"/>
                                              <w:rPr>
                                                <w:color w:val="000000"/>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owchart: Process 72"/>
                                      <wps:cNvSpPr/>
                                      <wps:spPr>
                                        <a:xfrm>
                                          <a:off x="2287183" y="102337"/>
                                          <a:ext cx="1220178" cy="540942"/>
                                        </a:xfrm>
                                        <a:prstGeom prst="flowChartProcess">
                                          <a:avLst/>
                                        </a:prstGeom>
                                        <a:noFill/>
                                        <a:ln w="12700" cap="flat" cmpd="sng" algn="ctr">
                                          <a:solidFill>
                                            <a:sysClr val="windowText" lastClr="000000"/>
                                          </a:solidFill>
                                          <a:prstDash val="solid"/>
                                          <a:miter lim="800000"/>
                                        </a:ln>
                                        <a:effectLst/>
                                      </wps:spPr>
                                      <wps:txbx>
                                        <w:txbxContent>
                                          <w:p w14:paraId="69DA20D9" w14:textId="77777777" w:rsidR="00310B47" w:rsidRPr="00310B47" w:rsidRDefault="00310B47" w:rsidP="00310B47">
                                            <w:pPr>
                                              <w:jc w:val="center"/>
                                              <w:rPr>
                                                <w:color w:val="000000"/>
                                                <w:lang w:val="en-ID"/>
                                              </w:rPr>
                                            </w:pPr>
                                            <w:r w:rsidRPr="00310B47">
                                              <w:rPr>
                                                <w:color w:val="000000"/>
                                                <w:lang w:val="en-ID"/>
                                              </w:rPr>
                                              <w:t>Alternatif 2</w:t>
                                            </w:r>
                                          </w:p>
                                          <w:p w14:paraId="702B0676" w14:textId="77777777" w:rsidR="00310B47" w:rsidRPr="00310B47" w:rsidRDefault="00310B47" w:rsidP="00310B47">
                                            <w:pPr>
                                              <w:jc w:val="center"/>
                                              <w:rPr>
                                                <w:color w:val="000000"/>
                                                <w:lang w:val="en-ID"/>
                                              </w:rPr>
                                            </w:pPr>
                                            <w:r w:rsidRPr="00310B47">
                                              <w:rPr>
                                                <w:color w:val="000000"/>
                                                <w:lang w:val="en-ID"/>
                                              </w:rPr>
                                              <w:t>ER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530106" y="1402836"/>
                                      <a:ext cx="2444760" cy="725365"/>
                                      <a:chOff x="-2631" y="472533"/>
                                      <a:chExt cx="2444760" cy="725365"/>
                                    </a:xfrm>
                                  </wpg:grpSpPr>
                                  <wps:wsp>
                                    <wps:cNvPr id="77" name="Straight Connector 77"/>
                                    <wps:cNvCnPr/>
                                    <wps:spPr>
                                      <a:xfrm>
                                        <a:off x="-2631" y="472533"/>
                                        <a:ext cx="0" cy="189865"/>
                                      </a:xfrm>
                                      <a:prstGeom prst="line">
                                        <a:avLst/>
                                      </a:prstGeom>
                                      <a:noFill/>
                                      <a:ln w="6350" cap="flat" cmpd="sng" algn="ctr">
                                        <a:solidFill>
                                          <a:sysClr val="windowText" lastClr="000000"/>
                                        </a:solidFill>
                                        <a:prstDash val="solid"/>
                                        <a:miter lim="800000"/>
                                      </a:ln>
                                      <a:effectLst/>
                                    </wps:spPr>
                                    <wps:bodyPr/>
                                  </wps:wsp>
                                  <wps:wsp>
                                    <wps:cNvPr id="80" name="Straight Connector 80"/>
                                    <wps:cNvCnPr/>
                                    <wps:spPr>
                                      <a:xfrm>
                                        <a:off x="-2469" y="662399"/>
                                        <a:ext cx="2444598" cy="0"/>
                                      </a:xfrm>
                                      <a:prstGeom prst="line">
                                        <a:avLst/>
                                      </a:prstGeom>
                                      <a:noFill/>
                                      <a:ln w="6350" cap="flat" cmpd="sng" algn="ctr">
                                        <a:solidFill>
                                          <a:sysClr val="windowText" lastClr="000000"/>
                                        </a:solidFill>
                                        <a:prstDash val="solid"/>
                                        <a:miter lim="800000"/>
                                      </a:ln>
                                      <a:effectLst/>
                                    </wps:spPr>
                                    <wps:bodyPr/>
                                  </wps:wsp>
                                  <wps:wsp>
                                    <wps:cNvPr id="82" name="Flowchart: Process 82"/>
                                    <wps:cNvSpPr/>
                                    <wps:spPr>
                                      <a:xfrm>
                                        <a:off x="182527" y="818168"/>
                                        <a:ext cx="2101932" cy="379730"/>
                                      </a:xfrm>
                                      <a:prstGeom prst="flowChartProcess">
                                        <a:avLst/>
                                      </a:prstGeom>
                                      <a:noFill/>
                                      <a:ln w="12700" cap="flat" cmpd="sng" algn="ctr">
                                        <a:solidFill>
                                          <a:sysClr val="windowText" lastClr="000000"/>
                                        </a:solidFill>
                                        <a:prstDash val="solid"/>
                                        <a:miter lim="800000"/>
                                      </a:ln>
                                      <a:effectLst/>
                                    </wps:spPr>
                                    <wps:txbx>
                                      <w:txbxContent>
                                        <w:p w14:paraId="508A82B3" w14:textId="77777777" w:rsidR="00310B47" w:rsidRPr="00310B47" w:rsidRDefault="00310B47" w:rsidP="00310B47">
                                          <w:pPr>
                                            <w:jc w:val="center"/>
                                            <w:rPr>
                                              <w:color w:val="000000"/>
                                              <w:lang w:val="en-ID"/>
                                            </w:rPr>
                                          </w:pPr>
                                          <w:r w:rsidRPr="00310B47">
                                            <w:rPr>
                                              <w:color w:val="000000"/>
                                              <w:lang w:val="en-ID"/>
                                            </w:rPr>
                                            <w:t>Rekomendasi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Straight Arrow Connector 83"/>
                                    <wps:cNvCnPr/>
                                    <wps:spPr>
                                      <a:xfrm>
                                        <a:off x="1232455" y="660686"/>
                                        <a:ext cx="0" cy="156741"/>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grpSp>
                                  <wpg:cNvPr id="93" name="Group 93"/>
                                  <wpg:cNvGrpSpPr/>
                                  <wpg:grpSpPr>
                                    <a:xfrm>
                                      <a:off x="729656" y="2137408"/>
                                      <a:ext cx="2101850" cy="535940"/>
                                      <a:chOff x="-9815" y="316559"/>
                                      <a:chExt cx="2101850" cy="535940"/>
                                    </a:xfrm>
                                  </wpg:grpSpPr>
                                  <wps:wsp>
                                    <wps:cNvPr id="85" name="Flowchart: Process 85"/>
                                    <wps:cNvSpPr/>
                                    <wps:spPr>
                                      <a:xfrm>
                                        <a:off x="-9815" y="472770"/>
                                        <a:ext cx="2101850" cy="379729"/>
                                      </a:xfrm>
                                      <a:prstGeom prst="flowChartProcess">
                                        <a:avLst/>
                                      </a:prstGeom>
                                      <a:noFill/>
                                      <a:ln w="12700" cap="flat" cmpd="sng" algn="ctr">
                                        <a:solidFill>
                                          <a:sysClr val="windowText" lastClr="000000"/>
                                        </a:solidFill>
                                        <a:prstDash val="solid"/>
                                        <a:miter lim="800000"/>
                                      </a:ln>
                                      <a:effectLst/>
                                    </wps:spPr>
                                    <wps:txbx>
                                      <w:txbxContent>
                                        <w:p w14:paraId="5949BF46" w14:textId="77777777" w:rsidR="00310B47" w:rsidRPr="00310B47" w:rsidRDefault="00310B47" w:rsidP="00310B47">
                                          <w:pPr>
                                            <w:jc w:val="center"/>
                                            <w:rPr>
                                              <w:color w:val="000000"/>
                                              <w:lang w:val="en-ID"/>
                                            </w:rPr>
                                          </w:pPr>
                                          <w:r w:rsidRPr="00310B47">
                                            <w:rPr>
                                              <w:color w:val="000000"/>
                                              <w:lang w:val="en-ID"/>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Straight Arrow Connector 86"/>
                                    <wps:cNvCnPr/>
                                    <wps:spPr>
                                      <a:xfrm>
                                        <a:off x="1058264" y="316559"/>
                                        <a:ext cx="0" cy="1562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grpSp>
                              <wps:wsp>
                                <wps:cNvPr id="100" name="Straight Arrow Connector 100"/>
                                <wps:cNvCnPr/>
                                <wps:spPr>
                                  <a:xfrm flipH="1">
                                    <a:off x="3922093" y="7008719"/>
                                    <a:ext cx="1011524" cy="0"/>
                                  </a:xfrm>
                                  <a:prstGeom prst="straightConnector1">
                                    <a:avLst/>
                                  </a:prstGeom>
                                  <a:noFill/>
                                  <a:ln w="6350" cap="flat" cmpd="sng" algn="ctr">
                                    <a:solidFill>
                                      <a:sysClr val="windowText" lastClr="000000"/>
                                    </a:solidFill>
                                    <a:prstDash val="solid"/>
                                    <a:miter lim="800000"/>
                                    <a:tailEnd type="triangle"/>
                                  </a:ln>
                                  <a:effectLst/>
                                </wps:spPr>
                                <wps:bodyPr/>
                              </wps:wsp>
                              <wpg:grpSp>
                                <wpg:cNvPr id="11" name="Group 11"/>
                                <wpg:cNvGrpSpPr/>
                                <wpg:grpSpPr>
                                  <a:xfrm>
                                    <a:off x="644596" y="77190"/>
                                    <a:ext cx="4294060" cy="7720343"/>
                                    <a:chOff x="644596" y="77190"/>
                                    <a:chExt cx="4294060" cy="7720343"/>
                                  </a:xfrm>
                                </wpg:grpSpPr>
                                <wpg:grpSp>
                                  <wpg:cNvPr id="62" name="Group 62"/>
                                  <wpg:cNvGrpSpPr/>
                                  <wpg:grpSpPr>
                                    <a:xfrm>
                                      <a:off x="644596" y="77190"/>
                                      <a:ext cx="4222864" cy="4903232"/>
                                      <a:chOff x="642728" y="102527"/>
                                      <a:chExt cx="4210637" cy="6512637"/>
                                    </a:xfrm>
                                  </wpg:grpSpPr>
                                  <wps:wsp>
                                    <wps:cNvPr id="39" name="Straight Arrow Connector 39"/>
                                    <wps:cNvCnPr/>
                                    <wps:spPr>
                                      <a:xfrm>
                                        <a:off x="4853017" y="1783947"/>
                                        <a:ext cx="0" cy="657086"/>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49" name="Flowchart: Process 49"/>
                                    <wps:cNvSpPr/>
                                    <wps:spPr>
                                      <a:xfrm>
                                        <a:off x="2028177" y="4549622"/>
                                        <a:ext cx="1465580" cy="740979"/>
                                      </a:xfrm>
                                      <a:prstGeom prst="flowChartProcess">
                                        <a:avLst/>
                                      </a:prstGeom>
                                      <a:solidFill>
                                        <a:sysClr val="window" lastClr="FFFFFF"/>
                                      </a:solidFill>
                                      <a:ln w="12700" cap="flat" cmpd="sng" algn="ctr">
                                        <a:solidFill>
                                          <a:sysClr val="windowText" lastClr="000000"/>
                                        </a:solidFill>
                                        <a:prstDash val="solid"/>
                                        <a:miter lim="800000"/>
                                      </a:ln>
                                      <a:effectLst/>
                                    </wps:spPr>
                                    <wps:txbx>
                                      <w:txbxContent>
                                        <w:p w14:paraId="7C0045B6" w14:textId="77777777" w:rsidR="00310B47" w:rsidRPr="00310B47" w:rsidRDefault="00310B47" w:rsidP="00310B47">
                                          <w:pPr>
                                            <w:jc w:val="center"/>
                                            <w:rPr>
                                              <w:color w:val="000000"/>
                                              <w:lang w:val="en-ID"/>
                                            </w:rPr>
                                          </w:pPr>
                                          <w:r w:rsidRPr="00310B47">
                                            <w:rPr>
                                              <w:color w:val="000000"/>
                                              <w:lang w:val="en-ID"/>
                                            </w:rPr>
                                            <w:t>Analisa Eksi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8" name="Group 58"/>
                                    <wpg:cNvGrpSpPr/>
                                    <wpg:grpSpPr>
                                      <a:xfrm>
                                        <a:off x="642728" y="102527"/>
                                        <a:ext cx="4210637" cy="6512637"/>
                                        <a:chOff x="-114017" y="102527"/>
                                        <a:chExt cx="4210637" cy="6512637"/>
                                      </a:xfrm>
                                    </wpg:grpSpPr>
                                    <wpg:grpSp>
                                      <wpg:cNvPr id="54" name="Group 54"/>
                                      <wpg:cNvGrpSpPr/>
                                      <wpg:grpSpPr>
                                        <a:xfrm>
                                          <a:off x="34664" y="102527"/>
                                          <a:ext cx="4047992" cy="2295918"/>
                                          <a:chOff x="34664" y="102527"/>
                                          <a:chExt cx="4047992" cy="2295918"/>
                                        </a:xfrm>
                                      </wpg:grpSpPr>
                                      <wpg:grpSp>
                                        <wpg:cNvPr id="52" name="Group 52"/>
                                        <wpg:cNvGrpSpPr/>
                                        <wpg:grpSpPr>
                                          <a:xfrm>
                                            <a:off x="1271432" y="102527"/>
                                            <a:ext cx="1464899" cy="728723"/>
                                            <a:chOff x="-52872" y="102527"/>
                                            <a:chExt cx="1464899" cy="728723"/>
                                          </a:xfrm>
                                        </wpg:grpSpPr>
                                        <wps:wsp>
                                          <wps:cNvPr id="23" name="Flowchart: Terminator 23"/>
                                          <wps:cNvSpPr/>
                                          <wps:spPr>
                                            <a:xfrm>
                                              <a:off x="-52872" y="102527"/>
                                              <a:ext cx="1464899" cy="506057"/>
                                            </a:xfrm>
                                            <a:prstGeom prst="flowChartTerminator">
                                              <a:avLst/>
                                            </a:prstGeom>
                                            <a:noFill/>
                                            <a:ln w="12700" cap="flat" cmpd="sng" algn="ctr">
                                              <a:solidFill>
                                                <a:sysClr val="windowText" lastClr="000000"/>
                                              </a:solidFill>
                                              <a:prstDash val="solid"/>
                                              <a:miter lim="800000"/>
                                            </a:ln>
                                            <a:effectLst/>
                                          </wps:spPr>
                                          <wps:txbx>
                                            <w:txbxContent>
                                              <w:p w14:paraId="7CF53A27" w14:textId="77777777" w:rsidR="00310B47" w:rsidRPr="00310B47" w:rsidRDefault="00310B47" w:rsidP="00310B47">
                                                <w:pPr>
                                                  <w:jc w:val="center"/>
                                                  <w:rPr>
                                                    <w:color w:val="000000"/>
                                                    <w:lang w:val="en-ID"/>
                                                  </w:rPr>
                                                </w:pPr>
                                                <w:r w:rsidRPr="00310B47">
                                                  <w:rPr>
                                                    <w:color w:val="000000"/>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709080" y="608522"/>
                                              <a:ext cx="0" cy="222728"/>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grpSp>
                                        <wpg:cNvPr id="53" name="Group 53"/>
                                        <wpg:cNvGrpSpPr/>
                                        <wpg:grpSpPr>
                                          <a:xfrm>
                                            <a:off x="34664" y="1779555"/>
                                            <a:ext cx="4047992" cy="618890"/>
                                            <a:chOff x="34664" y="250300"/>
                                            <a:chExt cx="4047992" cy="618890"/>
                                          </a:xfrm>
                                        </wpg:grpSpPr>
                                        <wps:wsp>
                                          <wps:cNvPr id="36" name="Straight Connector 36"/>
                                          <wps:cNvCnPr/>
                                          <wps:spPr>
                                            <a:xfrm flipH="1">
                                              <a:off x="34664" y="250300"/>
                                              <a:ext cx="4047992" cy="0"/>
                                            </a:xfrm>
                                            <a:prstGeom prst="line">
                                              <a:avLst/>
                                            </a:prstGeom>
                                            <a:noFill/>
                                            <a:ln w="6350" cap="flat" cmpd="sng" algn="ctr">
                                              <a:solidFill>
                                                <a:sysClr val="windowText" lastClr="000000"/>
                                              </a:solidFill>
                                              <a:prstDash val="solid"/>
                                              <a:miter lim="800000"/>
                                            </a:ln>
                                            <a:effectLst/>
                                          </wps:spPr>
                                          <wps:bodyPr/>
                                        </wps:wsp>
                                        <wps:wsp>
                                          <wps:cNvPr id="38" name="Straight Arrow Connector 38"/>
                                          <wps:cNvCnPr/>
                                          <wps:spPr>
                                            <a:xfrm>
                                              <a:off x="34664" y="250301"/>
                                              <a:ext cx="0" cy="61888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grpSp>
                                    <wpg:grpSp>
                                      <wpg:cNvPr id="57" name="Group 57"/>
                                      <wpg:cNvGrpSpPr/>
                                      <wpg:grpSpPr>
                                        <a:xfrm>
                                          <a:off x="-114017" y="3922249"/>
                                          <a:ext cx="4210637" cy="2692915"/>
                                          <a:chOff x="-114017" y="-3365"/>
                                          <a:chExt cx="4210637" cy="2692915"/>
                                        </a:xfrm>
                                      </wpg:grpSpPr>
                                      <wps:wsp>
                                        <wps:cNvPr id="43" name="Straight Connector 43"/>
                                        <wps:cNvCnPr/>
                                        <wps:spPr>
                                          <a:xfrm>
                                            <a:off x="-114017" y="-3365"/>
                                            <a:ext cx="0" cy="441436"/>
                                          </a:xfrm>
                                          <a:prstGeom prst="line">
                                            <a:avLst/>
                                          </a:prstGeom>
                                          <a:noFill/>
                                          <a:ln w="6350" cap="flat" cmpd="sng" algn="ctr">
                                            <a:solidFill>
                                              <a:sysClr val="windowText" lastClr="000000"/>
                                            </a:solidFill>
                                            <a:prstDash val="solid"/>
                                            <a:miter lim="800000"/>
                                          </a:ln>
                                          <a:effectLst/>
                                        </wps:spPr>
                                        <wps:bodyPr/>
                                      </wps:wsp>
                                      <wps:wsp>
                                        <wps:cNvPr id="45" name="Straight Connector 45"/>
                                        <wps:cNvCnPr/>
                                        <wps:spPr>
                                          <a:xfrm>
                                            <a:off x="4096595" y="69346"/>
                                            <a:ext cx="0" cy="368438"/>
                                          </a:xfrm>
                                          <a:prstGeom prst="line">
                                            <a:avLst/>
                                          </a:prstGeom>
                                          <a:noFill/>
                                          <a:ln w="6350" cap="flat" cmpd="sng" algn="ctr">
                                            <a:solidFill>
                                              <a:sysClr val="windowText" lastClr="000000"/>
                                            </a:solidFill>
                                            <a:prstDash val="solid"/>
                                            <a:miter lim="800000"/>
                                          </a:ln>
                                          <a:effectLst/>
                                        </wps:spPr>
                                        <wps:bodyPr/>
                                      </wps:wsp>
                                      <wps:wsp>
                                        <wps:cNvPr id="46" name="Straight Connector 46"/>
                                        <wps:cNvCnPr/>
                                        <wps:spPr>
                                          <a:xfrm>
                                            <a:off x="-113879" y="438080"/>
                                            <a:ext cx="4210499" cy="0"/>
                                          </a:xfrm>
                                          <a:prstGeom prst="line">
                                            <a:avLst/>
                                          </a:prstGeom>
                                          <a:noFill/>
                                          <a:ln w="6350" cap="flat" cmpd="sng" algn="ctr">
                                            <a:solidFill>
                                              <a:sysClr val="windowText" lastClr="000000"/>
                                            </a:solidFill>
                                            <a:prstDash val="solid"/>
                                            <a:miter lim="800000"/>
                                          </a:ln>
                                          <a:effectLst/>
                                        </wps:spPr>
                                        <wps:bodyPr/>
                                      </wps:wsp>
                                      <wps:wsp>
                                        <wps:cNvPr id="47" name="Straight Arrow Connector 47"/>
                                        <wps:cNvCnPr/>
                                        <wps:spPr>
                                          <a:xfrm>
                                            <a:off x="2028458" y="1379062"/>
                                            <a:ext cx="0" cy="2074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51" name="Flowchart: Decision 51"/>
                                        <wps:cNvSpPr/>
                                        <wps:spPr>
                                          <a:xfrm>
                                            <a:off x="1271421" y="1586556"/>
                                            <a:ext cx="1543685" cy="1102994"/>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14:paraId="2C65A491" w14:textId="77777777" w:rsidR="00310B47" w:rsidRPr="00310B47" w:rsidRDefault="00310B47" w:rsidP="00310B47">
                                              <w:pPr>
                                                <w:jc w:val="center"/>
                                                <w:rPr>
                                                  <w:b/>
                                                  <w:color w:val="000000"/>
                                                  <w:sz w:val="20"/>
                                                  <w:lang w:val="en-ID"/>
                                                </w:rPr>
                                              </w:pPr>
                                              <w:r w:rsidRPr="00310B47">
                                                <w:rPr>
                                                  <w:b/>
                                                  <w:color w:val="000000"/>
                                                  <w:sz w:val="20"/>
                                                  <w:lang w:val="en-ID"/>
                                                </w:rPr>
                                                <w:t xml:space="preserve">DS </w:t>
                                              </w:r>
                                              <w:r w:rsidRPr="00310B47">
                                                <w:rPr>
                                                  <w:rFonts w:cs="Arial"/>
                                                  <w:b/>
                                                  <w:color w:val="000000"/>
                                                  <w:sz w:val="20"/>
                                                  <w:lang w:val="en-ID"/>
                                                </w:rPr>
                                                <w:t>˃</w:t>
                                              </w:r>
                                              <w:r w:rsidRPr="00310B47">
                                                <w:rPr>
                                                  <w:b/>
                                                  <w:color w:val="000000"/>
                                                  <w:sz w:val="20"/>
                                                  <w:lang w:val="en-ID"/>
                                                </w:rPr>
                                                <w:t xml:space="preserve">0,7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Straight Arrow Connector 130"/>
                                        <wps:cNvCnPr/>
                                        <wps:spPr>
                                          <a:xfrm>
                                            <a:off x="2014714" y="433287"/>
                                            <a:ext cx="0" cy="208201"/>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grpSp>
                                </wpg:grpSp>
                                <wps:wsp>
                                  <wps:cNvPr id="97" name="Straight Connector 97"/>
                                  <wps:cNvCnPr/>
                                  <wps:spPr>
                                    <a:xfrm>
                                      <a:off x="3591345" y="4559387"/>
                                      <a:ext cx="1342742" cy="0"/>
                                    </a:xfrm>
                                    <a:prstGeom prst="line">
                                      <a:avLst/>
                                    </a:prstGeom>
                                    <a:noFill/>
                                    <a:ln w="6350" cap="flat" cmpd="sng" algn="ctr">
                                      <a:solidFill>
                                        <a:sysClr val="windowText" lastClr="000000"/>
                                      </a:solidFill>
                                      <a:prstDash val="solid"/>
                                      <a:miter lim="800000"/>
                                    </a:ln>
                                    <a:effectLst/>
                                  </wps:spPr>
                                  <wps:bodyPr/>
                                </wps:wsp>
                                <wps:wsp>
                                  <wps:cNvPr id="99" name="Straight Connector 99"/>
                                  <wps:cNvCnPr/>
                                  <wps:spPr>
                                    <a:xfrm flipH="1">
                                      <a:off x="4938655" y="4558791"/>
                                      <a:ext cx="1" cy="2449587"/>
                                    </a:xfrm>
                                    <a:prstGeom prst="line">
                                      <a:avLst/>
                                    </a:prstGeom>
                                    <a:noFill/>
                                    <a:ln w="6350" cap="flat" cmpd="sng" algn="ctr">
                                      <a:solidFill>
                                        <a:sysClr val="windowText" lastClr="000000"/>
                                      </a:solidFill>
                                      <a:prstDash val="solid"/>
                                      <a:miter lim="800000"/>
                                    </a:ln>
                                    <a:effectLst/>
                                  </wps:spPr>
                                  <wps:bodyPr/>
                                </wps:wsp>
                                <wps:wsp>
                                  <wps:cNvPr id="10" name="Flowchart: Terminator 10"/>
                                  <wps:cNvSpPr/>
                                  <wps:spPr>
                                    <a:xfrm>
                                      <a:off x="2220674" y="7399699"/>
                                      <a:ext cx="1404226" cy="397834"/>
                                    </a:xfrm>
                                    <a:prstGeom prst="flowChartTerminator">
                                      <a:avLst/>
                                    </a:prstGeom>
                                    <a:noFill/>
                                    <a:ln w="12700" cap="flat" cmpd="sng" algn="ctr">
                                      <a:solidFill>
                                        <a:sysClr val="windowText" lastClr="000000"/>
                                      </a:solidFill>
                                      <a:prstDash val="solid"/>
                                      <a:miter lim="800000"/>
                                    </a:ln>
                                    <a:effectLst/>
                                  </wps:spPr>
                                  <wps:txbx>
                                    <w:txbxContent>
                                      <w:p w14:paraId="581A5DB0" w14:textId="77777777" w:rsidR="00310B47" w:rsidRPr="00310B47" w:rsidRDefault="00310B47" w:rsidP="00310B47">
                                        <w:pPr>
                                          <w:jc w:val="center"/>
                                          <w:rPr>
                                            <w:color w:val="000000"/>
                                            <w:lang w:val="en-ID"/>
                                          </w:rPr>
                                        </w:pPr>
                                        <w:r w:rsidRPr="00310B47">
                                          <w:rPr>
                                            <w:color w:val="000000"/>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s:wsp>
                          <wps:cNvPr id="112" name="Flowchart: Process 112"/>
                          <wps:cNvSpPr/>
                          <wps:spPr>
                            <a:xfrm>
                              <a:off x="2129051" y="559558"/>
                              <a:ext cx="1998345" cy="372110"/>
                            </a:xfrm>
                            <a:prstGeom prst="flowChartProcess">
                              <a:avLst/>
                            </a:prstGeom>
                            <a:solidFill>
                              <a:sysClr val="window" lastClr="FFFFFF"/>
                            </a:solidFill>
                            <a:ln w="12700" cap="flat" cmpd="sng" algn="ctr">
                              <a:solidFill>
                                <a:sysClr val="windowText" lastClr="000000"/>
                              </a:solidFill>
                              <a:prstDash val="solid"/>
                              <a:miter lim="800000"/>
                            </a:ln>
                            <a:effectLst/>
                          </wps:spPr>
                          <wps:txbx>
                            <w:txbxContent>
                              <w:p w14:paraId="52F42A2D" w14:textId="77777777" w:rsidR="00310B47" w:rsidRPr="00990F0D" w:rsidRDefault="00310B47" w:rsidP="00310B47">
                                <w:pPr>
                                  <w:shd w:val="clear" w:color="auto" w:fill="FFFFFF"/>
                                  <w:jc w:val="center"/>
                                  <w:rPr>
                                    <w:lang w:val="en-ID"/>
                                  </w:rPr>
                                </w:pPr>
                                <w:r>
                                  <w:rPr>
                                    <w:lang w:val="en-ID"/>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Flowchart: Process 115"/>
                          <wps:cNvSpPr/>
                          <wps:spPr>
                            <a:xfrm>
                              <a:off x="0" y="1760561"/>
                              <a:ext cx="2170265" cy="1123950"/>
                            </a:xfrm>
                            <a:prstGeom prst="flowChartProcess">
                              <a:avLst/>
                            </a:prstGeom>
                            <a:solidFill>
                              <a:sysClr val="window" lastClr="FFFFFF"/>
                            </a:solidFill>
                            <a:ln w="12700" cap="flat" cmpd="sng" algn="ctr">
                              <a:solidFill>
                                <a:sysClr val="windowText" lastClr="000000"/>
                              </a:solidFill>
                              <a:prstDash val="solid"/>
                              <a:miter lim="800000"/>
                            </a:ln>
                            <a:effectLst/>
                          </wps:spPr>
                          <wps:txbx>
                            <w:txbxContent>
                              <w:p w14:paraId="17A6B083" w14:textId="77777777" w:rsidR="00310B47" w:rsidRDefault="00310B47" w:rsidP="00310B47">
                                <w:pPr>
                                  <w:shd w:val="clear" w:color="auto" w:fill="FFFFFF"/>
                                  <w:jc w:val="center"/>
                                  <w:rPr>
                                    <w:lang w:val="en-ID"/>
                                  </w:rPr>
                                </w:pPr>
                                <w:r>
                                  <w:rPr>
                                    <w:lang w:val="en-ID"/>
                                  </w:rPr>
                                  <w:t>Data Primer :</w:t>
                                </w:r>
                              </w:p>
                              <w:p w14:paraId="70CE5BB1" w14:textId="77777777" w:rsidR="00310B47" w:rsidRDefault="00310B47" w:rsidP="00310B47">
                                <w:pPr>
                                  <w:shd w:val="clear" w:color="auto" w:fill="FFFFFF"/>
                                  <w:jc w:val="center"/>
                                  <w:rPr>
                                    <w:lang w:val="en-ID"/>
                                  </w:rPr>
                                </w:pPr>
                                <w:r>
                                  <w:rPr>
                                    <w:lang w:val="en-ID"/>
                                  </w:rPr>
                                  <w:t>Survei Lalu Lintas</w:t>
                                </w:r>
                              </w:p>
                              <w:p w14:paraId="37A087CB" w14:textId="77777777" w:rsidR="00310B47" w:rsidRDefault="00310B47" w:rsidP="00E21479">
                                <w:pPr>
                                  <w:pStyle w:val="ListParagraph"/>
                                  <w:numPr>
                                    <w:ilvl w:val="0"/>
                                    <w:numId w:val="62"/>
                                  </w:numPr>
                                  <w:shd w:val="clear" w:color="auto" w:fill="FFFFFF"/>
                                  <w:ind w:left="567" w:hanging="283"/>
                                  <w:jc w:val="left"/>
                                  <w:rPr>
                                    <w:lang w:val="en-ID"/>
                                  </w:rPr>
                                </w:pPr>
                                <w:r>
                                  <w:rPr>
                                    <w:lang w:val="en-ID"/>
                                  </w:rPr>
                                  <w:t>Jumlah Kendaraan.</w:t>
                                </w:r>
                              </w:p>
                              <w:p w14:paraId="24863F34" w14:textId="77777777" w:rsidR="00310B47" w:rsidRPr="00335258" w:rsidRDefault="00310B47" w:rsidP="00E21479">
                                <w:pPr>
                                  <w:pStyle w:val="ListParagraph"/>
                                  <w:numPr>
                                    <w:ilvl w:val="0"/>
                                    <w:numId w:val="62"/>
                                  </w:numPr>
                                  <w:shd w:val="clear" w:color="auto" w:fill="FFFFFF"/>
                                  <w:ind w:left="567" w:hanging="283"/>
                                  <w:jc w:val="left"/>
                                  <w:rPr>
                                    <w:lang w:val="en-ID"/>
                                  </w:rPr>
                                </w:pPr>
                                <w:r w:rsidRPr="00335258">
                                  <w:rPr>
                                    <w:lang w:val="en-ID"/>
                                  </w:rPr>
                                  <w:t>Geometrik J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4107977" y="1774209"/>
                              <a:ext cx="2114550" cy="1171521"/>
                            </a:xfrm>
                            <a:prstGeom prst="flowChartProcess">
                              <a:avLst/>
                            </a:prstGeom>
                            <a:solidFill>
                              <a:sysClr val="window" lastClr="FFFFFF"/>
                            </a:solidFill>
                            <a:ln w="12700" cap="flat" cmpd="sng" algn="ctr">
                              <a:solidFill>
                                <a:sysClr val="windowText" lastClr="000000"/>
                              </a:solidFill>
                              <a:prstDash val="solid"/>
                              <a:miter lim="800000"/>
                            </a:ln>
                            <a:effectLst/>
                          </wps:spPr>
                          <wps:txbx>
                            <w:txbxContent>
                              <w:p w14:paraId="4AE29A03" w14:textId="77777777" w:rsidR="00310B47" w:rsidRDefault="00310B47" w:rsidP="00310B47">
                                <w:pPr>
                                  <w:shd w:val="clear" w:color="auto" w:fill="FFFFFF"/>
                                  <w:jc w:val="center"/>
                                  <w:rPr>
                                    <w:lang w:val="en-ID"/>
                                  </w:rPr>
                                </w:pPr>
                                <w:r>
                                  <w:rPr>
                                    <w:lang w:val="en-ID"/>
                                  </w:rPr>
                                  <w:t>Data Sekunder :</w:t>
                                </w:r>
                              </w:p>
                              <w:p w14:paraId="723B4F7C" w14:textId="77777777" w:rsidR="00310B47" w:rsidRDefault="00310B47" w:rsidP="00E21479">
                                <w:pPr>
                                  <w:pStyle w:val="ListParagraph"/>
                                  <w:numPr>
                                    <w:ilvl w:val="0"/>
                                    <w:numId w:val="61"/>
                                  </w:numPr>
                                  <w:shd w:val="clear" w:color="auto" w:fill="FFFFFF"/>
                                  <w:jc w:val="left"/>
                                  <w:rPr>
                                    <w:lang w:val="en-ID"/>
                                  </w:rPr>
                                </w:pPr>
                                <w:r>
                                  <w:rPr>
                                    <w:lang w:val="en-ID"/>
                                  </w:rPr>
                                  <w:t>Peta Lokasi.</w:t>
                                </w:r>
                              </w:p>
                              <w:p w14:paraId="6865458D" w14:textId="77777777" w:rsidR="00310B47" w:rsidRPr="00335258" w:rsidRDefault="00310B47" w:rsidP="00E21479">
                                <w:pPr>
                                  <w:pStyle w:val="ListParagraph"/>
                                  <w:numPr>
                                    <w:ilvl w:val="0"/>
                                    <w:numId w:val="61"/>
                                  </w:numPr>
                                  <w:shd w:val="clear" w:color="auto" w:fill="FFFFFF"/>
                                  <w:jc w:val="left"/>
                                  <w:rPr>
                                    <w:lang w:val="en-ID"/>
                                  </w:rPr>
                                </w:pPr>
                                <w:r>
                                  <w:rPr>
                                    <w:lang w:val="en-ID"/>
                                  </w:rPr>
                                  <w:t>Jumlah Pendu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wps:spPr>
                            <a:xfrm>
                              <a:off x="4380932" y="5117910"/>
                              <a:ext cx="0" cy="225618"/>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33" name="Straight Arrow Connector 133"/>
                          <wps:cNvCnPr/>
                          <wps:spPr>
                            <a:xfrm>
                              <a:off x="3084394" y="928048"/>
                              <a:ext cx="0" cy="338382"/>
                            </a:xfrm>
                            <a:prstGeom prst="straightConnector1">
                              <a:avLst/>
                            </a:prstGeom>
                            <a:noFill/>
                            <a:ln w="6350" cap="flat" cmpd="sng" algn="ctr">
                              <a:solidFill>
                                <a:sysClr val="windowText" lastClr="000000"/>
                              </a:solidFill>
                              <a:prstDash val="solid"/>
                              <a:miter lim="800000"/>
                              <a:tailEnd type="triangle"/>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5CDCC4D5" id="Group 135" o:spid="_x0000_s1030" style="position:absolute;left:0;text-align:left;margin-left:-6.7pt;margin-top:5.05pt;width:461.3pt;height:570.15pt;z-index:251670528;mso-width-relative:margin;mso-height-relative:margin" coordsize="62223,77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">
                <v:line id="Straight Connector 129" o:spid="_x0000_s1031" style="position:absolute;visibility:visible;mso-wrap-style:square" from="43909,58711" to="43909,60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" strokecolor="windowText" strokeweight=".5pt">
                  <v:stroke joinstyle="miter"/>
                </v:line>
                <v:shapetype id="_x0000_t32" coordsize="21600,21600" o:spt="32" o:oned="t" path="m,l21600,21600e" filled="f">
                  <v:path arrowok="t" fillok="f" o:connecttype="none"/>
                  <o:lock v:ext="edit" shapetype="t"/>
                </v:shapetype>
                <v:shape id="Straight Arrow Connector 132" o:spid="_x0000_s1032" type="#_x0000_t32" style="position:absolute;left:32139;top:71793;width:0;height:15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" strokecolor="windowText" strokeweight=".5pt">
                  <v:stroke endarrow="block" joinstyle="miter"/>
                </v:shape>
                <v:group id="Group 134" o:spid="_x0000_s1033" style="position:absolute;width:62223;height:77197" coordsize="62225,77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oup 61" o:spid="_x0000_s1034" style="position:absolute;left:9553;width:42936;height:77201" coordorigin="6445,771" coordsize="42940,77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Text Box 101" o:spid="_x0000_s1035" type="#_x0000_t202" style="position:absolute;left:29670;top:49242;width:4247;height:2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4EDA232F" w14:textId="77777777" w:rsidR="00310B47" w:rsidRPr="00310B47" w:rsidRDefault="00310B47" w:rsidP="00310B47">
                            <w:pPr>
                              <w:rPr>
                                <w:color w:val="000000"/>
                                <w:lang w:val="en-ID"/>
                              </w:rPr>
                            </w:pPr>
                            <w:r w:rsidRPr="00310B47">
                              <w:rPr>
                                <w:color w:val="000000"/>
                                <w:lang w:val="en-ID"/>
                              </w:rPr>
                              <w:t>ya</w:t>
                            </w:r>
                          </w:p>
                        </w:txbxContent>
                      </v:textbox>
                    </v:shape>
                    <v:shape id="Text Box 102" o:spid="_x0000_s1036" type="#_x0000_t202" style="position:absolute;left:41362;top:43043;width:7172;height:2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76E2973D" w14:textId="77777777" w:rsidR="00310B47" w:rsidRPr="00310B47" w:rsidRDefault="00310B47" w:rsidP="00310B47">
                            <w:pPr>
                              <w:rPr>
                                <w:color w:val="000000"/>
                                <w:lang w:val="en-ID"/>
                              </w:rPr>
                            </w:pPr>
                            <w:r w:rsidRPr="00310B47">
                              <w:rPr>
                                <w:color w:val="000000"/>
                                <w:lang w:val="en-ID"/>
                              </w:rPr>
                              <w:t>Tidak</w:t>
                            </w:r>
                          </w:p>
                        </w:txbxContent>
                      </v:textbox>
                    </v:shape>
                    <v:group id="Group 44" o:spid="_x0000_s1037" style="position:absolute;left:6445;top:771;width:42941;height:77204" coordorigin="6445,771" coordsize="42940,77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Straight Arrow Connector 75" o:spid="_x0000_s1038" type="#_x0000_t32" style="position:absolute;left:28079;top:49600;width:62;height:22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" strokecolor="windowText" strokeweight=".5pt">
                        <v:stroke endarrow="block" joinstyle="miter"/>
                      </v:shape>
                      <v:group id="Group 15" o:spid="_x0000_s1039" style="position:absolute;left:6445;top:771;width:42941;height:77204" coordorigin="6445,771" coordsize="42940,77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95" o:spid="_x0000_s1040" style="position:absolute;left:10611;top:51856;width:35506;height:20597" coordorigin="-437,6136" coordsize="35506,20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group id="Group 74" o:spid="_x0000_s1041" style="position:absolute;left:-437;top:6136;width:35505;height:7888" coordorigin="-437,6133" coordsize="35511,7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Group 70" o:spid="_x0000_s1042" style="position:absolute;left:5399;top:6133;width:24353;height:2256" coordorigin="7824,6134" coordsize="24353,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line id="Straight Connector 65" o:spid="_x0000_s1043" style="position:absolute;visibility:visible;mso-wrap-style:square" from="7824,6134" to="32178,61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" strokecolor="windowText" strokeweight=".5pt">
                                <v:stroke joinstyle="miter"/>
                              </v:line>
                              <v:shape id="Straight Arrow Connector 68" o:spid="_x0000_s1044" type="#_x0000_t32" style="position:absolute;left:7868;top:6134;width:0;height:2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" strokecolor="windowText" strokeweight=".5pt">
                                <v:stroke endarrow="block" joinstyle="miter"/>
                              </v:shape>
                            </v:group>
                            <v:group id="Group 73" o:spid="_x0000_s1045" style="position:absolute;left:-437;top:8386;width:35510;height:5636" coordorigin="-437,1023" coordsize="35511,5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type id="_x0000_t109" coordsize="21600,21600" o:spt="109" path="m,l,21600r21600,l21600,xe">
                                <v:stroke joinstyle="miter"/>
                                <v:path gradientshapeok="t" o:connecttype="rect"/>
                              </v:shapetype>
                              <v:shape id="Flowchart: Process 71" o:spid="_x0000_s1046" type="#_x0000_t109" style="position:absolute;left:-437;top:1058;width:13839;height:5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" filled="f" strokecolor="windowText" strokeweight="1pt">
                                <v:textbox>
                                  <w:txbxContent>
                                    <w:p w14:paraId="039F9E9B" w14:textId="77777777" w:rsidR="00310B47" w:rsidRPr="00310B47" w:rsidRDefault="00310B47" w:rsidP="00310B47">
                                      <w:pPr>
                                        <w:jc w:val="center"/>
                                        <w:rPr>
                                          <w:color w:val="000000"/>
                                          <w:lang w:val="en-ID"/>
                                        </w:rPr>
                                      </w:pPr>
                                      <w:r w:rsidRPr="00310B47">
                                        <w:rPr>
                                          <w:color w:val="000000"/>
                                          <w:lang w:val="en-ID"/>
                                        </w:rPr>
                                        <w:t>Alternatif 1</w:t>
                                      </w:r>
                                    </w:p>
                                    <w:p w14:paraId="1D9451B0" w14:textId="77777777" w:rsidR="00310B47" w:rsidRPr="00310B47" w:rsidRDefault="00310B47" w:rsidP="00310B47">
                                      <w:pPr>
                                        <w:jc w:val="center"/>
                                        <w:rPr>
                                          <w:color w:val="000000"/>
                                          <w:lang w:val="en-ID"/>
                                        </w:rPr>
                                      </w:pPr>
                                      <w:r w:rsidRPr="00310B47">
                                        <w:rPr>
                                          <w:color w:val="000000"/>
                                          <w:lang w:val="en-ID"/>
                                        </w:rPr>
                                        <w:t>Ganjil – Genap</w:t>
                                      </w:r>
                                    </w:p>
                                    <w:p w14:paraId="5E0E9B50" w14:textId="77777777" w:rsidR="00310B47" w:rsidRPr="00310B47" w:rsidRDefault="00310B47" w:rsidP="00310B47">
                                      <w:pPr>
                                        <w:jc w:val="center"/>
                                        <w:rPr>
                                          <w:color w:val="000000"/>
                                          <w:lang w:val="en-ID"/>
                                        </w:rPr>
                                      </w:pPr>
                                    </w:p>
                                  </w:txbxContent>
                                </v:textbox>
                              </v:shape>
                              <v:shape id="Flowchart: Process 72" o:spid="_x0000_s1047" type="#_x0000_t109" style="position:absolute;left:22871;top:1023;width:12202;height:54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" filled="f" strokecolor="windowText" strokeweight="1pt">
                                <v:textbox>
                                  <w:txbxContent>
                                    <w:p w14:paraId="69DA20D9" w14:textId="77777777" w:rsidR="00310B47" w:rsidRPr="00310B47" w:rsidRDefault="00310B47" w:rsidP="00310B47">
                                      <w:pPr>
                                        <w:jc w:val="center"/>
                                        <w:rPr>
                                          <w:color w:val="000000"/>
                                          <w:lang w:val="en-ID"/>
                                        </w:rPr>
                                      </w:pPr>
                                      <w:r w:rsidRPr="00310B47">
                                        <w:rPr>
                                          <w:color w:val="000000"/>
                                          <w:lang w:val="en-ID"/>
                                        </w:rPr>
                                        <w:t>Alternatif 2</w:t>
                                      </w:r>
                                    </w:p>
                                    <w:p w14:paraId="702B0676" w14:textId="77777777" w:rsidR="00310B47" w:rsidRPr="00310B47" w:rsidRDefault="00310B47" w:rsidP="00310B47">
                                      <w:pPr>
                                        <w:jc w:val="center"/>
                                        <w:rPr>
                                          <w:color w:val="000000"/>
                                          <w:lang w:val="en-ID"/>
                                        </w:rPr>
                                      </w:pPr>
                                      <w:r w:rsidRPr="00310B47">
                                        <w:rPr>
                                          <w:color w:val="000000"/>
                                          <w:lang w:val="en-ID"/>
                                        </w:rPr>
                                        <w:t>ERP</w:t>
                                      </w:r>
                                    </w:p>
                                  </w:txbxContent>
                                </v:textbox>
                              </v:shape>
                            </v:group>
                          </v:group>
                          <v:group id="Group 90" o:spid="_x0000_s1048" style="position:absolute;left:5301;top:14028;width:24447;height:7254" coordorigin="-26,4725" coordsize="24447,7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line id="Straight Connector 77" o:spid="_x0000_s1049" style="position:absolute;visibility:visible;mso-wrap-style:square" from="-26,4725" to="-26,6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" strokecolor="windowText" strokeweight=".5pt">
                              <v:stroke joinstyle="miter"/>
                            </v:line>
                            <v:line id="Straight Connector 80" o:spid="_x0000_s1050" style="position:absolute;visibility:visible;mso-wrap-style:square" from="-24,6623" to="24421,6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" strokecolor="windowText" strokeweight=".5pt">
                              <v:stroke joinstyle="miter"/>
                            </v:line>
                            <v:shape id="Flowchart: Process 82" o:spid="_x0000_s1051" type="#_x0000_t109" style="position:absolute;left:1825;top:8181;width:21019;height:3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" filled="f" strokecolor="windowText" strokeweight="1pt">
                              <v:textbox>
                                <w:txbxContent>
                                  <w:p w14:paraId="508A82B3" w14:textId="77777777" w:rsidR="00310B47" w:rsidRPr="00310B47" w:rsidRDefault="00310B47" w:rsidP="00310B47">
                                    <w:pPr>
                                      <w:jc w:val="center"/>
                                      <w:rPr>
                                        <w:color w:val="000000"/>
                                        <w:lang w:val="en-ID"/>
                                      </w:rPr>
                                    </w:pPr>
                                    <w:r w:rsidRPr="00310B47">
                                      <w:rPr>
                                        <w:color w:val="000000"/>
                                        <w:lang w:val="en-ID"/>
                                      </w:rPr>
                                      <w:t>Rekomendasi Alternatif</w:t>
                                    </w:r>
                                  </w:p>
                                </w:txbxContent>
                              </v:textbox>
                            </v:shape>
                            <v:shape id="Straight Arrow Connector 83" o:spid="_x0000_s1052" type="#_x0000_t32" style="position:absolute;left:12324;top:6606;width:0;height:15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" strokecolor="windowText" strokeweight=".5pt">
                              <v:stroke endarrow="block" joinstyle="miter"/>
                            </v:shape>
                          </v:group>
                          <v:group id="Group 93" o:spid="_x0000_s1053" style="position:absolute;left:7296;top:21374;width:21019;height:5359" coordorigin="-98,3165" coordsize="21018,5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 id="Flowchart: Process 85" o:spid="_x0000_s1054" type="#_x0000_t109" style="position:absolute;left:-98;top:4727;width:21018;height:3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" filled="f" strokecolor="windowText" strokeweight="1pt">
                              <v:textbox>
                                <w:txbxContent>
                                  <w:p w14:paraId="5949BF46" w14:textId="77777777" w:rsidR="00310B47" w:rsidRPr="00310B47" w:rsidRDefault="00310B47" w:rsidP="00310B47">
                                    <w:pPr>
                                      <w:jc w:val="center"/>
                                      <w:rPr>
                                        <w:color w:val="000000"/>
                                        <w:lang w:val="en-ID"/>
                                      </w:rPr>
                                    </w:pPr>
                                    <w:r w:rsidRPr="00310B47">
                                      <w:rPr>
                                        <w:color w:val="000000"/>
                                        <w:lang w:val="en-ID"/>
                                      </w:rPr>
                                      <w:t>Kesimpulan</w:t>
                                    </w:r>
                                  </w:p>
                                </w:txbxContent>
                              </v:textbox>
                            </v:shape>
                            <v:shape id="Straight Arrow Connector 86" o:spid="_x0000_s1055" type="#_x0000_t32" style="position:absolute;left:10582;top:3165;width:0;height:15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" strokecolor="windowText" strokeweight=".5pt">
                              <v:stroke endarrow="block" joinstyle="miter"/>
                            </v:shape>
                          </v:group>
                        </v:group>
                        <v:shape id="Straight Arrow Connector 100" o:spid="_x0000_s1056" type="#_x0000_t32" style="position:absolute;left:39220;top:70087;width:1011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" strokecolor="windowText" strokeweight=".5pt">
                          <v:stroke endarrow="block" joinstyle="miter"/>
                        </v:shape>
                        <v:group id="Group 11" o:spid="_x0000_s1057" style="position:absolute;left:6445;top:771;width:42941;height:77204" coordorigin="6445,771" coordsize="42940,77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62" o:spid="_x0000_s1058" style="position:absolute;left:6445;top:771;width:42229;height:49033" coordorigin="6427,1025" coordsize="42106,65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Straight Arrow Connector 39" o:spid="_x0000_s1059" type="#_x0000_t32" style="position:absolute;left:48530;top:17839;width:0;height:6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" strokecolor="windowText" strokeweight=".5pt">
                              <v:stroke endarrow="block" joinstyle="miter"/>
                            </v:shape>
                            <v:shape id="Flowchart: Process 49" o:spid="_x0000_s1060" type="#_x0000_t109" style="position:absolute;left:20281;top:45496;width:14656;height:7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" fillcolor="window" strokecolor="windowText" strokeweight="1pt">
                              <v:textbox>
                                <w:txbxContent>
                                  <w:p w14:paraId="7C0045B6" w14:textId="77777777" w:rsidR="00310B47" w:rsidRPr="00310B47" w:rsidRDefault="00310B47" w:rsidP="00310B47">
                                    <w:pPr>
                                      <w:jc w:val="center"/>
                                      <w:rPr>
                                        <w:color w:val="000000"/>
                                        <w:lang w:val="en-ID"/>
                                      </w:rPr>
                                    </w:pPr>
                                    <w:r w:rsidRPr="00310B47">
                                      <w:rPr>
                                        <w:color w:val="000000"/>
                                        <w:lang w:val="en-ID"/>
                                      </w:rPr>
                                      <w:t>Analisa Eksisting</w:t>
                                    </w:r>
                                  </w:p>
                                </w:txbxContent>
                              </v:textbox>
                            </v:shape>
                            <v:group id="Group 58" o:spid="_x0000_s1061" style="position:absolute;left:6427;top:1025;width:42106;height:65126" coordorigin="-1140,1025" coordsize="42106,65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54" o:spid="_x0000_s1062" style="position:absolute;left:346;top:1025;width:40480;height:22959" coordorigin="346,1025" coordsize="40479,22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2" o:spid="_x0000_s1063" style="position:absolute;left:12714;top:1025;width:14649;height:7287" coordorigin="-528,1025" coordsize="14648,7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type id="_x0000_t116" coordsize="21600,21600" o:spt="116" path="m3475,qx,10800,3475,21600l18125,21600qx21600,10800,18125,xe">
                                    <v:stroke joinstyle="miter"/>
                                    <v:path gradientshapeok="t" o:connecttype="rect" textboxrect="1018,3163,20582,18437"/>
                                  </v:shapetype>
                                  <v:shape id="Flowchart: Terminator 23" o:spid="_x0000_s1064" type="#_x0000_t116" style="position:absolute;left:-528;top:1025;width:14648;height:5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" filled="f" strokecolor="windowText" strokeweight="1pt">
                                    <v:textbox>
                                      <w:txbxContent>
                                        <w:p w14:paraId="7CF53A27" w14:textId="77777777" w:rsidR="00310B47" w:rsidRPr="00310B47" w:rsidRDefault="00310B47" w:rsidP="00310B47">
                                          <w:pPr>
                                            <w:jc w:val="center"/>
                                            <w:rPr>
                                              <w:color w:val="000000"/>
                                              <w:lang w:val="en-ID"/>
                                            </w:rPr>
                                          </w:pPr>
                                          <w:r w:rsidRPr="00310B47">
                                            <w:rPr>
                                              <w:color w:val="000000"/>
                                              <w:lang w:val="en-ID"/>
                                            </w:rPr>
                                            <w:t>Mulai</w:t>
                                          </w:r>
                                        </w:p>
                                      </w:txbxContent>
                                    </v:textbox>
                                  </v:shape>
                                  <v:shape id="Straight Arrow Connector 28" o:spid="_x0000_s1065" type="#_x0000_t32" style="position:absolute;left:7090;top:6085;width:0;height:2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" strokecolor="windowText" strokeweight=".5pt">
                                    <v:stroke endarrow="block" joinstyle="miter"/>
                                  </v:shape>
                                </v:group>
                                <v:group id="Group 53" o:spid="_x0000_s1066" style="position:absolute;left:346;top:17795;width:40480;height:6189" coordorigin="346,2503" coordsize="40479,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line id="Straight Connector 36" o:spid="_x0000_s1067" style="position:absolute;flip:x;visibility:visible;mso-wrap-style:square" from="346,2503" to="40826,2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" strokecolor="windowText" strokeweight=".5pt">
                                    <v:stroke joinstyle="miter"/>
                                  </v:line>
                                  <v:shape id="Straight Arrow Connector 38" o:spid="_x0000_s1068" type="#_x0000_t32" style="position:absolute;left:346;top:2503;width:0;height:6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" strokecolor="windowText" strokeweight=".5pt">
                                    <v:stroke endarrow="block" joinstyle="miter"/>
                                  </v:shape>
                                </v:group>
                              </v:group>
                              <v:group id="Group 57" o:spid="_x0000_s1069" style="position:absolute;left:-1140;top:39222;width:42106;height:26929" coordorigin="-1140,-33" coordsize="42106,26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line id="Straight Connector 43" o:spid="_x0000_s1070" style="position:absolute;visibility:visible;mso-wrap-style:square" from="-1140,-33" to="-1140,4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" strokecolor="windowText" strokeweight=".5pt">
                                  <v:stroke joinstyle="miter"/>
                                </v:line>
                                <v:line id="Straight Connector 45" o:spid="_x0000_s1071" style="position:absolute;visibility:visible;mso-wrap-style:square" from="40965,693" to="40965,4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" strokecolor="windowText" strokeweight=".5pt">
                                  <v:stroke joinstyle="miter"/>
                                </v:line>
                                <v:line id="Straight Connector 46" o:spid="_x0000_s1072" style="position:absolute;visibility:visible;mso-wrap-style:square" from="-1138,4380" to="40966,4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" strokecolor="windowText" strokeweight=".5pt">
                                  <v:stroke joinstyle="miter"/>
                                </v:line>
                                <v:shape id="Straight Arrow Connector 47" o:spid="_x0000_s1073" type="#_x0000_t32" style="position:absolute;left:20284;top:13790;width:0;height:20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" strokecolor="windowText" strokeweight=".5pt">
                                  <v:stroke endarrow="block" joinstyle="miter"/>
                                </v:shape>
                                <v:shapetype id="_x0000_t110" coordsize="21600,21600" o:spt="110" path="m10800,l,10800,10800,21600,21600,10800xe">
                                  <v:stroke joinstyle="miter"/>
                                  <v:path gradientshapeok="t" o:connecttype="rect" textboxrect="5400,5400,16200,16200"/>
                                </v:shapetype>
                                <v:shape id="Flowchart: Decision 51" o:spid="_x0000_s1074" type="#_x0000_t110" style="position:absolute;left:12714;top:15865;width:15437;height:11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" fillcolor="window" strokecolor="windowText" strokeweight="1pt">
                                  <v:textbox>
                                    <w:txbxContent>
                                      <w:p w14:paraId="2C65A491" w14:textId="77777777" w:rsidR="00310B47" w:rsidRPr="00310B47" w:rsidRDefault="00310B47" w:rsidP="00310B47">
                                        <w:pPr>
                                          <w:jc w:val="center"/>
                                          <w:rPr>
                                            <w:b/>
                                            <w:color w:val="000000"/>
                                            <w:sz w:val="20"/>
                                            <w:lang w:val="en-ID"/>
                                          </w:rPr>
                                        </w:pPr>
                                        <w:r w:rsidRPr="00310B47">
                                          <w:rPr>
                                            <w:b/>
                                            <w:color w:val="000000"/>
                                            <w:sz w:val="20"/>
                                            <w:lang w:val="en-ID"/>
                                          </w:rPr>
                                          <w:t xml:space="preserve">DS </w:t>
                                        </w:r>
                                        <w:r w:rsidRPr="00310B47">
                                          <w:rPr>
                                            <w:rFonts w:cs="Arial"/>
                                            <w:b/>
                                            <w:color w:val="000000"/>
                                            <w:sz w:val="20"/>
                                            <w:lang w:val="en-ID"/>
                                          </w:rPr>
                                          <w:t>˃</w:t>
                                        </w:r>
                                        <w:r w:rsidRPr="00310B47">
                                          <w:rPr>
                                            <w:b/>
                                            <w:color w:val="000000"/>
                                            <w:sz w:val="20"/>
                                            <w:lang w:val="en-ID"/>
                                          </w:rPr>
                                          <w:t xml:space="preserve">0,75 </w:t>
                                        </w:r>
                                      </w:p>
                                    </w:txbxContent>
                                  </v:textbox>
                                </v:shape>
                                <v:shape id="Straight Arrow Connector 130" o:spid="_x0000_s1075" type="#_x0000_t32" style="position:absolute;left:20147;top:4332;width:0;height:20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" strokecolor="windowText" strokeweight=".5pt">
                                  <v:stroke endarrow="block" joinstyle="miter"/>
                                </v:shape>
                              </v:group>
                            </v:group>
                          </v:group>
                          <v:line id="Straight Connector 97" o:spid="_x0000_s1076" style="position:absolute;visibility:visible;mso-wrap-style:square" from="35913,45593" to="49340,45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" strokecolor="windowText" strokeweight=".5pt">
                            <v:stroke joinstyle="miter"/>
                          </v:line>
                          <v:line id="Straight Connector 99" o:spid="_x0000_s1077" style="position:absolute;flip:x;visibility:visible;mso-wrap-style:square" from="49386,45587" to="49386,70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" strokecolor="windowText" strokeweight=".5pt">
                            <v:stroke joinstyle="miter"/>
                          </v:line>
                          <v:shape id="Flowchart: Terminator 10" o:spid="_x0000_s1078" type="#_x0000_t116" style="position:absolute;left:22206;top:73996;width:14043;height:39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" filled="f" strokecolor="windowText" strokeweight="1pt">
                            <v:textbox>
                              <w:txbxContent>
                                <w:p w14:paraId="581A5DB0" w14:textId="77777777" w:rsidR="00310B47" w:rsidRPr="00310B47" w:rsidRDefault="00310B47" w:rsidP="00310B47">
                                  <w:pPr>
                                    <w:jc w:val="center"/>
                                    <w:rPr>
                                      <w:color w:val="000000"/>
                                      <w:lang w:val="en-ID"/>
                                    </w:rPr>
                                  </w:pPr>
                                  <w:r w:rsidRPr="00310B47">
                                    <w:rPr>
                                      <w:color w:val="000000"/>
                                      <w:lang w:val="en-ID"/>
                                    </w:rPr>
                                    <w:t>Selesai</w:t>
                                  </w:r>
                                </w:p>
                              </w:txbxContent>
                            </v:textbox>
                          </v:shape>
                        </v:group>
                      </v:group>
                    </v:group>
                  </v:group>
                  <v:shape id="Flowchart: Process 112" o:spid="_x0000_s1079" type="#_x0000_t109" style="position:absolute;left:21290;top:5595;width:19983;height:3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" fillcolor="window" strokecolor="windowText" strokeweight="1pt">
                    <v:textbox>
                      <w:txbxContent>
                        <w:p w14:paraId="52F42A2D" w14:textId="77777777" w:rsidR="00310B47" w:rsidRPr="00990F0D" w:rsidRDefault="00310B47" w:rsidP="00310B47">
                          <w:pPr>
                            <w:shd w:val="clear" w:color="auto" w:fill="FFFFFF"/>
                            <w:jc w:val="center"/>
                            <w:rPr>
                              <w:lang w:val="en-ID"/>
                            </w:rPr>
                          </w:pPr>
                          <w:r>
                            <w:rPr>
                              <w:lang w:val="en-ID"/>
                            </w:rPr>
                            <w:t>Pengumpulan Data</w:t>
                          </w:r>
                        </w:p>
                      </w:txbxContent>
                    </v:textbox>
                  </v:shape>
                  <v:shape id="Flowchart: Process 115" o:spid="_x0000_s1080" type="#_x0000_t109" style="position:absolute;top:17605;width:21702;height:1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" fillcolor="window" strokecolor="windowText" strokeweight="1pt">
                    <v:textbox>
                      <w:txbxContent>
                        <w:p w14:paraId="17A6B083" w14:textId="77777777" w:rsidR="00310B47" w:rsidRDefault="00310B47" w:rsidP="00310B47">
                          <w:pPr>
                            <w:shd w:val="clear" w:color="auto" w:fill="FFFFFF"/>
                            <w:jc w:val="center"/>
                            <w:rPr>
                              <w:lang w:val="en-ID"/>
                            </w:rPr>
                          </w:pPr>
                          <w:r>
                            <w:rPr>
                              <w:lang w:val="en-ID"/>
                            </w:rPr>
                            <w:t>Data Primer :</w:t>
                          </w:r>
                        </w:p>
                        <w:p w14:paraId="70CE5BB1" w14:textId="77777777" w:rsidR="00310B47" w:rsidRDefault="00310B47" w:rsidP="00310B47">
                          <w:pPr>
                            <w:shd w:val="clear" w:color="auto" w:fill="FFFFFF"/>
                            <w:jc w:val="center"/>
                            <w:rPr>
                              <w:lang w:val="en-ID"/>
                            </w:rPr>
                          </w:pPr>
                          <w:r>
                            <w:rPr>
                              <w:lang w:val="en-ID"/>
                            </w:rPr>
                            <w:t>Survei Lalu Lintas</w:t>
                          </w:r>
                        </w:p>
                        <w:p w14:paraId="37A087CB" w14:textId="77777777" w:rsidR="00310B47" w:rsidRDefault="00310B47" w:rsidP="00E21479">
                          <w:pPr>
                            <w:pStyle w:val="ListParagraph"/>
                            <w:numPr>
                              <w:ilvl w:val="0"/>
                              <w:numId w:val="62"/>
                            </w:numPr>
                            <w:shd w:val="clear" w:color="auto" w:fill="FFFFFF"/>
                            <w:ind w:left="567" w:hanging="283"/>
                            <w:jc w:val="left"/>
                            <w:rPr>
                              <w:lang w:val="en-ID"/>
                            </w:rPr>
                          </w:pPr>
                          <w:r>
                            <w:rPr>
                              <w:lang w:val="en-ID"/>
                            </w:rPr>
                            <w:t>Jumlah Kendaraan.</w:t>
                          </w:r>
                        </w:p>
                        <w:p w14:paraId="24863F34" w14:textId="77777777" w:rsidR="00310B47" w:rsidRPr="00335258" w:rsidRDefault="00310B47" w:rsidP="00E21479">
                          <w:pPr>
                            <w:pStyle w:val="ListParagraph"/>
                            <w:numPr>
                              <w:ilvl w:val="0"/>
                              <w:numId w:val="62"/>
                            </w:numPr>
                            <w:shd w:val="clear" w:color="auto" w:fill="FFFFFF"/>
                            <w:ind w:left="567" w:hanging="283"/>
                            <w:jc w:val="left"/>
                            <w:rPr>
                              <w:lang w:val="en-ID"/>
                            </w:rPr>
                          </w:pPr>
                          <w:r w:rsidRPr="00335258">
                            <w:rPr>
                              <w:lang w:val="en-ID"/>
                            </w:rPr>
                            <w:t>Geometrik Jalan.</w:t>
                          </w:r>
                        </w:p>
                      </w:txbxContent>
                    </v:textbox>
                  </v:shape>
                  <v:shape id="Flowchart: Process 127" o:spid="_x0000_s1081" type="#_x0000_t109" style="position:absolute;left:41079;top:17742;width:21146;height:11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" fillcolor="window" strokecolor="windowText" strokeweight="1pt">
                    <v:textbox>
                      <w:txbxContent>
                        <w:p w14:paraId="4AE29A03" w14:textId="77777777" w:rsidR="00310B47" w:rsidRDefault="00310B47" w:rsidP="00310B47">
                          <w:pPr>
                            <w:shd w:val="clear" w:color="auto" w:fill="FFFFFF"/>
                            <w:jc w:val="center"/>
                            <w:rPr>
                              <w:lang w:val="en-ID"/>
                            </w:rPr>
                          </w:pPr>
                          <w:r>
                            <w:rPr>
                              <w:lang w:val="en-ID"/>
                            </w:rPr>
                            <w:t>Data Sekunder :</w:t>
                          </w:r>
                        </w:p>
                        <w:p w14:paraId="723B4F7C" w14:textId="77777777" w:rsidR="00310B47" w:rsidRDefault="00310B47" w:rsidP="00E21479">
                          <w:pPr>
                            <w:pStyle w:val="ListParagraph"/>
                            <w:numPr>
                              <w:ilvl w:val="0"/>
                              <w:numId w:val="61"/>
                            </w:numPr>
                            <w:shd w:val="clear" w:color="auto" w:fill="FFFFFF"/>
                            <w:jc w:val="left"/>
                            <w:rPr>
                              <w:lang w:val="en-ID"/>
                            </w:rPr>
                          </w:pPr>
                          <w:r>
                            <w:rPr>
                              <w:lang w:val="en-ID"/>
                            </w:rPr>
                            <w:t>Peta Lokasi.</w:t>
                          </w:r>
                        </w:p>
                        <w:p w14:paraId="6865458D" w14:textId="77777777" w:rsidR="00310B47" w:rsidRPr="00335258" w:rsidRDefault="00310B47" w:rsidP="00E21479">
                          <w:pPr>
                            <w:pStyle w:val="ListParagraph"/>
                            <w:numPr>
                              <w:ilvl w:val="0"/>
                              <w:numId w:val="61"/>
                            </w:numPr>
                            <w:shd w:val="clear" w:color="auto" w:fill="FFFFFF"/>
                            <w:jc w:val="left"/>
                            <w:rPr>
                              <w:lang w:val="en-ID"/>
                            </w:rPr>
                          </w:pPr>
                          <w:r>
                            <w:rPr>
                              <w:lang w:val="en-ID"/>
                            </w:rPr>
                            <w:t>Jumlah Penduduk.</w:t>
                          </w:r>
                        </w:p>
                      </w:txbxContent>
                    </v:textbox>
                  </v:shape>
                  <v:shape id="Straight Arrow Connector 128" o:spid="_x0000_s1082" type="#_x0000_t32" style="position:absolute;left:43809;top:51179;width:0;height:22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" strokecolor="windowText" strokeweight=".5pt">
                    <v:stroke endarrow="block" joinstyle="miter"/>
                  </v:shape>
                  <v:shape id="Straight Arrow Connector 133" o:spid="_x0000_s1083" type="#_x0000_t32" style="position:absolute;left:30843;top:9280;width:0;height:33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" strokecolor="windowText" strokeweight=".5pt">
                    <v:stroke endarrow="block" joinstyle="miter"/>
                  </v:shape>
                </v:group>
              </v:group>
            </w:pict>
          </mc:Fallback>
        </mc:AlternateContent>
      </w:r>
    </w:p>
    <w:p w14:paraId="57C411DE" w14:textId="77777777" w:rsidR="00310B47" w:rsidRPr="00310B47" w:rsidRDefault="00310B47" w:rsidP="00310B47">
      <w:pPr>
        <w:spacing w:after="0" w:line="360" w:lineRule="auto"/>
        <w:ind w:firstLine="567"/>
        <w:contextualSpacing/>
        <w:jc w:val="center"/>
        <w:rPr>
          <w:rFonts w:ascii="Arial" w:hAnsi="Arial" w:cs="Arial"/>
          <w:sz w:val="24"/>
          <w:szCs w:val="24"/>
        </w:rPr>
      </w:pPr>
    </w:p>
    <w:p w14:paraId="17EE46FF" w14:textId="77777777" w:rsidR="00310B47" w:rsidRPr="00310B47" w:rsidRDefault="00310B47" w:rsidP="00310B47">
      <w:pPr>
        <w:spacing w:after="0" w:line="360" w:lineRule="auto"/>
        <w:ind w:firstLine="567"/>
        <w:contextualSpacing/>
        <w:jc w:val="center"/>
        <w:rPr>
          <w:rFonts w:ascii="Arial" w:hAnsi="Arial" w:cs="Arial"/>
          <w:sz w:val="24"/>
          <w:szCs w:val="24"/>
        </w:rPr>
      </w:pPr>
    </w:p>
    <w:p w14:paraId="2B2653D8" w14:textId="77777777" w:rsidR="00310B47" w:rsidRPr="00310B47" w:rsidRDefault="00310B47" w:rsidP="00310B47">
      <w:pPr>
        <w:spacing w:after="0" w:line="360" w:lineRule="auto"/>
        <w:ind w:firstLine="567"/>
        <w:contextualSpacing/>
        <w:jc w:val="center"/>
        <w:rPr>
          <w:rFonts w:ascii="Arial" w:hAnsi="Arial" w:cs="Arial"/>
          <w:sz w:val="24"/>
          <w:szCs w:val="24"/>
        </w:rPr>
      </w:pPr>
    </w:p>
    <w:p w14:paraId="786B4993" w14:textId="77777777" w:rsidR="00310B47" w:rsidRPr="00310B47" w:rsidRDefault="00310B47" w:rsidP="00310B47">
      <w:pPr>
        <w:spacing w:after="0" w:line="360" w:lineRule="auto"/>
        <w:jc w:val="both"/>
        <w:rPr>
          <w:rFonts w:ascii="Arial" w:hAnsi="Arial" w:cs="Times New Roman"/>
          <w:sz w:val="24"/>
        </w:rPr>
      </w:pPr>
    </w:p>
    <w:p w14:paraId="46F290E0" w14:textId="77777777" w:rsidR="00310B47" w:rsidRPr="00310B47" w:rsidRDefault="00310B47" w:rsidP="00310B47">
      <w:pPr>
        <w:tabs>
          <w:tab w:val="left" w:pos="5412"/>
        </w:tabs>
        <w:spacing w:after="0" w:line="360" w:lineRule="auto"/>
        <w:jc w:val="both"/>
        <w:rPr>
          <w:rFonts w:ascii="Arial" w:hAnsi="Arial" w:cs="Times New Roman"/>
          <w:sz w:val="24"/>
        </w:rPr>
      </w:pPr>
    </w:p>
    <w:p w14:paraId="62ACC09B" w14:textId="77777777" w:rsidR="00310B47" w:rsidRPr="00310B47" w:rsidRDefault="00310B47" w:rsidP="00310B47">
      <w:pPr>
        <w:spacing w:after="0" w:line="360" w:lineRule="auto"/>
        <w:jc w:val="center"/>
        <w:rPr>
          <w:rFonts w:ascii="Arial" w:hAnsi="Arial" w:cs="Times New Roman"/>
          <w:sz w:val="24"/>
        </w:rPr>
      </w:pPr>
    </w:p>
    <w:p w14:paraId="1865F558" w14:textId="77777777" w:rsidR="00310B47" w:rsidRPr="00310B47" w:rsidRDefault="00310B47" w:rsidP="00310B47">
      <w:pPr>
        <w:spacing w:after="0" w:line="360" w:lineRule="auto"/>
        <w:jc w:val="both"/>
        <w:rPr>
          <w:rFonts w:ascii="Arial" w:hAnsi="Arial" w:cs="Times New Roman"/>
          <w:sz w:val="24"/>
        </w:rPr>
      </w:pPr>
    </w:p>
    <w:p w14:paraId="1A81EE30" w14:textId="77777777" w:rsidR="00310B47" w:rsidRPr="00310B47" w:rsidRDefault="00310B47" w:rsidP="00310B47">
      <w:pPr>
        <w:spacing w:after="0" w:line="360" w:lineRule="auto"/>
        <w:jc w:val="both"/>
        <w:rPr>
          <w:rFonts w:ascii="Arial" w:hAnsi="Arial" w:cs="Times New Roman"/>
          <w:sz w:val="24"/>
        </w:rPr>
      </w:pPr>
    </w:p>
    <w:p w14:paraId="059B6A47" w14:textId="77777777" w:rsidR="00310B47" w:rsidRPr="00310B47" w:rsidRDefault="00310B47" w:rsidP="00310B47">
      <w:pPr>
        <w:spacing w:after="0" w:line="360" w:lineRule="auto"/>
        <w:jc w:val="both"/>
        <w:rPr>
          <w:rFonts w:ascii="Arial" w:hAnsi="Arial" w:cs="Times New Roman"/>
          <w:sz w:val="24"/>
        </w:rPr>
      </w:pPr>
    </w:p>
    <w:p w14:paraId="3648DA2B" w14:textId="77777777" w:rsidR="00310B47" w:rsidRPr="00310B47" w:rsidRDefault="00310B47" w:rsidP="00310B47">
      <w:pPr>
        <w:spacing w:after="0" w:line="360" w:lineRule="auto"/>
        <w:jc w:val="both"/>
        <w:rPr>
          <w:rFonts w:ascii="Arial" w:hAnsi="Arial" w:cs="Times New Roman"/>
          <w:sz w:val="24"/>
        </w:rPr>
      </w:pPr>
    </w:p>
    <w:p w14:paraId="23E67C30" w14:textId="77777777" w:rsidR="00310B47" w:rsidRPr="00310B47" w:rsidRDefault="00310B47" w:rsidP="00310B47">
      <w:pPr>
        <w:spacing w:after="0" w:line="360" w:lineRule="auto"/>
        <w:jc w:val="both"/>
        <w:rPr>
          <w:rFonts w:ascii="Arial" w:hAnsi="Arial" w:cs="Times New Roman"/>
          <w:sz w:val="24"/>
        </w:rPr>
      </w:pPr>
    </w:p>
    <w:p w14:paraId="5C370BBC" w14:textId="77777777" w:rsidR="00310B47" w:rsidRPr="00310B47" w:rsidRDefault="00310B47" w:rsidP="00310B47">
      <w:pPr>
        <w:spacing w:after="0" w:line="360" w:lineRule="auto"/>
        <w:jc w:val="both"/>
        <w:rPr>
          <w:rFonts w:ascii="Arial" w:hAnsi="Arial" w:cs="Times New Roman"/>
          <w:sz w:val="24"/>
        </w:rPr>
      </w:pPr>
    </w:p>
    <w:p w14:paraId="46CA2462" w14:textId="77777777" w:rsidR="00310B47" w:rsidRPr="00310B47" w:rsidRDefault="00310B47" w:rsidP="00310B47">
      <w:pPr>
        <w:spacing w:after="0" w:line="360" w:lineRule="auto"/>
        <w:jc w:val="both"/>
        <w:rPr>
          <w:rFonts w:ascii="Arial" w:hAnsi="Arial" w:cs="Times New Roman"/>
          <w:sz w:val="24"/>
        </w:rPr>
      </w:pPr>
    </w:p>
    <w:p w14:paraId="53E28B75" w14:textId="77777777" w:rsidR="00310B47" w:rsidRPr="00310B47" w:rsidRDefault="00310B47" w:rsidP="00310B47">
      <w:pPr>
        <w:spacing w:after="0" w:line="360" w:lineRule="auto"/>
        <w:jc w:val="both"/>
        <w:rPr>
          <w:rFonts w:ascii="Arial" w:hAnsi="Arial" w:cs="Times New Roman"/>
          <w:sz w:val="24"/>
        </w:rPr>
      </w:pPr>
    </w:p>
    <w:p w14:paraId="350CE8C3" w14:textId="77777777" w:rsidR="00310B47" w:rsidRPr="00310B47" w:rsidRDefault="00310B47" w:rsidP="00310B47">
      <w:pPr>
        <w:spacing w:after="0" w:line="360" w:lineRule="auto"/>
        <w:jc w:val="both"/>
        <w:rPr>
          <w:rFonts w:ascii="Arial" w:hAnsi="Arial" w:cs="Times New Roman"/>
          <w:sz w:val="24"/>
        </w:rPr>
      </w:pPr>
    </w:p>
    <w:p w14:paraId="4B4A51D6" w14:textId="77777777" w:rsidR="00310B47" w:rsidRPr="00310B47" w:rsidRDefault="00310B47" w:rsidP="00310B47">
      <w:pPr>
        <w:spacing w:after="0" w:line="360" w:lineRule="auto"/>
        <w:jc w:val="both"/>
        <w:rPr>
          <w:rFonts w:ascii="Arial" w:hAnsi="Arial" w:cs="Times New Roman"/>
          <w:sz w:val="24"/>
        </w:rPr>
      </w:pPr>
    </w:p>
    <w:p w14:paraId="7D326624" w14:textId="77777777" w:rsidR="00310B47" w:rsidRPr="00310B47" w:rsidRDefault="00310B47" w:rsidP="00310B47">
      <w:pPr>
        <w:spacing w:after="0" w:line="360" w:lineRule="auto"/>
        <w:jc w:val="both"/>
        <w:rPr>
          <w:rFonts w:ascii="Arial" w:hAnsi="Arial" w:cs="Times New Roman"/>
          <w:sz w:val="24"/>
        </w:rPr>
      </w:pPr>
    </w:p>
    <w:p w14:paraId="11856665" w14:textId="77777777" w:rsidR="00310B47" w:rsidRPr="00310B47" w:rsidRDefault="00310B47" w:rsidP="00310B47">
      <w:pPr>
        <w:spacing w:after="0" w:line="360" w:lineRule="auto"/>
        <w:jc w:val="both"/>
        <w:rPr>
          <w:rFonts w:ascii="Arial" w:hAnsi="Arial" w:cs="Times New Roman"/>
          <w:sz w:val="24"/>
        </w:rPr>
      </w:pPr>
    </w:p>
    <w:p w14:paraId="45B5F926" w14:textId="77777777" w:rsidR="00310B47" w:rsidRPr="00310B47" w:rsidRDefault="00310B47" w:rsidP="00310B47">
      <w:pPr>
        <w:spacing w:after="0" w:line="360" w:lineRule="auto"/>
        <w:jc w:val="both"/>
        <w:rPr>
          <w:rFonts w:ascii="Bahnschrift" w:hAnsi="Bahnschrift" w:cs="Times New Roman"/>
          <w:sz w:val="24"/>
        </w:rPr>
      </w:pPr>
    </w:p>
    <w:p w14:paraId="7123F314" w14:textId="77777777" w:rsidR="00310B47" w:rsidRPr="00310B47" w:rsidRDefault="00310B47" w:rsidP="00310B47">
      <w:pPr>
        <w:spacing w:after="0" w:line="360" w:lineRule="auto"/>
        <w:jc w:val="both"/>
        <w:rPr>
          <w:rFonts w:ascii="Arial" w:hAnsi="Arial" w:cs="Times New Roman"/>
          <w:sz w:val="24"/>
        </w:rPr>
      </w:pPr>
    </w:p>
    <w:p w14:paraId="0B314306" w14:textId="77777777" w:rsidR="00310B47" w:rsidRPr="00310B47" w:rsidRDefault="00310B47" w:rsidP="00310B47">
      <w:pPr>
        <w:spacing w:after="0" w:line="360" w:lineRule="auto"/>
        <w:jc w:val="both"/>
        <w:rPr>
          <w:rFonts w:ascii="Arial" w:hAnsi="Arial" w:cs="Times New Roman"/>
          <w:sz w:val="24"/>
        </w:rPr>
      </w:pPr>
    </w:p>
    <w:p w14:paraId="7BE50149" w14:textId="77777777" w:rsidR="00310B47" w:rsidRPr="00310B47" w:rsidRDefault="00310B47" w:rsidP="00310B47">
      <w:pPr>
        <w:tabs>
          <w:tab w:val="left" w:pos="5255"/>
        </w:tabs>
        <w:spacing w:after="0" w:line="360" w:lineRule="auto"/>
        <w:jc w:val="both"/>
        <w:rPr>
          <w:rFonts w:ascii="Arial" w:hAnsi="Arial" w:cs="Times New Roman"/>
          <w:sz w:val="24"/>
        </w:rPr>
      </w:pPr>
      <w:r w:rsidRPr="00310B47">
        <w:rPr>
          <w:rFonts w:ascii="Arial" w:hAnsi="Arial" w:cs="Times New Roman"/>
          <w:sz w:val="24"/>
        </w:rPr>
        <w:tab/>
      </w:r>
    </w:p>
    <w:p w14:paraId="1B6F51FF" w14:textId="77777777" w:rsidR="00310B47" w:rsidRPr="00310B47" w:rsidRDefault="00310B47" w:rsidP="00310B47">
      <w:pPr>
        <w:spacing w:after="0" w:line="360" w:lineRule="auto"/>
        <w:jc w:val="both"/>
        <w:rPr>
          <w:rFonts w:ascii="Arial" w:hAnsi="Arial" w:cs="Times New Roman"/>
          <w:sz w:val="24"/>
        </w:rPr>
      </w:pPr>
    </w:p>
    <w:p w14:paraId="18A95C83" w14:textId="77777777" w:rsidR="00310B47" w:rsidRPr="00310B47" w:rsidRDefault="00310B47" w:rsidP="00310B47">
      <w:pPr>
        <w:spacing w:after="0" w:line="360" w:lineRule="auto"/>
        <w:jc w:val="both"/>
        <w:rPr>
          <w:rFonts w:ascii="Arial" w:hAnsi="Arial" w:cs="Times New Roman"/>
          <w:sz w:val="24"/>
        </w:rPr>
      </w:pPr>
    </w:p>
    <w:p w14:paraId="344EBBE6" w14:textId="77777777" w:rsidR="00310B47" w:rsidRPr="00310B47" w:rsidRDefault="00310B47" w:rsidP="00310B47">
      <w:pPr>
        <w:spacing w:after="0" w:line="360" w:lineRule="auto"/>
        <w:jc w:val="both"/>
        <w:rPr>
          <w:rFonts w:ascii="Arial" w:hAnsi="Arial" w:cs="Times New Roman"/>
          <w:sz w:val="24"/>
        </w:rPr>
      </w:pPr>
    </w:p>
    <w:p w14:paraId="4B8B23C5" w14:textId="77777777" w:rsidR="00310B47" w:rsidRPr="00310B47" w:rsidRDefault="00310B47" w:rsidP="00310B47">
      <w:pPr>
        <w:spacing w:after="0" w:line="360" w:lineRule="auto"/>
        <w:jc w:val="both"/>
        <w:rPr>
          <w:rFonts w:ascii="Arial" w:hAnsi="Arial" w:cs="Times New Roman"/>
          <w:sz w:val="24"/>
        </w:rPr>
      </w:pPr>
    </w:p>
    <w:p w14:paraId="33E825C4" w14:textId="77777777" w:rsidR="00310B47" w:rsidRPr="00310B47" w:rsidRDefault="00310B47" w:rsidP="00310B47">
      <w:pPr>
        <w:tabs>
          <w:tab w:val="left" w:pos="5510"/>
        </w:tabs>
        <w:spacing w:after="0" w:line="360" w:lineRule="auto"/>
        <w:jc w:val="both"/>
        <w:rPr>
          <w:rFonts w:ascii="Arial" w:hAnsi="Arial" w:cs="Times New Roman"/>
          <w:sz w:val="24"/>
        </w:rPr>
      </w:pPr>
      <w:r w:rsidRPr="00310B47">
        <w:rPr>
          <w:rFonts w:ascii="Arial" w:hAnsi="Arial" w:cs="Times New Roman"/>
          <w:sz w:val="24"/>
        </w:rPr>
        <w:tab/>
      </w:r>
    </w:p>
    <w:p w14:paraId="6BFDAAF0" w14:textId="77777777" w:rsidR="00310B47" w:rsidRPr="00310B47" w:rsidRDefault="00310B47" w:rsidP="00310B47">
      <w:pPr>
        <w:spacing w:after="0" w:line="240" w:lineRule="auto"/>
        <w:jc w:val="center"/>
        <w:rPr>
          <w:rFonts w:ascii="Arial" w:hAnsi="Arial" w:cs="Arial"/>
          <w:iCs/>
          <w:sz w:val="24"/>
          <w:szCs w:val="24"/>
        </w:rPr>
      </w:pPr>
      <w:bookmarkStart w:id="283" w:name="_Toc99712170"/>
      <w:bookmarkStart w:id="284" w:name="_Toc99712650"/>
      <w:bookmarkStart w:id="285" w:name="_Toc99712852"/>
      <w:bookmarkStart w:id="286" w:name="_Toc109856057"/>
      <w:bookmarkStart w:id="287" w:name="_Toc110036703"/>
      <w:r w:rsidRPr="00310B47">
        <w:rPr>
          <w:rFonts w:ascii="Arial" w:hAnsi="Arial" w:cs="Times New Roman"/>
          <w:iCs/>
          <w:sz w:val="24"/>
          <w:szCs w:val="24"/>
        </w:rPr>
        <w:t xml:space="preserve">Gambar 3.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Gambar_3.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1</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FlowChart Penelitian.</w:t>
      </w:r>
      <w:bookmarkEnd w:id="283"/>
      <w:bookmarkEnd w:id="284"/>
      <w:bookmarkEnd w:id="285"/>
      <w:bookmarkEnd w:id="286"/>
      <w:bookmarkEnd w:id="287"/>
    </w:p>
    <w:p w14:paraId="7D93B81D" w14:textId="77777777" w:rsidR="00310B47" w:rsidRPr="00310B47" w:rsidRDefault="00310B47" w:rsidP="00310B47">
      <w:pPr>
        <w:keepNext/>
        <w:keepLines/>
        <w:numPr>
          <w:ilvl w:val="0"/>
          <w:numId w:val="29"/>
        </w:numPr>
        <w:spacing w:after="0" w:line="360" w:lineRule="auto"/>
        <w:ind w:left="567" w:hanging="567"/>
        <w:jc w:val="both"/>
        <w:outlineLvl w:val="1"/>
        <w:rPr>
          <w:rFonts w:ascii="Arial" w:eastAsia="Times New Roman" w:hAnsi="Arial" w:cs="Times New Roman"/>
          <w:b/>
          <w:sz w:val="24"/>
          <w:szCs w:val="26"/>
        </w:rPr>
      </w:pPr>
      <w:bookmarkStart w:id="288" w:name="_Toc109859937"/>
      <w:bookmarkStart w:id="289" w:name="_Toc111578658"/>
      <w:r w:rsidRPr="00310B47">
        <w:rPr>
          <w:rFonts w:ascii="Arial" w:eastAsia="Times New Roman" w:hAnsi="Arial" w:cs="Times New Roman"/>
          <w:b/>
          <w:sz w:val="24"/>
          <w:szCs w:val="26"/>
        </w:rPr>
        <w:t>Lokasi Pengumpulan Data</w:t>
      </w:r>
      <w:bookmarkEnd w:id="288"/>
      <w:bookmarkEnd w:id="289"/>
    </w:p>
    <w:p w14:paraId="270B255A"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noProof/>
          <w:sz w:val="24"/>
        </w:rPr>
        <w:drawing>
          <wp:anchor distT="0" distB="0" distL="114300" distR="114300" simplePos="0" relativeHeight="251669504" behindDoc="0" locked="0" layoutInCell="1" allowOverlap="1" wp14:anchorId="427E010F" wp14:editId="76FB6B6C">
            <wp:simplePos x="0" y="0"/>
            <wp:positionH relativeFrom="column">
              <wp:posOffset>886460</wp:posOffset>
            </wp:positionH>
            <wp:positionV relativeFrom="page">
              <wp:posOffset>2172970</wp:posOffset>
            </wp:positionV>
            <wp:extent cx="4008120" cy="4502785"/>
            <wp:effectExtent l="317" t="0" r="0" b="0"/>
            <wp:wrapTopAndBottom/>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DENAH LOKASI.png"/>
                    <pic:cNvPicPr/>
                  </pic:nvPicPr>
                  <pic:blipFill>
                    <a:blip r:embed="rId19">
                      <a:extLst>
                        <a:ext uri="{28A0092B-C50C-407E-A947-70E740481C1C}">
                          <a14:useLocalDpi xmlns:a14="http://schemas.microsoft.com/office/drawing/2010/main" val="0"/>
                        </a:ext>
                      </a:extLst>
                    </a:blip>
                    <a:stretch>
                      <a:fillRect/>
                    </a:stretch>
                  </pic:blipFill>
                  <pic:spPr>
                    <a:xfrm rot="5400000">
                      <a:off x="0" y="0"/>
                      <a:ext cx="4008120" cy="4502785"/>
                    </a:xfrm>
                    <a:prstGeom prst="rect">
                      <a:avLst/>
                    </a:prstGeom>
                  </pic:spPr>
                </pic:pic>
              </a:graphicData>
            </a:graphic>
            <wp14:sizeRelH relativeFrom="margin">
              <wp14:pctWidth>0</wp14:pctWidth>
            </wp14:sizeRelH>
            <wp14:sizeRelV relativeFrom="margin">
              <wp14:pctHeight>0</wp14:pctHeight>
            </wp14:sizeRelV>
          </wp:anchor>
        </w:drawing>
      </w:r>
      <w:r w:rsidRPr="00310B47">
        <w:rPr>
          <w:rFonts w:ascii="Arial" w:hAnsi="Arial" w:cs="Arial"/>
          <w:sz w:val="24"/>
        </w:rPr>
        <w:t xml:space="preserve">Lokasi pengumpulan data ialah sepanjang ruas Jalan Raya Bintara yang menjadi pusat kepadatan kendaraan. Lokasi tersebut berdasar rumusan masalah padatnya kendaraan, adanya SPBU dan banyaknya ruko makanan cepat saji serta parkir liar yang menjadi pemicu pelambatan laju kendaraan sehingga menyebabkan kemacetan. </w:t>
      </w:r>
    </w:p>
    <w:p w14:paraId="71A4A810" w14:textId="77777777" w:rsidR="00310B47" w:rsidRPr="00310B47" w:rsidRDefault="00310B47" w:rsidP="00310B47">
      <w:pPr>
        <w:spacing w:after="0" w:line="360" w:lineRule="auto"/>
        <w:jc w:val="both"/>
        <w:rPr>
          <w:rFonts w:ascii="Arial" w:hAnsi="Arial" w:cs="Arial"/>
          <w:sz w:val="24"/>
        </w:rPr>
      </w:pPr>
    </w:p>
    <w:p w14:paraId="54D05AC2" w14:textId="77777777" w:rsidR="00310B47" w:rsidRPr="00310B47" w:rsidRDefault="00310B47" w:rsidP="00310B47">
      <w:pPr>
        <w:spacing w:after="0" w:line="360" w:lineRule="auto"/>
        <w:jc w:val="both"/>
        <w:rPr>
          <w:rFonts w:ascii="Arial" w:hAnsi="Arial" w:cs="Arial"/>
          <w:sz w:val="24"/>
        </w:rPr>
      </w:pPr>
    </w:p>
    <w:p w14:paraId="5836A283" w14:textId="77777777" w:rsidR="00310B47" w:rsidRPr="00310B47" w:rsidRDefault="00310B47" w:rsidP="00310B47">
      <w:pPr>
        <w:spacing w:after="0" w:line="240" w:lineRule="auto"/>
        <w:jc w:val="center"/>
        <w:rPr>
          <w:rFonts w:ascii="Arial" w:hAnsi="Arial" w:cs="Arial"/>
          <w:iCs/>
          <w:sz w:val="24"/>
          <w:szCs w:val="24"/>
        </w:rPr>
      </w:pPr>
      <w:bookmarkStart w:id="290" w:name="_Toc99712171"/>
      <w:bookmarkStart w:id="291" w:name="_Toc99712651"/>
      <w:bookmarkStart w:id="292" w:name="_Toc99712853"/>
      <w:bookmarkStart w:id="293" w:name="_Toc109856058"/>
      <w:bookmarkStart w:id="294" w:name="_Toc110036704"/>
      <w:r w:rsidRPr="00310B47">
        <w:rPr>
          <w:rFonts w:ascii="Arial" w:hAnsi="Arial" w:cs="Times New Roman"/>
          <w:iCs/>
          <w:sz w:val="24"/>
          <w:szCs w:val="24"/>
        </w:rPr>
        <w:t xml:space="preserve">Gambar 3.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Gambar_3.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2</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Lokasi Ruas Jalan Raya Bintara, Bekasi.</w:t>
      </w:r>
      <w:bookmarkEnd w:id="290"/>
      <w:bookmarkEnd w:id="291"/>
      <w:bookmarkEnd w:id="292"/>
      <w:bookmarkEnd w:id="293"/>
      <w:bookmarkEnd w:id="294"/>
    </w:p>
    <w:p w14:paraId="430553DB" w14:textId="77777777" w:rsidR="00310B47" w:rsidRPr="00310B47" w:rsidRDefault="00310B47" w:rsidP="00310B47">
      <w:pPr>
        <w:spacing w:after="0" w:line="360" w:lineRule="auto"/>
        <w:jc w:val="both"/>
        <w:rPr>
          <w:rFonts w:ascii="Arial" w:hAnsi="Arial" w:cs="Times New Roman"/>
          <w:sz w:val="24"/>
        </w:rPr>
      </w:pPr>
    </w:p>
    <w:p w14:paraId="3E6ED159" w14:textId="77777777" w:rsidR="00310B47" w:rsidRPr="00310B47" w:rsidRDefault="00310B47" w:rsidP="00310B47">
      <w:pPr>
        <w:spacing w:after="0" w:line="360" w:lineRule="auto"/>
        <w:jc w:val="center"/>
        <w:rPr>
          <w:rFonts w:ascii="Arial" w:hAnsi="Arial" w:cs="Arial"/>
          <w:iCs/>
          <w:sz w:val="24"/>
          <w:szCs w:val="18"/>
        </w:rPr>
      </w:pPr>
      <w:r w:rsidRPr="00310B47">
        <w:rPr>
          <w:rFonts w:ascii="Arial" w:hAnsi="Arial" w:cs="Arial"/>
          <w:iCs/>
          <w:noProof/>
          <w:sz w:val="24"/>
          <w:szCs w:val="18"/>
        </w:rPr>
        <w:drawing>
          <wp:inline distT="0" distB="0" distL="0" distR="0" wp14:anchorId="2654F94F" wp14:editId="24ED14E8">
            <wp:extent cx="5080000" cy="3658479"/>
            <wp:effectExtent l="0" t="0" r="635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88268" cy="3664433"/>
                    </a:xfrm>
                    <a:prstGeom prst="rect">
                      <a:avLst/>
                    </a:prstGeom>
                  </pic:spPr>
                </pic:pic>
              </a:graphicData>
            </a:graphic>
          </wp:inline>
        </w:drawing>
      </w:r>
    </w:p>
    <w:p w14:paraId="3C62268A" w14:textId="77777777" w:rsidR="00310B47" w:rsidRPr="00310B47" w:rsidRDefault="00310B47" w:rsidP="00310B47">
      <w:pPr>
        <w:spacing w:after="0" w:line="240" w:lineRule="auto"/>
        <w:jc w:val="both"/>
        <w:rPr>
          <w:rFonts w:ascii="Arial" w:hAnsi="Arial" w:cs="Arial"/>
          <w:iCs/>
          <w:sz w:val="24"/>
          <w:szCs w:val="24"/>
        </w:rPr>
      </w:pPr>
      <w:bookmarkStart w:id="295" w:name="_Toc109856059"/>
      <w:bookmarkStart w:id="296" w:name="_Toc110036705"/>
      <w:r w:rsidRPr="00310B47">
        <w:rPr>
          <w:rFonts w:ascii="Arial" w:hAnsi="Arial" w:cs="Times New Roman"/>
          <w:iCs/>
          <w:sz w:val="24"/>
          <w:szCs w:val="24"/>
        </w:rPr>
        <w:t xml:space="preserve">Gambar 3.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Gambar_3.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3</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Situasi Eksisting Lokasi Titik Penelitian Arah pasar kranji – pondok kopi.</w:t>
      </w:r>
      <w:bookmarkEnd w:id="295"/>
      <w:bookmarkEnd w:id="296"/>
    </w:p>
    <w:p w14:paraId="1C6D427E" w14:textId="77777777" w:rsidR="00310B47" w:rsidRPr="00310B47" w:rsidRDefault="00310B47" w:rsidP="00310B47">
      <w:pPr>
        <w:spacing w:after="0" w:line="360" w:lineRule="auto"/>
        <w:jc w:val="center"/>
        <w:rPr>
          <w:rFonts w:ascii="Arial" w:hAnsi="Arial" w:cs="Times New Roman"/>
          <w:sz w:val="24"/>
        </w:rPr>
      </w:pPr>
    </w:p>
    <w:p w14:paraId="269CA4C1" w14:textId="77777777" w:rsidR="00310B47" w:rsidRPr="00310B47" w:rsidRDefault="00310B47" w:rsidP="00310B47">
      <w:pPr>
        <w:spacing w:after="0" w:line="360" w:lineRule="auto"/>
        <w:jc w:val="center"/>
        <w:rPr>
          <w:rFonts w:ascii="Arial" w:hAnsi="Arial" w:cs="Times New Roman"/>
          <w:sz w:val="24"/>
        </w:rPr>
      </w:pPr>
      <w:r w:rsidRPr="00310B47">
        <w:rPr>
          <w:rFonts w:ascii="Arial" w:hAnsi="Arial" w:cs="Times New Roman"/>
          <w:noProof/>
          <w:sz w:val="24"/>
        </w:rPr>
        <w:drawing>
          <wp:inline distT="0" distB="0" distL="0" distR="0" wp14:anchorId="3647CD84" wp14:editId="7BA4147F">
            <wp:extent cx="5145779" cy="3859619"/>
            <wp:effectExtent l="0" t="0" r="0" b="762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1.1.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50741" cy="3863341"/>
                    </a:xfrm>
                    <a:prstGeom prst="rect">
                      <a:avLst/>
                    </a:prstGeom>
                  </pic:spPr>
                </pic:pic>
              </a:graphicData>
            </a:graphic>
          </wp:inline>
        </w:drawing>
      </w:r>
    </w:p>
    <w:p w14:paraId="626956CE" w14:textId="77777777" w:rsidR="00310B47" w:rsidRPr="00310B47" w:rsidRDefault="00310B47" w:rsidP="00310B47">
      <w:pPr>
        <w:spacing w:after="0" w:line="240" w:lineRule="auto"/>
        <w:jc w:val="center"/>
        <w:rPr>
          <w:rFonts w:ascii="Arial" w:hAnsi="Arial" w:cs="Times New Roman"/>
          <w:iCs/>
          <w:sz w:val="24"/>
          <w:szCs w:val="24"/>
        </w:rPr>
      </w:pPr>
      <w:bookmarkStart w:id="297" w:name="_Toc109856060"/>
      <w:bookmarkStart w:id="298" w:name="_Toc110036706"/>
      <w:r w:rsidRPr="00310B47">
        <w:rPr>
          <w:rFonts w:ascii="Arial" w:hAnsi="Arial" w:cs="Times New Roman"/>
          <w:iCs/>
          <w:sz w:val="24"/>
          <w:szCs w:val="24"/>
        </w:rPr>
        <w:t xml:space="preserve">Gambar 3.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Gambar_3.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4</w:t>
      </w:r>
      <w:r w:rsidRPr="00310B47">
        <w:rPr>
          <w:rFonts w:ascii="Arial" w:hAnsi="Arial" w:cs="Times New Roman"/>
          <w:iCs/>
          <w:sz w:val="24"/>
          <w:szCs w:val="24"/>
        </w:rPr>
        <w:fldChar w:fldCharType="end"/>
      </w:r>
      <w:r w:rsidRPr="00310B47">
        <w:rPr>
          <w:rFonts w:ascii="Arial" w:hAnsi="Arial" w:cs="Times New Roman"/>
          <w:iCs/>
          <w:sz w:val="24"/>
          <w:szCs w:val="24"/>
        </w:rPr>
        <w:t xml:space="preserve"> Gambar Eksisting Lokasi Titik Penelitian pondok kopi – pasar kranji.</w:t>
      </w:r>
      <w:bookmarkEnd w:id="297"/>
      <w:bookmarkEnd w:id="298"/>
    </w:p>
    <w:p w14:paraId="7E33FCBE" w14:textId="77777777" w:rsidR="00310B47" w:rsidRPr="00310B47" w:rsidRDefault="00310B47" w:rsidP="00310B47">
      <w:pPr>
        <w:spacing w:after="0" w:line="360" w:lineRule="auto"/>
        <w:jc w:val="both"/>
        <w:rPr>
          <w:rFonts w:ascii="Arial" w:hAnsi="Arial" w:cs="Times New Roman"/>
          <w:sz w:val="24"/>
        </w:rPr>
      </w:pPr>
    </w:p>
    <w:p w14:paraId="2B73F20C" w14:textId="77777777" w:rsidR="00310B47" w:rsidRPr="00310B47" w:rsidRDefault="00310B47" w:rsidP="00310B47">
      <w:pPr>
        <w:keepNext/>
        <w:keepLines/>
        <w:numPr>
          <w:ilvl w:val="0"/>
          <w:numId w:val="29"/>
        </w:numPr>
        <w:spacing w:after="0" w:line="360" w:lineRule="auto"/>
        <w:ind w:left="567" w:hanging="567"/>
        <w:jc w:val="both"/>
        <w:outlineLvl w:val="1"/>
        <w:rPr>
          <w:rFonts w:ascii="Arial" w:eastAsia="Times New Roman" w:hAnsi="Arial" w:cs="Times New Roman"/>
          <w:b/>
          <w:sz w:val="24"/>
          <w:szCs w:val="26"/>
        </w:rPr>
      </w:pPr>
      <w:bookmarkStart w:id="299" w:name="_Toc109859938"/>
      <w:bookmarkStart w:id="300" w:name="_Toc111578659"/>
      <w:r w:rsidRPr="00310B47">
        <w:rPr>
          <w:rFonts w:ascii="Arial" w:eastAsia="Times New Roman" w:hAnsi="Arial" w:cs="Times New Roman"/>
          <w:b/>
          <w:sz w:val="24"/>
          <w:szCs w:val="26"/>
        </w:rPr>
        <w:t>Waktu Pengumpulan Data</w:t>
      </w:r>
      <w:bookmarkEnd w:id="299"/>
      <w:bookmarkEnd w:id="300"/>
    </w:p>
    <w:p w14:paraId="1A1974ED"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Melihat kondisi ruas Jalan Raya Bintara, Bekasi. Tahap pelaksanaan pengumpulan data dilakukan pada hari Minggu, Senin dan Selasa pukul 06.00 s.d 21.00 WIB.</w:t>
      </w:r>
    </w:p>
    <w:p w14:paraId="5DA77546"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 xml:space="preserve">Peralatan yang digunakan pada tahap pengumpulan data yaitu : </w:t>
      </w:r>
    </w:p>
    <w:p w14:paraId="7C4ADBB6" w14:textId="77777777" w:rsidR="00310B47" w:rsidRPr="00310B47" w:rsidRDefault="00310B47" w:rsidP="00310B47">
      <w:pPr>
        <w:numPr>
          <w:ilvl w:val="0"/>
          <w:numId w:val="30"/>
        </w:numPr>
        <w:tabs>
          <w:tab w:val="left" w:pos="426"/>
        </w:tabs>
        <w:spacing w:after="0" w:line="360" w:lineRule="auto"/>
        <w:ind w:left="0" w:firstLine="0"/>
        <w:contextualSpacing/>
        <w:jc w:val="both"/>
        <w:rPr>
          <w:rFonts w:ascii="Arial" w:hAnsi="Arial" w:cs="Arial"/>
          <w:sz w:val="24"/>
        </w:rPr>
      </w:pPr>
      <w:r w:rsidRPr="00310B47">
        <w:rPr>
          <w:rFonts w:ascii="Arial" w:hAnsi="Arial" w:cs="Arial"/>
          <w:i/>
          <w:sz w:val="24"/>
        </w:rPr>
        <w:t xml:space="preserve">Hand Counter, </w:t>
      </w:r>
      <w:r w:rsidRPr="00310B47">
        <w:rPr>
          <w:rFonts w:ascii="Arial" w:hAnsi="Arial" w:cs="Arial"/>
          <w:sz w:val="24"/>
        </w:rPr>
        <w:t>untuk menghitung jumlah kendaraan.</w:t>
      </w:r>
    </w:p>
    <w:p w14:paraId="5EDBDACA" w14:textId="77777777" w:rsidR="00310B47" w:rsidRPr="00310B47" w:rsidRDefault="00310B47" w:rsidP="00310B47">
      <w:pPr>
        <w:numPr>
          <w:ilvl w:val="0"/>
          <w:numId w:val="30"/>
        </w:numPr>
        <w:tabs>
          <w:tab w:val="left" w:pos="426"/>
        </w:tabs>
        <w:spacing w:after="0" w:line="360" w:lineRule="auto"/>
        <w:ind w:left="0" w:firstLine="0"/>
        <w:contextualSpacing/>
        <w:jc w:val="both"/>
        <w:rPr>
          <w:rFonts w:ascii="Arial" w:hAnsi="Arial" w:cs="Arial"/>
          <w:sz w:val="24"/>
        </w:rPr>
      </w:pPr>
      <w:r w:rsidRPr="00310B47">
        <w:rPr>
          <w:rFonts w:ascii="Arial" w:hAnsi="Arial" w:cs="Arial"/>
          <w:sz w:val="24"/>
        </w:rPr>
        <w:t>Alat Tulis, untuk catatan hitung kendaraan dan lainnya.</w:t>
      </w:r>
    </w:p>
    <w:p w14:paraId="33655305" w14:textId="77777777" w:rsidR="00310B47" w:rsidRPr="00310B47" w:rsidRDefault="00310B47" w:rsidP="00310B47">
      <w:pPr>
        <w:numPr>
          <w:ilvl w:val="0"/>
          <w:numId w:val="30"/>
        </w:numPr>
        <w:tabs>
          <w:tab w:val="left" w:pos="426"/>
        </w:tabs>
        <w:spacing w:after="0" w:line="360" w:lineRule="auto"/>
        <w:ind w:left="0" w:firstLine="0"/>
        <w:contextualSpacing/>
        <w:jc w:val="both"/>
        <w:rPr>
          <w:rFonts w:ascii="Arial" w:hAnsi="Arial" w:cs="Arial"/>
          <w:sz w:val="24"/>
        </w:rPr>
      </w:pPr>
      <w:r w:rsidRPr="00310B47">
        <w:rPr>
          <w:rFonts w:ascii="Arial" w:hAnsi="Arial" w:cs="Arial"/>
          <w:sz w:val="24"/>
        </w:rPr>
        <w:t>Kamera, untuk dokumentasi pengumpulan data.</w:t>
      </w:r>
    </w:p>
    <w:p w14:paraId="512EC646" w14:textId="77777777" w:rsidR="00310B47" w:rsidRPr="00310B47" w:rsidRDefault="00310B47" w:rsidP="00310B47">
      <w:pPr>
        <w:numPr>
          <w:ilvl w:val="0"/>
          <w:numId w:val="30"/>
        </w:numPr>
        <w:tabs>
          <w:tab w:val="left" w:pos="426"/>
        </w:tabs>
        <w:spacing w:after="0" w:line="360" w:lineRule="auto"/>
        <w:ind w:left="0" w:firstLine="0"/>
        <w:contextualSpacing/>
        <w:jc w:val="both"/>
        <w:rPr>
          <w:rFonts w:ascii="Arial" w:hAnsi="Arial" w:cs="Arial"/>
          <w:sz w:val="24"/>
        </w:rPr>
      </w:pPr>
      <w:r w:rsidRPr="00310B47">
        <w:rPr>
          <w:rFonts w:ascii="Arial" w:hAnsi="Arial" w:cs="Arial"/>
          <w:sz w:val="24"/>
        </w:rPr>
        <w:t>Sepeda Motor, digunakan untuk sarana penunjang akses lokasi penelitian.</w:t>
      </w:r>
    </w:p>
    <w:p w14:paraId="0A795502" w14:textId="77777777" w:rsidR="00310B47" w:rsidRPr="00310B47" w:rsidRDefault="00310B47" w:rsidP="00310B47">
      <w:pPr>
        <w:rPr>
          <w:rFonts w:ascii="Arial" w:hAnsi="Arial" w:cs="Arial"/>
          <w:sz w:val="24"/>
        </w:rPr>
      </w:pPr>
    </w:p>
    <w:p w14:paraId="6BBEDE94" w14:textId="77777777" w:rsidR="00310B47" w:rsidRPr="00310B47" w:rsidRDefault="00310B47" w:rsidP="00310B47">
      <w:pPr>
        <w:keepNext/>
        <w:keepLines/>
        <w:numPr>
          <w:ilvl w:val="0"/>
          <w:numId w:val="29"/>
        </w:numPr>
        <w:spacing w:after="0" w:line="360" w:lineRule="auto"/>
        <w:ind w:left="567" w:hanging="567"/>
        <w:jc w:val="both"/>
        <w:outlineLvl w:val="1"/>
        <w:rPr>
          <w:rFonts w:ascii="Arial" w:eastAsia="Times New Roman" w:hAnsi="Arial" w:cs="Times New Roman"/>
          <w:b/>
          <w:sz w:val="24"/>
          <w:szCs w:val="26"/>
        </w:rPr>
      </w:pPr>
      <w:bookmarkStart w:id="301" w:name="_Toc109859939"/>
      <w:bookmarkStart w:id="302" w:name="_Toc111578660"/>
      <w:r w:rsidRPr="00310B47">
        <w:rPr>
          <w:rFonts w:ascii="Arial" w:eastAsia="Times New Roman" w:hAnsi="Arial" w:cs="Times New Roman"/>
          <w:b/>
          <w:sz w:val="24"/>
          <w:szCs w:val="26"/>
        </w:rPr>
        <w:t>Metode Pengumpulan Data</w:t>
      </w:r>
      <w:bookmarkEnd w:id="301"/>
      <w:bookmarkEnd w:id="302"/>
    </w:p>
    <w:p w14:paraId="146DBE18" w14:textId="77777777" w:rsidR="00310B47" w:rsidRPr="00310B47" w:rsidRDefault="00310B47" w:rsidP="00310B47">
      <w:pPr>
        <w:spacing w:after="0" w:line="360" w:lineRule="auto"/>
        <w:jc w:val="both"/>
        <w:rPr>
          <w:rFonts w:ascii="Arial" w:hAnsi="Arial" w:cs="Times New Roman"/>
          <w:sz w:val="24"/>
        </w:rPr>
      </w:pPr>
      <w:bookmarkStart w:id="303" w:name="_Toc99663571"/>
      <w:bookmarkStart w:id="304" w:name="_Toc99706131"/>
      <w:bookmarkStart w:id="305" w:name="_Toc99706256"/>
      <w:bookmarkStart w:id="306" w:name="_Toc107422964"/>
      <w:bookmarkStart w:id="307" w:name="_Toc107427922"/>
      <w:bookmarkStart w:id="308" w:name="_Toc107649169"/>
      <w:r w:rsidRPr="00310B47">
        <w:rPr>
          <w:rFonts w:ascii="Arial" w:hAnsi="Arial" w:cs="Times New Roman"/>
          <w:sz w:val="24"/>
        </w:rPr>
        <w:t>Pengumpulan data merupakan titik awal berlangsungnya penelitian yang harus dilakukan oleh peneliti. Data yang akan digunakan dalam penelitian ini dibagi menjadi dua bagian berdasar dengan metode yang dipilih sesuai kebutuhan dan pentingnya data yang dimasuk adalah :</w:t>
      </w:r>
      <w:bookmarkEnd w:id="303"/>
      <w:bookmarkEnd w:id="304"/>
      <w:bookmarkEnd w:id="305"/>
      <w:bookmarkEnd w:id="306"/>
      <w:bookmarkEnd w:id="307"/>
      <w:bookmarkEnd w:id="308"/>
      <w:r w:rsidRPr="00310B47">
        <w:rPr>
          <w:rFonts w:ascii="Arial" w:hAnsi="Arial" w:cs="Times New Roman"/>
          <w:sz w:val="24"/>
        </w:rPr>
        <w:t xml:space="preserve"> </w:t>
      </w:r>
    </w:p>
    <w:p w14:paraId="5122489A" w14:textId="77777777" w:rsidR="00310B47" w:rsidRPr="00310B47" w:rsidRDefault="00310B47" w:rsidP="00310B47">
      <w:pPr>
        <w:spacing w:after="0" w:line="360" w:lineRule="auto"/>
        <w:ind w:left="567" w:firstLine="567"/>
        <w:jc w:val="both"/>
        <w:rPr>
          <w:rFonts w:ascii="Arial" w:hAnsi="Arial" w:cs="Times New Roman"/>
          <w:sz w:val="24"/>
        </w:rPr>
      </w:pPr>
    </w:p>
    <w:p w14:paraId="2B482A64" w14:textId="77777777" w:rsidR="00310B47" w:rsidRPr="00310B47" w:rsidRDefault="00310B47" w:rsidP="00310B47">
      <w:pPr>
        <w:numPr>
          <w:ilvl w:val="0"/>
          <w:numId w:val="31"/>
        </w:numPr>
        <w:spacing w:after="0" w:line="360" w:lineRule="auto"/>
        <w:ind w:left="993" w:hanging="426"/>
        <w:contextualSpacing/>
        <w:jc w:val="both"/>
        <w:rPr>
          <w:rFonts w:ascii="Arial" w:hAnsi="Arial" w:cs="Arial"/>
          <w:b/>
          <w:sz w:val="24"/>
        </w:rPr>
      </w:pPr>
      <w:r w:rsidRPr="00310B47">
        <w:rPr>
          <w:rFonts w:ascii="Arial" w:hAnsi="Arial" w:cs="Arial"/>
          <w:b/>
          <w:sz w:val="24"/>
        </w:rPr>
        <w:t>Data Primer</w:t>
      </w:r>
    </w:p>
    <w:p w14:paraId="0A8F0E21" w14:textId="77777777" w:rsidR="00310B47" w:rsidRPr="00310B47" w:rsidRDefault="00310B47" w:rsidP="00310B47">
      <w:pPr>
        <w:tabs>
          <w:tab w:val="left" w:pos="567"/>
        </w:tabs>
        <w:spacing w:after="0" w:line="360" w:lineRule="auto"/>
        <w:ind w:left="709"/>
        <w:contextualSpacing/>
        <w:jc w:val="both"/>
        <w:rPr>
          <w:rFonts w:ascii="Arial" w:hAnsi="Arial" w:cs="Arial"/>
          <w:sz w:val="24"/>
        </w:rPr>
      </w:pPr>
      <w:r w:rsidRPr="00310B47">
        <w:rPr>
          <w:rFonts w:ascii="Arial" w:hAnsi="Arial" w:cs="Arial"/>
          <w:sz w:val="24"/>
        </w:rPr>
        <w:t xml:space="preserve">Data primer diperoleh pada kegiatan observasi lapangan. </w:t>
      </w:r>
      <w:r w:rsidRPr="00310B47">
        <w:rPr>
          <w:rFonts w:ascii="Arial" w:hAnsi="Arial" w:cs="Arial"/>
          <w:sz w:val="24"/>
        </w:rPr>
        <w:br/>
        <w:t>Metode pengumpulan data yang digunakan menggunakan pedoman dari Manual Kapasitas Jalan Indonesia (MKJI,1997) dengan melakukan survei secara langsung ke lapangan. Hal ini dilakukan agar dapat diketahui kondisi yang sebenarnya pada lapangan, sehingga tidak terjadi kesalahan dalam pengambilan data dan kesimpulan pada rumusan masalah yang ingin di selesaikan.</w:t>
      </w:r>
    </w:p>
    <w:p w14:paraId="2D1DCCA0" w14:textId="77777777" w:rsidR="00310B47" w:rsidRPr="00310B47" w:rsidRDefault="00310B47" w:rsidP="00310B47">
      <w:pPr>
        <w:spacing w:after="0" w:line="360" w:lineRule="auto"/>
        <w:ind w:left="1440" w:firstLine="447"/>
        <w:contextualSpacing/>
        <w:jc w:val="both"/>
        <w:rPr>
          <w:rFonts w:ascii="Arial" w:hAnsi="Arial" w:cs="Arial"/>
          <w:sz w:val="24"/>
        </w:rPr>
      </w:pPr>
    </w:p>
    <w:p w14:paraId="6B3FD849" w14:textId="77777777" w:rsidR="00310B47" w:rsidRPr="00310B47" w:rsidRDefault="00310B47" w:rsidP="00310B47">
      <w:pPr>
        <w:numPr>
          <w:ilvl w:val="0"/>
          <w:numId w:val="31"/>
        </w:numPr>
        <w:spacing w:after="0" w:line="360" w:lineRule="auto"/>
        <w:ind w:left="709" w:hanging="142"/>
        <w:contextualSpacing/>
        <w:jc w:val="both"/>
        <w:rPr>
          <w:rFonts w:ascii="Arial" w:hAnsi="Arial" w:cs="Arial"/>
          <w:b/>
          <w:sz w:val="24"/>
        </w:rPr>
      </w:pPr>
      <w:r w:rsidRPr="00310B47">
        <w:rPr>
          <w:rFonts w:ascii="Arial" w:hAnsi="Arial" w:cs="Arial"/>
          <w:b/>
          <w:sz w:val="24"/>
        </w:rPr>
        <w:t>Data Sekunder</w:t>
      </w:r>
    </w:p>
    <w:p w14:paraId="0B595146" w14:textId="77777777" w:rsidR="00310B47" w:rsidRPr="00310B47" w:rsidRDefault="00310B47" w:rsidP="00310B47">
      <w:pPr>
        <w:spacing w:after="0" w:line="360" w:lineRule="auto"/>
        <w:ind w:left="567"/>
        <w:contextualSpacing/>
        <w:jc w:val="both"/>
        <w:rPr>
          <w:rFonts w:ascii="Arial" w:hAnsi="Arial" w:cs="Arial"/>
          <w:b/>
          <w:sz w:val="24"/>
        </w:rPr>
      </w:pPr>
      <w:r w:rsidRPr="00310B47">
        <w:rPr>
          <w:rFonts w:ascii="Arial" w:hAnsi="Arial" w:cs="Arial"/>
          <w:sz w:val="24"/>
        </w:rPr>
        <w:t>Data sekunder merupakan data yang diperoleh dari hasil observasi yang dilakukan oleh pihak kedua. Data sekunder diperoleh dengan melakukan metode pengumpulan data dari Badan Pusat Statistik Kota Bekasi tahun 2020. Data ini bersifat sebagai pelengkap dalam pembahasan dan pemecah masalah.</w:t>
      </w:r>
    </w:p>
    <w:p w14:paraId="7C8F9B81"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Data sekunder yang di cari meliputi :</w:t>
      </w:r>
    </w:p>
    <w:p w14:paraId="2C4DA318" w14:textId="77777777" w:rsidR="00310B47" w:rsidRPr="00310B47" w:rsidRDefault="00310B47" w:rsidP="00310B47">
      <w:pPr>
        <w:numPr>
          <w:ilvl w:val="0"/>
          <w:numId w:val="32"/>
        </w:numPr>
        <w:tabs>
          <w:tab w:val="left" w:pos="851"/>
          <w:tab w:val="left" w:pos="2127"/>
          <w:tab w:val="left" w:pos="2268"/>
        </w:tabs>
        <w:spacing w:after="0" w:line="360" w:lineRule="auto"/>
        <w:ind w:left="567" w:firstLine="0"/>
        <w:contextualSpacing/>
        <w:jc w:val="both"/>
        <w:rPr>
          <w:rFonts w:ascii="Arial" w:hAnsi="Arial" w:cs="Arial"/>
          <w:sz w:val="24"/>
        </w:rPr>
      </w:pPr>
      <w:r w:rsidRPr="00310B47">
        <w:rPr>
          <w:rFonts w:ascii="Arial" w:hAnsi="Arial" w:cs="Arial"/>
          <w:sz w:val="24"/>
        </w:rPr>
        <w:t>Peta Lokasi Penelitian.</w:t>
      </w:r>
    </w:p>
    <w:p w14:paraId="397693AE" w14:textId="77777777" w:rsidR="00310B47" w:rsidRPr="00310B47" w:rsidRDefault="00310B47" w:rsidP="00310B47">
      <w:pPr>
        <w:numPr>
          <w:ilvl w:val="0"/>
          <w:numId w:val="32"/>
        </w:numPr>
        <w:tabs>
          <w:tab w:val="left" w:pos="851"/>
        </w:tabs>
        <w:spacing w:after="0" w:line="360" w:lineRule="auto"/>
        <w:ind w:left="567" w:firstLine="0"/>
        <w:contextualSpacing/>
        <w:jc w:val="both"/>
        <w:rPr>
          <w:rFonts w:ascii="Arial" w:hAnsi="Arial" w:cs="Arial"/>
          <w:sz w:val="24"/>
        </w:rPr>
      </w:pPr>
      <w:r w:rsidRPr="00310B47">
        <w:rPr>
          <w:rFonts w:ascii="Arial" w:hAnsi="Arial" w:cs="Arial"/>
          <w:sz w:val="24"/>
        </w:rPr>
        <w:t xml:space="preserve">Data Jumlah Penduduk. </w:t>
      </w:r>
    </w:p>
    <w:p w14:paraId="150C4A63" w14:textId="77777777" w:rsidR="00310B47" w:rsidRPr="00310B47" w:rsidRDefault="00310B47" w:rsidP="00310B47">
      <w:pPr>
        <w:spacing w:after="0" w:line="360" w:lineRule="auto"/>
        <w:ind w:left="567" w:hanging="567"/>
        <w:contextualSpacing/>
        <w:jc w:val="both"/>
        <w:rPr>
          <w:rFonts w:ascii="Arial" w:hAnsi="Arial" w:cs="Arial"/>
          <w:sz w:val="24"/>
        </w:rPr>
      </w:pPr>
    </w:p>
    <w:p w14:paraId="138E7915" w14:textId="77777777" w:rsidR="00310B47" w:rsidRPr="00310B47" w:rsidRDefault="00310B47" w:rsidP="00310B47">
      <w:pPr>
        <w:keepNext/>
        <w:keepLines/>
        <w:numPr>
          <w:ilvl w:val="0"/>
          <w:numId w:val="29"/>
        </w:numPr>
        <w:spacing w:after="0" w:line="360" w:lineRule="auto"/>
        <w:ind w:left="567" w:hanging="567"/>
        <w:jc w:val="both"/>
        <w:outlineLvl w:val="1"/>
        <w:rPr>
          <w:rFonts w:ascii="Arial" w:eastAsia="Times New Roman" w:hAnsi="Arial" w:cs="Times New Roman"/>
          <w:b/>
          <w:sz w:val="24"/>
          <w:szCs w:val="26"/>
        </w:rPr>
      </w:pPr>
      <w:bookmarkStart w:id="309" w:name="_Toc109859940"/>
      <w:bookmarkStart w:id="310" w:name="_Toc111578661"/>
      <w:r w:rsidRPr="00310B47">
        <w:rPr>
          <w:rFonts w:ascii="Arial" w:eastAsia="Times New Roman" w:hAnsi="Arial" w:cs="Times New Roman"/>
          <w:b/>
          <w:sz w:val="24"/>
          <w:szCs w:val="26"/>
        </w:rPr>
        <w:t>Metode Pengambilan Data</w:t>
      </w:r>
      <w:bookmarkEnd w:id="309"/>
      <w:bookmarkEnd w:id="310"/>
      <w:r w:rsidRPr="00310B47">
        <w:rPr>
          <w:rFonts w:ascii="Arial" w:eastAsia="Times New Roman" w:hAnsi="Arial" w:cs="Times New Roman"/>
          <w:b/>
          <w:sz w:val="24"/>
          <w:szCs w:val="26"/>
        </w:rPr>
        <w:t xml:space="preserve"> </w:t>
      </w:r>
    </w:p>
    <w:p w14:paraId="5BC7C82F"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Pengambilan data pada penelitian sangat memiliki pengaruh penting untuk mencapai keberhasilan penelitian yang dilakukan. Observasi penelitian dilaksanakan pada sepanjang ruas Jalan Raya Bintara beberapa metode survei yang dibutuhkan adalah sebagai berikut :</w:t>
      </w:r>
    </w:p>
    <w:p w14:paraId="1A579DB3" w14:textId="77777777" w:rsidR="00310B47" w:rsidRPr="00310B47" w:rsidRDefault="00310B47" w:rsidP="00E21479">
      <w:pPr>
        <w:numPr>
          <w:ilvl w:val="0"/>
          <w:numId w:val="35"/>
        </w:numPr>
        <w:spacing w:after="0" w:line="360" w:lineRule="auto"/>
        <w:ind w:left="567" w:hanging="567"/>
        <w:contextualSpacing/>
        <w:jc w:val="both"/>
        <w:rPr>
          <w:rFonts w:ascii="Arial" w:hAnsi="Arial" w:cs="Arial"/>
          <w:sz w:val="24"/>
        </w:rPr>
      </w:pPr>
      <w:r w:rsidRPr="00310B47">
        <w:rPr>
          <w:rFonts w:ascii="Arial" w:hAnsi="Arial" w:cs="Arial"/>
          <w:sz w:val="24"/>
        </w:rPr>
        <w:t>Survey Kondisi Geometrik</w:t>
      </w:r>
      <w:r w:rsidRPr="00310B47">
        <w:rPr>
          <w:rFonts w:ascii="Arial" w:hAnsi="Arial" w:cs="Arial"/>
          <w:sz w:val="24"/>
        </w:rPr>
        <w:br/>
        <w:t xml:space="preserve">Dalam pengumpulan data yang diperlukan adalah pemilihan tempat lokasi survei, tempat lokasi survei yang diambil adalah jalan Raya Bintara Kota Bekasi. Pengambilan data kondisi geometrik diantaranya </w:t>
      </w:r>
    </w:p>
    <w:p w14:paraId="2E49A1B6" w14:textId="77777777" w:rsidR="00310B47" w:rsidRPr="00310B47" w:rsidRDefault="00310B47" w:rsidP="00E21479">
      <w:pPr>
        <w:numPr>
          <w:ilvl w:val="0"/>
          <w:numId w:val="36"/>
        </w:numPr>
        <w:tabs>
          <w:tab w:val="left" w:pos="851"/>
        </w:tabs>
        <w:spacing w:after="0" w:line="360" w:lineRule="auto"/>
        <w:ind w:left="426" w:firstLine="141"/>
        <w:contextualSpacing/>
        <w:jc w:val="both"/>
        <w:rPr>
          <w:rFonts w:ascii="Arial" w:hAnsi="Arial" w:cs="Arial"/>
          <w:sz w:val="24"/>
        </w:rPr>
      </w:pPr>
      <w:r w:rsidRPr="00310B47">
        <w:rPr>
          <w:rFonts w:ascii="Arial" w:hAnsi="Arial" w:cs="Arial"/>
          <w:sz w:val="24"/>
        </w:rPr>
        <w:t>Lebar Jalan</w:t>
      </w:r>
    </w:p>
    <w:p w14:paraId="59CD9A1C" w14:textId="77777777" w:rsidR="00310B47" w:rsidRPr="00310B47" w:rsidRDefault="00310B47" w:rsidP="00E21479">
      <w:pPr>
        <w:numPr>
          <w:ilvl w:val="0"/>
          <w:numId w:val="36"/>
        </w:numPr>
        <w:tabs>
          <w:tab w:val="left" w:pos="851"/>
        </w:tabs>
        <w:spacing w:after="0" w:line="360" w:lineRule="auto"/>
        <w:ind w:left="426" w:firstLine="141"/>
        <w:contextualSpacing/>
        <w:jc w:val="both"/>
        <w:rPr>
          <w:rFonts w:ascii="Arial" w:hAnsi="Arial" w:cs="Arial"/>
          <w:sz w:val="24"/>
        </w:rPr>
      </w:pPr>
      <w:r w:rsidRPr="00310B47">
        <w:rPr>
          <w:rFonts w:ascii="Arial" w:hAnsi="Arial" w:cs="Arial"/>
          <w:sz w:val="24"/>
        </w:rPr>
        <w:t>Bahu/kereb</w:t>
      </w:r>
    </w:p>
    <w:p w14:paraId="3F9DF997" w14:textId="77777777" w:rsidR="00310B47" w:rsidRPr="00310B47" w:rsidRDefault="00310B47" w:rsidP="00E21479">
      <w:pPr>
        <w:numPr>
          <w:ilvl w:val="0"/>
          <w:numId w:val="35"/>
        </w:numPr>
        <w:spacing w:after="0" w:line="360" w:lineRule="auto"/>
        <w:ind w:left="567" w:hanging="567"/>
        <w:contextualSpacing/>
        <w:jc w:val="both"/>
        <w:rPr>
          <w:rFonts w:ascii="Arial" w:hAnsi="Arial" w:cs="Arial"/>
          <w:sz w:val="24"/>
        </w:rPr>
      </w:pPr>
      <w:r w:rsidRPr="00310B47">
        <w:rPr>
          <w:rFonts w:ascii="Arial" w:hAnsi="Arial" w:cs="Arial"/>
          <w:sz w:val="24"/>
        </w:rPr>
        <w:t>Survei Volume Lalu Lintas</w:t>
      </w:r>
    </w:p>
    <w:p w14:paraId="2A7CF265"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Survei lapangan yang dilakukan selama tiga hari dimulai pada Minggu, Senin dan Selasa dengan menghitung kendaraan yang melintasi titik lokasi penelitian dengan interval waktu jeda 15 menit dan membagi kedalam jenis golongan kendaraan sesuai dengan analisis MKJI 1997.</w:t>
      </w:r>
    </w:p>
    <w:p w14:paraId="166BCCAF" w14:textId="77777777" w:rsidR="00310B47" w:rsidRPr="00310B47" w:rsidRDefault="00310B47" w:rsidP="00E21479">
      <w:pPr>
        <w:numPr>
          <w:ilvl w:val="0"/>
          <w:numId w:val="35"/>
        </w:numPr>
        <w:spacing w:after="0" w:line="360" w:lineRule="auto"/>
        <w:ind w:left="567" w:hanging="567"/>
        <w:contextualSpacing/>
        <w:jc w:val="both"/>
        <w:rPr>
          <w:rFonts w:ascii="Arial" w:hAnsi="Arial" w:cs="Arial"/>
          <w:sz w:val="24"/>
        </w:rPr>
      </w:pPr>
      <w:r w:rsidRPr="00310B47">
        <w:rPr>
          <w:rFonts w:ascii="Arial" w:hAnsi="Arial" w:cs="Arial"/>
          <w:sz w:val="24"/>
        </w:rPr>
        <w:t xml:space="preserve">Survei Kondisi Lingkungan </w:t>
      </w:r>
    </w:p>
    <w:p w14:paraId="40980DB2" w14:textId="77777777" w:rsidR="00310B47" w:rsidRPr="00310B47" w:rsidRDefault="00310B47" w:rsidP="00310B47">
      <w:pPr>
        <w:spacing w:after="0" w:line="360" w:lineRule="auto"/>
        <w:ind w:left="567"/>
        <w:contextualSpacing/>
        <w:jc w:val="both"/>
        <w:rPr>
          <w:rFonts w:ascii="Arial" w:hAnsi="Arial" w:cs="Arial"/>
          <w:sz w:val="24"/>
        </w:rPr>
      </w:pPr>
      <w:r w:rsidRPr="00310B47">
        <w:rPr>
          <w:rFonts w:ascii="Arial" w:hAnsi="Arial" w:cs="Arial"/>
          <w:sz w:val="24"/>
        </w:rPr>
        <w:t>Kondisi lingkungan sangat berpengaruh pada kinerja ruas jalan yang di tinjau, kondisi lingkungan terdiri dari beberapa bagian yaitu :</w:t>
      </w:r>
    </w:p>
    <w:p w14:paraId="24524161" w14:textId="77777777" w:rsidR="00310B47" w:rsidRPr="00310B47" w:rsidRDefault="00310B47" w:rsidP="00E21479">
      <w:pPr>
        <w:numPr>
          <w:ilvl w:val="0"/>
          <w:numId w:val="37"/>
        </w:numPr>
        <w:tabs>
          <w:tab w:val="left" w:pos="851"/>
        </w:tabs>
        <w:spacing w:after="0" w:line="360" w:lineRule="auto"/>
        <w:ind w:left="567" w:firstLine="0"/>
        <w:contextualSpacing/>
        <w:jc w:val="both"/>
        <w:rPr>
          <w:rFonts w:ascii="Arial" w:hAnsi="Arial" w:cs="Arial"/>
          <w:sz w:val="24"/>
        </w:rPr>
      </w:pPr>
      <w:r w:rsidRPr="00310B47">
        <w:rPr>
          <w:rFonts w:ascii="Arial" w:hAnsi="Arial" w:cs="Arial"/>
          <w:sz w:val="24"/>
        </w:rPr>
        <w:t xml:space="preserve"> Kelas Ukuran Kota.</w:t>
      </w:r>
    </w:p>
    <w:p w14:paraId="02A2E64E" w14:textId="77777777" w:rsidR="00310B47" w:rsidRPr="00310B47" w:rsidRDefault="00310B47" w:rsidP="00E21479">
      <w:pPr>
        <w:numPr>
          <w:ilvl w:val="0"/>
          <w:numId w:val="37"/>
        </w:numPr>
        <w:tabs>
          <w:tab w:val="left" w:pos="851"/>
        </w:tabs>
        <w:spacing w:after="0" w:line="360" w:lineRule="auto"/>
        <w:ind w:left="567" w:firstLine="0"/>
        <w:contextualSpacing/>
        <w:jc w:val="both"/>
        <w:rPr>
          <w:rFonts w:ascii="Arial" w:hAnsi="Arial" w:cs="Arial"/>
          <w:sz w:val="24"/>
        </w:rPr>
      </w:pPr>
      <w:r w:rsidRPr="00310B47">
        <w:rPr>
          <w:rFonts w:ascii="Arial" w:hAnsi="Arial" w:cs="Arial"/>
          <w:sz w:val="24"/>
        </w:rPr>
        <w:t>Tipe Jalan.</w:t>
      </w:r>
    </w:p>
    <w:p w14:paraId="3E69FD6D" w14:textId="77777777" w:rsidR="00310B47" w:rsidRPr="00310B47" w:rsidRDefault="00310B47" w:rsidP="00E21479">
      <w:pPr>
        <w:numPr>
          <w:ilvl w:val="0"/>
          <w:numId w:val="37"/>
        </w:numPr>
        <w:tabs>
          <w:tab w:val="left" w:pos="851"/>
        </w:tabs>
        <w:spacing w:after="0" w:line="360" w:lineRule="auto"/>
        <w:ind w:left="567" w:firstLine="0"/>
        <w:contextualSpacing/>
        <w:jc w:val="both"/>
        <w:rPr>
          <w:rFonts w:ascii="Arial" w:hAnsi="Arial" w:cs="Arial"/>
          <w:sz w:val="24"/>
        </w:rPr>
      </w:pPr>
      <w:r w:rsidRPr="00310B47">
        <w:rPr>
          <w:rFonts w:ascii="Arial" w:hAnsi="Arial" w:cs="Arial"/>
          <w:sz w:val="24"/>
        </w:rPr>
        <w:t>Hambatan Samping.</w:t>
      </w:r>
    </w:p>
    <w:p w14:paraId="032C1632" w14:textId="77777777" w:rsidR="00310B47" w:rsidRPr="00310B47" w:rsidRDefault="00310B47" w:rsidP="00310B47">
      <w:pPr>
        <w:spacing w:after="0" w:line="360" w:lineRule="auto"/>
        <w:ind w:left="1134"/>
        <w:contextualSpacing/>
        <w:jc w:val="both"/>
        <w:rPr>
          <w:rFonts w:ascii="Arial" w:hAnsi="Arial" w:cs="Arial"/>
          <w:sz w:val="24"/>
        </w:rPr>
      </w:pPr>
    </w:p>
    <w:p w14:paraId="4D5C2D3E" w14:textId="77777777" w:rsidR="00310B47" w:rsidRPr="00310B47" w:rsidRDefault="00310B47" w:rsidP="00310B47">
      <w:pPr>
        <w:keepNext/>
        <w:keepLines/>
        <w:numPr>
          <w:ilvl w:val="0"/>
          <w:numId w:val="29"/>
        </w:numPr>
        <w:spacing w:after="0" w:line="360" w:lineRule="auto"/>
        <w:ind w:left="567" w:hanging="567"/>
        <w:jc w:val="both"/>
        <w:outlineLvl w:val="1"/>
        <w:rPr>
          <w:rFonts w:ascii="Arial" w:eastAsia="Times New Roman" w:hAnsi="Arial" w:cs="Times New Roman"/>
          <w:b/>
          <w:sz w:val="24"/>
          <w:szCs w:val="26"/>
        </w:rPr>
      </w:pPr>
      <w:bookmarkStart w:id="311" w:name="_Toc109859941"/>
      <w:bookmarkStart w:id="312" w:name="_Toc111578662"/>
      <w:r w:rsidRPr="00310B47">
        <w:rPr>
          <w:rFonts w:ascii="Arial" w:eastAsia="Times New Roman" w:hAnsi="Arial" w:cs="Times New Roman"/>
          <w:b/>
          <w:sz w:val="24"/>
          <w:szCs w:val="26"/>
        </w:rPr>
        <w:t>Metode Analisa Data</w:t>
      </w:r>
      <w:bookmarkEnd w:id="311"/>
      <w:bookmarkEnd w:id="312"/>
    </w:p>
    <w:p w14:paraId="64407C64" w14:textId="77777777" w:rsidR="00310B47" w:rsidRPr="00310B47" w:rsidRDefault="00310B47" w:rsidP="00310B47">
      <w:pPr>
        <w:spacing w:after="0" w:line="360" w:lineRule="auto"/>
        <w:ind w:left="567" w:hanging="567"/>
        <w:jc w:val="both"/>
        <w:rPr>
          <w:rFonts w:ascii="Arial" w:hAnsi="Arial" w:cs="Arial"/>
          <w:sz w:val="24"/>
        </w:rPr>
      </w:pPr>
      <w:r w:rsidRPr="00310B47">
        <w:rPr>
          <w:rFonts w:ascii="Arial" w:hAnsi="Arial" w:cs="Arial"/>
          <w:sz w:val="24"/>
        </w:rPr>
        <w:t xml:space="preserve">Data hasil survei yang didpatkan berupa : </w:t>
      </w:r>
    </w:p>
    <w:p w14:paraId="18F0E325" w14:textId="77777777" w:rsidR="00310B47" w:rsidRPr="00310B47" w:rsidRDefault="00310B47" w:rsidP="00E21479">
      <w:pPr>
        <w:numPr>
          <w:ilvl w:val="0"/>
          <w:numId w:val="38"/>
        </w:numPr>
        <w:spacing w:after="0" w:line="360" w:lineRule="auto"/>
        <w:ind w:left="284" w:hanging="284"/>
        <w:contextualSpacing/>
        <w:jc w:val="both"/>
        <w:rPr>
          <w:rFonts w:ascii="Arial" w:hAnsi="Arial" w:cs="Arial"/>
          <w:sz w:val="24"/>
        </w:rPr>
      </w:pPr>
      <w:r w:rsidRPr="00310B47">
        <w:rPr>
          <w:rFonts w:ascii="Arial" w:hAnsi="Arial" w:cs="Arial"/>
          <w:sz w:val="24"/>
        </w:rPr>
        <w:t>Volume Lalu Lintas</w:t>
      </w:r>
    </w:p>
    <w:p w14:paraId="6C46BB9C" w14:textId="77777777" w:rsidR="00310B47" w:rsidRPr="00310B47" w:rsidRDefault="00310B47" w:rsidP="00E21479">
      <w:pPr>
        <w:numPr>
          <w:ilvl w:val="0"/>
          <w:numId w:val="38"/>
        </w:numPr>
        <w:spacing w:after="0" w:line="360" w:lineRule="auto"/>
        <w:ind w:left="284" w:hanging="284"/>
        <w:contextualSpacing/>
        <w:jc w:val="both"/>
        <w:rPr>
          <w:rFonts w:ascii="Arial" w:hAnsi="Arial" w:cs="Arial"/>
          <w:sz w:val="24"/>
        </w:rPr>
      </w:pPr>
      <w:r w:rsidRPr="00310B47">
        <w:rPr>
          <w:rFonts w:ascii="Arial" w:hAnsi="Arial" w:cs="Arial"/>
          <w:sz w:val="24"/>
        </w:rPr>
        <w:t>Kondisi Geometrik</w:t>
      </w:r>
    </w:p>
    <w:p w14:paraId="70984036" w14:textId="77777777" w:rsidR="00310B47" w:rsidRPr="00310B47" w:rsidRDefault="00310B47" w:rsidP="00E21479">
      <w:pPr>
        <w:numPr>
          <w:ilvl w:val="0"/>
          <w:numId w:val="38"/>
        </w:numPr>
        <w:spacing w:after="0" w:line="360" w:lineRule="auto"/>
        <w:ind w:left="284" w:hanging="284"/>
        <w:contextualSpacing/>
        <w:jc w:val="both"/>
        <w:rPr>
          <w:rFonts w:ascii="Arial" w:hAnsi="Arial" w:cs="Arial"/>
          <w:sz w:val="24"/>
        </w:rPr>
      </w:pPr>
      <w:r w:rsidRPr="00310B47">
        <w:rPr>
          <w:rFonts w:ascii="Arial" w:hAnsi="Arial" w:cs="Arial"/>
          <w:sz w:val="24"/>
        </w:rPr>
        <w:t>Kondisi Lingkungan</w:t>
      </w:r>
    </w:p>
    <w:p w14:paraId="1BE4513A"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br/>
        <w:t xml:space="preserve">Data yang telah diperoleh melalu survei selama 3 hari akan diolah menggunakan rumus dari aplikasi Microsoft Excel untuk mempermudah proses analisa sebagai berikut : </w:t>
      </w:r>
    </w:p>
    <w:p w14:paraId="210CF06B" w14:textId="77777777" w:rsidR="00310B47" w:rsidRPr="00310B47" w:rsidRDefault="00310B47" w:rsidP="00E21479">
      <w:pPr>
        <w:numPr>
          <w:ilvl w:val="0"/>
          <w:numId w:val="39"/>
        </w:numPr>
        <w:spacing w:after="0" w:line="360" w:lineRule="auto"/>
        <w:ind w:left="284" w:hanging="284"/>
        <w:contextualSpacing/>
        <w:jc w:val="both"/>
        <w:rPr>
          <w:rFonts w:ascii="Arial" w:hAnsi="Arial" w:cs="Arial"/>
          <w:sz w:val="24"/>
        </w:rPr>
      </w:pPr>
      <w:r w:rsidRPr="00310B47">
        <w:rPr>
          <w:rFonts w:ascii="Arial" w:hAnsi="Arial" w:cs="Arial"/>
          <w:sz w:val="24"/>
        </w:rPr>
        <w:t>Penyususanan data dengan format tabel analisa menggunakan aplikasi Microsoft Excel untuk mendapatkan hasil yang dibutuhkan dalam perhitungan kinerja ruas jalan pada titik yang ditentukan.</w:t>
      </w:r>
    </w:p>
    <w:p w14:paraId="08700441" w14:textId="77777777" w:rsidR="00310B47" w:rsidRPr="00310B47" w:rsidRDefault="00310B47" w:rsidP="00E21479">
      <w:pPr>
        <w:numPr>
          <w:ilvl w:val="0"/>
          <w:numId w:val="39"/>
        </w:numPr>
        <w:spacing w:after="0" w:line="360" w:lineRule="auto"/>
        <w:ind w:left="284" w:hanging="284"/>
        <w:contextualSpacing/>
        <w:jc w:val="both"/>
        <w:rPr>
          <w:rFonts w:ascii="Arial" w:hAnsi="Arial" w:cs="Arial"/>
          <w:sz w:val="24"/>
        </w:rPr>
      </w:pPr>
      <w:r w:rsidRPr="00310B47">
        <w:rPr>
          <w:rFonts w:ascii="Arial" w:hAnsi="Arial" w:cs="Arial"/>
          <w:sz w:val="24"/>
        </w:rPr>
        <w:t>Data survei volume lalu lintas yang ditampilkan pada tabel adalah data dengan interval waktu sebanyak 15 menit seperti yang ditentukan pada awal sebelum memulai survei penelitian, kemudian data akan dikonversikan menggunakan rumus Microsoft Excel kedalam satuan Smp/Jam.</w:t>
      </w:r>
    </w:p>
    <w:p w14:paraId="4C5FDAC0" w14:textId="77777777" w:rsidR="00310B47" w:rsidRPr="00310B47" w:rsidRDefault="00310B47" w:rsidP="00E21479">
      <w:pPr>
        <w:numPr>
          <w:ilvl w:val="0"/>
          <w:numId w:val="39"/>
        </w:numPr>
        <w:spacing w:after="0" w:line="360" w:lineRule="auto"/>
        <w:ind w:left="284" w:hanging="284"/>
        <w:contextualSpacing/>
        <w:jc w:val="both"/>
        <w:rPr>
          <w:rFonts w:ascii="Arial" w:hAnsi="Arial" w:cs="Arial"/>
          <w:sz w:val="24"/>
        </w:rPr>
      </w:pPr>
      <w:r w:rsidRPr="00310B47">
        <w:rPr>
          <w:rFonts w:ascii="Arial" w:hAnsi="Arial" w:cs="Arial"/>
          <w:sz w:val="24"/>
        </w:rPr>
        <w:t>Data Kondisi Geometrik dan Kondisi Lingkungan adalah data yang sesuai dengan hasil survei pengambilan data.</w:t>
      </w:r>
    </w:p>
    <w:p w14:paraId="1457C6E1" w14:textId="77777777" w:rsidR="00310B47" w:rsidRPr="00310B47" w:rsidRDefault="00310B47" w:rsidP="00310B47">
      <w:pPr>
        <w:spacing w:after="0" w:line="360" w:lineRule="auto"/>
        <w:ind w:left="1854"/>
        <w:contextualSpacing/>
        <w:jc w:val="both"/>
        <w:rPr>
          <w:rFonts w:ascii="Arial" w:hAnsi="Arial" w:cs="Arial"/>
          <w:sz w:val="24"/>
        </w:rPr>
      </w:pPr>
    </w:p>
    <w:p w14:paraId="06755206" w14:textId="77777777" w:rsidR="00310B47" w:rsidRPr="00310B47" w:rsidRDefault="00310B47" w:rsidP="00310B47">
      <w:pPr>
        <w:keepNext/>
        <w:keepLines/>
        <w:numPr>
          <w:ilvl w:val="0"/>
          <w:numId w:val="29"/>
        </w:numPr>
        <w:spacing w:after="0" w:line="360" w:lineRule="auto"/>
        <w:ind w:left="567" w:hanging="567"/>
        <w:jc w:val="both"/>
        <w:outlineLvl w:val="1"/>
        <w:rPr>
          <w:rFonts w:ascii="Arial" w:eastAsia="Times New Roman" w:hAnsi="Arial" w:cs="Times New Roman"/>
          <w:b/>
          <w:sz w:val="24"/>
          <w:szCs w:val="26"/>
        </w:rPr>
      </w:pPr>
      <w:bookmarkStart w:id="313" w:name="_Toc109859942"/>
      <w:bookmarkStart w:id="314" w:name="_Toc111578663"/>
      <w:r w:rsidRPr="00310B47">
        <w:rPr>
          <w:rFonts w:ascii="Arial" w:eastAsia="Times New Roman" w:hAnsi="Arial" w:cs="Times New Roman"/>
          <w:b/>
          <w:sz w:val="24"/>
          <w:szCs w:val="26"/>
        </w:rPr>
        <w:t>Pengumpulan Data</w:t>
      </w:r>
      <w:bookmarkEnd w:id="313"/>
      <w:bookmarkEnd w:id="314"/>
    </w:p>
    <w:p w14:paraId="5DD87111"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Dari hasil survei lapangan yang dilakukan selama tiga hari dimulai pada hari Minggu sampai hari Selasa. Selanjutnya di rekapitulasi dengan waktu pengamatan selama 15 jam dan interval waktu selama 15 menit diperoleh data volume arus lalu lintas Jalan Raya Bintara kota Bekasi pada hari Minggu 15 Mei sampai 17 Mei 2022 seperti pada tabel berikut :</w:t>
      </w:r>
    </w:p>
    <w:p w14:paraId="53767E8E" w14:textId="77777777" w:rsidR="00310B47" w:rsidRPr="00310B47" w:rsidRDefault="00310B47" w:rsidP="00310B47">
      <w:pPr>
        <w:spacing w:after="0" w:line="240" w:lineRule="auto"/>
        <w:jc w:val="center"/>
        <w:rPr>
          <w:rFonts w:ascii="Arial" w:hAnsi="Arial" w:cs="Arial"/>
          <w:iCs/>
          <w:sz w:val="24"/>
          <w:szCs w:val="24"/>
        </w:rPr>
      </w:pPr>
      <w:bookmarkStart w:id="315" w:name="_Toc110036821"/>
      <w:r w:rsidRPr="00310B47">
        <w:rPr>
          <w:rFonts w:ascii="Arial" w:hAnsi="Arial" w:cs="Times New Roman"/>
          <w:iCs/>
          <w:sz w:val="24"/>
          <w:szCs w:val="24"/>
        </w:rPr>
        <w:t xml:space="preserve">Tabel 3.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3.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1</w:t>
      </w:r>
      <w:r w:rsidRPr="00310B47">
        <w:rPr>
          <w:rFonts w:ascii="Arial" w:hAnsi="Arial" w:cs="Times New Roman"/>
          <w:iCs/>
          <w:sz w:val="24"/>
          <w:szCs w:val="24"/>
        </w:rPr>
        <w:fldChar w:fldCharType="end"/>
      </w:r>
      <w:r w:rsidRPr="00310B47">
        <w:rPr>
          <w:rFonts w:ascii="Arial" w:hAnsi="Arial" w:cs="Arial"/>
          <w:iCs/>
          <w:sz w:val="24"/>
          <w:szCs w:val="24"/>
        </w:rPr>
        <w:t xml:space="preserve"> Data Volume Lalu Lintas Hari Kerja Pada Arah Pasar Kranji – Pondok Kopi.</w:t>
      </w:r>
      <w:bookmarkEnd w:id="315"/>
    </w:p>
    <w:tbl>
      <w:tblPr>
        <w:tblW w:w="6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1391"/>
        <w:gridCol w:w="858"/>
        <w:gridCol w:w="960"/>
        <w:gridCol w:w="1391"/>
      </w:tblGrid>
      <w:tr w:rsidR="00310B47" w:rsidRPr="00310B47" w14:paraId="2B905FCA" w14:textId="77777777" w:rsidTr="00310B47">
        <w:trPr>
          <w:trHeight w:val="435"/>
          <w:jc w:val="center"/>
        </w:trPr>
        <w:tc>
          <w:tcPr>
            <w:tcW w:w="1640" w:type="dxa"/>
            <w:vMerge w:val="restart"/>
            <w:shd w:val="clear" w:color="auto" w:fill="auto"/>
            <w:vAlign w:val="center"/>
            <w:hideMark/>
          </w:tcPr>
          <w:p w14:paraId="03E1DE3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Periode Waktu </w:t>
            </w:r>
          </w:p>
        </w:tc>
        <w:tc>
          <w:tcPr>
            <w:tcW w:w="3209" w:type="dxa"/>
            <w:gridSpan w:val="3"/>
            <w:shd w:val="clear" w:color="auto" w:fill="auto"/>
            <w:noWrap/>
            <w:vAlign w:val="center"/>
            <w:hideMark/>
          </w:tcPr>
          <w:p w14:paraId="0B16822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Jenis Kendaraan </w:t>
            </w:r>
          </w:p>
        </w:tc>
        <w:tc>
          <w:tcPr>
            <w:tcW w:w="1391" w:type="dxa"/>
            <w:vMerge w:val="restart"/>
            <w:shd w:val="clear" w:color="auto" w:fill="auto"/>
            <w:vAlign w:val="center"/>
            <w:hideMark/>
          </w:tcPr>
          <w:p w14:paraId="798CD9E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 Kendaraan Smp</w:t>
            </w:r>
          </w:p>
        </w:tc>
      </w:tr>
      <w:tr w:rsidR="00310B47" w:rsidRPr="00310B47" w14:paraId="0B14D113" w14:textId="77777777" w:rsidTr="00310B47">
        <w:trPr>
          <w:trHeight w:val="450"/>
          <w:jc w:val="center"/>
        </w:trPr>
        <w:tc>
          <w:tcPr>
            <w:tcW w:w="1640" w:type="dxa"/>
            <w:vMerge/>
            <w:vAlign w:val="center"/>
            <w:hideMark/>
          </w:tcPr>
          <w:p w14:paraId="5CB79F6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91" w:type="dxa"/>
            <w:shd w:val="clear" w:color="auto" w:fill="auto"/>
            <w:noWrap/>
            <w:vAlign w:val="center"/>
            <w:hideMark/>
          </w:tcPr>
          <w:p w14:paraId="0B69FB4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MC </w:t>
            </w:r>
          </w:p>
        </w:tc>
        <w:tc>
          <w:tcPr>
            <w:tcW w:w="858" w:type="dxa"/>
            <w:shd w:val="clear" w:color="auto" w:fill="auto"/>
            <w:noWrap/>
            <w:vAlign w:val="center"/>
            <w:hideMark/>
          </w:tcPr>
          <w:p w14:paraId="7BDA48C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LV </w:t>
            </w:r>
          </w:p>
        </w:tc>
        <w:tc>
          <w:tcPr>
            <w:tcW w:w="960" w:type="dxa"/>
            <w:shd w:val="clear" w:color="auto" w:fill="auto"/>
            <w:noWrap/>
            <w:vAlign w:val="center"/>
            <w:hideMark/>
          </w:tcPr>
          <w:p w14:paraId="0027070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HV </w:t>
            </w:r>
          </w:p>
        </w:tc>
        <w:tc>
          <w:tcPr>
            <w:tcW w:w="1391" w:type="dxa"/>
            <w:vMerge/>
            <w:vAlign w:val="center"/>
            <w:hideMark/>
          </w:tcPr>
          <w:p w14:paraId="7444B65C"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287BE66B" w14:textId="77777777" w:rsidTr="00310B47">
        <w:trPr>
          <w:trHeight w:val="300"/>
          <w:jc w:val="center"/>
        </w:trPr>
        <w:tc>
          <w:tcPr>
            <w:tcW w:w="1640" w:type="dxa"/>
            <w:shd w:val="clear" w:color="auto" w:fill="auto"/>
            <w:noWrap/>
            <w:vAlign w:val="bottom"/>
            <w:hideMark/>
          </w:tcPr>
          <w:p w14:paraId="38A58C1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00 - 06.15</w:t>
            </w:r>
          </w:p>
        </w:tc>
        <w:tc>
          <w:tcPr>
            <w:tcW w:w="1391" w:type="dxa"/>
            <w:shd w:val="clear" w:color="auto" w:fill="auto"/>
            <w:noWrap/>
            <w:vAlign w:val="bottom"/>
            <w:hideMark/>
          </w:tcPr>
          <w:p w14:paraId="41FCEF9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0</w:t>
            </w:r>
          </w:p>
        </w:tc>
        <w:tc>
          <w:tcPr>
            <w:tcW w:w="858" w:type="dxa"/>
            <w:shd w:val="clear" w:color="auto" w:fill="auto"/>
            <w:noWrap/>
            <w:vAlign w:val="bottom"/>
            <w:hideMark/>
          </w:tcPr>
          <w:p w14:paraId="1F7FDFB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8</w:t>
            </w:r>
          </w:p>
        </w:tc>
        <w:tc>
          <w:tcPr>
            <w:tcW w:w="960" w:type="dxa"/>
            <w:shd w:val="clear" w:color="auto" w:fill="auto"/>
            <w:noWrap/>
            <w:vAlign w:val="bottom"/>
            <w:hideMark/>
          </w:tcPr>
          <w:p w14:paraId="07B5B53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60F4C02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9,3</w:t>
            </w:r>
          </w:p>
        </w:tc>
      </w:tr>
      <w:tr w:rsidR="00310B47" w:rsidRPr="00310B47" w14:paraId="5BA36AC3" w14:textId="77777777" w:rsidTr="00310B47">
        <w:trPr>
          <w:trHeight w:val="300"/>
          <w:jc w:val="center"/>
        </w:trPr>
        <w:tc>
          <w:tcPr>
            <w:tcW w:w="1640" w:type="dxa"/>
            <w:shd w:val="clear" w:color="auto" w:fill="auto"/>
            <w:noWrap/>
            <w:vAlign w:val="bottom"/>
            <w:hideMark/>
          </w:tcPr>
          <w:p w14:paraId="3443595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15 - 06.30</w:t>
            </w:r>
          </w:p>
        </w:tc>
        <w:tc>
          <w:tcPr>
            <w:tcW w:w="1391" w:type="dxa"/>
            <w:shd w:val="clear" w:color="auto" w:fill="auto"/>
            <w:noWrap/>
            <w:vAlign w:val="bottom"/>
            <w:hideMark/>
          </w:tcPr>
          <w:p w14:paraId="16C6F02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5,5</w:t>
            </w:r>
          </w:p>
        </w:tc>
        <w:tc>
          <w:tcPr>
            <w:tcW w:w="858" w:type="dxa"/>
            <w:shd w:val="clear" w:color="auto" w:fill="auto"/>
            <w:noWrap/>
            <w:vAlign w:val="bottom"/>
            <w:hideMark/>
          </w:tcPr>
          <w:p w14:paraId="68F75BE2"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w:t>
            </w:r>
          </w:p>
        </w:tc>
        <w:tc>
          <w:tcPr>
            <w:tcW w:w="960" w:type="dxa"/>
            <w:shd w:val="clear" w:color="auto" w:fill="auto"/>
            <w:noWrap/>
            <w:vAlign w:val="bottom"/>
            <w:hideMark/>
          </w:tcPr>
          <w:p w14:paraId="748CDFE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5B76122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2,8</w:t>
            </w:r>
          </w:p>
        </w:tc>
      </w:tr>
      <w:tr w:rsidR="00310B47" w:rsidRPr="00310B47" w14:paraId="0723E4FA" w14:textId="77777777" w:rsidTr="00310B47">
        <w:trPr>
          <w:trHeight w:val="300"/>
          <w:jc w:val="center"/>
        </w:trPr>
        <w:tc>
          <w:tcPr>
            <w:tcW w:w="1640" w:type="dxa"/>
            <w:shd w:val="clear" w:color="auto" w:fill="auto"/>
            <w:noWrap/>
            <w:vAlign w:val="bottom"/>
            <w:hideMark/>
          </w:tcPr>
          <w:p w14:paraId="274399B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30 - 06.45</w:t>
            </w:r>
          </w:p>
        </w:tc>
        <w:tc>
          <w:tcPr>
            <w:tcW w:w="1391" w:type="dxa"/>
            <w:shd w:val="clear" w:color="auto" w:fill="auto"/>
            <w:noWrap/>
            <w:vAlign w:val="bottom"/>
            <w:hideMark/>
          </w:tcPr>
          <w:p w14:paraId="676C403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1,5</w:t>
            </w:r>
          </w:p>
        </w:tc>
        <w:tc>
          <w:tcPr>
            <w:tcW w:w="858" w:type="dxa"/>
            <w:shd w:val="clear" w:color="auto" w:fill="auto"/>
            <w:noWrap/>
            <w:vAlign w:val="bottom"/>
            <w:hideMark/>
          </w:tcPr>
          <w:p w14:paraId="3EE8762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8</w:t>
            </w:r>
          </w:p>
        </w:tc>
        <w:tc>
          <w:tcPr>
            <w:tcW w:w="960" w:type="dxa"/>
            <w:shd w:val="clear" w:color="auto" w:fill="auto"/>
            <w:noWrap/>
            <w:vAlign w:val="bottom"/>
            <w:hideMark/>
          </w:tcPr>
          <w:p w14:paraId="770A109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582B107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0,8</w:t>
            </w:r>
          </w:p>
        </w:tc>
      </w:tr>
      <w:tr w:rsidR="00310B47" w:rsidRPr="00310B47" w14:paraId="701FE310" w14:textId="77777777" w:rsidTr="00310B47">
        <w:trPr>
          <w:trHeight w:val="300"/>
          <w:jc w:val="center"/>
        </w:trPr>
        <w:tc>
          <w:tcPr>
            <w:tcW w:w="1640" w:type="dxa"/>
            <w:shd w:val="clear" w:color="auto" w:fill="auto"/>
            <w:noWrap/>
            <w:vAlign w:val="bottom"/>
            <w:hideMark/>
          </w:tcPr>
          <w:p w14:paraId="0713F75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45- 07.00</w:t>
            </w:r>
          </w:p>
        </w:tc>
        <w:tc>
          <w:tcPr>
            <w:tcW w:w="1391" w:type="dxa"/>
            <w:shd w:val="clear" w:color="auto" w:fill="auto"/>
            <w:noWrap/>
            <w:vAlign w:val="bottom"/>
            <w:hideMark/>
          </w:tcPr>
          <w:p w14:paraId="2404275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2</w:t>
            </w:r>
          </w:p>
        </w:tc>
        <w:tc>
          <w:tcPr>
            <w:tcW w:w="858" w:type="dxa"/>
            <w:shd w:val="clear" w:color="auto" w:fill="auto"/>
            <w:noWrap/>
            <w:vAlign w:val="bottom"/>
            <w:hideMark/>
          </w:tcPr>
          <w:p w14:paraId="4E64DAB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0</w:t>
            </w:r>
          </w:p>
        </w:tc>
        <w:tc>
          <w:tcPr>
            <w:tcW w:w="960" w:type="dxa"/>
            <w:shd w:val="clear" w:color="auto" w:fill="auto"/>
            <w:noWrap/>
            <w:vAlign w:val="bottom"/>
            <w:hideMark/>
          </w:tcPr>
          <w:p w14:paraId="0E27703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1A09416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3,3</w:t>
            </w:r>
          </w:p>
        </w:tc>
      </w:tr>
      <w:tr w:rsidR="00310B47" w:rsidRPr="00310B47" w14:paraId="1DB3C4D3" w14:textId="77777777" w:rsidTr="00310B47">
        <w:trPr>
          <w:trHeight w:val="300"/>
          <w:jc w:val="center"/>
        </w:trPr>
        <w:tc>
          <w:tcPr>
            <w:tcW w:w="1640" w:type="dxa"/>
            <w:shd w:val="clear" w:color="auto" w:fill="auto"/>
            <w:noWrap/>
            <w:vAlign w:val="bottom"/>
            <w:hideMark/>
          </w:tcPr>
          <w:p w14:paraId="1256CF4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00 - 07.15</w:t>
            </w:r>
          </w:p>
        </w:tc>
        <w:tc>
          <w:tcPr>
            <w:tcW w:w="1391" w:type="dxa"/>
            <w:shd w:val="clear" w:color="auto" w:fill="auto"/>
            <w:noWrap/>
            <w:vAlign w:val="bottom"/>
            <w:hideMark/>
          </w:tcPr>
          <w:p w14:paraId="275BABC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3</w:t>
            </w:r>
          </w:p>
        </w:tc>
        <w:tc>
          <w:tcPr>
            <w:tcW w:w="858" w:type="dxa"/>
            <w:shd w:val="clear" w:color="auto" w:fill="auto"/>
            <w:noWrap/>
            <w:vAlign w:val="bottom"/>
            <w:hideMark/>
          </w:tcPr>
          <w:p w14:paraId="02DA570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2</w:t>
            </w:r>
          </w:p>
        </w:tc>
        <w:tc>
          <w:tcPr>
            <w:tcW w:w="960" w:type="dxa"/>
            <w:shd w:val="clear" w:color="auto" w:fill="auto"/>
            <w:noWrap/>
            <w:vAlign w:val="bottom"/>
            <w:hideMark/>
          </w:tcPr>
          <w:p w14:paraId="0D49579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51B1667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6,3</w:t>
            </w:r>
          </w:p>
        </w:tc>
      </w:tr>
      <w:tr w:rsidR="00310B47" w:rsidRPr="00310B47" w14:paraId="5C5E6E2D" w14:textId="77777777" w:rsidTr="00310B47">
        <w:trPr>
          <w:trHeight w:val="300"/>
          <w:jc w:val="center"/>
        </w:trPr>
        <w:tc>
          <w:tcPr>
            <w:tcW w:w="1640" w:type="dxa"/>
            <w:shd w:val="clear" w:color="auto" w:fill="auto"/>
            <w:noWrap/>
            <w:vAlign w:val="bottom"/>
            <w:hideMark/>
          </w:tcPr>
          <w:p w14:paraId="14929DA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15 - 07.30</w:t>
            </w:r>
          </w:p>
        </w:tc>
        <w:tc>
          <w:tcPr>
            <w:tcW w:w="1391" w:type="dxa"/>
            <w:shd w:val="clear" w:color="auto" w:fill="auto"/>
            <w:noWrap/>
            <w:vAlign w:val="bottom"/>
            <w:hideMark/>
          </w:tcPr>
          <w:p w14:paraId="57B7090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4,5</w:t>
            </w:r>
          </w:p>
        </w:tc>
        <w:tc>
          <w:tcPr>
            <w:tcW w:w="858" w:type="dxa"/>
            <w:shd w:val="clear" w:color="auto" w:fill="auto"/>
            <w:noWrap/>
            <w:vAlign w:val="bottom"/>
            <w:hideMark/>
          </w:tcPr>
          <w:p w14:paraId="23E31B7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960" w:type="dxa"/>
            <w:shd w:val="clear" w:color="auto" w:fill="auto"/>
            <w:noWrap/>
            <w:vAlign w:val="bottom"/>
            <w:hideMark/>
          </w:tcPr>
          <w:p w14:paraId="5AA101E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6DD3408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7,5</w:t>
            </w:r>
          </w:p>
        </w:tc>
      </w:tr>
      <w:tr w:rsidR="00310B47" w:rsidRPr="00310B47" w14:paraId="00F0EDC0" w14:textId="77777777" w:rsidTr="00310B47">
        <w:trPr>
          <w:trHeight w:val="300"/>
          <w:jc w:val="center"/>
        </w:trPr>
        <w:tc>
          <w:tcPr>
            <w:tcW w:w="1640" w:type="dxa"/>
            <w:shd w:val="clear" w:color="auto" w:fill="auto"/>
            <w:noWrap/>
            <w:vAlign w:val="bottom"/>
            <w:hideMark/>
          </w:tcPr>
          <w:p w14:paraId="2DB5A1F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30 - 07.45</w:t>
            </w:r>
          </w:p>
        </w:tc>
        <w:tc>
          <w:tcPr>
            <w:tcW w:w="1391" w:type="dxa"/>
            <w:shd w:val="clear" w:color="auto" w:fill="auto"/>
            <w:noWrap/>
            <w:vAlign w:val="bottom"/>
            <w:hideMark/>
          </w:tcPr>
          <w:p w14:paraId="2C1376F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6</w:t>
            </w:r>
          </w:p>
        </w:tc>
        <w:tc>
          <w:tcPr>
            <w:tcW w:w="858" w:type="dxa"/>
            <w:shd w:val="clear" w:color="auto" w:fill="auto"/>
            <w:noWrap/>
            <w:vAlign w:val="bottom"/>
            <w:hideMark/>
          </w:tcPr>
          <w:p w14:paraId="01C7D3B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6</w:t>
            </w:r>
          </w:p>
        </w:tc>
        <w:tc>
          <w:tcPr>
            <w:tcW w:w="960" w:type="dxa"/>
            <w:shd w:val="clear" w:color="auto" w:fill="auto"/>
            <w:noWrap/>
            <w:vAlign w:val="bottom"/>
            <w:hideMark/>
          </w:tcPr>
          <w:p w14:paraId="6A11381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31A0CD4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3,3</w:t>
            </w:r>
          </w:p>
        </w:tc>
      </w:tr>
      <w:tr w:rsidR="00310B47" w:rsidRPr="00310B47" w14:paraId="0FBF2A7E" w14:textId="77777777" w:rsidTr="00310B47">
        <w:trPr>
          <w:trHeight w:val="300"/>
          <w:jc w:val="center"/>
        </w:trPr>
        <w:tc>
          <w:tcPr>
            <w:tcW w:w="1640" w:type="dxa"/>
            <w:shd w:val="clear" w:color="auto" w:fill="auto"/>
            <w:noWrap/>
            <w:vAlign w:val="bottom"/>
            <w:hideMark/>
          </w:tcPr>
          <w:p w14:paraId="35DD8C0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45 - 08.00</w:t>
            </w:r>
          </w:p>
        </w:tc>
        <w:tc>
          <w:tcPr>
            <w:tcW w:w="1391" w:type="dxa"/>
            <w:shd w:val="clear" w:color="auto" w:fill="auto"/>
            <w:noWrap/>
            <w:vAlign w:val="bottom"/>
            <w:hideMark/>
          </w:tcPr>
          <w:p w14:paraId="0F50F77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04</w:t>
            </w:r>
          </w:p>
        </w:tc>
        <w:tc>
          <w:tcPr>
            <w:tcW w:w="858" w:type="dxa"/>
            <w:shd w:val="clear" w:color="auto" w:fill="auto"/>
            <w:noWrap/>
            <w:vAlign w:val="bottom"/>
            <w:hideMark/>
          </w:tcPr>
          <w:p w14:paraId="3032E4F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3</w:t>
            </w:r>
          </w:p>
        </w:tc>
        <w:tc>
          <w:tcPr>
            <w:tcW w:w="960" w:type="dxa"/>
            <w:shd w:val="clear" w:color="auto" w:fill="auto"/>
            <w:noWrap/>
            <w:vAlign w:val="bottom"/>
            <w:hideMark/>
          </w:tcPr>
          <w:p w14:paraId="2B86321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563D7BB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7</w:t>
            </w:r>
          </w:p>
        </w:tc>
      </w:tr>
      <w:tr w:rsidR="00310B47" w:rsidRPr="00310B47" w14:paraId="6A592507" w14:textId="77777777" w:rsidTr="00310B47">
        <w:trPr>
          <w:trHeight w:val="300"/>
          <w:jc w:val="center"/>
        </w:trPr>
        <w:tc>
          <w:tcPr>
            <w:tcW w:w="1640" w:type="dxa"/>
            <w:shd w:val="clear" w:color="auto" w:fill="auto"/>
            <w:noWrap/>
            <w:vAlign w:val="bottom"/>
            <w:hideMark/>
          </w:tcPr>
          <w:p w14:paraId="33CDDA8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00 - 08.15</w:t>
            </w:r>
          </w:p>
        </w:tc>
        <w:tc>
          <w:tcPr>
            <w:tcW w:w="1391" w:type="dxa"/>
            <w:shd w:val="clear" w:color="auto" w:fill="auto"/>
            <w:noWrap/>
            <w:vAlign w:val="bottom"/>
            <w:hideMark/>
          </w:tcPr>
          <w:p w14:paraId="7B45FE3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06</w:t>
            </w:r>
          </w:p>
        </w:tc>
        <w:tc>
          <w:tcPr>
            <w:tcW w:w="858" w:type="dxa"/>
            <w:shd w:val="clear" w:color="auto" w:fill="auto"/>
            <w:noWrap/>
            <w:vAlign w:val="bottom"/>
            <w:hideMark/>
          </w:tcPr>
          <w:p w14:paraId="4737015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960" w:type="dxa"/>
            <w:shd w:val="clear" w:color="auto" w:fill="auto"/>
            <w:noWrap/>
            <w:vAlign w:val="bottom"/>
            <w:hideMark/>
          </w:tcPr>
          <w:p w14:paraId="243A38D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68A3AE0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3,3</w:t>
            </w:r>
          </w:p>
        </w:tc>
      </w:tr>
      <w:tr w:rsidR="00310B47" w:rsidRPr="00310B47" w14:paraId="10454974" w14:textId="77777777" w:rsidTr="00310B47">
        <w:trPr>
          <w:trHeight w:val="300"/>
          <w:jc w:val="center"/>
        </w:trPr>
        <w:tc>
          <w:tcPr>
            <w:tcW w:w="1640" w:type="dxa"/>
            <w:shd w:val="clear" w:color="auto" w:fill="auto"/>
            <w:noWrap/>
            <w:vAlign w:val="bottom"/>
            <w:hideMark/>
          </w:tcPr>
          <w:p w14:paraId="78EE647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15 - 08.30</w:t>
            </w:r>
          </w:p>
        </w:tc>
        <w:tc>
          <w:tcPr>
            <w:tcW w:w="1391" w:type="dxa"/>
            <w:shd w:val="clear" w:color="auto" w:fill="auto"/>
            <w:noWrap/>
            <w:vAlign w:val="bottom"/>
            <w:hideMark/>
          </w:tcPr>
          <w:p w14:paraId="6C9225A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11</w:t>
            </w:r>
          </w:p>
        </w:tc>
        <w:tc>
          <w:tcPr>
            <w:tcW w:w="858" w:type="dxa"/>
            <w:shd w:val="clear" w:color="auto" w:fill="auto"/>
            <w:noWrap/>
            <w:vAlign w:val="bottom"/>
            <w:hideMark/>
          </w:tcPr>
          <w:p w14:paraId="3DBAE5C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5</w:t>
            </w:r>
          </w:p>
        </w:tc>
        <w:tc>
          <w:tcPr>
            <w:tcW w:w="960" w:type="dxa"/>
            <w:shd w:val="clear" w:color="auto" w:fill="auto"/>
            <w:noWrap/>
            <w:vAlign w:val="bottom"/>
            <w:hideMark/>
          </w:tcPr>
          <w:p w14:paraId="460D33F2"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038E970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6</w:t>
            </w:r>
          </w:p>
        </w:tc>
      </w:tr>
      <w:tr w:rsidR="00310B47" w:rsidRPr="00310B47" w14:paraId="4AC6A34F" w14:textId="77777777" w:rsidTr="00310B47">
        <w:trPr>
          <w:trHeight w:val="300"/>
          <w:jc w:val="center"/>
        </w:trPr>
        <w:tc>
          <w:tcPr>
            <w:tcW w:w="1640" w:type="dxa"/>
            <w:shd w:val="clear" w:color="auto" w:fill="auto"/>
            <w:noWrap/>
            <w:vAlign w:val="bottom"/>
            <w:hideMark/>
          </w:tcPr>
          <w:p w14:paraId="4D1FB36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30 - 08.45</w:t>
            </w:r>
          </w:p>
        </w:tc>
        <w:tc>
          <w:tcPr>
            <w:tcW w:w="1391" w:type="dxa"/>
            <w:shd w:val="clear" w:color="auto" w:fill="auto"/>
            <w:noWrap/>
            <w:vAlign w:val="bottom"/>
            <w:hideMark/>
          </w:tcPr>
          <w:p w14:paraId="5432E64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19,5</w:t>
            </w:r>
          </w:p>
        </w:tc>
        <w:tc>
          <w:tcPr>
            <w:tcW w:w="858" w:type="dxa"/>
            <w:shd w:val="clear" w:color="auto" w:fill="auto"/>
            <w:noWrap/>
            <w:vAlign w:val="bottom"/>
            <w:hideMark/>
          </w:tcPr>
          <w:p w14:paraId="3FB882B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9</w:t>
            </w:r>
          </w:p>
        </w:tc>
        <w:tc>
          <w:tcPr>
            <w:tcW w:w="960" w:type="dxa"/>
            <w:shd w:val="clear" w:color="auto" w:fill="auto"/>
            <w:noWrap/>
            <w:vAlign w:val="bottom"/>
            <w:hideMark/>
          </w:tcPr>
          <w:p w14:paraId="247C63C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530D92D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8,5</w:t>
            </w:r>
          </w:p>
        </w:tc>
      </w:tr>
      <w:tr w:rsidR="00310B47" w:rsidRPr="00310B47" w14:paraId="0C35CA14" w14:textId="77777777" w:rsidTr="00310B47">
        <w:trPr>
          <w:trHeight w:val="300"/>
          <w:jc w:val="center"/>
        </w:trPr>
        <w:tc>
          <w:tcPr>
            <w:tcW w:w="1640" w:type="dxa"/>
            <w:shd w:val="clear" w:color="auto" w:fill="auto"/>
            <w:noWrap/>
            <w:vAlign w:val="bottom"/>
            <w:hideMark/>
          </w:tcPr>
          <w:p w14:paraId="4173F4C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45 - 09.00</w:t>
            </w:r>
          </w:p>
        </w:tc>
        <w:tc>
          <w:tcPr>
            <w:tcW w:w="1391" w:type="dxa"/>
            <w:shd w:val="clear" w:color="auto" w:fill="auto"/>
            <w:noWrap/>
            <w:vAlign w:val="bottom"/>
            <w:hideMark/>
          </w:tcPr>
          <w:p w14:paraId="188333E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03</w:t>
            </w:r>
          </w:p>
        </w:tc>
        <w:tc>
          <w:tcPr>
            <w:tcW w:w="858" w:type="dxa"/>
            <w:shd w:val="clear" w:color="auto" w:fill="auto"/>
            <w:noWrap/>
            <w:vAlign w:val="bottom"/>
            <w:hideMark/>
          </w:tcPr>
          <w:p w14:paraId="7C6B70D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0</w:t>
            </w:r>
          </w:p>
        </w:tc>
        <w:tc>
          <w:tcPr>
            <w:tcW w:w="960" w:type="dxa"/>
            <w:shd w:val="clear" w:color="auto" w:fill="auto"/>
            <w:noWrap/>
            <w:vAlign w:val="bottom"/>
            <w:hideMark/>
          </w:tcPr>
          <w:p w14:paraId="40D6052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6D91C4B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5,6</w:t>
            </w:r>
          </w:p>
        </w:tc>
      </w:tr>
      <w:tr w:rsidR="00310B47" w:rsidRPr="00310B47" w14:paraId="4B270E60" w14:textId="77777777" w:rsidTr="00310B47">
        <w:trPr>
          <w:trHeight w:val="300"/>
          <w:jc w:val="center"/>
        </w:trPr>
        <w:tc>
          <w:tcPr>
            <w:tcW w:w="1640" w:type="dxa"/>
            <w:shd w:val="clear" w:color="auto" w:fill="auto"/>
            <w:noWrap/>
            <w:vAlign w:val="bottom"/>
            <w:hideMark/>
          </w:tcPr>
          <w:p w14:paraId="069609F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00 - 09.15</w:t>
            </w:r>
          </w:p>
        </w:tc>
        <w:tc>
          <w:tcPr>
            <w:tcW w:w="1391" w:type="dxa"/>
            <w:shd w:val="clear" w:color="auto" w:fill="auto"/>
            <w:noWrap/>
            <w:vAlign w:val="bottom"/>
            <w:hideMark/>
          </w:tcPr>
          <w:p w14:paraId="4508A15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06,5</w:t>
            </w:r>
          </w:p>
        </w:tc>
        <w:tc>
          <w:tcPr>
            <w:tcW w:w="858" w:type="dxa"/>
            <w:shd w:val="clear" w:color="auto" w:fill="auto"/>
            <w:noWrap/>
            <w:vAlign w:val="bottom"/>
            <w:hideMark/>
          </w:tcPr>
          <w:p w14:paraId="77218BC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6</w:t>
            </w:r>
          </w:p>
        </w:tc>
        <w:tc>
          <w:tcPr>
            <w:tcW w:w="960" w:type="dxa"/>
            <w:shd w:val="clear" w:color="auto" w:fill="auto"/>
            <w:noWrap/>
            <w:vAlign w:val="bottom"/>
            <w:hideMark/>
          </w:tcPr>
          <w:p w14:paraId="5CFCF61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6F7A8AA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5,1</w:t>
            </w:r>
          </w:p>
        </w:tc>
      </w:tr>
      <w:tr w:rsidR="00310B47" w:rsidRPr="00310B47" w14:paraId="29B0D4F1" w14:textId="77777777" w:rsidTr="00310B47">
        <w:trPr>
          <w:trHeight w:val="300"/>
          <w:jc w:val="center"/>
        </w:trPr>
        <w:tc>
          <w:tcPr>
            <w:tcW w:w="1640" w:type="dxa"/>
            <w:shd w:val="clear" w:color="auto" w:fill="auto"/>
            <w:noWrap/>
            <w:vAlign w:val="bottom"/>
            <w:hideMark/>
          </w:tcPr>
          <w:p w14:paraId="345F58B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09.15 - 09.30 </w:t>
            </w:r>
          </w:p>
        </w:tc>
        <w:tc>
          <w:tcPr>
            <w:tcW w:w="1391" w:type="dxa"/>
            <w:shd w:val="clear" w:color="auto" w:fill="auto"/>
            <w:noWrap/>
            <w:vAlign w:val="bottom"/>
            <w:hideMark/>
          </w:tcPr>
          <w:p w14:paraId="48DAFDC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11</w:t>
            </w:r>
          </w:p>
        </w:tc>
        <w:tc>
          <w:tcPr>
            <w:tcW w:w="858" w:type="dxa"/>
            <w:shd w:val="clear" w:color="auto" w:fill="auto"/>
            <w:noWrap/>
            <w:vAlign w:val="bottom"/>
            <w:hideMark/>
          </w:tcPr>
          <w:p w14:paraId="1447B0D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5</w:t>
            </w:r>
          </w:p>
        </w:tc>
        <w:tc>
          <w:tcPr>
            <w:tcW w:w="960" w:type="dxa"/>
            <w:shd w:val="clear" w:color="auto" w:fill="auto"/>
            <w:noWrap/>
            <w:vAlign w:val="bottom"/>
            <w:hideMark/>
          </w:tcPr>
          <w:p w14:paraId="1D56E166"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2911C49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8,6</w:t>
            </w:r>
          </w:p>
        </w:tc>
      </w:tr>
      <w:tr w:rsidR="00310B47" w:rsidRPr="00310B47" w14:paraId="21B5562F" w14:textId="77777777" w:rsidTr="00310B47">
        <w:trPr>
          <w:trHeight w:val="300"/>
          <w:jc w:val="center"/>
        </w:trPr>
        <w:tc>
          <w:tcPr>
            <w:tcW w:w="1640" w:type="dxa"/>
            <w:shd w:val="clear" w:color="auto" w:fill="auto"/>
            <w:noWrap/>
            <w:vAlign w:val="bottom"/>
            <w:hideMark/>
          </w:tcPr>
          <w:p w14:paraId="7FE5D87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0 - 09.45</w:t>
            </w:r>
          </w:p>
        </w:tc>
        <w:tc>
          <w:tcPr>
            <w:tcW w:w="1391" w:type="dxa"/>
            <w:shd w:val="clear" w:color="auto" w:fill="auto"/>
            <w:noWrap/>
            <w:vAlign w:val="bottom"/>
            <w:hideMark/>
          </w:tcPr>
          <w:p w14:paraId="2FAE794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18</w:t>
            </w:r>
          </w:p>
        </w:tc>
        <w:tc>
          <w:tcPr>
            <w:tcW w:w="858" w:type="dxa"/>
            <w:shd w:val="clear" w:color="auto" w:fill="auto"/>
            <w:noWrap/>
            <w:vAlign w:val="bottom"/>
            <w:hideMark/>
          </w:tcPr>
          <w:p w14:paraId="536F015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4</w:t>
            </w:r>
          </w:p>
        </w:tc>
        <w:tc>
          <w:tcPr>
            <w:tcW w:w="960" w:type="dxa"/>
            <w:shd w:val="clear" w:color="auto" w:fill="auto"/>
            <w:noWrap/>
            <w:vAlign w:val="bottom"/>
            <w:hideMark/>
          </w:tcPr>
          <w:p w14:paraId="6493461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00F3BD6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3,3</w:t>
            </w:r>
          </w:p>
        </w:tc>
      </w:tr>
      <w:tr w:rsidR="00310B47" w:rsidRPr="00310B47" w14:paraId="7DAAC9FE" w14:textId="77777777" w:rsidTr="00310B47">
        <w:trPr>
          <w:trHeight w:val="300"/>
          <w:jc w:val="center"/>
        </w:trPr>
        <w:tc>
          <w:tcPr>
            <w:tcW w:w="1640" w:type="dxa"/>
            <w:shd w:val="clear" w:color="auto" w:fill="auto"/>
            <w:noWrap/>
            <w:vAlign w:val="bottom"/>
            <w:hideMark/>
          </w:tcPr>
          <w:p w14:paraId="44B80D0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45 - 10.00</w:t>
            </w:r>
          </w:p>
        </w:tc>
        <w:tc>
          <w:tcPr>
            <w:tcW w:w="1391" w:type="dxa"/>
            <w:shd w:val="clear" w:color="auto" w:fill="auto"/>
            <w:noWrap/>
            <w:vAlign w:val="bottom"/>
            <w:hideMark/>
          </w:tcPr>
          <w:p w14:paraId="63D8EDF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47,5</w:t>
            </w:r>
          </w:p>
        </w:tc>
        <w:tc>
          <w:tcPr>
            <w:tcW w:w="858" w:type="dxa"/>
            <w:shd w:val="clear" w:color="auto" w:fill="auto"/>
            <w:noWrap/>
            <w:vAlign w:val="bottom"/>
            <w:hideMark/>
          </w:tcPr>
          <w:p w14:paraId="142D2CA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8</w:t>
            </w:r>
          </w:p>
        </w:tc>
        <w:tc>
          <w:tcPr>
            <w:tcW w:w="960" w:type="dxa"/>
            <w:shd w:val="clear" w:color="auto" w:fill="auto"/>
            <w:noWrap/>
            <w:vAlign w:val="bottom"/>
            <w:hideMark/>
          </w:tcPr>
          <w:p w14:paraId="24164D3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069E302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6,8</w:t>
            </w:r>
          </w:p>
        </w:tc>
      </w:tr>
      <w:tr w:rsidR="00310B47" w:rsidRPr="00310B47" w14:paraId="5BD6D4BB" w14:textId="77777777" w:rsidTr="00310B47">
        <w:trPr>
          <w:trHeight w:val="300"/>
          <w:jc w:val="center"/>
        </w:trPr>
        <w:tc>
          <w:tcPr>
            <w:tcW w:w="1640" w:type="dxa"/>
            <w:shd w:val="clear" w:color="auto" w:fill="auto"/>
            <w:noWrap/>
            <w:vAlign w:val="bottom"/>
            <w:hideMark/>
          </w:tcPr>
          <w:p w14:paraId="1C14167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0 - 10.15</w:t>
            </w:r>
          </w:p>
        </w:tc>
        <w:tc>
          <w:tcPr>
            <w:tcW w:w="1391" w:type="dxa"/>
            <w:shd w:val="clear" w:color="auto" w:fill="auto"/>
            <w:noWrap/>
            <w:vAlign w:val="bottom"/>
            <w:hideMark/>
          </w:tcPr>
          <w:p w14:paraId="49AE195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51,5</w:t>
            </w:r>
          </w:p>
        </w:tc>
        <w:tc>
          <w:tcPr>
            <w:tcW w:w="858" w:type="dxa"/>
            <w:shd w:val="clear" w:color="auto" w:fill="auto"/>
            <w:noWrap/>
            <w:vAlign w:val="bottom"/>
            <w:hideMark/>
          </w:tcPr>
          <w:p w14:paraId="370DDC3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6</w:t>
            </w:r>
          </w:p>
        </w:tc>
        <w:tc>
          <w:tcPr>
            <w:tcW w:w="960" w:type="dxa"/>
            <w:shd w:val="clear" w:color="auto" w:fill="auto"/>
            <w:noWrap/>
            <w:vAlign w:val="bottom"/>
            <w:hideMark/>
          </w:tcPr>
          <w:p w14:paraId="29C7099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53C8DD1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8,8</w:t>
            </w:r>
          </w:p>
        </w:tc>
      </w:tr>
      <w:tr w:rsidR="00310B47" w:rsidRPr="00310B47" w14:paraId="0CB6D41D" w14:textId="77777777" w:rsidTr="00310B47">
        <w:trPr>
          <w:trHeight w:val="315"/>
          <w:jc w:val="center"/>
        </w:trPr>
        <w:tc>
          <w:tcPr>
            <w:tcW w:w="1640" w:type="dxa"/>
            <w:shd w:val="clear" w:color="auto" w:fill="auto"/>
            <w:noWrap/>
            <w:vAlign w:val="bottom"/>
            <w:hideMark/>
          </w:tcPr>
          <w:p w14:paraId="5BAC032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0.15 - 10.30 </w:t>
            </w:r>
          </w:p>
        </w:tc>
        <w:tc>
          <w:tcPr>
            <w:tcW w:w="1391" w:type="dxa"/>
            <w:shd w:val="clear" w:color="auto" w:fill="auto"/>
            <w:noWrap/>
            <w:vAlign w:val="bottom"/>
            <w:hideMark/>
          </w:tcPr>
          <w:p w14:paraId="71025E6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53</w:t>
            </w:r>
          </w:p>
        </w:tc>
        <w:tc>
          <w:tcPr>
            <w:tcW w:w="858" w:type="dxa"/>
            <w:shd w:val="clear" w:color="auto" w:fill="auto"/>
            <w:noWrap/>
            <w:vAlign w:val="bottom"/>
            <w:hideMark/>
          </w:tcPr>
          <w:p w14:paraId="02ECE18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6</w:t>
            </w:r>
          </w:p>
        </w:tc>
        <w:tc>
          <w:tcPr>
            <w:tcW w:w="960" w:type="dxa"/>
            <w:shd w:val="clear" w:color="auto" w:fill="auto"/>
            <w:noWrap/>
            <w:vAlign w:val="bottom"/>
            <w:hideMark/>
          </w:tcPr>
          <w:p w14:paraId="5494A36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654E6CF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2,9</w:t>
            </w:r>
          </w:p>
        </w:tc>
      </w:tr>
      <w:tr w:rsidR="00310B47" w:rsidRPr="00310B47" w14:paraId="57EE0DD5" w14:textId="77777777" w:rsidTr="00310B47">
        <w:trPr>
          <w:trHeight w:val="315"/>
          <w:jc w:val="center"/>
        </w:trPr>
        <w:tc>
          <w:tcPr>
            <w:tcW w:w="1640" w:type="dxa"/>
            <w:vMerge w:val="restart"/>
            <w:shd w:val="clear" w:color="auto" w:fill="auto"/>
            <w:noWrap/>
            <w:vAlign w:val="center"/>
          </w:tcPr>
          <w:p w14:paraId="5CF41F9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Periode Waktu </w:t>
            </w:r>
          </w:p>
        </w:tc>
        <w:tc>
          <w:tcPr>
            <w:tcW w:w="3209" w:type="dxa"/>
            <w:gridSpan w:val="3"/>
            <w:shd w:val="clear" w:color="auto" w:fill="auto"/>
            <w:noWrap/>
            <w:vAlign w:val="center"/>
          </w:tcPr>
          <w:p w14:paraId="1C6CF9D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color w:val="000000"/>
                <w:sz w:val="24"/>
                <w:szCs w:val="24"/>
              </w:rPr>
              <w:t xml:space="preserve">Jenis Kendaraan </w:t>
            </w:r>
          </w:p>
        </w:tc>
        <w:tc>
          <w:tcPr>
            <w:tcW w:w="1391" w:type="dxa"/>
            <w:vMerge w:val="restart"/>
            <w:shd w:val="clear" w:color="auto" w:fill="auto"/>
            <w:noWrap/>
            <w:vAlign w:val="bottom"/>
          </w:tcPr>
          <w:p w14:paraId="1BBA5F7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 Kendaraan Smp</w:t>
            </w:r>
          </w:p>
        </w:tc>
      </w:tr>
      <w:tr w:rsidR="00310B47" w:rsidRPr="00310B47" w14:paraId="7AC31106" w14:textId="77777777" w:rsidTr="00310B47">
        <w:trPr>
          <w:trHeight w:val="315"/>
          <w:jc w:val="center"/>
        </w:trPr>
        <w:tc>
          <w:tcPr>
            <w:tcW w:w="1640" w:type="dxa"/>
            <w:vMerge/>
            <w:shd w:val="clear" w:color="auto" w:fill="auto"/>
            <w:noWrap/>
            <w:vAlign w:val="center"/>
          </w:tcPr>
          <w:p w14:paraId="629592E5"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91" w:type="dxa"/>
            <w:shd w:val="clear" w:color="auto" w:fill="auto"/>
            <w:noWrap/>
            <w:vAlign w:val="center"/>
          </w:tcPr>
          <w:p w14:paraId="1F31585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MC </w:t>
            </w:r>
          </w:p>
        </w:tc>
        <w:tc>
          <w:tcPr>
            <w:tcW w:w="858" w:type="dxa"/>
            <w:shd w:val="clear" w:color="auto" w:fill="auto"/>
            <w:noWrap/>
            <w:vAlign w:val="center"/>
          </w:tcPr>
          <w:p w14:paraId="431628A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LV </w:t>
            </w:r>
          </w:p>
        </w:tc>
        <w:tc>
          <w:tcPr>
            <w:tcW w:w="960" w:type="dxa"/>
            <w:shd w:val="clear" w:color="auto" w:fill="auto"/>
            <w:noWrap/>
            <w:vAlign w:val="center"/>
          </w:tcPr>
          <w:p w14:paraId="4422EAA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HV </w:t>
            </w:r>
          </w:p>
        </w:tc>
        <w:tc>
          <w:tcPr>
            <w:tcW w:w="1391" w:type="dxa"/>
            <w:vMerge/>
            <w:shd w:val="clear" w:color="auto" w:fill="auto"/>
            <w:noWrap/>
            <w:vAlign w:val="center"/>
          </w:tcPr>
          <w:p w14:paraId="0A911443"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38051C40" w14:textId="77777777" w:rsidTr="00310B47">
        <w:trPr>
          <w:trHeight w:val="330"/>
          <w:jc w:val="center"/>
        </w:trPr>
        <w:tc>
          <w:tcPr>
            <w:tcW w:w="1640" w:type="dxa"/>
            <w:shd w:val="clear" w:color="auto" w:fill="auto"/>
            <w:noWrap/>
            <w:vAlign w:val="bottom"/>
            <w:hideMark/>
          </w:tcPr>
          <w:p w14:paraId="2871065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0.30 -10.45 </w:t>
            </w:r>
          </w:p>
        </w:tc>
        <w:tc>
          <w:tcPr>
            <w:tcW w:w="1391" w:type="dxa"/>
            <w:shd w:val="clear" w:color="auto" w:fill="auto"/>
            <w:noWrap/>
            <w:vAlign w:val="bottom"/>
            <w:hideMark/>
          </w:tcPr>
          <w:p w14:paraId="130D3ED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53</w:t>
            </w:r>
          </w:p>
        </w:tc>
        <w:tc>
          <w:tcPr>
            <w:tcW w:w="858" w:type="dxa"/>
            <w:shd w:val="clear" w:color="auto" w:fill="auto"/>
            <w:noWrap/>
            <w:vAlign w:val="bottom"/>
            <w:hideMark/>
          </w:tcPr>
          <w:p w14:paraId="7E3105B6"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1</w:t>
            </w:r>
          </w:p>
        </w:tc>
        <w:tc>
          <w:tcPr>
            <w:tcW w:w="960" w:type="dxa"/>
            <w:shd w:val="clear" w:color="auto" w:fill="auto"/>
            <w:noWrap/>
            <w:vAlign w:val="bottom"/>
            <w:hideMark/>
          </w:tcPr>
          <w:p w14:paraId="39B5132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72AB7DC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7,9</w:t>
            </w:r>
          </w:p>
        </w:tc>
      </w:tr>
      <w:tr w:rsidR="00310B47" w:rsidRPr="00310B47" w14:paraId="03F0D6D1" w14:textId="77777777" w:rsidTr="00310B47">
        <w:trPr>
          <w:trHeight w:val="330"/>
          <w:jc w:val="center"/>
        </w:trPr>
        <w:tc>
          <w:tcPr>
            <w:tcW w:w="1640" w:type="dxa"/>
            <w:shd w:val="clear" w:color="auto" w:fill="auto"/>
            <w:noWrap/>
            <w:vAlign w:val="bottom"/>
            <w:hideMark/>
          </w:tcPr>
          <w:p w14:paraId="37199EE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45 -11.00</w:t>
            </w:r>
          </w:p>
        </w:tc>
        <w:tc>
          <w:tcPr>
            <w:tcW w:w="1391" w:type="dxa"/>
            <w:shd w:val="clear" w:color="auto" w:fill="auto"/>
            <w:noWrap/>
            <w:vAlign w:val="bottom"/>
            <w:hideMark/>
          </w:tcPr>
          <w:p w14:paraId="6CF149E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52,5</w:t>
            </w:r>
          </w:p>
        </w:tc>
        <w:tc>
          <w:tcPr>
            <w:tcW w:w="858" w:type="dxa"/>
            <w:shd w:val="clear" w:color="auto" w:fill="auto"/>
            <w:noWrap/>
            <w:vAlign w:val="bottom"/>
            <w:hideMark/>
          </w:tcPr>
          <w:p w14:paraId="7FADCC4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4</w:t>
            </w:r>
          </w:p>
        </w:tc>
        <w:tc>
          <w:tcPr>
            <w:tcW w:w="960" w:type="dxa"/>
            <w:shd w:val="clear" w:color="auto" w:fill="auto"/>
            <w:noWrap/>
            <w:vAlign w:val="bottom"/>
            <w:hideMark/>
          </w:tcPr>
          <w:p w14:paraId="4983C9F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5FE8E04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0,4</w:t>
            </w:r>
          </w:p>
        </w:tc>
      </w:tr>
      <w:tr w:rsidR="00310B47" w:rsidRPr="00310B47" w14:paraId="3F35FF03" w14:textId="77777777" w:rsidTr="00310B47">
        <w:trPr>
          <w:trHeight w:val="300"/>
          <w:jc w:val="center"/>
        </w:trPr>
        <w:tc>
          <w:tcPr>
            <w:tcW w:w="1640" w:type="dxa"/>
            <w:shd w:val="clear" w:color="auto" w:fill="auto"/>
            <w:noWrap/>
            <w:vAlign w:val="bottom"/>
            <w:hideMark/>
          </w:tcPr>
          <w:p w14:paraId="496DCD4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00 - 11.15</w:t>
            </w:r>
          </w:p>
        </w:tc>
        <w:tc>
          <w:tcPr>
            <w:tcW w:w="1391" w:type="dxa"/>
            <w:shd w:val="clear" w:color="auto" w:fill="auto"/>
            <w:noWrap/>
            <w:vAlign w:val="bottom"/>
            <w:hideMark/>
          </w:tcPr>
          <w:p w14:paraId="14698706"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66,5</w:t>
            </w:r>
          </w:p>
        </w:tc>
        <w:tc>
          <w:tcPr>
            <w:tcW w:w="858" w:type="dxa"/>
            <w:shd w:val="clear" w:color="auto" w:fill="auto"/>
            <w:noWrap/>
            <w:vAlign w:val="bottom"/>
            <w:hideMark/>
          </w:tcPr>
          <w:p w14:paraId="2F6D9D5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6</w:t>
            </w:r>
          </w:p>
        </w:tc>
        <w:tc>
          <w:tcPr>
            <w:tcW w:w="960" w:type="dxa"/>
            <w:shd w:val="clear" w:color="auto" w:fill="auto"/>
            <w:noWrap/>
            <w:vAlign w:val="bottom"/>
            <w:hideMark/>
          </w:tcPr>
          <w:p w14:paraId="1B38DF6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6FDE537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23,8</w:t>
            </w:r>
          </w:p>
        </w:tc>
      </w:tr>
      <w:tr w:rsidR="00310B47" w:rsidRPr="00310B47" w14:paraId="404BB9EE" w14:textId="77777777" w:rsidTr="00310B47">
        <w:trPr>
          <w:trHeight w:val="300"/>
          <w:jc w:val="center"/>
        </w:trPr>
        <w:tc>
          <w:tcPr>
            <w:tcW w:w="1640" w:type="dxa"/>
            <w:shd w:val="clear" w:color="auto" w:fill="auto"/>
            <w:noWrap/>
            <w:vAlign w:val="bottom"/>
            <w:hideMark/>
          </w:tcPr>
          <w:p w14:paraId="1584E1D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15 - 11.30</w:t>
            </w:r>
          </w:p>
        </w:tc>
        <w:tc>
          <w:tcPr>
            <w:tcW w:w="1391" w:type="dxa"/>
            <w:shd w:val="clear" w:color="auto" w:fill="auto"/>
            <w:noWrap/>
            <w:vAlign w:val="bottom"/>
            <w:hideMark/>
          </w:tcPr>
          <w:p w14:paraId="25D8E77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57,5</w:t>
            </w:r>
          </w:p>
        </w:tc>
        <w:tc>
          <w:tcPr>
            <w:tcW w:w="858" w:type="dxa"/>
            <w:shd w:val="clear" w:color="auto" w:fill="auto"/>
            <w:noWrap/>
            <w:vAlign w:val="bottom"/>
            <w:hideMark/>
          </w:tcPr>
          <w:p w14:paraId="0D33E14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6</w:t>
            </w:r>
          </w:p>
        </w:tc>
        <w:tc>
          <w:tcPr>
            <w:tcW w:w="960" w:type="dxa"/>
            <w:shd w:val="clear" w:color="auto" w:fill="auto"/>
            <w:noWrap/>
            <w:vAlign w:val="bottom"/>
            <w:hideMark/>
          </w:tcPr>
          <w:p w14:paraId="1A56F522"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1506C8A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4,8</w:t>
            </w:r>
          </w:p>
        </w:tc>
      </w:tr>
      <w:tr w:rsidR="00310B47" w:rsidRPr="00310B47" w14:paraId="1F4C52D9" w14:textId="77777777" w:rsidTr="00310B47">
        <w:trPr>
          <w:trHeight w:val="300"/>
          <w:jc w:val="center"/>
        </w:trPr>
        <w:tc>
          <w:tcPr>
            <w:tcW w:w="1640" w:type="dxa"/>
            <w:shd w:val="clear" w:color="auto" w:fill="auto"/>
            <w:noWrap/>
            <w:vAlign w:val="bottom"/>
            <w:hideMark/>
          </w:tcPr>
          <w:p w14:paraId="3428B97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30 - 11.45</w:t>
            </w:r>
          </w:p>
        </w:tc>
        <w:tc>
          <w:tcPr>
            <w:tcW w:w="1391" w:type="dxa"/>
            <w:shd w:val="clear" w:color="auto" w:fill="auto"/>
            <w:noWrap/>
            <w:vAlign w:val="bottom"/>
            <w:hideMark/>
          </w:tcPr>
          <w:p w14:paraId="195F506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56</w:t>
            </w:r>
          </w:p>
        </w:tc>
        <w:tc>
          <w:tcPr>
            <w:tcW w:w="858" w:type="dxa"/>
            <w:shd w:val="clear" w:color="auto" w:fill="auto"/>
            <w:noWrap/>
            <w:vAlign w:val="bottom"/>
            <w:hideMark/>
          </w:tcPr>
          <w:p w14:paraId="789BB71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2</w:t>
            </w:r>
          </w:p>
        </w:tc>
        <w:tc>
          <w:tcPr>
            <w:tcW w:w="960" w:type="dxa"/>
            <w:shd w:val="clear" w:color="auto" w:fill="auto"/>
            <w:noWrap/>
            <w:vAlign w:val="bottom"/>
            <w:hideMark/>
          </w:tcPr>
          <w:p w14:paraId="08CCA28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2D83407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9,3</w:t>
            </w:r>
          </w:p>
        </w:tc>
      </w:tr>
      <w:tr w:rsidR="00310B47" w:rsidRPr="00310B47" w14:paraId="58EDFEF6" w14:textId="77777777" w:rsidTr="00310B47">
        <w:trPr>
          <w:trHeight w:val="300"/>
          <w:jc w:val="center"/>
        </w:trPr>
        <w:tc>
          <w:tcPr>
            <w:tcW w:w="1640" w:type="dxa"/>
            <w:shd w:val="clear" w:color="auto" w:fill="auto"/>
            <w:noWrap/>
            <w:vAlign w:val="bottom"/>
            <w:hideMark/>
          </w:tcPr>
          <w:p w14:paraId="4E1304D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1.45 - 12.00 </w:t>
            </w:r>
          </w:p>
        </w:tc>
        <w:tc>
          <w:tcPr>
            <w:tcW w:w="1391" w:type="dxa"/>
            <w:shd w:val="clear" w:color="auto" w:fill="auto"/>
            <w:noWrap/>
            <w:vAlign w:val="bottom"/>
            <w:hideMark/>
          </w:tcPr>
          <w:p w14:paraId="4AAE1DF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57</w:t>
            </w:r>
          </w:p>
        </w:tc>
        <w:tc>
          <w:tcPr>
            <w:tcW w:w="858" w:type="dxa"/>
            <w:shd w:val="clear" w:color="auto" w:fill="auto"/>
            <w:noWrap/>
            <w:vAlign w:val="bottom"/>
            <w:hideMark/>
          </w:tcPr>
          <w:p w14:paraId="14C0C03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3</w:t>
            </w:r>
          </w:p>
        </w:tc>
        <w:tc>
          <w:tcPr>
            <w:tcW w:w="960" w:type="dxa"/>
            <w:shd w:val="clear" w:color="auto" w:fill="auto"/>
            <w:noWrap/>
            <w:vAlign w:val="bottom"/>
            <w:hideMark/>
          </w:tcPr>
          <w:p w14:paraId="4199A60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3E8394B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0</w:t>
            </w:r>
          </w:p>
        </w:tc>
      </w:tr>
      <w:tr w:rsidR="00310B47" w:rsidRPr="00310B47" w14:paraId="6B9C628E" w14:textId="77777777" w:rsidTr="00310B47">
        <w:trPr>
          <w:trHeight w:val="300"/>
          <w:jc w:val="center"/>
        </w:trPr>
        <w:tc>
          <w:tcPr>
            <w:tcW w:w="1640" w:type="dxa"/>
            <w:shd w:val="clear" w:color="auto" w:fill="auto"/>
            <w:noWrap/>
            <w:vAlign w:val="bottom"/>
            <w:hideMark/>
          </w:tcPr>
          <w:p w14:paraId="3D5AF73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00 - 12.15</w:t>
            </w:r>
          </w:p>
        </w:tc>
        <w:tc>
          <w:tcPr>
            <w:tcW w:w="1391" w:type="dxa"/>
            <w:shd w:val="clear" w:color="auto" w:fill="auto"/>
            <w:noWrap/>
            <w:vAlign w:val="bottom"/>
            <w:hideMark/>
          </w:tcPr>
          <w:p w14:paraId="65CAB64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84,5</w:t>
            </w:r>
          </w:p>
        </w:tc>
        <w:tc>
          <w:tcPr>
            <w:tcW w:w="858" w:type="dxa"/>
            <w:shd w:val="clear" w:color="auto" w:fill="auto"/>
            <w:noWrap/>
            <w:vAlign w:val="bottom"/>
            <w:hideMark/>
          </w:tcPr>
          <w:p w14:paraId="2CBF653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5</w:t>
            </w:r>
          </w:p>
        </w:tc>
        <w:tc>
          <w:tcPr>
            <w:tcW w:w="960" w:type="dxa"/>
            <w:shd w:val="clear" w:color="auto" w:fill="auto"/>
            <w:noWrap/>
            <w:vAlign w:val="bottom"/>
            <w:hideMark/>
          </w:tcPr>
          <w:p w14:paraId="459B856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7A5A0C7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0,8</w:t>
            </w:r>
          </w:p>
        </w:tc>
      </w:tr>
      <w:tr w:rsidR="00310B47" w:rsidRPr="00310B47" w14:paraId="2DA5DEAF" w14:textId="77777777" w:rsidTr="00310B47">
        <w:trPr>
          <w:trHeight w:val="300"/>
          <w:jc w:val="center"/>
        </w:trPr>
        <w:tc>
          <w:tcPr>
            <w:tcW w:w="1640" w:type="dxa"/>
            <w:shd w:val="clear" w:color="auto" w:fill="auto"/>
            <w:noWrap/>
            <w:vAlign w:val="bottom"/>
            <w:hideMark/>
          </w:tcPr>
          <w:p w14:paraId="697DC63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2. 15 -12.30 </w:t>
            </w:r>
          </w:p>
        </w:tc>
        <w:tc>
          <w:tcPr>
            <w:tcW w:w="1391" w:type="dxa"/>
            <w:shd w:val="clear" w:color="auto" w:fill="auto"/>
            <w:noWrap/>
            <w:vAlign w:val="bottom"/>
            <w:hideMark/>
          </w:tcPr>
          <w:p w14:paraId="192A03B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62,5</w:t>
            </w:r>
          </w:p>
        </w:tc>
        <w:tc>
          <w:tcPr>
            <w:tcW w:w="858" w:type="dxa"/>
            <w:shd w:val="clear" w:color="auto" w:fill="auto"/>
            <w:noWrap/>
            <w:vAlign w:val="bottom"/>
            <w:hideMark/>
          </w:tcPr>
          <w:p w14:paraId="7BDD9E9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7</w:t>
            </w:r>
          </w:p>
        </w:tc>
        <w:tc>
          <w:tcPr>
            <w:tcW w:w="960" w:type="dxa"/>
            <w:shd w:val="clear" w:color="auto" w:fill="auto"/>
            <w:noWrap/>
            <w:vAlign w:val="bottom"/>
            <w:hideMark/>
          </w:tcPr>
          <w:p w14:paraId="001993D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7048A31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9,5</w:t>
            </w:r>
          </w:p>
        </w:tc>
      </w:tr>
      <w:tr w:rsidR="00310B47" w:rsidRPr="00310B47" w14:paraId="30081702" w14:textId="77777777" w:rsidTr="00310B47">
        <w:trPr>
          <w:trHeight w:val="300"/>
          <w:jc w:val="center"/>
        </w:trPr>
        <w:tc>
          <w:tcPr>
            <w:tcW w:w="1640" w:type="dxa"/>
            <w:shd w:val="clear" w:color="auto" w:fill="auto"/>
            <w:noWrap/>
            <w:vAlign w:val="bottom"/>
            <w:hideMark/>
          </w:tcPr>
          <w:p w14:paraId="4F5CB6B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30 - 12.45</w:t>
            </w:r>
          </w:p>
        </w:tc>
        <w:tc>
          <w:tcPr>
            <w:tcW w:w="1391" w:type="dxa"/>
            <w:shd w:val="clear" w:color="auto" w:fill="auto"/>
            <w:noWrap/>
            <w:vAlign w:val="bottom"/>
            <w:hideMark/>
          </w:tcPr>
          <w:p w14:paraId="32DA6DD6"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78,5</w:t>
            </w:r>
          </w:p>
        </w:tc>
        <w:tc>
          <w:tcPr>
            <w:tcW w:w="858" w:type="dxa"/>
            <w:shd w:val="clear" w:color="auto" w:fill="auto"/>
            <w:noWrap/>
            <w:vAlign w:val="bottom"/>
            <w:hideMark/>
          </w:tcPr>
          <w:p w14:paraId="00B47F0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6</w:t>
            </w:r>
          </w:p>
        </w:tc>
        <w:tc>
          <w:tcPr>
            <w:tcW w:w="960" w:type="dxa"/>
            <w:shd w:val="clear" w:color="auto" w:fill="auto"/>
            <w:noWrap/>
            <w:vAlign w:val="bottom"/>
            <w:hideMark/>
          </w:tcPr>
          <w:p w14:paraId="277A635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1D430AF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25,8</w:t>
            </w:r>
          </w:p>
        </w:tc>
      </w:tr>
      <w:tr w:rsidR="00310B47" w:rsidRPr="00310B47" w14:paraId="31E47DDC" w14:textId="77777777" w:rsidTr="00310B47">
        <w:trPr>
          <w:trHeight w:val="300"/>
          <w:jc w:val="center"/>
        </w:trPr>
        <w:tc>
          <w:tcPr>
            <w:tcW w:w="1640" w:type="dxa"/>
            <w:shd w:val="clear" w:color="auto" w:fill="auto"/>
            <w:noWrap/>
            <w:vAlign w:val="bottom"/>
            <w:hideMark/>
          </w:tcPr>
          <w:p w14:paraId="41677A2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45 - 13.00</w:t>
            </w:r>
          </w:p>
        </w:tc>
        <w:tc>
          <w:tcPr>
            <w:tcW w:w="1391" w:type="dxa"/>
            <w:shd w:val="clear" w:color="auto" w:fill="auto"/>
            <w:noWrap/>
            <w:vAlign w:val="bottom"/>
            <w:hideMark/>
          </w:tcPr>
          <w:p w14:paraId="39C74616"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84,5</w:t>
            </w:r>
          </w:p>
        </w:tc>
        <w:tc>
          <w:tcPr>
            <w:tcW w:w="858" w:type="dxa"/>
            <w:shd w:val="clear" w:color="auto" w:fill="auto"/>
            <w:noWrap/>
            <w:vAlign w:val="bottom"/>
            <w:hideMark/>
          </w:tcPr>
          <w:p w14:paraId="2CD8967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5</w:t>
            </w:r>
          </w:p>
        </w:tc>
        <w:tc>
          <w:tcPr>
            <w:tcW w:w="960" w:type="dxa"/>
            <w:shd w:val="clear" w:color="auto" w:fill="auto"/>
            <w:noWrap/>
            <w:vAlign w:val="bottom"/>
            <w:hideMark/>
          </w:tcPr>
          <w:p w14:paraId="0C10BF8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79905A4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0,8</w:t>
            </w:r>
          </w:p>
        </w:tc>
      </w:tr>
      <w:tr w:rsidR="00310B47" w:rsidRPr="00310B47" w14:paraId="01FF333B" w14:textId="77777777" w:rsidTr="00310B47">
        <w:trPr>
          <w:trHeight w:val="300"/>
          <w:jc w:val="center"/>
        </w:trPr>
        <w:tc>
          <w:tcPr>
            <w:tcW w:w="1640" w:type="dxa"/>
            <w:shd w:val="clear" w:color="auto" w:fill="auto"/>
            <w:noWrap/>
            <w:vAlign w:val="bottom"/>
            <w:hideMark/>
          </w:tcPr>
          <w:p w14:paraId="25BD249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00 - 13.15</w:t>
            </w:r>
          </w:p>
        </w:tc>
        <w:tc>
          <w:tcPr>
            <w:tcW w:w="1391" w:type="dxa"/>
            <w:shd w:val="clear" w:color="auto" w:fill="auto"/>
            <w:noWrap/>
            <w:vAlign w:val="bottom"/>
            <w:hideMark/>
          </w:tcPr>
          <w:p w14:paraId="643142C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62,5</w:t>
            </w:r>
          </w:p>
        </w:tc>
        <w:tc>
          <w:tcPr>
            <w:tcW w:w="858" w:type="dxa"/>
            <w:shd w:val="clear" w:color="auto" w:fill="auto"/>
            <w:noWrap/>
            <w:vAlign w:val="bottom"/>
            <w:hideMark/>
          </w:tcPr>
          <w:p w14:paraId="50DC375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2</w:t>
            </w:r>
          </w:p>
        </w:tc>
        <w:tc>
          <w:tcPr>
            <w:tcW w:w="960" w:type="dxa"/>
            <w:shd w:val="clear" w:color="auto" w:fill="auto"/>
            <w:noWrap/>
            <w:vAlign w:val="bottom"/>
            <w:hideMark/>
          </w:tcPr>
          <w:p w14:paraId="2B43FD6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6A5CB7A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5,8</w:t>
            </w:r>
          </w:p>
        </w:tc>
      </w:tr>
      <w:tr w:rsidR="00310B47" w:rsidRPr="00310B47" w14:paraId="4D6EC2DF" w14:textId="77777777" w:rsidTr="00310B47">
        <w:trPr>
          <w:trHeight w:val="300"/>
          <w:jc w:val="center"/>
        </w:trPr>
        <w:tc>
          <w:tcPr>
            <w:tcW w:w="1640" w:type="dxa"/>
            <w:shd w:val="clear" w:color="auto" w:fill="auto"/>
            <w:noWrap/>
            <w:vAlign w:val="bottom"/>
            <w:hideMark/>
          </w:tcPr>
          <w:p w14:paraId="365D079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15 - 13.30</w:t>
            </w:r>
          </w:p>
        </w:tc>
        <w:tc>
          <w:tcPr>
            <w:tcW w:w="1391" w:type="dxa"/>
            <w:shd w:val="clear" w:color="auto" w:fill="auto"/>
            <w:noWrap/>
            <w:vAlign w:val="bottom"/>
            <w:hideMark/>
          </w:tcPr>
          <w:p w14:paraId="29F83B2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82</w:t>
            </w:r>
          </w:p>
        </w:tc>
        <w:tc>
          <w:tcPr>
            <w:tcW w:w="858" w:type="dxa"/>
            <w:shd w:val="clear" w:color="auto" w:fill="auto"/>
            <w:noWrap/>
            <w:vAlign w:val="bottom"/>
            <w:hideMark/>
          </w:tcPr>
          <w:p w14:paraId="3302A3E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0</w:t>
            </w:r>
          </w:p>
        </w:tc>
        <w:tc>
          <w:tcPr>
            <w:tcW w:w="960" w:type="dxa"/>
            <w:shd w:val="clear" w:color="auto" w:fill="auto"/>
            <w:noWrap/>
            <w:vAlign w:val="bottom"/>
            <w:hideMark/>
          </w:tcPr>
          <w:p w14:paraId="0756D97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29E1906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23,3</w:t>
            </w:r>
          </w:p>
        </w:tc>
      </w:tr>
      <w:tr w:rsidR="00310B47" w:rsidRPr="00310B47" w14:paraId="2D4C0532" w14:textId="77777777" w:rsidTr="00310B47">
        <w:trPr>
          <w:trHeight w:val="300"/>
          <w:jc w:val="center"/>
        </w:trPr>
        <w:tc>
          <w:tcPr>
            <w:tcW w:w="1640" w:type="dxa"/>
            <w:shd w:val="clear" w:color="auto" w:fill="auto"/>
            <w:noWrap/>
            <w:vAlign w:val="bottom"/>
            <w:hideMark/>
          </w:tcPr>
          <w:p w14:paraId="2D36C8F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30 - 13.45</w:t>
            </w:r>
          </w:p>
        </w:tc>
        <w:tc>
          <w:tcPr>
            <w:tcW w:w="1391" w:type="dxa"/>
            <w:shd w:val="clear" w:color="auto" w:fill="auto"/>
            <w:noWrap/>
            <w:vAlign w:val="bottom"/>
            <w:hideMark/>
          </w:tcPr>
          <w:p w14:paraId="29C8916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66,5</w:t>
            </w:r>
          </w:p>
        </w:tc>
        <w:tc>
          <w:tcPr>
            <w:tcW w:w="858" w:type="dxa"/>
            <w:shd w:val="clear" w:color="auto" w:fill="auto"/>
            <w:noWrap/>
            <w:vAlign w:val="bottom"/>
            <w:hideMark/>
          </w:tcPr>
          <w:p w14:paraId="0E7F2F4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4</w:t>
            </w:r>
          </w:p>
        </w:tc>
        <w:tc>
          <w:tcPr>
            <w:tcW w:w="960" w:type="dxa"/>
            <w:shd w:val="clear" w:color="auto" w:fill="auto"/>
            <w:noWrap/>
            <w:vAlign w:val="bottom"/>
            <w:hideMark/>
          </w:tcPr>
          <w:p w14:paraId="4045913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47E1677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13,1</w:t>
            </w:r>
          </w:p>
        </w:tc>
      </w:tr>
      <w:tr w:rsidR="00310B47" w:rsidRPr="00310B47" w14:paraId="350C98B1" w14:textId="77777777" w:rsidTr="00310B47">
        <w:trPr>
          <w:trHeight w:val="300"/>
          <w:jc w:val="center"/>
        </w:trPr>
        <w:tc>
          <w:tcPr>
            <w:tcW w:w="1640" w:type="dxa"/>
            <w:shd w:val="clear" w:color="auto" w:fill="auto"/>
            <w:noWrap/>
            <w:vAlign w:val="bottom"/>
            <w:hideMark/>
          </w:tcPr>
          <w:p w14:paraId="5870206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45 - 14.00</w:t>
            </w:r>
          </w:p>
        </w:tc>
        <w:tc>
          <w:tcPr>
            <w:tcW w:w="1391" w:type="dxa"/>
            <w:shd w:val="clear" w:color="auto" w:fill="auto"/>
            <w:noWrap/>
            <w:vAlign w:val="bottom"/>
            <w:hideMark/>
          </w:tcPr>
          <w:p w14:paraId="60974BE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84,5</w:t>
            </w:r>
          </w:p>
        </w:tc>
        <w:tc>
          <w:tcPr>
            <w:tcW w:w="858" w:type="dxa"/>
            <w:shd w:val="clear" w:color="auto" w:fill="auto"/>
            <w:noWrap/>
            <w:vAlign w:val="bottom"/>
            <w:hideMark/>
          </w:tcPr>
          <w:p w14:paraId="2747EA3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6</w:t>
            </w:r>
          </w:p>
        </w:tc>
        <w:tc>
          <w:tcPr>
            <w:tcW w:w="960" w:type="dxa"/>
            <w:shd w:val="clear" w:color="auto" w:fill="auto"/>
            <w:noWrap/>
            <w:vAlign w:val="bottom"/>
            <w:hideMark/>
          </w:tcPr>
          <w:p w14:paraId="0CF1C94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32C4701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3,1</w:t>
            </w:r>
          </w:p>
        </w:tc>
      </w:tr>
      <w:tr w:rsidR="00310B47" w:rsidRPr="00310B47" w14:paraId="49557C02" w14:textId="77777777" w:rsidTr="00310B47">
        <w:trPr>
          <w:trHeight w:val="300"/>
          <w:jc w:val="center"/>
        </w:trPr>
        <w:tc>
          <w:tcPr>
            <w:tcW w:w="1640" w:type="dxa"/>
            <w:shd w:val="clear" w:color="auto" w:fill="auto"/>
            <w:noWrap/>
            <w:vAlign w:val="bottom"/>
            <w:hideMark/>
          </w:tcPr>
          <w:p w14:paraId="3F4A879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00 - 14.15</w:t>
            </w:r>
          </w:p>
        </w:tc>
        <w:tc>
          <w:tcPr>
            <w:tcW w:w="1391" w:type="dxa"/>
            <w:shd w:val="clear" w:color="auto" w:fill="auto"/>
            <w:noWrap/>
            <w:vAlign w:val="bottom"/>
            <w:hideMark/>
          </w:tcPr>
          <w:p w14:paraId="29402B5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73,5</w:t>
            </w:r>
          </w:p>
        </w:tc>
        <w:tc>
          <w:tcPr>
            <w:tcW w:w="858" w:type="dxa"/>
            <w:shd w:val="clear" w:color="auto" w:fill="auto"/>
            <w:noWrap/>
            <w:vAlign w:val="bottom"/>
            <w:hideMark/>
          </w:tcPr>
          <w:p w14:paraId="1DCB2B4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5</w:t>
            </w:r>
          </w:p>
        </w:tc>
        <w:tc>
          <w:tcPr>
            <w:tcW w:w="960" w:type="dxa"/>
            <w:shd w:val="clear" w:color="auto" w:fill="auto"/>
            <w:noWrap/>
            <w:vAlign w:val="bottom"/>
            <w:hideMark/>
          </w:tcPr>
          <w:p w14:paraId="1649177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2</w:t>
            </w:r>
          </w:p>
        </w:tc>
        <w:tc>
          <w:tcPr>
            <w:tcW w:w="1391" w:type="dxa"/>
            <w:shd w:val="clear" w:color="auto" w:fill="auto"/>
            <w:noWrap/>
            <w:vAlign w:val="bottom"/>
            <w:hideMark/>
          </w:tcPr>
          <w:p w14:paraId="0D17138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23,7</w:t>
            </w:r>
          </w:p>
        </w:tc>
      </w:tr>
      <w:tr w:rsidR="00310B47" w:rsidRPr="00310B47" w14:paraId="7E1919A3" w14:textId="77777777" w:rsidTr="00310B47">
        <w:trPr>
          <w:trHeight w:val="300"/>
          <w:jc w:val="center"/>
        </w:trPr>
        <w:tc>
          <w:tcPr>
            <w:tcW w:w="1640" w:type="dxa"/>
            <w:shd w:val="clear" w:color="auto" w:fill="auto"/>
            <w:noWrap/>
            <w:vAlign w:val="bottom"/>
            <w:hideMark/>
          </w:tcPr>
          <w:p w14:paraId="6F8341A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15 - 14.30</w:t>
            </w:r>
          </w:p>
        </w:tc>
        <w:tc>
          <w:tcPr>
            <w:tcW w:w="1391" w:type="dxa"/>
            <w:shd w:val="clear" w:color="auto" w:fill="auto"/>
            <w:noWrap/>
            <w:vAlign w:val="bottom"/>
            <w:hideMark/>
          </w:tcPr>
          <w:p w14:paraId="19797C5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60,5</w:t>
            </w:r>
          </w:p>
        </w:tc>
        <w:tc>
          <w:tcPr>
            <w:tcW w:w="858" w:type="dxa"/>
            <w:shd w:val="clear" w:color="auto" w:fill="auto"/>
            <w:noWrap/>
            <w:vAlign w:val="bottom"/>
            <w:hideMark/>
          </w:tcPr>
          <w:p w14:paraId="64A471D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7</w:t>
            </w:r>
          </w:p>
        </w:tc>
        <w:tc>
          <w:tcPr>
            <w:tcW w:w="960" w:type="dxa"/>
            <w:shd w:val="clear" w:color="auto" w:fill="auto"/>
            <w:noWrap/>
            <w:vAlign w:val="bottom"/>
            <w:hideMark/>
          </w:tcPr>
          <w:p w14:paraId="13AF591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2</w:t>
            </w:r>
          </w:p>
        </w:tc>
        <w:tc>
          <w:tcPr>
            <w:tcW w:w="1391" w:type="dxa"/>
            <w:shd w:val="clear" w:color="auto" w:fill="auto"/>
            <w:noWrap/>
            <w:vAlign w:val="bottom"/>
            <w:hideMark/>
          </w:tcPr>
          <w:p w14:paraId="48F8712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12,7</w:t>
            </w:r>
          </w:p>
        </w:tc>
      </w:tr>
      <w:tr w:rsidR="00310B47" w:rsidRPr="00310B47" w14:paraId="2A4E9D64" w14:textId="77777777" w:rsidTr="00310B47">
        <w:trPr>
          <w:trHeight w:val="300"/>
          <w:jc w:val="center"/>
        </w:trPr>
        <w:tc>
          <w:tcPr>
            <w:tcW w:w="1640" w:type="dxa"/>
            <w:shd w:val="clear" w:color="auto" w:fill="auto"/>
            <w:noWrap/>
            <w:vAlign w:val="bottom"/>
            <w:hideMark/>
          </w:tcPr>
          <w:p w14:paraId="23F97ED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30 - 14.45</w:t>
            </w:r>
          </w:p>
        </w:tc>
        <w:tc>
          <w:tcPr>
            <w:tcW w:w="1391" w:type="dxa"/>
            <w:shd w:val="clear" w:color="auto" w:fill="auto"/>
            <w:noWrap/>
            <w:vAlign w:val="bottom"/>
            <w:hideMark/>
          </w:tcPr>
          <w:p w14:paraId="35831AD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76</w:t>
            </w:r>
          </w:p>
        </w:tc>
        <w:tc>
          <w:tcPr>
            <w:tcW w:w="858" w:type="dxa"/>
            <w:shd w:val="clear" w:color="auto" w:fill="auto"/>
            <w:noWrap/>
            <w:vAlign w:val="bottom"/>
            <w:hideMark/>
          </w:tcPr>
          <w:p w14:paraId="01A8F702"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0</w:t>
            </w:r>
          </w:p>
        </w:tc>
        <w:tc>
          <w:tcPr>
            <w:tcW w:w="960" w:type="dxa"/>
            <w:shd w:val="clear" w:color="auto" w:fill="auto"/>
            <w:noWrap/>
            <w:vAlign w:val="bottom"/>
            <w:hideMark/>
          </w:tcPr>
          <w:p w14:paraId="4A18BFD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3284C38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19,9</w:t>
            </w:r>
          </w:p>
        </w:tc>
      </w:tr>
      <w:tr w:rsidR="00310B47" w:rsidRPr="00310B47" w14:paraId="2ACD491E" w14:textId="77777777" w:rsidTr="00310B47">
        <w:trPr>
          <w:trHeight w:val="300"/>
          <w:jc w:val="center"/>
        </w:trPr>
        <w:tc>
          <w:tcPr>
            <w:tcW w:w="1640" w:type="dxa"/>
            <w:shd w:val="clear" w:color="auto" w:fill="auto"/>
            <w:noWrap/>
            <w:vAlign w:val="bottom"/>
            <w:hideMark/>
          </w:tcPr>
          <w:p w14:paraId="24F8BC6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45 - 15.00</w:t>
            </w:r>
          </w:p>
        </w:tc>
        <w:tc>
          <w:tcPr>
            <w:tcW w:w="1391" w:type="dxa"/>
            <w:shd w:val="clear" w:color="auto" w:fill="auto"/>
            <w:noWrap/>
            <w:vAlign w:val="bottom"/>
            <w:hideMark/>
          </w:tcPr>
          <w:p w14:paraId="7560824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00</w:t>
            </w:r>
          </w:p>
        </w:tc>
        <w:tc>
          <w:tcPr>
            <w:tcW w:w="858" w:type="dxa"/>
            <w:shd w:val="clear" w:color="auto" w:fill="auto"/>
            <w:noWrap/>
            <w:vAlign w:val="bottom"/>
            <w:hideMark/>
          </w:tcPr>
          <w:p w14:paraId="1273975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0</w:t>
            </w:r>
          </w:p>
        </w:tc>
        <w:tc>
          <w:tcPr>
            <w:tcW w:w="960" w:type="dxa"/>
            <w:shd w:val="clear" w:color="auto" w:fill="auto"/>
            <w:noWrap/>
            <w:vAlign w:val="bottom"/>
            <w:hideMark/>
          </w:tcPr>
          <w:p w14:paraId="7782D16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70A9527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43,9</w:t>
            </w:r>
          </w:p>
        </w:tc>
      </w:tr>
      <w:tr w:rsidR="00310B47" w:rsidRPr="00310B47" w14:paraId="1F225B0F" w14:textId="77777777" w:rsidTr="00310B47">
        <w:trPr>
          <w:trHeight w:val="300"/>
          <w:jc w:val="center"/>
        </w:trPr>
        <w:tc>
          <w:tcPr>
            <w:tcW w:w="1640" w:type="dxa"/>
            <w:shd w:val="clear" w:color="auto" w:fill="auto"/>
            <w:noWrap/>
            <w:vAlign w:val="bottom"/>
            <w:hideMark/>
          </w:tcPr>
          <w:p w14:paraId="207ACC0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00 - 15.15</w:t>
            </w:r>
          </w:p>
        </w:tc>
        <w:tc>
          <w:tcPr>
            <w:tcW w:w="1391" w:type="dxa"/>
            <w:shd w:val="clear" w:color="auto" w:fill="auto"/>
            <w:noWrap/>
            <w:vAlign w:val="bottom"/>
            <w:hideMark/>
          </w:tcPr>
          <w:p w14:paraId="21F30BD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11,5</w:t>
            </w:r>
          </w:p>
        </w:tc>
        <w:tc>
          <w:tcPr>
            <w:tcW w:w="858" w:type="dxa"/>
            <w:shd w:val="clear" w:color="auto" w:fill="auto"/>
            <w:noWrap/>
            <w:vAlign w:val="bottom"/>
            <w:hideMark/>
          </w:tcPr>
          <w:p w14:paraId="041A911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0</w:t>
            </w:r>
          </w:p>
        </w:tc>
        <w:tc>
          <w:tcPr>
            <w:tcW w:w="960" w:type="dxa"/>
            <w:shd w:val="clear" w:color="auto" w:fill="auto"/>
            <w:noWrap/>
            <w:vAlign w:val="bottom"/>
            <w:hideMark/>
          </w:tcPr>
          <w:p w14:paraId="0A3C487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45B3D5E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5,4</w:t>
            </w:r>
          </w:p>
        </w:tc>
      </w:tr>
      <w:tr w:rsidR="00310B47" w:rsidRPr="00310B47" w14:paraId="00FE1FCC" w14:textId="77777777" w:rsidTr="00310B47">
        <w:trPr>
          <w:trHeight w:val="300"/>
          <w:jc w:val="center"/>
        </w:trPr>
        <w:tc>
          <w:tcPr>
            <w:tcW w:w="1640" w:type="dxa"/>
            <w:shd w:val="clear" w:color="auto" w:fill="auto"/>
            <w:noWrap/>
            <w:vAlign w:val="bottom"/>
            <w:hideMark/>
          </w:tcPr>
          <w:p w14:paraId="040C1B4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15 - 15.30</w:t>
            </w:r>
          </w:p>
        </w:tc>
        <w:tc>
          <w:tcPr>
            <w:tcW w:w="1391" w:type="dxa"/>
            <w:shd w:val="clear" w:color="auto" w:fill="auto"/>
            <w:noWrap/>
            <w:vAlign w:val="bottom"/>
            <w:hideMark/>
          </w:tcPr>
          <w:p w14:paraId="5F7E470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31,5</w:t>
            </w:r>
          </w:p>
        </w:tc>
        <w:tc>
          <w:tcPr>
            <w:tcW w:w="858" w:type="dxa"/>
            <w:shd w:val="clear" w:color="auto" w:fill="auto"/>
            <w:noWrap/>
            <w:vAlign w:val="bottom"/>
            <w:hideMark/>
          </w:tcPr>
          <w:p w14:paraId="0A78D80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6</w:t>
            </w:r>
          </w:p>
        </w:tc>
        <w:tc>
          <w:tcPr>
            <w:tcW w:w="960" w:type="dxa"/>
            <w:shd w:val="clear" w:color="auto" w:fill="auto"/>
            <w:noWrap/>
            <w:vAlign w:val="bottom"/>
            <w:hideMark/>
          </w:tcPr>
          <w:p w14:paraId="590351C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6F6496E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81,4</w:t>
            </w:r>
          </w:p>
        </w:tc>
      </w:tr>
      <w:tr w:rsidR="00310B47" w:rsidRPr="00310B47" w14:paraId="0BF60AFD" w14:textId="77777777" w:rsidTr="00310B47">
        <w:trPr>
          <w:trHeight w:val="300"/>
          <w:jc w:val="center"/>
        </w:trPr>
        <w:tc>
          <w:tcPr>
            <w:tcW w:w="1640" w:type="dxa"/>
            <w:shd w:val="clear" w:color="auto" w:fill="auto"/>
            <w:noWrap/>
            <w:vAlign w:val="bottom"/>
            <w:hideMark/>
          </w:tcPr>
          <w:p w14:paraId="30167C9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30 - 15.45</w:t>
            </w:r>
          </w:p>
        </w:tc>
        <w:tc>
          <w:tcPr>
            <w:tcW w:w="1391" w:type="dxa"/>
            <w:shd w:val="clear" w:color="auto" w:fill="auto"/>
            <w:noWrap/>
            <w:vAlign w:val="bottom"/>
            <w:hideMark/>
          </w:tcPr>
          <w:p w14:paraId="69B6C8D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44</w:t>
            </w:r>
          </w:p>
        </w:tc>
        <w:tc>
          <w:tcPr>
            <w:tcW w:w="858" w:type="dxa"/>
            <w:shd w:val="clear" w:color="auto" w:fill="auto"/>
            <w:noWrap/>
            <w:vAlign w:val="bottom"/>
            <w:hideMark/>
          </w:tcPr>
          <w:p w14:paraId="244465A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3</w:t>
            </w:r>
          </w:p>
        </w:tc>
        <w:tc>
          <w:tcPr>
            <w:tcW w:w="960" w:type="dxa"/>
            <w:shd w:val="clear" w:color="auto" w:fill="auto"/>
            <w:noWrap/>
            <w:vAlign w:val="bottom"/>
            <w:hideMark/>
          </w:tcPr>
          <w:p w14:paraId="6EFC324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2</w:t>
            </w:r>
          </w:p>
        </w:tc>
        <w:tc>
          <w:tcPr>
            <w:tcW w:w="1391" w:type="dxa"/>
            <w:shd w:val="clear" w:color="auto" w:fill="auto"/>
            <w:noWrap/>
            <w:vAlign w:val="bottom"/>
            <w:hideMark/>
          </w:tcPr>
          <w:p w14:paraId="5C217E4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2,2</w:t>
            </w:r>
          </w:p>
        </w:tc>
      </w:tr>
      <w:tr w:rsidR="00310B47" w:rsidRPr="00310B47" w14:paraId="367496CC" w14:textId="77777777" w:rsidTr="00310B47">
        <w:trPr>
          <w:trHeight w:val="300"/>
          <w:jc w:val="center"/>
        </w:trPr>
        <w:tc>
          <w:tcPr>
            <w:tcW w:w="1640" w:type="dxa"/>
            <w:shd w:val="clear" w:color="auto" w:fill="auto"/>
            <w:noWrap/>
            <w:vAlign w:val="bottom"/>
            <w:hideMark/>
          </w:tcPr>
          <w:p w14:paraId="7910514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45 - 16.00</w:t>
            </w:r>
          </w:p>
        </w:tc>
        <w:tc>
          <w:tcPr>
            <w:tcW w:w="1391" w:type="dxa"/>
            <w:shd w:val="clear" w:color="auto" w:fill="auto"/>
            <w:noWrap/>
            <w:vAlign w:val="bottom"/>
            <w:hideMark/>
          </w:tcPr>
          <w:p w14:paraId="020B8BB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50</w:t>
            </w:r>
          </w:p>
        </w:tc>
        <w:tc>
          <w:tcPr>
            <w:tcW w:w="858" w:type="dxa"/>
            <w:shd w:val="clear" w:color="auto" w:fill="auto"/>
            <w:noWrap/>
            <w:vAlign w:val="bottom"/>
            <w:hideMark/>
          </w:tcPr>
          <w:p w14:paraId="0FFC448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9</w:t>
            </w:r>
          </w:p>
        </w:tc>
        <w:tc>
          <w:tcPr>
            <w:tcW w:w="960" w:type="dxa"/>
            <w:shd w:val="clear" w:color="auto" w:fill="auto"/>
            <w:noWrap/>
            <w:vAlign w:val="bottom"/>
            <w:hideMark/>
          </w:tcPr>
          <w:p w14:paraId="5BDE90D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5</w:t>
            </w:r>
          </w:p>
        </w:tc>
        <w:tc>
          <w:tcPr>
            <w:tcW w:w="1391" w:type="dxa"/>
            <w:shd w:val="clear" w:color="auto" w:fill="auto"/>
            <w:noWrap/>
            <w:vAlign w:val="bottom"/>
            <w:hideMark/>
          </w:tcPr>
          <w:p w14:paraId="0468759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05,5</w:t>
            </w:r>
          </w:p>
        </w:tc>
      </w:tr>
      <w:tr w:rsidR="00310B47" w:rsidRPr="00310B47" w14:paraId="0EEDDC3B" w14:textId="77777777" w:rsidTr="00310B47">
        <w:trPr>
          <w:trHeight w:val="300"/>
          <w:jc w:val="center"/>
        </w:trPr>
        <w:tc>
          <w:tcPr>
            <w:tcW w:w="1640" w:type="dxa"/>
            <w:shd w:val="clear" w:color="auto" w:fill="auto"/>
            <w:noWrap/>
            <w:vAlign w:val="bottom"/>
            <w:hideMark/>
          </w:tcPr>
          <w:p w14:paraId="31C9E1A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00 - 16.15</w:t>
            </w:r>
          </w:p>
        </w:tc>
        <w:tc>
          <w:tcPr>
            <w:tcW w:w="1391" w:type="dxa"/>
            <w:shd w:val="clear" w:color="auto" w:fill="auto"/>
            <w:noWrap/>
            <w:vAlign w:val="bottom"/>
            <w:hideMark/>
          </w:tcPr>
          <w:p w14:paraId="28E1CF4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34</w:t>
            </w:r>
          </w:p>
        </w:tc>
        <w:tc>
          <w:tcPr>
            <w:tcW w:w="858" w:type="dxa"/>
            <w:shd w:val="clear" w:color="auto" w:fill="auto"/>
            <w:noWrap/>
            <w:vAlign w:val="bottom"/>
            <w:hideMark/>
          </w:tcPr>
          <w:p w14:paraId="79DAB9C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6</w:t>
            </w:r>
          </w:p>
        </w:tc>
        <w:tc>
          <w:tcPr>
            <w:tcW w:w="960" w:type="dxa"/>
            <w:shd w:val="clear" w:color="auto" w:fill="auto"/>
            <w:noWrap/>
            <w:vAlign w:val="bottom"/>
            <w:hideMark/>
          </w:tcPr>
          <w:p w14:paraId="5716DED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8</w:t>
            </w:r>
          </w:p>
        </w:tc>
        <w:tc>
          <w:tcPr>
            <w:tcW w:w="1391" w:type="dxa"/>
            <w:shd w:val="clear" w:color="auto" w:fill="auto"/>
            <w:noWrap/>
            <w:vAlign w:val="bottom"/>
            <w:hideMark/>
          </w:tcPr>
          <w:p w14:paraId="236FB13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7,8</w:t>
            </w:r>
          </w:p>
        </w:tc>
      </w:tr>
      <w:tr w:rsidR="00310B47" w:rsidRPr="00310B47" w14:paraId="135B272E" w14:textId="77777777" w:rsidTr="00310B47">
        <w:trPr>
          <w:trHeight w:val="300"/>
          <w:jc w:val="center"/>
        </w:trPr>
        <w:tc>
          <w:tcPr>
            <w:tcW w:w="1640" w:type="dxa"/>
            <w:shd w:val="clear" w:color="auto" w:fill="auto"/>
            <w:noWrap/>
            <w:vAlign w:val="bottom"/>
            <w:hideMark/>
          </w:tcPr>
          <w:p w14:paraId="562669B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15 - 16.30</w:t>
            </w:r>
          </w:p>
        </w:tc>
        <w:tc>
          <w:tcPr>
            <w:tcW w:w="1391" w:type="dxa"/>
            <w:shd w:val="clear" w:color="auto" w:fill="auto"/>
            <w:noWrap/>
            <w:vAlign w:val="bottom"/>
            <w:hideMark/>
          </w:tcPr>
          <w:p w14:paraId="1AB2B11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35</w:t>
            </w:r>
          </w:p>
        </w:tc>
        <w:tc>
          <w:tcPr>
            <w:tcW w:w="858" w:type="dxa"/>
            <w:shd w:val="clear" w:color="auto" w:fill="auto"/>
            <w:noWrap/>
            <w:vAlign w:val="bottom"/>
            <w:hideMark/>
          </w:tcPr>
          <w:p w14:paraId="5440220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1</w:t>
            </w:r>
          </w:p>
        </w:tc>
        <w:tc>
          <w:tcPr>
            <w:tcW w:w="960" w:type="dxa"/>
            <w:shd w:val="clear" w:color="auto" w:fill="auto"/>
            <w:noWrap/>
            <w:vAlign w:val="bottom"/>
            <w:hideMark/>
          </w:tcPr>
          <w:p w14:paraId="3B67727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5</w:t>
            </w:r>
          </w:p>
        </w:tc>
        <w:tc>
          <w:tcPr>
            <w:tcW w:w="1391" w:type="dxa"/>
            <w:shd w:val="clear" w:color="auto" w:fill="auto"/>
            <w:noWrap/>
            <w:vAlign w:val="bottom"/>
            <w:hideMark/>
          </w:tcPr>
          <w:p w14:paraId="0A9F10F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2,5</w:t>
            </w:r>
          </w:p>
        </w:tc>
      </w:tr>
      <w:tr w:rsidR="00310B47" w:rsidRPr="00310B47" w14:paraId="00634015" w14:textId="77777777" w:rsidTr="00310B47">
        <w:trPr>
          <w:trHeight w:val="300"/>
          <w:jc w:val="center"/>
        </w:trPr>
        <w:tc>
          <w:tcPr>
            <w:tcW w:w="1640" w:type="dxa"/>
            <w:shd w:val="clear" w:color="auto" w:fill="auto"/>
            <w:noWrap/>
            <w:vAlign w:val="bottom"/>
            <w:hideMark/>
          </w:tcPr>
          <w:p w14:paraId="2AFAD9D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30 - 16.45</w:t>
            </w:r>
          </w:p>
        </w:tc>
        <w:tc>
          <w:tcPr>
            <w:tcW w:w="1391" w:type="dxa"/>
            <w:shd w:val="clear" w:color="auto" w:fill="auto"/>
            <w:noWrap/>
            <w:vAlign w:val="bottom"/>
            <w:hideMark/>
          </w:tcPr>
          <w:p w14:paraId="7482F30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38,5</w:t>
            </w:r>
          </w:p>
        </w:tc>
        <w:tc>
          <w:tcPr>
            <w:tcW w:w="858" w:type="dxa"/>
            <w:shd w:val="clear" w:color="auto" w:fill="auto"/>
            <w:noWrap/>
            <w:vAlign w:val="bottom"/>
            <w:hideMark/>
          </w:tcPr>
          <w:p w14:paraId="5EB3288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3</w:t>
            </w:r>
          </w:p>
        </w:tc>
        <w:tc>
          <w:tcPr>
            <w:tcW w:w="960" w:type="dxa"/>
            <w:shd w:val="clear" w:color="auto" w:fill="auto"/>
            <w:noWrap/>
            <w:vAlign w:val="bottom"/>
            <w:hideMark/>
          </w:tcPr>
          <w:p w14:paraId="1A2728D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2</w:t>
            </w:r>
          </w:p>
        </w:tc>
        <w:tc>
          <w:tcPr>
            <w:tcW w:w="1391" w:type="dxa"/>
            <w:shd w:val="clear" w:color="auto" w:fill="auto"/>
            <w:noWrap/>
            <w:vAlign w:val="bottom"/>
            <w:hideMark/>
          </w:tcPr>
          <w:p w14:paraId="6B56EA3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86,7</w:t>
            </w:r>
          </w:p>
        </w:tc>
      </w:tr>
      <w:tr w:rsidR="00310B47" w:rsidRPr="00310B47" w14:paraId="64C356BD" w14:textId="77777777" w:rsidTr="00310B47">
        <w:trPr>
          <w:trHeight w:val="300"/>
          <w:jc w:val="center"/>
        </w:trPr>
        <w:tc>
          <w:tcPr>
            <w:tcW w:w="1640" w:type="dxa"/>
            <w:shd w:val="clear" w:color="auto" w:fill="auto"/>
            <w:noWrap/>
            <w:vAlign w:val="bottom"/>
            <w:hideMark/>
          </w:tcPr>
          <w:p w14:paraId="7A9E16D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45 - 17.00</w:t>
            </w:r>
          </w:p>
        </w:tc>
        <w:tc>
          <w:tcPr>
            <w:tcW w:w="1391" w:type="dxa"/>
            <w:shd w:val="clear" w:color="auto" w:fill="auto"/>
            <w:noWrap/>
            <w:vAlign w:val="bottom"/>
            <w:hideMark/>
          </w:tcPr>
          <w:p w14:paraId="1DDFB65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39</w:t>
            </w:r>
          </w:p>
        </w:tc>
        <w:tc>
          <w:tcPr>
            <w:tcW w:w="858" w:type="dxa"/>
            <w:shd w:val="clear" w:color="auto" w:fill="auto"/>
            <w:noWrap/>
            <w:vAlign w:val="bottom"/>
            <w:hideMark/>
          </w:tcPr>
          <w:p w14:paraId="2A63D7B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6</w:t>
            </w:r>
          </w:p>
        </w:tc>
        <w:tc>
          <w:tcPr>
            <w:tcW w:w="960" w:type="dxa"/>
            <w:shd w:val="clear" w:color="auto" w:fill="auto"/>
            <w:noWrap/>
            <w:vAlign w:val="bottom"/>
            <w:hideMark/>
          </w:tcPr>
          <w:p w14:paraId="5358523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7E56D8A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88,9</w:t>
            </w:r>
          </w:p>
        </w:tc>
      </w:tr>
      <w:tr w:rsidR="00310B47" w:rsidRPr="00310B47" w14:paraId="4C481917" w14:textId="77777777" w:rsidTr="00310B47">
        <w:trPr>
          <w:trHeight w:val="300"/>
          <w:jc w:val="center"/>
        </w:trPr>
        <w:tc>
          <w:tcPr>
            <w:tcW w:w="1640" w:type="dxa"/>
            <w:shd w:val="clear" w:color="auto" w:fill="auto"/>
            <w:noWrap/>
            <w:vAlign w:val="bottom"/>
            <w:hideMark/>
          </w:tcPr>
          <w:p w14:paraId="34E36E1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00 - 17.15</w:t>
            </w:r>
          </w:p>
        </w:tc>
        <w:tc>
          <w:tcPr>
            <w:tcW w:w="1391" w:type="dxa"/>
            <w:shd w:val="clear" w:color="auto" w:fill="auto"/>
            <w:noWrap/>
            <w:vAlign w:val="bottom"/>
            <w:hideMark/>
          </w:tcPr>
          <w:p w14:paraId="14037BF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44,5</w:t>
            </w:r>
          </w:p>
        </w:tc>
        <w:tc>
          <w:tcPr>
            <w:tcW w:w="858" w:type="dxa"/>
            <w:shd w:val="clear" w:color="auto" w:fill="auto"/>
            <w:noWrap/>
            <w:vAlign w:val="bottom"/>
            <w:hideMark/>
          </w:tcPr>
          <w:p w14:paraId="64B7862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2</w:t>
            </w:r>
          </w:p>
        </w:tc>
        <w:tc>
          <w:tcPr>
            <w:tcW w:w="960" w:type="dxa"/>
            <w:shd w:val="clear" w:color="auto" w:fill="auto"/>
            <w:noWrap/>
            <w:vAlign w:val="bottom"/>
            <w:hideMark/>
          </w:tcPr>
          <w:p w14:paraId="6FA159D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1C0022E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0,4</w:t>
            </w:r>
          </w:p>
        </w:tc>
      </w:tr>
      <w:tr w:rsidR="00310B47" w:rsidRPr="00310B47" w14:paraId="4038B73C" w14:textId="77777777" w:rsidTr="00310B47">
        <w:trPr>
          <w:trHeight w:val="300"/>
          <w:jc w:val="center"/>
        </w:trPr>
        <w:tc>
          <w:tcPr>
            <w:tcW w:w="1640" w:type="dxa"/>
            <w:shd w:val="clear" w:color="auto" w:fill="auto"/>
            <w:noWrap/>
            <w:vAlign w:val="bottom"/>
            <w:hideMark/>
          </w:tcPr>
          <w:p w14:paraId="04F7560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7.15 - 17.30 </w:t>
            </w:r>
          </w:p>
        </w:tc>
        <w:tc>
          <w:tcPr>
            <w:tcW w:w="1391" w:type="dxa"/>
            <w:shd w:val="clear" w:color="auto" w:fill="auto"/>
            <w:noWrap/>
            <w:vAlign w:val="bottom"/>
            <w:hideMark/>
          </w:tcPr>
          <w:p w14:paraId="1FAC401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55</w:t>
            </w:r>
          </w:p>
        </w:tc>
        <w:tc>
          <w:tcPr>
            <w:tcW w:w="858" w:type="dxa"/>
            <w:shd w:val="clear" w:color="auto" w:fill="auto"/>
            <w:noWrap/>
            <w:vAlign w:val="bottom"/>
            <w:hideMark/>
          </w:tcPr>
          <w:p w14:paraId="2E24256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6</w:t>
            </w:r>
          </w:p>
        </w:tc>
        <w:tc>
          <w:tcPr>
            <w:tcW w:w="960" w:type="dxa"/>
            <w:shd w:val="clear" w:color="auto" w:fill="auto"/>
            <w:noWrap/>
            <w:vAlign w:val="bottom"/>
            <w:hideMark/>
          </w:tcPr>
          <w:p w14:paraId="3BBC835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4A086C8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02,3</w:t>
            </w:r>
          </w:p>
        </w:tc>
      </w:tr>
      <w:tr w:rsidR="00310B47" w:rsidRPr="00310B47" w14:paraId="1130C12E" w14:textId="77777777" w:rsidTr="00310B47">
        <w:trPr>
          <w:trHeight w:val="300"/>
          <w:jc w:val="center"/>
        </w:trPr>
        <w:tc>
          <w:tcPr>
            <w:tcW w:w="1640" w:type="dxa"/>
            <w:shd w:val="clear" w:color="auto" w:fill="auto"/>
            <w:noWrap/>
            <w:vAlign w:val="bottom"/>
            <w:hideMark/>
          </w:tcPr>
          <w:p w14:paraId="5ADA4F1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30 - 17.45</w:t>
            </w:r>
          </w:p>
        </w:tc>
        <w:tc>
          <w:tcPr>
            <w:tcW w:w="1391" w:type="dxa"/>
            <w:shd w:val="clear" w:color="auto" w:fill="auto"/>
            <w:noWrap/>
            <w:vAlign w:val="bottom"/>
            <w:hideMark/>
          </w:tcPr>
          <w:p w14:paraId="0419EEF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1,5</w:t>
            </w:r>
          </w:p>
        </w:tc>
        <w:tc>
          <w:tcPr>
            <w:tcW w:w="858" w:type="dxa"/>
            <w:shd w:val="clear" w:color="auto" w:fill="auto"/>
            <w:noWrap/>
            <w:vAlign w:val="bottom"/>
            <w:hideMark/>
          </w:tcPr>
          <w:p w14:paraId="71F154F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2</w:t>
            </w:r>
          </w:p>
        </w:tc>
        <w:tc>
          <w:tcPr>
            <w:tcW w:w="960" w:type="dxa"/>
            <w:shd w:val="clear" w:color="auto" w:fill="auto"/>
            <w:noWrap/>
            <w:vAlign w:val="bottom"/>
            <w:hideMark/>
          </w:tcPr>
          <w:p w14:paraId="5256774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5A29D08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04,8</w:t>
            </w:r>
          </w:p>
        </w:tc>
      </w:tr>
      <w:tr w:rsidR="00310B47" w:rsidRPr="00310B47" w14:paraId="55B8ACEB" w14:textId="77777777" w:rsidTr="00310B47">
        <w:trPr>
          <w:trHeight w:val="300"/>
          <w:jc w:val="center"/>
        </w:trPr>
        <w:tc>
          <w:tcPr>
            <w:tcW w:w="1640" w:type="dxa"/>
            <w:shd w:val="clear" w:color="auto" w:fill="auto"/>
            <w:noWrap/>
            <w:vAlign w:val="bottom"/>
            <w:hideMark/>
          </w:tcPr>
          <w:p w14:paraId="166FACC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7.45 - 18.00 </w:t>
            </w:r>
          </w:p>
        </w:tc>
        <w:tc>
          <w:tcPr>
            <w:tcW w:w="1391" w:type="dxa"/>
            <w:shd w:val="clear" w:color="auto" w:fill="auto"/>
            <w:noWrap/>
            <w:vAlign w:val="bottom"/>
            <w:hideMark/>
          </w:tcPr>
          <w:p w14:paraId="5544D29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5</w:t>
            </w:r>
          </w:p>
        </w:tc>
        <w:tc>
          <w:tcPr>
            <w:tcW w:w="858" w:type="dxa"/>
            <w:shd w:val="clear" w:color="auto" w:fill="auto"/>
            <w:noWrap/>
            <w:vAlign w:val="bottom"/>
            <w:hideMark/>
          </w:tcPr>
          <w:p w14:paraId="4C4FEBC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0</w:t>
            </w:r>
          </w:p>
        </w:tc>
        <w:tc>
          <w:tcPr>
            <w:tcW w:w="960" w:type="dxa"/>
            <w:shd w:val="clear" w:color="auto" w:fill="auto"/>
            <w:noWrap/>
            <w:vAlign w:val="bottom"/>
            <w:hideMark/>
          </w:tcPr>
          <w:p w14:paraId="31162ED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3B0F518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06,3</w:t>
            </w:r>
          </w:p>
        </w:tc>
      </w:tr>
      <w:tr w:rsidR="00310B47" w:rsidRPr="00310B47" w14:paraId="0735BF80" w14:textId="77777777" w:rsidTr="00310B47">
        <w:trPr>
          <w:trHeight w:val="300"/>
          <w:jc w:val="center"/>
        </w:trPr>
        <w:tc>
          <w:tcPr>
            <w:tcW w:w="1640" w:type="dxa"/>
            <w:shd w:val="clear" w:color="000000" w:fill="FFFF00"/>
            <w:noWrap/>
            <w:vAlign w:val="bottom"/>
            <w:hideMark/>
          </w:tcPr>
          <w:p w14:paraId="28CEA8A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00 - 18.15</w:t>
            </w:r>
          </w:p>
        </w:tc>
        <w:tc>
          <w:tcPr>
            <w:tcW w:w="1391" w:type="dxa"/>
            <w:shd w:val="clear" w:color="000000" w:fill="FFFF00"/>
            <w:noWrap/>
            <w:vAlign w:val="bottom"/>
            <w:hideMark/>
          </w:tcPr>
          <w:p w14:paraId="1B2832F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4,5</w:t>
            </w:r>
          </w:p>
        </w:tc>
        <w:tc>
          <w:tcPr>
            <w:tcW w:w="858" w:type="dxa"/>
            <w:shd w:val="clear" w:color="000000" w:fill="FFFF00"/>
            <w:noWrap/>
            <w:vAlign w:val="bottom"/>
            <w:hideMark/>
          </w:tcPr>
          <w:p w14:paraId="7037AE4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0</w:t>
            </w:r>
          </w:p>
        </w:tc>
        <w:tc>
          <w:tcPr>
            <w:tcW w:w="960" w:type="dxa"/>
            <w:shd w:val="clear" w:color="000000" w:fill="FFFF00"/>
            <w:noWrap/>
            <w:vAlign w:val="bottom"/>
            <w:hideMark/>
          </w:tcPr>
          <w:p w14:paraId="2324D7D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w:t>
            </w:r>
          </w:p>
        </w:tc>
        <w:tc>
          <w:tcPr>
            <w:tcW w:w="1391" w:type="dxa"/>
            <w:shd w:val="clear" w:color="000000" w:fill="FFFF00"/>
            <w:noWrap/>
            <w:vAlign w:val="bottom"/>
            <w:hideMark/>
          </w:tcPr>
          <w:p w14:paraId="577A3AF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15,8</w:t>
            </w:r>
          </w:p>
        </w:tc>
      </w:tr>
      <w:tr w:rsidR="00310B47" w:rsidRPr="00310B47" w14:paraId="5F6DFA1F" w14:textId="77777777" w:rsidTr="00310B47">
        <w:trPr>
          <w:trHeight w:val="300"/>
          <w:jc w:val="center"/>
        </w:trPr>
        <w:tc>
          <w:tcPr>
            <w:tcW w:w="1640" w:type="dxa"/>
            <w:shd w:val="clear" w:color="000000" w:fill="FFFF00"/>
            <w:noWrap/>
            <w:vAlign w:val="bottom"/>
            <w:hideMark/>
          </w:tcPr>
          <w:p w14:paraId="34003ED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8.15 - 18.30 </w:t>
            </w:r>
          </w:p>
        </w:tc>
        <w:tc>
          <w:tcPr>
            <w:tcW w:w="1391" w:type="dxa"/>
            <w:shd w:val="clear" w:color="000000" w:fill="FFFF00"/>
            <w:noWrap/>
            <w:vAlign w:val="bottom"/>
            <w:hideMark/>
          </w:tcPr>
          <w:p w14:paraId="0877471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2,5</w:t>
            </w:r>
          </w:p>
        </w:tc>
        <w:tc>
          <w:tcPr>
            <w:tcW w:w="858" w:type="dxa"/>
            <w:shd w:val="clear" w:color="000000" w:fill="FFFF00"/>
            <w:noWrap/>
            <w:vAlign w:val="bottom"/>
            <w:hideMark/>
          </w:tcPr>
          <w:p w14:paraId="62EF5C2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3</w:t>
            </w:r>
          </w:p>
        </w:tc>
        <w:tc>
          <w:tcPr>
            <w:tcW w:w="960" w:type="dxa"/>
            <w:shd w:val="clear" w:color="000000" w:fill="FFFF00"/>
            <w:noWrap/>
            <w:vAlign w:val="bottom"/>
            <w:hideMark/>
          </w:tcPr>
          <w:p w14:paraId="13AE33D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w:t>
            </w:r>
          </w:p>
        </w:tc>
        <w:tc>
          <w:tcPr>
            <w:tcW w:w="1391" w:type="dxa"/>
            <w:shd w:val="clear" w:color="000000" w:fill="FFFF00"/>
            <w:noWrap/>
            <w:vAlign w:val="bottom"/>
            <w:hideMark/>
          </w:tcPr>
          <w:p w14:paraId="1D08388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16,8</w:t>
            </w:r>
          </w:p>
        </w:tc>
      </w:tr>
      <w:tr w:rsidR="00310B47" w:rsidRPr="00310B47" w14:paraId="572F2D77" w14:textId="77777777" w:rsidTr="00310B47">
        <w:trPr>
          <w:trHeight w:val="300"/>
          <w:jc w:val="center"/>
        </w:trPr>
        <w:tc>
          <w:tcPr>
            <w:tcW w:w="1640" w:type="dxa"/>
            <w:shd w:val="clear" w:color="000000" w:fill="FFFF00"/>
            <w:noWrap/>
            <w:vAlign w:val="bottom"/>
            <w:hideMark/>
          </w:tcPr>
          <w:p w14:paraId="192157F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8.30 - 18.45 </w:t>
            </w:r>
          </w:p>
        </w:tc>
        <w:tc>
          <w:tcPr>
            <w:tcW w:w="1391" w:type="dxa"/>
            <w:shd w:val="clear" w:color="000000" w:fill="FFFF00"/>
            <w:noWrap/>
            <w:vAlign w:val="bottom"/>
            <w:hideMark/>
          </w:tcPr>
          <w:p w14:paraId="2F39983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0</w:t>
            </w:r>
          </w:p>
        </w:tc>
        <w:tc>
          <w:tcPr>
            <w:tcW w:w="858" w:type="dxa"/>
            <w:shd w:val="clear" w:color="000000" w:fill="FFFF00"/>
            <w:noWrap/>
            <w:vAlign w:val="bottom"/>
            <w:hideMark/>
          </w:tcPr>
          <w:p w14:paraId="4F917A3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6</w:t>
            </w:r>
          </w:p>
        </w:tc>
        <w:tc>
          <w:tcPr>
            <w:tcW w:w="960" w:type="dxa"/>
            <w:shd w:val="clear" w:color="000000" w:fill="FFFF00"/>
            <w:noWrap/>
            <w:vAlign w:val="bottom"/>
            <w:hideMark/>
          </w:tcPr>
          <w:p w14:paraId="1B0AF3C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w:t>
            </w:r>
          </w:p>
        </w:tc>
        <w:tc>
          <w:tcPr>
            <w:tcW w:w="1391" w:type="dxa"/>
            <w:shd w:val="clear" w:color="000000" w:fill="FFFF00"/>
            <w:noWrap/>
            <w:vAlign w:val="bottom"/>
            <w:hideMark/>
          </w:tcPr>
          <w:p w14:paraId="0E3660E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17,3</w:t>
            </w:r>
          </w:p>
        </w:tc>
      </w:tr>
      <w:tr w:rsidR="00310B47" w:rsidRPr="00310B47" w14:paraId="24F8D30A" w14:textId="77777777" w:rsidTr="00310B47">
        <w:trPr>
          <w:trHeight w:val="300"/>
          <w:jc w:val="center"/>
        </w:trPr>
        <w:tc>
          <w:tcPr>
            <w:tcW w:w="1640" w:type="dxa"/>
            <w:shd w:val="clear" w:color="000000" w:fill="FFFF00"/>
            <w:noWrap/>
            <w:vAlign w:val="bottom"/>
            <w:hideMark/>
          </w:tcPr>
          <w:p w14:paraId="47F021F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45 - 19.00</w:t>
            </w:r>
          </w:p>
        </w:tc>
        <w:tc>
          <w:tcPr>
            <w:tcW w:w="1391" w:type="dxa"/>
            <w:shd w:val="clear" w:color="000000" w:fill="FFFF00"/>
            <w:noWrap/>
            <w:vAlign w:val="bottom"/>
            <w:hideMark/>
          </w:tcPr>
          <w:p w14:paraId="6254FF7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0</w:t>
            </w:r>
          </w:p>
        </w:tc>
        <w:tc>
          <w:tcPr>
            <w:tcW w:w="858" w:type="dxa"/>
            <w:shd w:val="clear" w:color="000000" w:fill="FFFF00"/>
            <w:noWrap/>
            <w:vAlign w:val="bottom"/>
            <w:hideMark/>
          </w:tcPr>
          <w:p w14:paraId="71D94B2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0</w:t>
            </w:r>
          </w:p>
        </w:tc>
        <w:tc>
          <w:tcPr>
            <w:tcW w:w="960" w:type="dxa"/>
            <w:shd w:val="clear" w:color="000000" w:fill="FFFF00"/>
            <w:noWrap/>
            <w:vAlign w:val="bottom"/>
            <w:hideMark/>
          </w:tcPr>
          <w:p w14:paraId="3825DA1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w:t>
            </w:r>
          </w:p>
        </w:tc>
        <w:tc>
          <w:tcPr>
            <w:tcW w:w="1391" w:type="dxa"/>
            <w:shd w:val="clear" w:color="000000" w:fill="FFFF00"/>
            <w:noWrap/>
            <w:vAlign w:val="bottom"/>
            <w:hideMark/>
          </w:tcPr>
          <w:p w14:paraId="1F2D393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02,6</w:t>
            </w:r>
          </w:p>
        </w:tc>
      </w:tr>
      <w:tr w:rsidR="00310B47" w:rsidRPr="00310B47" w14:paraId="175DF593" w14:textId="77777777" w:rsidTr="00310B47">
        <w:trPr>
          <w:trHeight w:val="300"/>
          <w:jc w:val="center"/>
        </w:trPr>
        <w:tc>
          <w:tcPr>
            <w:tcW w:w="1640" w:type="dxa"/>
            <w:shd w:val="clear" w:color="auto" w:fill="auto"/>
            <w:noWrap/>
            <w:vAlign w:val="bottom"/>
            <w:hideMark/>
          </w:tcPr>
          <w:p w14:paraId="78C4FB3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9.00 - 19.15 </w:t>
            </w:r>
          </w:p>
        </w:tc>
        <w:tc>
          <w:tcPr>
            <w:tcW w:w="1391" w:type="dxa"/>
            <w:shd w:val="clear" w:color="auto" w:fill="auto"/>
            <w:noWrap/>
            <w:vAlign w:val="bottom"/>
            <w:hideMark/>
          </w:tcPr>
          <w:p w14:paraId="37E6BCA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45</w:t>
            </w:r>
          </w:p>
        </w:tc>
        <w:tc>
          <w:tcPr>
            <w:tcW w:w="858" w:type="dxa"/>
            <w:shd w:val="clear" w:color="auto" w:fill="auto"/>
            <w:noWrap/>
            <w:vAlign w:val="bottom"/>
            <w:hideMark/>
          </w:tcPr>
          <w:p w14:paraId="29E14C8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4</w:t>
            </w:r>
          </w:p>
        </w:tc>
        <w:tc>
          <w:tcPr>
            <w:tcW w:w="960" w:type="dxa"/>
            <w:shd w:val="clear" w:color="auto" w:fill="auto"/>
            <w:noWrap/>
            <w:vAlign w:val="bottom"/>
            <w:hideMark/>
          </w:tcPr>
          <w:p w14:paraId="4341D7C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9</w:t>
            </w:r>
          </w:p>
        </w:tc>
        <w:tc>
          <w:tcPr>
            <w:tcW w:w="1391" w:type="dxa"/>
            <w:shd w:val="clear" w:color="auto" w:fill="auto"/>
            <w:noWrap/>
            <w:vAlign w:val="bottom"/>
            <w:hideMark/>
          </w:tcPr>
          <w:p w14:paraId="4FFF7CA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02,9</w:t>
            </w:r>
          </w:p>
        </w:tc>
      </w:tr>
      <w:tr w:rsidR="00310B47" w:rsidRPr="00310B47" w14:paraId="688193A1" w14:textId="77777777" w:rsidTr="00310B47">
        <w:trPr>
          <w:trHeight w:val="300"/>
          <w:jc w:val="center"/>
        </w:trPr>
        <w:tc>
          <w:tcPr>
            <w:tcW w:w="1640" w:type="dxa"/>
            <w:shd w:val="clear" w:color="auto" w:fill="auto"/>
            <w:noWrap/>
            <w:vAlign w:val="bottom"/>
            <w:hideMark/>
          </w:tcPr>
          <w:p w14:paraId="0AA2D94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9.15 - 19.30 </w:t>
            </w:r>
          </w:p>
        </w:tc>
        <w:tc>
          <w:tcPr>
            <w:tcW w:w="1391" w:type="dxa"/>
            <w:shd w:val="clear" w:color="auto" w:fill="auto"/>
            <w:noWrap/>
            <w:vAlign w:val="bottom"/>
            <w:hideMark/>
          </w:tcPr>
          <w:p w14:paraId="247545B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44,5</w:t>
            </w:r>
          </w:p>
        </w:tc>
        <w:tc>
          <w:tcPr>
            <w:tcW w:w="858" w:type="dxa"/>
            <w:shd w:val="clear" w:color="auto" w:fill="auto"/>
            <w:noWrap/>
            <w:vAlign w:val="bottom"/>
            <w:hideMark/>
          </w:tcPr>
          <w:p w14:paraId="420052A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0</w:t>
            </w:r>
          </w:p>
        </w:tc>
        <w:tc>
          <w:tcPr>
            <w:tcW w:w="960" w:type="dxa"/>
            <w:shd w:val="clear" w:color="auto" w:fill="auto"/>
            <w:noWrap/>
            <w:vAlign w:val="bottom"/>
            <w:hideMark/>
          </w:tcPr>
          <w:p w14:paraId="21707E7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w:t>
            </w:r>
          </w:p>
        </w:tc>
        <w:tc>
          <w:tcPr>
            <w:tcW w:w="1391" w:type="dxa"/>
            <w:shd w:val="clear" w:color="auto" w:fill="auto"/>
            <w:noWrap/>
            <w:vAlign w:val="bottom"/>
            <w:hideMark/>
          </w:tcPr>
          <w:p w14:paraId="73B1010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7,1</w:t>
            </w:r>
          </w:p>
        </w:tc>
      </w:tr>
      <w:tr w:rsidR="00310B47" w:rsidRPr="00310B47" w14:paraId="7DB8A80D" w14:textId="77777777" w:rsidTr="00310B47">
        <w:trPr>
          <w:trHeight w:val="300"/>
          <w:jc w:val="center"/>
        </w:trPr>
        <w:tc>
          <w:tcPr>
            <w:tcW w:w="1640" w:type="dxa"/>
            <w:shd w:val="clear" w:color="auto" w:fill="auto"/>
            <w:noWrap/>
            <w:vAlign w:val="bottom"/>
            <w:hideMark/>
          </w:tcPr>
          <w:p w14:paraId="4E096DE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30 - 19.45</w:t>
            </w:r>
          </w:p>
        </w:tc>
        <w:tc>
          <w:tcPr>
            <w:tcW w:w="1391" w:type="dxa"/>
            <w:shd w:val="clear" w:color="auto" w:fill="auto"/>
            <w:noWrap/>
            <w:vAlign w:val="bottom"/>
            <w:hideMark/>
          </w:tcPr>
          <w:p w14:paraId="5ACA8F7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42,5</w:t>
            </w:r>
          </w:p>
        </w:tc>
        <w:tc>
          <w:tcPr>
            <w:tcW w:w="858" w:type="dxa"/>
            <w:shd w:val="clear" w:color="auto" w:fill="auto"/>
            <w:noWrap/>
            <w:vAlign w:val="bottom"/>
            <w:hideMark/>
          </w:tcPr>
          <w:p w14:paraId="27EE797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8</w:t>
            </w:r>
          </w:p>
        </w:tc>
        <w:tc>
          <w:tcPr>
            <w:tcW w:w="960" w:type="dxa"/>
            <w:shd w:val="clear" w:color="auto" w:fill="auto"/>
            <w:noWrap/>
            <w:vAlign w:val="bottom"/>
            <w:hideMark/>
          </w:tcPr>
          <w:p w14:paraId="02B6644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w:t>
            </w:r>
          </w:p>
        </w:tc>
        <w:tc>
          <w:tcPr>
            <w:tcW w:w="1391" w:type="dxa"/>
            <w:shd w:val="clear" w:color="auto" w:fill="auto"/>
            <w:noWrap/>
            <w:vAlign w:val="bottom"/>
            <w:hideMark/>
          </w:tcPr>
          <w:p w14:paraId="2A32E64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1,8</w:t>
            </w:r>
          </w:p>
        </w:tc>
      </w:tr>
      <w:tr w:rsidR="00310B47" w:rsidRPr="00310B47" w14:paraId="4B6B7A12" w14:textId="77777777" w:rsidTr="00310B47">
        <w:trPr>
          <w:trHeight w:val="300"/>
          <w:jc w:val="center"/>
        </w:trPr>
        <w:tc>
          <w:tcPr>
            <w:tcW w:w="1640" w:type="dxa"/>
            <w:shd w:val="clear" w:color="auto" w:fill="auto"/>
            <w:noWrap/>
            <w:vAlign w:val="bottom"/>
            <w:hideMark/>
          </w:tcPr>
          <w:p w14:paraId="3013FA6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45 - 20.00</w:t>
            </w:r>
          </w:p>
        </w:tc>
        <w:tc>
          <w:tcPr>
            <w:tcW w:w="1391" w:type="dxa"/>
            <w:shd w:val="clear" w:color="auto" w:fill="auto"/>
            <w:noWrap/>
            <w:vAlign w:val="bottom"/>
            <w:hideMark/>
          </w:tcPr>
          <w:p w14:paraId="097A08A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9</w:t>
            </w:r>
          </w:p>
        </w:tc>
        <w:tc>
          <w:tcPr>
            <w:tcW w:w="858" w:type="dxa"/>
            <w:shd w:val="clear" w:color="auto" w:fill="auto"/>
            <w:noWrap/>
            <w:vAlign w:val="bottom"/>
            <w:hideMark/>
          </w:tcPr>
          <w:p w14:paraId="29ABA4B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6</w:t>
            </w:r>
          </w:p>
        </w:tc>
        <w:tc>
          <w:tcPr>
            <w:tcW w:w="960" w:type="dxa"/>
            <w:shd w:val="clear" w:color="auto" w:fill="auto"/>
            <w:noWrap/>
            <w:vAlign w:val="bottom"/>
            <w:hideMark/>
          </w:tcPr>
          <w:p w14:paraId="38DB18C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9</w:t>
            </w:r>
          </w:p>
        </w:tc>
        <w:tc>
          <w:tcPr>
            <w:tcW w:w="1391" w:type="dxa"/>
            <w:shd w:val="clear" w:color="auto" w:fill="auto"/>
            <w:noWrap/>
            <w:vAlign w:val="bottom"/>
            <w:hideMark/>
          </w:tcPr>
          <w:p w14:paraId="4853A19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88,9</w:t>
            </w:r>
          </w:p>
        </w:tc>
      </w:tr>
      <w:tr w:rsidR="00310B47" w:rsidRPr="00310B47" w14:paraId="0E563597" w14:textId="77777777" w:rsidTr="00310B47">
        <w:trPr>
          <w:trHeight w:val="300"/>
          <w:jc w:val="center"/>
        </w:trPr>
        <w:tc>
          <w:tcPr>
            <w:tcW w:w="1640" w:type="dxa"/>
            <w:shd w:val="clear" w:color="auto" w:fill="auto"/>
            <w:noWrap/>
            <w:vAlign w:val="bottom"/>
            <w:hideMark/>
          </w:tcPr>
          <w:p w14:paraId="7536D84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20.00 - 20.15 </w:t>
            </w:r>
          </w:p>
        </w:tc>
        <w:tc>
          <w:tcPr>
            <w:tcW w:w="1391" w:type="dxa"/>
            <w:shd w:val="clear" w:color="auto" w:fill="auto"/>
            <w:noWrap/>
            <w:vAlign w:val="bottom"/>
            <w:hideMark/>
          </w:tcPr>
          <w:p w14:paraId="54152B6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8,5</w:t>
            </w:r>
          </w:p>
        </w:tc>
        <w:tc>
          <w:tcPr>
            <w:tcW w:w="858" w:type="dxa"/>
            <w:shd w:val="clear" w:color="auto" w:fill="auto"/>
            <w:noWrap/>
            <w:vAlign w:val="bottom"/>
            <w:hideMark/>
          </w:tcPr>
          <w:p w14:paraId="4B2E42F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7</w:t>
            </w:r>
          </w:p>
        </w:tc>
        <w:tc>
          <w:tcPr>
            <w:tcW w:w="960" w:type="dxa"/>
            <w:shd w:val="clear" w:color="auto" w:fill="auto"/>
            <w:noWrap/>
            <w:vAlign w:val="bottom"/>
            <w:hideMark/>
          </w:tcPr>
          <w:p w14:paraId="48CBDAF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w:t>
            </w:r>
          </w:p>
        </w:tc>
        <w:tc>
          <w:tcPr>
            <w:tcW w:w="1391" w:type="dxa"/>
            <w:shd w:val="clear" w:color="auto" w:fill="auto"/>
            <w:noWrap/>
            <w:vAlign w:val="bottom"/>
            <w:hideMark/>
          </w:tcPr>
          <w:p w14:paraId="4F9B27E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88,1</w:t>
            </w:r>
          </w:p>
        </w:tc>
      </w:tr>
      <w:tr w:rsidR="00310B47" w:rsidRPr="00310B47" w14:paraId="1C36EC26" w14:textId="77777777" w:rsidTr="00310B47">
        <w:trPr>
          <w:trHeight w:val="300"/>
          <w:jc w:val="center"/>
        </w:trPr>
        <w:tc>
          <w:tcPr>
            <w:tcW w:w="1640" w:type="dxa"/>
            <w:shd w:val="clear" w:color="auto" w:fill="auto"/>
            <w:noWrap/>
            <w:vAlign w:val="bottom"/>
            <w:hideMark/>
          </w:tcPr>
          <w:p w14:paraId="1C529A9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20.15 - 20.30 </w:t>
            </w:r>
          </w:p>
        </w:tc>
        <w:tc>
          <w:tcPr>
            <w:tcW w:w="1391" w:type="dxa"/>
            <w:shd w:val="clear" w:color="auto" w:fill="auto"/>
            <w:noWrap/>
            <w:vAlign w:val="bottom"/>
            <w:hideMark/>
          </w:tcPr>
          <w:p w14:paraId="2800E68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40</w:t>
            </w:r>
          </w:p>
        </w:tc>
        <w:tc>
          <w:tcPr>
            <w:tcW w:w="858" w:type="dxa"/>
            <w:shd w:val="clear" w:color="auto" w:fill="auto"/>
            <w:noWrap/>
            <w:vAlign w:val="bottom"/>
            <w:hideMark/>
          </w:tcPr>
          <w:p w14:paraId="459781F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5</w:t>
            </w:r>
          </w:p>
        </w:tc>
        <w:tc>
          <w:tcPr>
            <w:tcW w:w="960" w:type="dxa"/>
            <w:shd w:val="clear" w:color="auto" w:fill="auto"/>
            <w:noWrap/>
            <w:vAlign w:val="bottom"/>
            <w:hideMark/>
          </w:tcPr>
          <w:p w14:paraId="60617C7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w:t>
            </w:r>
          </w:p>
        </w:tc>
        <w:tc>
          <w:tcPr>
            <w:tcW w:w="1391" w:type="dxa"/>
            <w:shd w:val="clear" w:color="auto" w:fill="auto"/>
            <w:noWrap/>
            <w:vAlign w:val="bottom"/>
            <w:hideMark/>
          </w:tcPr>
          <w:p w14:paraId="16F04FE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86,3</w:t>
            </w:r>
          </w:p>
        </w:tc>
      </w:tr>
      <w:tr w:rsidR="00310B47" w:rsidRPr="00310B47" w14:paraId="654B2047" w14:textId="77777777" w:rsidTr="00310B47">
        <w:trPr>
          <w:trHeight w:val="300"/>
          <w:jc w:val="center"/>
        </w:trPr>
        <w:tc>
          <w:tcPr>
            <w:tcW w:w="1640" w:type="dxa"/>
            <w:shd w:val="clear" w:color="auto" w:fill="auto"/>
            <w:noWrap/>
            <w:vAlign w:val="bottom"/>
            <w:hideMark/>
          </w:tcPr>
          <w:p w14:paraId="020E385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30 - 20.45</w:t>
            </w:r>
          </w:p>
        </w:tc>
        <w:tc>
          <w:tcPr>
            <w:tcW w:w="1391" w:type="dxa"/>
            <w:shd w:val="clear" w:color="auto" w:fill="auto"/>
            <w:noWrap/>
            <w:vAlign w:val="bottom"/>
            <w:hideMark/>
          </w:tcPr>
          <w:p w14:paraId="7694F0F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25</w:t>
            </w:r>
          </w:p>
        </w:tc>
        <w:tc>
          <w:tcPr>
            <w:tcW w:w="858" w:type="dxa"/>
            <w:shd w:val="clear" w:color="auto" w:fill="auto"/>
            <w:noWrap/>
            <w:vAlign w:val="bottom"/>
            <w:hideMark/>
          </w:tcPr>
          <w:p w14:paraId="4AEE3CB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9</w:t>
            </w:r>
          </w:p>
        </w:tc>
        <w:tc>
          <w:tcPr>
            <w:tcW w:w="960" w:type="dxa"/>
            <w:shd w:val="clear" w:color="auto" w:fill="auto"/>
            <w:noWrap/>
            <w:vAlign w:val="bottom"/>
            <w:hideMark/>
          </w:tcPr>
          <w:p w14:paraId="309CB77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w:t>
            </w:r>
          </w:p>
        </w:tc>
        <w:tc>
          <w:tcPr>
            <w:tcW w:w="1391" w:type="dxa"/>
            <w:shd w:val="clear" w:color="auto" w:fill="auto"/>
            <w:noWrap/>
            <w:vAlign w:val="bottom"/>
            <w:hideMark/>
          </w:tcPr>
          <w:p w14:paraId="0737086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5,3</w:t>
            </w:r>
          </w:p>
        </w:tc>
      </w:tr>
      <w:tr w:rsidR="00310B47" w:rsidRPr="00310B47" w14:paraId="3BF3E469" w14:textId="77777777" w:rsidTr="00310B47">
        <w:trPr>
          <w:trHeight w:val="300"/>
          <w:jc w:val="center"/>
        </w:trPr>
        <w:tc>
          <w:tcPr>
            <w:tcW w:w="1640" w:type="dxa"/>
            <w:shd w:val="clear" w:color="auto" w:fill="auto"/>
            <w:noWrap/>
            <w:vAlign w:val="bottom"/>
            <w:hideMark/>
          </w:tcPr>
          <w:p w14:paraId="0E22261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45 - 21.00</w:t>
            </w:r>
          </w:p>
        </w:tc>
        <w:tc>
          <w:tcPr>
            <w:tcW w:w="1391" w:type="dxa"/>
            <w:shd w:val="clear" w:color="auto" w:fill="auto"/>
            <w:noWrap/>
            <w:vAlign w:val="bottom"/>
            <w:hideMark/>
          </w:tcPr>
          <w:p w14:paraId="4F1C72E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22,5</w:t>
            </w:r>
          </w:p>
        </w:tc>
        <w:tc>
          <w:tcPr>
            <w:tcW w:w="858" w:type="dxa"/>
            <w:shd w:val="clear" w:color="auto" w:fill="auto"/>
            <w:noWrap/>
            <w:vAlign w:val="bottom"/>
            <w:hideMark/>
          </w:tcPr>
          <w:p w14:paraId="117128B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6</w:t>
            </w:r>
          </w:p>
        </w:tc>
        <w:tc>
          <w:tcPr>
            <w:tcW w:w="960" w:type="dxa"/>
            <w:shd w:val="clear" w:color="auto" w:fill="auto"/>
            <w:noWrap/>
            <w:vAlign w:val="bottom"/>
            <w:hideMark/>
          </w:tcPr>
          <w:p w14:paraId="3D33C6A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9</w:t>
            </w:r>
          </w:p>
        </w:tc>
        <w:tc>
          <w:tcPr>
            <w:tcW w:w="1391" w:type="dxa"/>
            <w:shd w:val="clear" w:color="auto" w:fill="auto"/>
            <w:noWrap/>
            <w:vAlign w:val="bottom"/>
            <w:hideMark/>
          </w:tcPr>
          <w:p w14:paraId="0659BEA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2,4</w:t>
            </w:r>
          </w:p>
        </w:tc>
      </w:tr>
      <w:tr w:rsidR="00310B47" w:rsidRPr="00310B47" w14:paraId="3BDA3E80" w14:textId="77777777" w:rsidTr="00310B47">
        <w:trPr>
          <w:trHeight w:val="300"/>
          <w:jc w:val="center"/>
        </w:trPr>
        <w:tc>
          <w:tcPr>
            <w:tcW w:w="1640" w:type="dxa"/>
            <w:vMerge w:val="restart"/>
            <w:shd w:val="clear" w:color="auto" w:fill="auto"/>
            <w:noWrap/>
            <w:vAlign w:val="center"/>
          </w:tcPr>
          <w:p w14:paraId="168E5E8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Periode Waktu </w:t>
            </w:r>
          </w:p>
        </w:tc>
        <w:tc>
          <w:tcPr>
            <w:tcW w:w="3209" w:type="dxa"/>
            <w:gridSpan w:val="3"/>
            <w:shd w:val="clear" w:color="auto" w:fill="auto"/>
            <w:noWrap/>
            <w:vAlign w:val="center"/>
          </w:tcPr>
          <w:p w14:paraId="6ECCEE0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Jenis Kendaraan </w:t>
            </w:r>
          </w:p>
        </w:tc>
        <w:tc>
          <w:tcPr>
            <w:tcW w:w="1391" w:type="dxa"/>
            <w:vMerge w:val="restart"/>
            <w:shd w:val="clear" w:color="auto" w:fill="auto"/>
            <w:noWrap/>
            <w:vAlign w:val="bottom"/>
          </w:tcPr>
          <w:p w14:paraId="46D3867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 Kendaraan Smp</w:t>
            </w:r>
          </w:p>
        </w:tc>
      </w:tr>
      <w:tr w:rsidR="00310B47" w:rsidRPr="00310B47" w14:paraId="790C7FFB" w14:textId="77777777" w:rsidTr="00310B47">
        <w:trPr>
          <w:trHeight w:val="300"/>
          <w:jc w:val="center"/>
        </w:trPr>
        <w:tc>
          <w:tcPr>
            <w:tcW w:w="1640" w:type="dxa"/>
            <w:vMerge/>
            <w:shd w:val="clear" w:color="auto" w:fill="auto"/>
            <w:noWrap/>
            <w:vAlign w:val="center"/>
          </w:tcPr>
          <w:p w14:paraId="3E9C81FA"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91" w:type="dxa"/>
            <w:shd w:val="clear" w:color="auto" w:fill="auto"/>
            <w:noWrap/>
            <w:vAlign w:val="center"/>
          </w:tcPr>
          <w:p w14:paraId="1533269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MC </w:t>
            </w:r>
          </w:p>
        </w:tc>
        <w:tc>
          <w:tcPr>
            <w:tcW w:w="858" w:type="dxa"/>
            <w:shd w:val="clear" w:color="auto" w:fill="auto"/>
            <w:noWrap/>
            <w:vAlign w:val="center"/>
          </w:tcPr>
          <w:p w14:paraId="665D4A3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LV </w:t>
            </w:r>
          </w:p>
        </w:tc>
        <w:tc>
          <w:tcPr>
            <w:tcW w:w="960" w:type="dxa"/>
            <w:shd w:val="clear" w:color="auto" w:fill="auto"/>
            <w:noWrap/>
            <w:vAlign w:val="center"/>
          </w:tcPr>
          <w:p w14:paraId="23F549D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HV </w:t>
            </w:r>
          </w:p>
        </w:tc>
        <w:tc>
          <w:tcPr>
            <w:tcW w:w="1391" w:type="dxa"/>
            <w:vMerge/>
            <w:shd w:val="clear" w:color="auto" w:fill="auto"/>
            <w:noWrap/>
            <w:vAlign w:val="center"/>
          </w:tcPr>
          <w:p w14:paraId="141EB4D8"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2CC211C8" w14:textId="77777777" w:rsidTr="00310B47">
        <w:trPr>
          <w:trHeight w:val="300"/>
          <w:jc w:val="center"/>
        </w:trPr>
        <w:tc>
          <w:tcPr>
            <w:tcW w:w="1640" w:type="dxa"/>
            <w:shd w:val="clear" w:color="auto" w:fill="auto"/>
            <w:noWrap/>
            <w:vAlign w:val="bottom"/>
            <w:hideMark/>
          </w:tcPr>
          <w:p w14:paraId="6F96C54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w:t>
            </w:r>
          </w:p>
        </w:tc>
        <w:tc>
          <w:tcPr>
            <w:tcW w:w="1391" w:type="dxa"/>
            <w:shd w:val="clear" w:color="auto" w:fill="auto"/>
            <w:noWrap/>
            <w:vAlign w:val="bottom"/>
            <w:hideMark/>
          </w:tcPr>
          <w:p w14:paraId="061A3F3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615</w:t>
            </w:r>
          </w:p>
        </w:tc>
        <w:tc>
          <w:tcPr>
            <w:tcW w:w="858" w:type="dxa"/>
            <w:shd w:val="clear" w:color="auto" w:fill="auto"/>
            <w:noWrap/>
            <w:vAlign w:val="bottom"/>
            <w:hideMark/>
          </w:tcPr>
          <w:p w14:paraId="37F8949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38</w:t>
            </w:r>
          </w:p>
        </w:tc>
        <w:tc>
          <w:tcPr>
            <w:tcW w:w="960" w:type="dxa"/>
            <w:shd w:val="clear" w:color="auto" w:fill="auto"/>
            <w:noWrap/>
            <w:vAlign w:val="bottom"/>
            <w:hideMark/>
          </w:tcPr>
          <w:p w14:paraId="5668929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4,3</w:t>
            </w:r>
          </w:p>
        </w:tc>
        <w:tc>
          <w:tcPr>
            <w:tcW w:w="1391" w:type="dxa"/>
            <w:shd w:val="clear" w:color="auto" w:fill="auto"/>
            <w:noWrap/>
            <w:vAlign w:val="bottom"/>
            <w:hideMark/>
          </w:tcPr>
          <w:p w14:paraId="04CC4D6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097,3</w:t>
            </w:r>
          </w:p>
        </w:tc>
      </w:tr>
    </w:tbl>
    <w:p w14:paraId="2C30E353" w14:textId="77777777" w:rsidR="00310B47" w:rsidRPr="00310B47" w:rsidRDefault="00310B47" w:rsidP="00310B47">
      <w:pPr>
        <w:spacing w:after="0" w:line="360" w:lineRule="auto"/>
        <w:ind w:left="720" w:firstLine="698"/>
        <w:jc w:val="both"/>
        <w:rPr>
          <w:rFonts w:ascii="Arial" w:hAnsi="Arial" w:cs="Arial"/>
          <w:sz w:val="24"/>
        </w:rPr>
      </w:pPr>
      <w:r w:rsidRPr="00310B47">
        <w:rPr>
          <w:rFonts w:ascii="Arial" w:hAnsi="Arial" w:cs="Arial"/>
          <w:sz w:val="24"/>
        </w:rPr>
        <w:t>Sumber : Analisa Data `</w:t>
      </w:r>
    </w:p>
    <w:p w14:paraId="6A8DAD6F"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Berdasarkan tabel 3.1 dapat disimpulkan bahwa total kendaraan yang melewati Jalan Raya Bintara arah pasar kranji – pondok kopi sebanyak 13.097 smp kendaraan yang terdiri dari 10.615 smp kendaraan bermotor, 2.338 smp mobil dan 1.443 smp kendaraan berat, volume puncak didapatkan pada jam 18.00 – 19.00 dengan total kendaraan 1.037 smp sepeda motor, 209 smp mobil dan 2,6 smp kendaraan berat yang melintas.</w:t>
      </w:r>
    </w:p>
    <w:p w14:paraId="584363B3" w14:textId="77777777" w:rsidR="00310B47" w:rsidRPr="00310B47" w:rsidRDefault="00310B47" w:rsidP="00310B47">
      <w:pPr>
        <w:spacing w:after="0" w:line="360" w:lineRule="auto"/>
        <w:jc w:val="both"/>
        <w:rPr>
          <w:rFonts w:ascii="Arial" w:hAnsi="Arial" w:cs="Arial"/>
          <w:sz w:val="24"/>
        </w:rPr>
      </w:pPr>
    </w:p>
    <w:p w14:paraId="2C54A4D8" w14:textId="77777777" w:rsidR="00310B47" w:rsidRPr="00310B47" w:rsidRDefault="00310B47" w:rsidP="00310B47">
      <w:pPr>
        <w:spacing w:after="0" w:line="240" w:lineRule="auto"/>
        <w:jc w:val="center"/>
        <w:rPr>
          <w:rFonts w:ascii="Arial" w:hAnsi="Arial" w:cs="Arial"/>
          <w:iCs/>
          <w:sz w:val="24"/>
          <w:szCs w:val="24"/>
        </w:rPr>
      </w:pPr>
      <w:bookmarkStart w:id="316" w:name="_Toc110036822"/>
      <w:r w:rsidRPr="00310B47">
        <w:rPr>
          <w:rFonts w:ascii="Arial" w:hAnsi="Arial" w:cs="Times New Roman"/>
          <w:iCs/>
          <w:sz w:val="24"/>
          <w:szCs w:val="24"/>
        </w:rPr>
        <w:t xml:space="preserve">Tabel 3.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3.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2</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Data Volume Lalu Lintas Hari Kerja Pada Arah Pondok Kopi – Pasar Kranji .</w:t>
      </w:r>
      <w:bookmarkEnd w:id="316"/>
    </w:p>
    <w:tbl>
      <w:tblPr>
        <w:tblW w:w="63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391"/>
        <w:gridCol w:w="851"/>
        <w:gridCol w:w="992"/>
        <w:gridCol w:w="1391"/>
      </w:tblGrid>
      <w:tr w:rsidR="00310B47" w:rsidRPr="00310B47" w14:paraId="704758BC" w14:textId="77777777" w:rsidTr="00310B47">
        <w:trPr>
          <w:trHeight w:val="435"/>
          <w:jc w:val="center"/>
        </w:trPr>
        <w:tc>
          <w:tcPr>
            <w:tcW w:w="1696" w:type="dxa"/>
            <w:vMerge w:val="restart"/>
            <w:shd w:val="clear" w:color="auto" w:fill="auto"/>
            <w:vAlign w:val="center"/>
            <w:hideMark/>
          </w:tcPr>
          <w:p w14:paraId="4644ABA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Periode Waktu </w:t>
            </w:r>
          </w:p>
        </w:tc>
        <w:tc>
          <w:tcPr>
            <w:tcW w:w="3234" w:type="dxa"/>
            <w:gridSpan w:val="3"/>
            <w:shd w:val="clear" w:color="auto" w:fill="auto"/>
            <w:noWrap/>
            <w:vAlign w:val="center"/>
            <w:hideMark/>
          </w:tcPr>
          <w:p w14:paraId="53797CC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Jenis Kendaraan </w:t>
            </w:r>
          </w:p>
        </w:tc>
        <w:tc>
          <w:tcPr>
            <w:tcW w:w="1391" w:type="dxa"/>
            <w:vMerge w:val="restart"/>
            <w:shd w:val="clear" w:color="auto" w:fill="auto"/>
            <w:vAlign w:val="center"/>
            <w:hideMark/>
          </w:tcPr>
          <w:p w14:paraId="76B3F19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 Kendaraan Smp</w:t>
            </w:r>
          </w:p>
        </w:tc>
      </w:tr>
      <w:tr w:rsidR="00310B47" w:rsidRPr="00310B47" w14:paraId="683EE78A" w14:textId="77777777" w:rsidTr="00310B47">
        <w:trPr>
          <w:trHeight w:val="450"/>
          <w:jc w:val="center"/>
        </w:trPr>
        <w:tc>
          <w:tcPr>
            <w:tcW w:w="1696" w:type="dxa"/>
            <w:vMerge/>
            <w:vAlign w:val="center"/>
            <w:hideMark/>
          </w:tcPr>
          <w:p w14:paraId="7C24174F"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91" w:type="dxa"/>
            <w:shd w:val="clear" w:color="auto" w:fill="auto"/>
            <w:noWrap/>
            <w:vAlign w:val="center"/>
            <w:hideMark/>
          </w:tcPr>
          <w:p w14:paraId="0F9F2B0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MC </w:t>
            </w:r>
          </w:p>
        </w:tc>
        <w:tc>
          <w:tcPr>
            <w:tcW w:w="851" w:type="dxa"/>
            <w:shd w:val="clear" w:color="auto" w:fill="auto"/>
            <w:noWrap/>
            <w:vAlign w:val="center"/>
            <w:hideMark/>
          </w:tcPr>
          <w:p w14:paraId="6841C89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LV </w:t>
            </w:r>
          </w:p>
        </w:tc>
        <w:tc>
          <w:tcPr>
            <w:tcW w:w="992" w:type="dxa"/>
            <w:shd w:val="clear" w:color="auto" w:fill="auto"/>
            <w:noWrap/>
            <w:vAlign w:val="center"/>
            <w:hideMark/>
          </w:tcPr>
          <w:p w14:paraId="3EB8182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HV </w:t>
            </w:r>
          </w:p>
        </w:tc>
        <w:tc>
          <w:tcPr>
            <w:tcW w:w="1391" w:type="dxa"/>
            <w:vMerge/>
            <w:vAlign w:val="center"/>
            <w:hideMark/>
          </w:tcPr>
          <w:p w14:paraId="37844459"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30DCD792" w14:textId="77777777" w:rsidTr="00310B47">
        <w:trPr>
          <w:trHeight w:val="300"/>
          <w:jc w:val="center"/>
        </w:trPr>
        <w:tc>
          <w:tcPr>
            <w:tcW w:w="1696" w:type="dxa"/>
            <w:shd w:val="clear" w:color="auto" w:fill="auto"/>
            <w:noWrap/>
            <w:vAlign w:val="bottom"/>
            <w:hideMark/>
          </w:tcPr>
          <w:p w14:paraId="504597D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00 - 06.15</w:t>
            </w:r>
          </w:p>
        </w:tc>
        <w:tc>
          <w:tcPr>
            <w:tcW w:w="1391" w:type="dxa"/>
            <w:shd w:val="clear" w:color="auto" w:fill="auto"/>
            <w:noWrap/>
            <w:vAlign w:val="bottom"/>
            <w:hideMark/>
          </w:tcPr>
          <w:p w14:paraId="18DECC8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6</w:t>
            </w:r>
          </w:p>
        </w:tc>
        <w:tc>
          <w:tcPr>
            <w:tcW w:w="851" w:type="dxa"/>
            <w:shd w:val="clear" w:color="auto" w:fill="auto"/>
            <w:noWrap/>
            <w:vAlign w:val="bottom"/>
            <w:hideMark/>
          </w:tcPr>
          <w:p w14:paraId="36582996"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5</w:t>
            </w:r>
          </w:p>
        </w:tc>
        <w:tc>
          <w:tcPr>
            <w:tcW w:w="992" w:type="dxa"/>
            <w:shd w:val="clear" w:color="auto" w:fill="auto"/>
            <w:noWrap/>
            <w:vAlign w:val="bottom"/>
            <w:hideMark/>
          </w:tcPr>
          <w:p w14:paraId="6F40263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0B07448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2,3</w:t>
            </w:r>
          </w:p>
        </w:tc>
      </w:tr>
      <w:tr w:rsidR="00310B47" w:rsidRPr="00310B47" w14:paraId="05EA4477" w14:textId="77777777" w:rsidTr="00310B47">
        <w:trPr>
          <w:trHeight w:val="300"/>
          <w:jc w:val="center"/>
        </w:trPr>
        <w:tc>
          <w:tcPr>
            <w:tcW w:w="1696" w:type="dxa"/>
            <w:shd w:val="clear" w:color="auto" w:fill="auto"/>
            <w:noWrap/>
            <w:vAlign w:val="bottom"/>
            <w:hideMark/>
          </w:tcPr>
          <w:p w14:paraId="2346BE6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15 - 06.30</w:t>
            </w:r>
          </w:p>
        </w:tc>
        <w:tc>
          <w:tcPr>
            <w:tcW w:w="1391" w:type="dxa"/>
            <w:shd w:val="clear" w:color="auto" w:fill="auto"/>
            <w:noWrap/>
            <w:vAlign w:val="bottom"/>
            <w:hideMark/>
          </w:tcPr>
          <w:p w14:paraId="6C0432E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9,5</w:t>
            </w:r>
          </w:p>
        </w:tc>
        <w:tc>
          <w:tcPr>
            <w:tcW w:w="851" w:type="dxa"/>
            <w:shd w:val="clear" w:color="auto" w:fill="auto"/>
            <w:noWrap/>
            <w:vAlign w:val="bottom"/>
            <w:hideMark/>
          </w:tcPr>
          <w:p w14:paraId="78211FC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992" w:type="dxa"/>
            <w:shd w:val="clear" w:color="auto" w:fill="auto"/>
            <w:noWrap/>
            <w:vAlign w:val="bottom"/>
            <w:hideMark/>
          </w:tcPr>
          <w:p w14:paraId="29CC218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172F1FF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5,5</w:t>
            </w:r>
          </w:p>
        </w:tc>
      </w:tr>
      <w:tr w:rsidR="00310B47" w:rsidRPr="00310B47" w14:paraId="09D4607E" w14:textId="77777777" w:rsidTr="00310B47">
        <w:trPr>
          <w:trHeight w:val="300"/>
          <w:jc w:val="center"/>
        </w:trPr>
        <w:tc>
          <w:tcPr>
            <w:tcW w:w="1696" w:type="dxa"/>
            <w:shd w:val="clear" w:color="auto" w:fill="auto"/>
            <w:noWrap/>
            <w:vAlign w:val="bottom"/>
            <w:hideMark/>
          </w:tcPr>
          <w:p w14:paraId="075134C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30 - 06.45</w:t>
            </w:r>
          </w:p>
        </w:tc>
        <w:tc>
          <w:tcPr>
            <w:tcW w:w="1391" w:type="dxa"/>
            <w:shd w:val="clear" w:color="auto" w:fill="auto"/>
            <w:noWrap/>
            <w:vAlign w:val="bottom"/>
            <w:hideMark/>
          </w:tcPr>
          <w:p w14:paraId="51620B22"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5,5</w:t>
            </w:r>
          </w:p>
        </w:tc>
        <w:tc>
          <w:tcPr>
            <w:tcW w:w="851" w:type="dxa"/>
            <w:shd w:val="clear" w:color="auto" w:fill="auto"/>
            <w:noWrap/>
            <w:vAlign w:val="bottom"/>
            <w:hideMark/>
          </w:tcPr>
          <w:p w14:paraId="3951FF9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992" w:type="dxa"/>
            <w:shd w:val="clear" w:color="auto" w:fill="auto"/>
            <w:noWrap/>
            <w:vAlign w:val="bottom"/>
            <w:hideMark/>
          </w:tcPr>
          <w:p w14:paraId="19C69DA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739A845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2,8</w:t>
            </w:r>
          </w:p>
        </w:tc>
      </w:tr>
      <w:tr w:rsidR="00310B47" w:rsidRPr="00310B47" w14:paraId="620AA3E2" w14:textId="77777777" w:rsidTr="00310B47">
        <w:trPr>
          <w:trHeight w:val="300"/>
          <w:jc w:val="center"/>
        </w:trPr>
        <w:tc>
          <w:tcPr>
            <w:tcW w:w="1696" w:type="dxa"/>
            <w:shd w:val="clear" w:color="auto" w:fill="auto"/>
            <w:noWrap/>
            <w:vAlign w:val="bottom"/>
            <w:hideMark/>
          </w:tcPr>
          <w:p w14:paraId="3386758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45- 07.00</w:t>
            </w:r>
          </w:p>
        </w:tc>
        <w:tc>
          <w:tcPr>
            <w:tcW w:w="1391" w:type="dxa"/>
            <w:shd w:val="clear" w:color="auto" w:fill="auto"/>
            <w:noWrap/>
            <w:vAlign w:val="bottom"/>
            <w:hideMark/>
          </w:tcPr>
          <w:p w14:paraId="4858696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1,5</w:t>
            </w:r>
          </w:p>
        </w:tc>
        <w:tc>
          <w:tcPr>
            <w:tcW w:w="851" w:type="dxa"/>
            <w:shd w:val="clear" w:color="auto" w:fill="auto"/>
            <w:noWrap/>
            <w:vAlign w:val="bottom"/>
            <w:hideMark/>
          </w:tcPr>
          <w:p w14:paraId="02D083B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6</w:t>
            </w:r>
          </w:p>
        </w:tc>
        <w:tc>
          <w:tcPr>
            <w:tcW w:w="992" w:type="dxa"/>
            <w:shd w:val="clear" w:color="auto" w:fill="auto"/>
            <w:noWrap/>
            <w:vAlign w:val="bottom"/>
            <w:hideMark/>
          </w:tcPr>
          <w:p w14:paraId="1458C6A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2CCA256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1</w:t>
            </w:r>
          </w:p>
        </w:tc>
      </w:tr>
      <w:tr w:rsidR="00310B47" w:rsidRPr="00310B47" w14:paraId="19223A4A" w14:textId="77777777" w:rsidTr="00310B47">
        <w:trPr>
          <w:trHeight w:val="300"/>
          <w:jc w:val="center"/>
        </w:trPr>
        <w:tc>
          <w:tcPr>
            <w:tcW w:w="1696" w:type="dxa"/>
            <w:shd w:val="clear" w:color="auto" w:fill="auto"/>
            <w:noWrap/>
            <w:vAlign w:val="bottom"/>
            <w:hideMark/>
          </w:tcPr>
          <w:p w14:paraId="4D3DF46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00 - 07.15</w:t>
            </w:r>
          </w:p>
        </w:tc>
        <w:tc>
          <w:tcPr>
            <w:tcW w:w="1391" w:type="dxa"/>
            <w:shd w:val="clear" w:color="auto" w:fill="auto"/>
            <w:noWrap/>
            <w:vAlign w:val="bottom"/>
            <w:hideMark/>
          </w:tcPr>
          <w:p w14:paraId="5CD63BC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3</w:t>
            </w:r>
          </w:p>
        </w:tc>
        <w:tc>
          <w:tcPr>
            <w:tcW w:w="851" w:type="dxa"/>
            <w:shd w:val="clear" w:color="auto" w:fill="auto"/>
            <w:noWrap/>
            <w:vAlign w:val="bottom"/>
            <w:hideMark/>
          </w:tcPr>
          <w:p w14:paraId="21C0471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5</w:t>
            </w:r>
          </w:p>
        </w:tc>
        <w:tc>
          <w:tcPr>
            <w:tcW w:w="992" w:type="dxa"/>
            <w:shd w:val="clear" w:color="auto" w:fill="auto"/>
            <w:noWrap/>
            <w:vAlign w:val="bottom"/>
            <w:hideMark/>
          </w:tcPr>
          <w:p w14:paraId="68750D1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6D84C26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6</w:t>
            </w:r>
          </w:p>
        </w:tc>
      </w:tr>
      <w:tr w:rsidR="00310B47" w:rsidRPr="00310B47" w14:paraId="5061E240" w14:textId="77777777" w:rsidTr="00310B47">
        <w:trPr>
          <w:trHeight w:val="300"/>
          <w:jc w:val="center"/>
        </w:trPr>
        <w:tc>
          <w:tcPr>
            <w:tcW w:w="1696" w:type="dxa"/>
            <w:shd w:val="clear" w:color="auto" w:fill="auto"/>
            <w:noWrap/>
            <w:vAlign w:val="bottom"/>
            <w:hideMark/>
          </w:tcPr>
          <w:p w14:paraId="5122F92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15 - 07.30</w:t>
            </w:r>
          </w:p>
        </w:tc>
        <w:tc>
          <w:tcPr>
            <w:tcW w:w="1391" w:type="dxa"/>
            <w:shd w:val="clear" w:color="auto" w:fill="auto"/>
            <w:noWrap/>
            <w:vAlign w:val="bottom"/>
            <w:hideMark/>
          </w:tcPr>
          <w:p w14:paraId="45BC556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2,5</w:t>
            </w:r>
          </w:p>
        </w:tc>
        <w:tc>
          <w:tcPr>
            <w:tcW w:w="851" w:type="dxa"/>
            <w:shd w:val="clear" w:color="auto" w:fill="auto"/>
            <w:noWrap/>
            <w:vAlign w:val="bottom"/>
            <w:hideMark/>
          </w:tcPr>
          <w:p w14:paraId="6526531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6</w:t>
            </w:r>
          </w:p>
        </w:tc>
        <w:tc>
          <w:tcPr>
            <w:tcW w:w="992" w:type="dxa"/>
            <w:shd w:val="clear" w:color="auto" w:fill="auto"/>
            <w:noWrap/>
            <w:vAlign w:val="bottom"/>
            <w:hideMark/>
          </w:tcPr>
          <w:p w14:paraId="0A4FB74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2F36478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1,1</w:t>
            </w:r>
          </w:p>
        </w:tc>
      </w:tr>
      <w:tr w:rsidR="00310B47" w:rsidRPr="00310B47" w14:paraId="4E6BBA7B" w14:textId="77777777" w:rsidTr="00310B47">
        <w:trPr>
          <w:trHeight w:val="300"/>
          <w:jc w:val="center"/>
        </w:trPr>
        <w:tc>
          <w:tcPr>
            <w:tcW w:w="1696" w:type="dxa"/>
            <w:shd w:val="clear" w:color="auto" w:fill="auto"/>
            <w:noWrap/>
            <w:vAlign w:val="bottom"/>
            <w:hideMark/>
          </w:tcPr>
          <w:p w14:paraId="5631888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30 - 07.45</w:t>
            </w:r>
          </w:p>
        </w:tc>
        <w:tc>
          <w:tcPr>
            <w:tcW w:w="1391" w:type="dxa"/>
            <w:shd w:val="clear" w:color="auto" w:fill="auto"/>
            <w:noWrap/>
            <w:vAlign w:val="bottom"/>
            <w:hideMark/>
          </w:tcPr>
          <w:p w14:paraId="4550076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4,5</w:t>
            </w:r>
          </w:p>
        </w:tc>
        <w:tc>
          <w:tcPr>
            <w:tcW w:w="851" w:type="dxa"/>
            <w:shd w:val="clear" w:color="auto" w:fill="auto"/>
            <w:noWrap/>
            <w:vAlign w:val="bottom"/>
            <w:hideMark/>
          </w:tcPr>
          <w:p w14:paraId="2A39ACA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9</w:t>
            </w:r>
          </w:p>
        </w:tc>
        <w:tc>
          <w:tcPr>
            <w:tcW w:w="992" w:type="dxa"/>
            <w:shd w:val="clear" w:color="auto" w:fill="auto"/>
            <w:noWrap/>
            <w:vAlign w:val="bottom"/>
            <w:hideMark/>
          </w:tcPr>
          <w:p w14:paraId="01A1442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22C082E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6,1</w:t>
            </w:r>
          </w:p>
        </w:tc>
      </w:tr>
      <w:tr w:rsidR="00310B47" w:rsidRPr="00310B47" w14:paraId="6EC0B978" w14:textId="77777777" w:rsidTr="00310B47">
        <w:trPr>
          <w:trHeight w:val="300"/>
          <w:jc w:val="center"/>
        </w:trPr>
        <w:tc>
          <w:tcPr>
            <w:tcW w:w="1696" w:type="dxa"/>
            <w:shd w:val="clear" w:color="auto" w:fill="auto"/>
            <w:noWrap/>
            <w:vAlign w:val="bottom"/>
            <w:hideMark/>
          </w:tcPr>
          <w:p w14:paraId="15DDD3B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45 - 08.00</w:t>
            </w:r>
          </w:p>
        </w:tc>
        <w:tc>
          <w:tcPr>
            <w:tcW w:w="1391" w:type="dxa"/>
            <w:shd w:val="clear" w:color="auto" w:fill="auto"/>
            <w:noWrap/>
            <w:vAlign w:val="bottom"/>
            <w:hideMark/>
          </w:tcPr>
          <w:p w14:paraId="7A10F41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6,5</w:t>
            </w:r>
          </w:p>
        </w:tc>
        <w:tc>
          <w:tcPr>
            <w:tcW w:w="851" w:type="dxa"/>
            <w:shd w:val="clear" w:color="auto" w:fill="auto"/>
            <w:noWrap/>
            <w:vAlign w:val="bottom"/>
            <w:hideMark/>
          </w:tcPr>
          <w:p w14:paraId="77710EE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3</w:t>
            </w:r>
          </w:p>
        </w:tc>
        <w:tc>
          <w:tcPr>
            <w:tcW w:w="992" w:type="dxa"/>
            <w:shd w:val="clear" w:color="auto" w:fill="auto"/>
            <w:noWrap/>
            <w:vAlign w:val="bottom"/>
            <w:hideMark/>
          </w:tcPr>
          <w:p w14:paraId="47560AE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4AEC854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2,1</w:t>
            </w:r>
          </w:p>
        </w:tc>
      </w:tr>
      <w:tr w:rsidR="00310B47" w:rsidRPr="00310B47" w14:paraId="03E6824E" w14:textId="77777777" w:rsidTr="00310B47">
        <w:trPr>
          <w:trHeight w:val="300"/>
          <w:jc w:val="center"/>
        </w:trPr>
        <w:tc>
          <w:tcPr>
            <w:tcW w:w="1696" w:type="dxa"/>
            <w:shd w:val="clear" w:color="auto" w:fill="auto"/>
            <w:noWrap/>
            <w:vAlign w:val="bottom"/>
            <w:hideMark/>
          </w:tcPr>
          <w:p w14:paraId="72982CE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00 - 08.15</w:t>
            </w:r>
          </w:p>
        </w:tc>
        <w:tc>
          <w:tcPr>
            <w:tcW w:w="1391" w:type="dxa"/>
            <w:shd w:val="clear" w:color="auto" w:fill="auto"/>
            <w:noWrap/>
            <w:vAlign w:val="bottom"/>
            <w:hideMark/>
          </w:tcPr>
          <w:p w14:paraId="52FF5A9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8</w:t>
            </w:r>
          </w:p>
        </w:tc>
        <w:tc>
          <w:tcPr>
            <w:tcW w:w="851" w:type="dxa"/>
            <w:shd w:val="clear" w:color="auto" w:fill="auto"/>
            <w:noWrap/>
            <w:vAlign w:val="bottom"/>
            <w:hideMark/>
          </w:tcPr>
          <w:p w14:paraId="2942D6A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6</w:t>
            </w:r>
          </w:p>
        </w:tc>
        <w:tc>
          <w:tcPr>
            <w:tcW w:w="992" w:type="dxa"/>
            <w:shd w:val="clear" w:color="auto" w:fill="auto"/>
            <w:noWrap/>
            <w:vAlign w:val="bottom"/>
            <w:hideMark/>
          </w:tcPr>
          <w:p w14:paraId="04328EC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229D342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5,3</w:t>
            </w:r>
          </w:p>
        </w:tc>
      </w:tr>
      <w:tr w:rsidR="00310B47" w:rsidRPr="00310B47" w14:paraId="7BF1E5D1" w14:textId="77777777" w:rsidTr="00310B47">
        <w:trPr>
          <w:trHeight w:val="300"/>
          <w:jc w:val="center"/>
        </w:trPr>
        <w:tc>
          <w:tcPr>
            <w:tcW w:w="1696" w:type="dxa"/>
            <w:shd w:val="clear" w:color="auto" w:fill="auto"/>
            <w:noWrap/>
            <w:vAlign w:val="bottom"/>
            <w:hideMark/>
          </w:tcPr>
          <w:p w14:paraId="3D219E6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15 - 08.30</w:t>
            </w:r>
          </w:p>
        </w:tc>
        <w:tc>
          <w:tcPr>
            <w:tcW w:w="1391" w:type="dxa"/>
            <w:shd w:val="clear" w:color="auto" w:fill="auto"/>
            <w:noWrap/>
            <w:vAlign w:val="bottom"/>
            <w:hideMark/>
          </w:tcPr>
          <w:p w14:paraId="4DC7053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3</w:t>
            </w:r>
          </w:p>
        </w:tc>
        <w:tc>
          <w:tcPr>
            <w:tcW w:w="851" w:type="dxa"/>
            <w:shd w:val="clear" w:color="auto" w:fill="auto"/>
            <w:noWrap/>
            <w:vAlign w:val="bottom"/>
            <w:hideMark/>
          </w:tcPr>
          <w:p w14:paraId="671F544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4</w:t>
            </w:r>
          </w:p>
        </w:tc>
        <w:tc>
          <w:tcPr>
            <w:tcW w:w="992" w:type="dxa"/>
            <w:shd w:val="clear" w:color="auto" w:fill="auto"/>
            <w:noWrap/>
            <w:vAlign w:val="bottom"/>
            <w:hideMark/>
          </w:tcPr>
          <w:p w14:paraId="37F2524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664B907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8,3</w:t>
            </w:r>
          </w:p>
        </w:tc>
      </w:tr>
      <w:tr w:rsidR="00310B47" w:rsidRPr="00310B47" w14:paraId="425D7478" w14:textId="77777777" w:rsidTr="00310B47">
        <w:trPr>
          <w:trHeight w:val="300"/>
          <w:jc w:val="center"/>
        </w:trPr>
        <w:tc>
          <w:tcPr>
            <w:tcW w:w="1696" w:type="dxa"/>
            <w:shd w:val="clear" w:color="auto" w:fill="auto"/>
            <w:noWrap/>
            <w:vAlign w:val="bottom"/>
            <w:hideMark/>
          </w:tcPr>
          <w:p w14:paraId="0A0A72C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30 - 08.45</w:t>
            </w:r>
          </w:p>
        </w:tc>
        <w:tc>
          <w:tcPr>
            <w:tcW w:w="1391" w:type="dxa"/>
            <w:shd w:val="clear" w:color="auto" w:fill="auto"/>
            <w:noWrap/>
            <w:vAlign w:val="bottom"/>
            <w:hideMark/>
          </w:tcPr>
          <w:p w14:paraId="4DE2B6E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82,5</w:t>
            </w:r>
          </w:p>
        </w:tc>
        <w:tc>
          <w:tcPr>
            <w:tcW w:w="851" w:type="dxa"/>
            <w:shd w:val="clear" w:color="auto" w:fill="auto"/>
            <w:noWrap/>
            <w:vAlign w:val="bottom"/>
            <w:hideMark/>
          </w:tcPr>
          <w:p w14:paraId="0D90927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8</w:t>
            </w:r>
          </w:p>
        </w:tc>
        <w:tc>
          <w:tcPr>
            <w:tcW w:w="992" w:type="dxa"/>
            <w:shd w:val="clear" w:color="auto" w:fill="auto"/>
            <w:noWrap/>
            <w:vAlign w:val="bottom"/>
            <w:hideMark/>
          </w:tcPr>
          <w:p w14:paraId="7E50B0E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78A08D6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1,8</w:t>
            </w:r>
          </w:p>
        </w:tc>
      </w:tr>
      <w:tr w:rsidR="00310B47" w:rsidRPr="00310B47" w14:paraId="3690872E" w14:textId="77777777" w:rsidTr="00310B47">
        <w:trPr>
          <w:trHeight w:val="300"/>
          <w:jc w:val="center"/>
        </w:trPr>
        <w:tc>
          <w:tcPr>
            <w:tcW w:w="1696" w:type="dxa"/>
            <w:shd w:val="clear" w:color="auto" w:fill="auto"/>
            <w:noWrap/>
            <w:vAlign w:val="bottom"/>
            <w:hideMark/>
          </w:tcPr>
          <w:p w14:paraId="164A078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45 - 09.00</w:t>
            </w:r>
          </w:p>
        </w:tc>
        <w:tc>
          <w:tcPr>
            <w:tcW w:w="1391" w:type="dxa"/>
            <w:shd w:val="clear" w:color="auto" w:fill="auto"/>
            <w:noWrap/>
            <w:vAlign w:val="bottom"/>
            <w:hideMark/>
          </w:tcPr>
          <w:p w14:paraId="310F50A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8</w:t>
            </w:r>
          </w:p>
        </w:tc>
        <w:tc>
          <w:tcPr>
            <w:tcW w:w="851" w:type="dxa"/>
            <w:shd w:val="clear" w:color="auto" w:fill="auto"/>
            <w:noWrap/>
            <w:vAlign w:val="bottom"/>
            <w:hideMark/>
          </w:tcPr>
          <w:p w14:paraId="33971B7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9</w:t>
            </w:r>
          </w:p>
        </w:tc>
        <w:tc>
          <w:tcPr>
            <w:tcW w:w="992" w:type="dxa"/>
            <w:shd w:val="clear" w:color="auto" w:fill="auto"/>
            <w:noWrap/>
            <w:vAlign w:val="bottom"/>
            <w:hideMark/>
          </w:tcPr>
          <w:p w14:paraId="4705B8E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4192C4B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0,9</w:t>
            </w:r>
          </w:p>
        </w:tc>
      </w:tr>
      <w:tr w:rsidR="00310B47" w:rsidRPr="00310B47" w14:paraId="71FCE50A" w14:textId="77777777" w:rsidTr="00310B47">
        <w:trPr>
          <w:trHeight w:val="300"/>
          <w:jc w:val="center"/>
        </w:trPr>
        <w:tc>
          <w:tcPr>
            <w:tcW w:w="1696" w:type="dxa"/>
            <w:shd w:val="clear" w:color="auto" w:fill="auto"/>
            <w:noWrap/>
            <w:vAlign w:val="bottom"/>
            <w:hideMark/>
          </w:tcPr>
          <w:p w14:paraId="619EB11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00 - 09.15</w:t>
            </w:r>
          </w:p>
        </w:tc>
        <w:tc>
          <w:tcPr>
            <w:tcW w:w="1391" w:type="dxa"/>
            <w:shd w:val="clear" w:color="auto" w:fill="auto"/>
            <w:noWrap/>
            <w:vAlign w:val="bottom"/>
            <w:hideMark/>
          </w:tcPr>
          <w:p w14:paraId="1FFDE20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2,5</w:t>
            </w:r>
          </w:p>
        </w:tc>
        <w:tc>
          <w:tcPr>
            <w:tcW w:w="851" w:type="dxa"/>
            <w:shd w:val="clear" w:color="auto" w:fill="auto"/>
            <w:noWrap/>
            <w:vAlign w:val="bottom"/>
            <w:hideMark/>
          </w:tcPr>
          <w:p w14:paraId="69D60D3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4</w:t>
            </w:r>
          </w:p>
        </w:tc>
        <w:tc>
          <w:tcPr>
            <w:tcW w:w="992" w:type="dxa"/>
            <w:shd w:val="clear" w:color="auto" w:fill="auto"/>
            <w:noWrap/>
            <w:vAlign w:val="bottom"/>
            <w:hideMark/>
          </w:tcPr>
          <w:p w14:paraId="53C6314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755C538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0,4</w:t>
            </w:r>
          </w:p>
        </w:tc>
      </w:tr>
      <w:tr w:rsidR="00310B47" w:rsidRPr="00310B47" w14:paraId="0E51458B" w14:textId="77777777" w:rsidTr="00310B47">
        <w:trPr>
          <w:trHeight w:val="300"/>
          <w:jc w:val="center"/>
        </w:trPr>
        <w:tc>
          <w:tcPr>
            <w:tcW w:w="1696" w:type="dxa"/>
            <w:shd w:val="clear" w:color="auto" w:fill="auto"/>
            <w:noWrap/>
            <w:vAlign w:val="bottom"/>
            <w:hideMark/>
          </w:tcPr>
          <w:p w14:paraId="0DEB94A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09.15 - 09.30 </w:t>
            </w:r>
          </w:p>
        </w:tc>
        <w:tc>
          <w:tcPr>
            <w:tcW w:w="1391" w:type="dxa"/>
            <w:shd w:val="clear" w:color="auto" w:fill="auto"/>
            <w:noWrap/>
            <w:vAlign w:val="bottom"/>
            <w:hideMark/>
          </w:tcPr>
          <w:p w14:paraId="21B3041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98</w:t>
            </w:r>
          </w:p>
        </w:tc>
        <w:tc>
          <w:tcPr>
            <w:tcW w:w="851" w:type="dxa"/>
            <w:shd w:val="clear" w:color="auto" w:fill="auto"/>
            <w:noWrap/>
            <w:vAlign w:val="bottom"/>
            <w:hideMark/>
          </w:tcPr>
          <w:p w14:paraId="6BB1BBE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3</w:t>
            </w:r>
          </w:p>
        </w:tc>
        <w:tc>
          <w:tcPr>
            <w:tcW w:w="992" w:type="dxa"/>
            <w:shd w:val="clear" w:color="auto" w:fill="auto"/>
            <w:noWrap/>
            <w:vAlign w:val="bottom"/>
            <w:hideMark/>
          </w:tcPr>
          <w:p w14:paraId="1C817D6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2EB5C4F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4,9</w:t>
            </w:r>
          </w:p>
        </w:tc>
      </w:tr>
      <w:tr w:rsidR="00310B47" w:rsidRPr="00310B47" w14:paraId="0B3F7AEC" w14:textId="77777777" w:rsidTr="00310B47">
        <w:trPr>
          <w:trHeight w:val="300"/>
          <w:jc w:val="center"/>
        </w:trPr>
        <w:tc>
          <w:tcPr>
            <w:tcW w:w="1696" w:type="dxa"/>
            <w:shd w:val="clear" w:color="auto" w:fill="auto"/>
            <w:noWrap/>
            <w:vAlign w:val="bottom"/>
            <w:hideMark/>
          </w:tcPr>
          <w:p w14:paraId="5EE59FD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0 - 09.45</w:t>
            </w:r>
          </w:p>
        </w:tc>
        <w:tc>
          <w:tcPr>
            <w:tcW w:w="1391" w:type="dxa"/>
            <w:shd w:val="clear" w:color="auto" w:fill="auto"/>
            <w:noWrap/>
            <w:vAlign w:val="bottom"/>
            <w:hideMark/>
          </w:tcPr>
          <w:p w14:paraId="2A32CE3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9,5</w:t>
            </w:r>
          </w:p>
        </w:tc>
        <w:tc>
          <w:tcPr>
            <w:tcW w:w="851" w:type="dxa"/>
            <w:shd w:val="clear" w:color="auto" w:fill="auto"/>
            <w:noWrap/>
            <w:vAlign w:val="bottom"/>
            <w:hideMark/>
          </w:tcPr>
          <w:p w14:paraId="7A1E8B5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0</w:t>
            </w:r>
          </w:p>
        </w:tc>
        <w:tc>
          <w:tcPr>
            <w:tcW w:w="992" w:type="dxa"/>
            <w:shd w:val="clear" w:color="auto" w:fill="auto"/>
            <w:noWrap/>
            <w:vAlign w:val="bottom"/>
            <w:hideMark/>
          </w:tcPr>
          <w:p w14:paraId="00D3931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4FBFC6E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2,1</w:t>
            </w:r>
          </w:p>
        </w:tc>
      </w:tr>
      <w:tr w:rsidR="00310B47" w:rsidRPr="00310B47" w14:paraId="1F55105E" w14:textId="77777777" w:rsidTr="00310B47">
        <w:trPr>
          <w:trHeight w:val="300"/>
          <w:jc w:val="center"/>
        </w:trPr>
        <w:tc>
          <w:tcPr>
            <w:tcW w:w="1696" w:type="dxa"/>
            <w:shd w:val="clear" w:color="auto" w:fill="auto"/>
            <w:noWrap/>
            <w:vAlign w:val="bottom"/>
            <w:hideMark/>
          </w:tcPr>
          <w:p w14:paraId="1D5B623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45 - 10.00</w:t>
            </w:r>
          </w:p>
        </w:tc>
        <w:tc>
          <w:tcPr>
            <w:tcW w:w="1391" w:type="dxa"/>
            <w:shd w:val="clear" w:color="auto" w:fill="auto"/>
            <w:noWrap/>
            <w:vAlign w:val="bottom"/>
            <w:hideMark/>
          </w:tcPr>
          <w:p w14:paraId="55D481F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81,5</w:t>
            </w:r>
          </w:p>
        </w:tc>
        <w:tc>
          <w:tcPr>
            <w:tcW w:w="851" w:type="dxa"/>
            <w:shd w:val="clear" w:color="auto" w:fill="auto"/>
            <w:noWrap/>
            <w:vAlign w:val="bottom"/>
            <w:hideMark/>
          </w:tcPr>
          <w:p w14:paraId="548AEFB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6</w:t>
            </w:r>
          </w:p>
        </w:tc>
        <w:tc>
          <w:tcPr>
            <w:tcW w:w="992" w:type="dxa"/>
            <w:shd w:val="clear" w:color="auto" w:fill="auto"/>
            <w:noWrap/>
            <w:vAlign w:val="bottom"/>
            <w:hideMark/>
          </w:tcPr>
          <w:p w14:paraId="711A490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187017F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1,4</w:t>
            </w:r>
          </w:p>
        </w:tc>
      </w:tr>
      <w:tr w:rsidR="00310B47" w:rsidRPr="00310B47" w14:paraId="0E4EEB58" w14:textId="77777777" w:rsidTr="00310B47">
        <w:trPr>
          <w:trHeight w:val="300"/>
          <w:jc w:val="center"/>
        </w:trPr>
        <w:tc>
          <w:tcPr>
            <w:tcW w:w="1696" w:type="dxa"/>
            <w:shd w:val="clear" w:color="auto" w:fill="auto"/>
            <w:noWrap/>
            <w:vAlign w:val="bottom"/>
            <w:hideMark/>
          </w:tcPr>
          <w:p w14:paraId="1D61964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0 - 10.15</w:t>
            </w:r>
          </w:p>
        </w:tc>
        <w:tc>
          <w:tcPr>
            <w:tcW w:w="1391" w:type="dxa"/>
            <w:shd w:val="clear" w:color="auto" w:fill="auto"/>
            <w:noWrap/>
            <w:vAlign w:val="bottom"/>
            <w:hideMark/>
          </w:tcPr>
          <w:p w14:paraId="43CE069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6</w:t>
            </w:r>
          </w:p>
        </w:tc>
        <w:tc>
          <w:tcPr>
            <w:tcW w:w="851" w:type="dxa"/>
            <w:shd w:val="clear" w:color="auto" w:fill="auto"/>
            <w:noWrap/>
            <w:vAlign w:val="bottom"/>
            <w:hideMark/>
          </w:tcPr>
          <w:p w14:paraId="51E0AE6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5</w:t>
            </w:r>
          </w:p>
        </w:tc>
        <w:tc>
          <w:tcPr>
            <w:tcW w:w="992" w:type="dxa"/>
            <w:shd w:val="clear" w:color="auto" w:fill="auto"/>
            <w:noWrap/>
            <w:vAlign w:val="bottom"/>
            <w:hideMark/>
          </w:tcPr>
          <w:p w14:paraId="3390229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3B8C3EB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3,6</w:t>
            </w:r>
          </w:p>
        </w:tc>
      </w:tr>
      <w:tr w:rsidR="00310B47" w:rsidRPr="00310B47" w14:paraId="21B05C33" w14:textId="77777777" w:rsidTr="00310B47">
        <w:trPr>
          <w:trHeight w:val="315"/>
          <w:jc w:val="center"/>
        </w:trPr>
        <w:tc>
          <w:tcPr>
            <w:tcW w:w="1696" w:type="dxa"/>
            <w:shd w:val="clear" w:color="auto" w:fill="auto"/>
            <w:noWrap/>
            <w:vAlign w:val="bottom"/>
            <w:hideMark/>
          </w:tcPr>
          <w:p w14:paraId="04A741E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0.15 - 10.30 </w:t>
            </w:r>
          </w:p>
        </w:tc>
        <w:tc>
          <w:tcPr>
            <w:tcW w:w="1391" w:type="dxa"/>
            <w:shd w:val="clear" w:color="auto" w:fill="auto"/>
            <w:noWrap/>
            <w:vAlign w:val="bottom"/>
            <w:hideMark/>
          </w:tcPr>
          <w:p w14:paraId="1F98C1F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00</w:t>
            </w:r>
          </w:p>
        </w:tc>
        <w:tc>
          <w:tcPr>
            <w:tcW w:w="851" w:type="dxa"/>
            <w:shd w:val="clear" w:color="auto" w:fill="auto"/>
            <w:noWrap/>
            <w:vAlign w:val="bottom"/>
            <w:hideMark/>
          </w:tcPr>
          <w:p w14:paraId="4256FD26"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4</w:t>
            </w:r>
          </w:p>
        </w:tc>
        <w:tc>
          <w:tcPr>
            <w:tcW w:w="992" w:type="dxa"/>
            <w:shd w:val="clear" w:color="auto" w:fill="auto"/>
            <w:noWrap/>
            <w:vAlign w:val="bottom"/>
            <w:hideMark/>
          </w:tcPr>
          <w:p w14:paraId="1E3A666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4177882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7,9</w:t>
            </w:r>
          </w:p>
        </w:tc>
      </w:tr>
      <w:tr w:rsidR="00310B47" w:rsidRPr="00310B47" w14:paraId="36A3CA9B" w14:textId="77777777" w:rsidTr="00310B47">
        <w:trPr>
          <w:trHeight w:val="330"/>
          <w:jc w:val="center"/>
        </w:trPr>
        <w:tc>
          <w:tcPr>
            <w:tcW w:w="1696" w:type="dxa"/>
            <w:shd w:val="clear" w:color="auto" w:fill="auto"/>
            <w:noWrap/>
            <w:vAlign w:val="bottom"/>
            <w:hideMark/>
          </w:tcPr>
          <w:p w14:paraId="05CDE44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0.30 -10.45 </w:t>
            </w:r>
          </w:p>
        </w:tc>
        <w:tc>
          <w:tcPr>
            <w:tcW w:w="1391" w:type="dxa"/>
            <w:shd w:val="clear" w:color="auto" w:fill="auto"/>
            <w:noWrap/>
            <w:vAlign w:val="bottom"/>
            <w:hideMark/>
          </w:tcPr>
          <w:p w14:paraId="46BC144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08</w:t>
            </w:r>
          </w:p>
        </w:tc>
        <w:tc>
          <w:tcPr>
            <w:tcW w:w="851" w:type="dxa"/>
            <w:shd w:val="clear" w:color="auto" w:fill="auto"/>
            <w:noWrap/>
            <w:vAlign w:val="bottom"/>
            <w:hideMark/>
          </w:tcPr>
          <w:p w14:paraId="3863758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9</w:t>
            </w:r>
          </w:p>
        </w:tc>
        <w:tc>
          <w:tcPr>
            <w:tcW w:w="992" w:type="dxa"/>
            <w:shd w:val="clear" w:color="auto" w:fill="auto"/>
            <w:noWrap/>
            <w:vAlign w:val="bottom"/>
            <w:hideMark/>
          </w:tcPr>
          <w:p w14:paraId="5AA0DF0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6898528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8,3</w:t>
            </w:r>
          </w:p>
        </w:tc>
      </w:tr>
      <w:tr w:rsidR="00310B47" w:rsidRPr="00310B47" w14:paraId="4740B21C" w14:textId="77777777" w:rsidTr="00310B47">
        <w:trPr>
          <w:trHeight w:val="330"/>
          <w:jc w:val="center"/>
        </w:trPr>
        <w:tc>
          <w:tcPr>
            <w:tcW w:w="1696" w:type="dxa"/>
            <w:shd w:val="clear" w:color="auto" w:fill="auto"/>
            <w:noWrap/>
            <w:vAlign w:val="bottom"/>
            <w:hideMark/>
          </w:tcPr>
          <w:p w14:paraId="44A07EE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45 -11.00</w:t>
            </w:r>
          </w:p>
        </w:tc>
        <w:tc>
          <w:tcPr>
            <w:tcW w:w="1391" w:type="dxa"/>
            <w:shd w:val="clear" w:color="auto" w:fill="auto"/>
            <w:noWrap/>
            <w:vAlign w:val="bottom"/>
            <w:hideMark/>
          </w:tcPr>
          <w:p w14:paraId="5C31B25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09,5</w:t>
            </w:r>
          </w:p>
        </w:tc>
        <w:tc>
          <w:tcPr>
            <w:tcW w:w="851" w:type="dxa"/>
            <w:shd w:val="clear" w:color="auto" w:fill="auto"/>
            <w:noWrap/>
            <w:vAlign w:val="bottom"/>
            <w:hideMark/>
          </w:tcPr>
          <w:p w14:paraId="7993C3E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0</w:t>
            </w:r>
          </w:p>
        </w:tc>
        <w:tc>
          <w:tcPr>
            <w:tcW w:w="992" w:type="dxa"/>
            <w:shd w:val="clear" w:color="auto" w:fill="auto"/>
            <w:noWrap/>
            <w:vAlign w:val="bottom"/>
            <w:hideMark/>
          </w:tcPr>
          <w:p w14:paraId="34CFE21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26207BF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0,8</w:t>
            </w:r>
          </w:p>
        </w:tc>
      </w:tr>
      <w:tr w:rsidR="00310B47" w:rsidRPr="00310B47" w14:paraId="4113D9C7" w14:textId="77777777" w:rsidTr="00310B47">
        <w:trPr>
          <w:trHeight w:val="300"/>
          <w:jc w:val="center"/>
        </w:trPr>
        <w:tc>
          <w:tcPr>
            <w:tcW w:w="1696" w:type="dxa"/>
            <w:shd w:val="clear" w:color="auto" w:fill="auto"/>
            <w:noWrap/>
            <w:vAlign w:val="bottom"/>
            <w:hideMark/>
          </w:tcPr>
          <w:p w14:paraId="17FDADE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00 - 11.15</w:t>
            </w:r>
          </w:p>
        </w:tc>
        <w:tc>
          <w:tcPr>
            <w:tcW w:w="1391" w:type="dxa"/>
            <w:shd w:val="clear" w:color="auto" w:fill="auto"/>
            <w:noWrap/>
            <w:vAlign w:val="bottom"/>
            <w:hideMark/>
          </w:tcPr>
          <w:p w14:paraId="7A05F0B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10</w:t>
            </w:r>
          </w:p>
        </w:tc>
        <w:tc>
          <w:tcPr>
            <w:tcW w:w="851" w:type="dxa"/>
            <w:shd w:val="clear" w:color="auto" w:fill="auto"/>
            <w:noWrap/>
            <w:vAlign w:val="bottom"/>
            <w:hideMark/>
          </w:tcPr>
          <w:p w14:paraId="50F1000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5</w:t>
            </w:r>
          </w:p>
        </w:tc>
        <w:tc>
          <w:tcPr>
            <w:tcW w:w="992" w:type="dxa"/>
            <w:shd w:val="clear" w:color="auto" w:fill="auto"/>
            <w:noWrap/>
            <w:vAlign w:val="bottom"/>
            <w:hideMark/>
          </w:tcPr>
          <w:p w14:paraId="489B4BD6"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08B9202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6,3</w:t>
            </w:r>
          </w:p>
        </w:tc>
      </w:tr>
      <w:tr w:rsidR="00310B47" w:rsidRPr="00310B47" w14:paraId="1B41C252" w14:textId="77777777" w:rsidTr="00310B47">
        <w:trPr>
          <w:trHeight w:val="300"/>
          <w:jc w:val="center"/>
        </w:trPr>
        <w:tc>
          <w:tcPr>
            <w:tcW w:w="1696" w:type="dxa"/>
            <w:shd w:val="clear" w:color="auto" w:fill="auto"/>
            <w:noWrap/>
            <w:vAlign w:val="bottom"/>
            <w:hideMark/>
          </w:tcPr>
          <w:p w14:paraId="31967E1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15 - 11.30</w:t>
            </w:r>
          </w:p>
        </w:tc>
        <w:tc>
          <w:tcPr>
            <w:tcW w:w="1391" w:type="dxa"/>
            <w:shd w:val="clear" w:color="auto" w:fill="auto"/>
            <w:noWrap/>
            <w:vAlign w:val="bottom"/>
            <w:hideMark/>
          </w:tcPr>
          <w:p w14:paraId="756EEC5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13</w:t>
            </w:r>
          </w:p>
        </w:tc>
        <w:tc>
          <w:tcPr>
            <w:tcW w:w="851" w:type="dxa"/>
            <w:shd w:val="clear" w:color="auto" w:fill="auto"/>
            <w:noWrap/>
            <w:vAlign w:val="bottom"/>
            <w:hideMark/>
          </w:tcPr>
          <w:p w14:paraId="3B6D150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6</w:t>
            </w:r>
          </w:p>
        </w:tc>
        <w:tc>
          <w:tcPr>
            <w:tcW w:w="992" w:type="dxa"/>
            <w:shd w:val="clear" w:color="auto" w:fill="auto"/>
            <w:noWrap/>
            <w:vAlign w:val="bottom"/>
            <w:hideMark/>
          </w:tcPr>
          <w:p w14:paraId="62CD78F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7FA5EB5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9</w:t>
            </w:r>
          </w:p>
        </w:tc>
      </w:tr>
      <w:tr w:rsidR="00310B47" w:rsidRPr="00310B47" w14:paraId="2C4CE03D" w14:textId="77777777" w:rsidTr="00310B47">
        <w:trPr>
          <w:trHeight w:val="300"/>
          <w:jc w:val="center"/>
        </w:trPr>
        <w:tc>
          <w:tcPr>
            <w:tcW w:w="1696" w:type="dxa"/>
            <w:shd w:val="clear" w:color="auto" w:fill="auto"/>
            <w:noWrap/>
            <w:vAlign w:val="bottom"/>
            <w:hideMark/>
          </w:tcPr>
          <w:p w14:paraId="44C87E4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30 - 11.45</w:t>
            </w:r>
          </w:p>
        </w:tc>
        <w:tc>
          <w:tcPr>
            <w:tcW w:w="1391" w:type="dxa"/>
            <w:shd w:val="clear" w:color="auto" w:fill="auto"/>
            <w:noWrap/>
            <w:vAlign w:val="bottom"/>
            <w:hideMark/>
          </w:tcPr>
          <w:p w14:paraId="5AA2713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19,5</w:t>
            </w:r>
          </w:p>
        </w:tc>
        <w:tc>
          <w:tcPr>
            <w:tcW w:w="851" w:type="dxa"/>
            <w:shd w:val="clear" w:color="auto" w:fill="auto"/>
            <w:noWrap/>
            <w:vAlign w:val="bottom"/>
            <w:hideMark/>
          </w:tcPr>
          <w:p w14:paraId="24DE46F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9</w:t>
            </w:r>
          </w:p>
        </w:tc>
        <w:tc>
          <w:tcPr>
            <w:tcW w:w="992" w:type="dxa"/>
            <w:shd w:val="clear" w:color="auto" w:fill="auto"/>
            <w:noWrap/>
            <w:vAlign w:val="bottom"/>
            <w:hideMark/>
          </w:tcPr>
          <w:p w14:paraId="7E5622F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49891DE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8,5</w:t>
            </w:r>
          </w:p>
        </w:tc>
      </w:tr>
      <w:tr w:rsidR="00310B47" w:rsidRPr="00310B47" w14:paraId="6394D806" w14:textId="77777777" w:rsidTr="00310B47">
        <w:trPr>
          <w:trHeight w:val="300"/>
          <w:jc w:val="center"/>
        </w:trPr>
        <w:tc>
          <w:tcPr>
            <w:tcW w:w="1696" w:type="dxa"/>
            <w:shd w:val="clear" w:color="auto" w:fill="auto"/>
            <w:noWrap/>
            <w:vAlign w:val="bottom"/>
            <w:hideMark/>
          </w:tcPr>
          <w:p w14:paraId="1C435C4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1.45 - 12.00 </w:t>
            </w:r>
          </w:p>
        </w:tc>
        <w:tc>
          <w:tcPr>
            <w:tcW w:w="1391" w:type="dxa"/>
            <w:shd w:val="clear" w:color="auto" w:fill="auto"/>
            <w:noWrap/>
            <w:vAlign w:val="bottom"/>
            <w:hideMark/>
          </w:tcPr>
          <w:p w14:paraId="5F37DAA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23</w:t>
            </w:r>
          </w:p>
        </w:tc>
        <w:tc>
          <w:tcPr>
            <w:tcW w:w="851" w:type="dxa"/>
            <w:shd w:val="clear" w:color="auto" w:fill="auto"/>
            <w:noWrap/>
            <w:vAlign w:val="bottom"/>
            <w:hideMark/>
          </w:tcPr>
          <w:p w14:paraId="7CCBD76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8</w:t>
            </w:r>
          </w:p>
        </w:tc>
        <w:tc>
          <w:tcPr>
            <w:tcW w:w="992" w:type="dxa"/>
            <w:shd w:val="clear" w:color="auto" w:fill="auto"/>
            <w:noWrap/>
            <w:vAlign w:val="bottom"/>
            <w:hideMark/>
          </w:tcPr>
          <w:p w14:paraId="3312DCF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75B2B34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1</w:t>
            </w:r>
          </w:p>
        </w:tc>
      </w:tr>
      <w:tr w:rsidR="00310B47" w:rsidRPr="00310B47" w14:paraId="2E7907FA" w14:textId="77777777" w:rsidTr="00310B47">
        <w:trPr>
          <w:trHeight w:val="300"/>
          <w:jc w:val="center"/>
        </w:trPr>
        <w:tc>
          <w:tcPr>
            <w:tcW w:w="1696" w:type="dxa"/>
            <w:shd w:val="clear" w:color="auto" w:fill="auto"/>
            <w:noWrap/>
            <w:vAlign w:val="bottom"/>
            <w:hideMark/>
          </w:tcPr>
          <w:p w14:paraId="60305C9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00 - 12.15</w:t>
            </w:r>
          </w:p>
        </w:tc>
        <w:tc>
          <w:tcPr>
            <w:tcW w:w="1391" w:type="dxa"/>
            <w:shd w:val="clear" w:color="auto" w:fill="auto"/>
            <w:noWrap/>
            <w:vAlign w:val="bottom"/>
            <w:hideMark/>
          </w:tcPr>
          <w:p w14:paraId="3A5CAA6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28</w:t>
            </w:r>
          </w:p>
        </w:tc>
        <w:tc>
          <w:tcPr>
            <w:tcW w:w="851" w:type="dxa"/>
            <w:shd w:val="clear" w:color="auto" w:fill="auto"/>
            <w:noWrap/>
            <w:vAlign w:val="bottom"/>
            <w:hideMark/>
          </w:tcPr>
          <w:p w14:paraId="10011472"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4</w:t>
            </w:r>
          </w:p>
        </w:tc>
        <w:tc>
          <w:tcPr>
            <w:tcW w:w="992" w:type="dxa"/>
            <w:shd w:val="clear" w:color="auto" w:fill="auto"/>
            <w:noWrap/>
            <w:vAlign w:val="bottom"/>
            <w:hideMark/>
          </w:tcPr>
          <w:p w14:paraId="147A1EA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2BF699D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5,9</w:t>
            </w:r>
          </w:p>
        </w:tc>
      </w:tr>
      <w:tr w:rsidR="00310B47" w:rsidRPr="00310B47" w14:paraId="2AE16F1E" w14:textId="77777777" w:rsidTr="00310B47">
        <w:trPr>
          <w:trHeight w:val="300"/>
          <w:jc w:val="center"/>
        </w:trPr>
        <w:tc>
          <w:tcPr>
            <w:tcW w:w="1696" w:type="dxa"/>
            <w:vMerge w:val="restart"/>
            <w:shd w:val="clear" w:color="auto" w:fill="auto"/>
            <w:noWrap/>
            <w:vAlign w:val="center"/>
          </w:tcPr>
          <w:p w14:paraId="7433DC1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Periode Waktu </w:t>
            </w:r>
          </w:p>
        </w:tc>
        <w:tc>
          <w:tcPr>
            <w:tcW w:w="3234" w:type="dxa"/>
            <w:gridSpan w:val="3"/>
            <w:shd w:val="clear" w:color="auto" w:fill="auto"/>
            <w:noWrap/>
            <w:vAlign w:val="center"/>
          </w:tcPr>
          <w:p w14:paraId="048FF34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color w:val="000000"/>
                <w:sz w:val="24"/>
                <w:szCs w:val="24"/>
              </w:rPr>
              <w:t xml:space="preserve">Jenis Kendaraan </w:t>
            </w:r>
          </w:p>
        </w:tc>
        <w:tc>
          <w:tcPr>
            <w:tcW w:w="1391" w:type="dxa"/>
            <w:vMerge w:val="restart"/>
            <w:shd w:val="clear" w:color="auto" w:fill="auto"/>
            <w:noWrap/>
            <w:vAlign w:val="bottom"/>
          </w:tcPr>
          <w:p w14:paraId="217544E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 Kendaraan Smp</w:t>
            </w:r>
          </w:p>
        </w:tc>
      </w:tr>
      <w:tr w:rsidR="00310B47" w:rsidRPr="00310B47" w14:paraId="4B4D22F0" w14:textId="77777777" w:rsidTr="00310B47">
        <w:trPr>
          <w:trHeight w:val="300"/>
          <w:jc w:val="center"/>
        </w:trPr>
        <w:tc>
          <w:tcPr>
            <w:tcW w:w="1696" w:type="dxa"/>
            <w:vMerge/>
            <w:shd w:val="clear" w:color="auto" w:fill="auto"/>
            <w:noWrap/>
            <w:vAlign w:val="center"/>
          </w:tcPr>
          <w:p w14:paraId="2570AEE3"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91" w:type="dxa"/>
            <w:shd w:val="clear" w:color="auto" w:fill="auto"/>
            <w:noWrap/>
            <w:vAlign w:val="center"/>
          </w:tcPr>
          <w:p w14:paraId="6EF1FDE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MC </w:t>
            </w:r>
          </w:p>
        </w:tc>
        <w:tc>
          <w:tcPr>
            <w:tcW w:w="851" w:type="dxa"/>
            <w:shd w:val="clear" w:color="auto" w:fill="auto"/>
            <w:noWrap/>
            <w:vAlign w:val="center"/>
          </w:tcPr>
          <w:p w14:paraId="54A64CA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LV </w:t>
            </w:r>
          </w:p>
        </w:tc>
        <w:tc>
          <w:tcPr>
            <w:tcW w:w="992" w:type="dxa"/>
            <w:shd w:val="clear" w:color="auto" w:fill="auto"/>
            <w:noWrap/>
            <w:vAlign w:val="center"/>
          </w:tcPr>
          <w:p w14:paraId="0AD866E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HV </w:t>
            </w:r>
          </w:p>
        </w:tc>
        <w:tc>
          <w:tcPr>
            <w:tcW w:w="1391" w:type="dxa"/>
            <w:vMerge/>
            <w:shd w:val="clear" w:color="auto" w:fill="auto"/>
            <w:noWrap/>
            <w:vAlign w:val="center"/>
          </w:tcPr>
          <w:p w14:paraId="2AEFC45E"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46E799CA" w14:textId="77777777" w:rsidTr="00310B47">
        <w:trPr>
          <w:trHeight w:val="300"/>
          <w:jc w:val="center"/>
        </w:trPr>
        <w:tc>
          <w:tcPr>
            <w:tcW w:w="1696" w:type="dxa"/>
            <w:shd w:val="clear" w:color="auto" w:fill="auto"/>
            <w:noWrap/>
            <w:vAlign w:val="bottom"/>
            <w:hideMark/>
          </w:tcPr>
          <w:p w14:paraId="6942346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2. 15 -12.30 </w:t>
            </w:r>
          </w:p>
        </w:tc>
        <w:tc>
          <w:tcPr>
            <w:tcW w:w="1391" w:type="dxa"/>
            <w:shd w:val="clear" w:color="auto" w:fill="auto"/>
            <w:noWrap/>
            <w:vAlign w:val="bottom"/>
            <w:hideMark/>
          </w:tcPr>
          <w:p w14:paraId="2BE0CD0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29,5</w:t>
            </w:r>
          </w:p>
        </w:tc>
        <w:tc>
          <w:tcPr>
            <w:tcW w:w="851" w:type="dxa"/>
            <w:shd w:val="clear" w:color="auto" w:fill="auto"/>
            <w:noWrap/>
            <w:vAlign w:val="bottom"/>
            <w:hideMark/>
          </w:tcPr>
          <w:p w14:paraId="6A2734B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3</w:t>
            </w:r>
          </w:p>
        </w:tc>
        <w:tc>
          <w:tcPr>
            <w:tcW w:w="992" w:type="dxa"/>
            <w:shd w:val="clear" w:color="auto" w:fill="auto"/>
            <w:noWrap/>
            <w:vAlign w:val="bottom"/>
            <w:hideMark/>
          </w:tcPr>
          <w:p w14:paraId="7D1DB41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7792698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2,5</w:t>
            </w:r>
          </w:p>
        </w:tc>
      </w:tr>
      <w:tr w:rsidR="00310B47" w:rsidRPr="00310B47" w14:paraId="520057ED" w14:textId="77777777" w:rsidTr="00310B47">
        <w:trPr>
          <w:trHeight w:val="300"/>
          <w:jc w:val="center"/>
        </w:trPr>
        <w:tc>
          <w:tcPr>
            <w:tcW w:w="1696" w:type="dxa"/>
            <w:shd w:val="clear" w:color="auto" w:fill="auto"/>
            <w:noWrap/>
            <w:vAlign w:val="bottom"/>
            <w:hideMark/>
          </w:tcPr>
          <w:p w14:paraId="3E03BF5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30 - 12.45</w:t>
            </w:r>
          </w:p>
        </w:tc>
        <w:tc>
          <w:tcPr>
            <w:tcW w:w="1391" w:type="dxa"/>
            <w:shd w:val="clear" w:color="auto" w:fill="auto"/>
            <w:noWrap/>
            <w:vAlign w:val="bottom"/>
            <w:hideMark/>
          </w:tcPr>
          <w:p w14:paraId="30CF2D3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1,5</w:t>
            </w:r>
          </w:p>
        </w:tc>
        <w:tc>
          <w:tcPr>
            <w:tcW w:w="851" w:type="dxa"/>
            <w:shd w:val="clear" w:color="auto" w:fill="auto"/>
            <w:noWrap/>
            <w:vAlign w:val="bottom"/>
            <w:hideMark/>
          </w:tcPr>
          <w:p w14:paraId="17075A7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6</w:t>
            </w:r>
          </w:p>
        </w:tc>
        <w:tc>
          <w:tcPr>
            <w:tcW w:w="992" w:type="dxa"/>
            <w:shd w:val="clear" w:color="auto" w:fill="auto"/>
            <w:noWrap/>
            <w:vAlign w:val="bottom"/>
            <w:hideMark/>
          </w:tcPr>
          <w:p w14:paraId="1025A6B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0F79E2D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1,4</w:t>
            </w:r>
          </w:p>
        </w:tc>
      </w:tr>
      <w:tr w:rsidR="00310B47" w:rsidRPr="00310B47" w14:paraId="36DA8D9F" w14:textId="77777777" w:rsidTr="00310B47">
        <w:trPr>
          <w:trHeight w:val="300"/>
          <w:jc w:val="center"/>
        </w:trPr>
        <w:tc>
          <w:tcPr>
            <w:tcW w:w="1696" w:type="dxa"/>
            <w:shd w:val="clear" w:color="auto" w:fill="auto"/>
            <w:noWrap/>
            <w:vAlign w:val="bottom"/>
            <w:hideMark/>
          </w:tcPr>
          <w:p w14:paraId="723A08A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45 - 13.00</w:t>
            </w:r>
          </w:p>
        </w:tc>
        <w:tc>
          <w:tcPr>
            <w:tcW w:w="1391" w:type="dxa"/>
            <w:shd w:val="clear" w:color="auto" w:fill="auto"/>
            <w:noWrap/>
            <w:vAlign w:val="bottom"/>
            <w:hideMark/>
          </w:tcPr>
          <w:p w14:paraId="376B85B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4,5</w:t>
            </w:r>
          </w:p>
        </w:tc>
        <w:tc>
          <w:tcPr>
            <w:tcW w:w="851" w:type="dxa"/>
            <w:shd w:val="clear" w:color="auto" w:fill="auto"/>
            <w:noWrap/>
            <w:vAlign w:val="bottom"/>
            <w:hideMark/>
          </w:tcPr>
          <w:p w14:paraId="32F50E5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8</w:t>
            </w:r>
          </w:p>
        </w:tc>
        <w:tc>
          <w:tcPr>
            <w:tcW w:w="992" w:type="dxa"/>
            <w:shd w:val="clear" w:color="auto" w:fill="auto"/>
            <w:noWrap/>
            <w:vAlign w:val="bottom"/>
            <w:hideMark/>
          </w:tcPr>
          <w:p w14:paraId="7E3462D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3AC1C62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6,4</w:t>
            </w:r>
          </w:p>
        </w:tc>
      </w:tr>
      <w:tr w:rsidR="00310B47" w:rsidRPr="00310B47" w14:paraId="12C8E306" w14:textId="77777777" w:rsidTr="00310B47">
        <w:trPr>
          <w:trHeight w:val="300"/>
          <w:jc w:val="center"/>
        </w:trPr>
        <w:tc>
          <w:tcPr>
            <w:tcW w:w="1696" w:type="dxa"/>
            <w:shd w:val="clear" w:color="auto" w:fill="auto"/>
            <w:noWrap/>
            <w:vAlign w:val="bottom"/>
            <w:hideMark/>
          </w:tcPr>
          <w:p w14:paraId="7977D7F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00 - 13.15</w:t>
            </w:r>
          </w:p>
        </w:tc>
        <w:tc>
          <w:tcPr>
            <w:tcW w:w="1391" w:type="dxa"/>
            <w:shd w:val="clear" w:color="auto" w:fill="auto"/>
            <w:noWrap/>
            <w:vAlign w:val="bottom"/>
            <w:hideMark/>
          </w:tcPr>
          <w:p w14:paraId="05A5ECD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4</w:t>
            </w:r>
          </w:p>
        </w:tc>
        <w:tc>
          <w:tcPr>
            <w:tcW w:w="851" w:type="dxa"/>
            <w:shd w:val="clear" w:color="auto" w:fill="auto"/>
            <w:noWrap/>
            <w:vAlign w:val="bottom"/>
            <w:hideMark/>
          </w:tcPr>
          <w:p w14:paraId="497BA52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9</w:t>
            </w:r>
          </w:p>
        </w:tc>
        <w:tc>
          <w:tcPr>
            <w:tcW w:w="992" w:type="dxa"/>
            <w:shd w:val="clear" w:color="auto" w:fill="auto"/>
            <w:noWrap/>
            <w:vAlign w:val="bottom"/>
            <w:hideMark/>
          </w:tcPr>
          <w:p w14:paraId="277CD4F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7B01E55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3</w:t>
            </w:r>
          </w:p>
        </w:tc>
      </w:tr>
      <w:tr w:rsidR="00310B47" w:rsidRPr="00310B47" w14:paraId="0FAD1138" w14:textId="77777777" w:rsidTr="00310B47">
        <w:trPr>
          <w:trHeight w:val="300"/>
          <w:jc w:val="center"/>
        </w:trPr>
        <w:tc>
          <w:tcPr>
            <w:tcW w:w="1696" w:type="dxa"/>
            <w:shd w:val="clear" w:color="auto" w:fill="auto"/>
            <w:noWrap/>
            <w:vAlign w:val="bottom"/>
            <w:hideMark/>
          </w:tcPr>
          <w:p w14:paraId="3FBA268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15 - 13.30</w:t>
            </w:r>
          </w:p>
        </w:tc>
        <w:tc>
          <w:tcPr>
            <w:tcW w:w="1391" w:type="dxa"/>
            <w:shd w:val="clear" w:color="auto" w:fill="auto"/>
            <w:noWrap/>
            <w:vAlign w:val="bottom"/>
            <w:hideMark/>
          </w:tcPr>
          <w:p w14:paraId="636528F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50</w:t>
            </w:r>
          </w:p>
        </w:tc>
        <w:tc>
          <w:tcPr>
            <w:tcW w:w="851" w:type="dxa"/>
            <w:shd w:val="clear" w:color="auto" w:fill="auto"/>
            <w:noWrap/>
            <w:vAlign w:val="bottom"/>
            <w:hideMark/>
          </w:tcPr>
          <w:p w14:paraId="3AE070D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3</w:t>
            </w:r>
          </w:p>
        </w:tc>
        <w:tc>
          <w:tcPr>
            <w:tcW w:w="992" w:type="dxa"/>
            <w:shd w:val="clear" w:color="auto" w:fill="auto"/>
            <w:noWrap/>
            <w:vAlign w:val="bottom"/>
            <w:hideMark/>
          </w:tcPr>
          <w:p w14:paraId="4F564A1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3C65279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15,6</w:t>
            </w:r>
          </w:p>
        </w:tc>
      </w:tr>
      <w:tr w:rsidR="00310B47" w:rsidRPr="00310B47" w14:paraId="5520B404" w14:textId="77777777" w:rsidTr="00310B47">
        <w:trPr>
          <w:trHeight w:val="300"/>
          <w:jc w:val="center"/>
        </w:trPr>
        <w:tc>
          <w:tcPr>
            <w:tcW w:w="1696" w:type="dxa"/>
            <w:shd w:val="clear" w:color="auto" w:fill="auto"/>
            <w:noWrap/>
            <w:vAlign w:val="bottom"/>
            <w:hideMark/>
          </w:tcPr>
          <w:p w14:paraId="7D7A55C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30 - 13.45</w:t>
            </w:r>
          </w:p>
        </w:tc>
        <w:tc>
          <w:tcPr>
            <w:tcW w:w="1391" w:type="dxa"/>
            <w:shd w:val="clear" w:color="auto" w:fill="auto"/>
            <w:noWrap/>
            <w:vAlign w:val="bottom"/>
            <w:hideMark/>
          </w:tcPr>
          <w:p w14:paraId="5938A0B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62,5</w:t>
            </w:r>
          </w:p>
        </w:tc>
        <w:tc>
          <w:tcPr>
            <w:tcW w:w="851" w:type="dxa"/>
            <w:shd w:val="clear" w:color="auto" w:fill="auto"/>
            <w:noWrap/>
            <w:vAlign w:val="bottom"/>
            <w:hideMark/>
          </w:tcPr>
          <w:p w14:paraId="6C7B1B0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9</w:t>
            </w:r>
          </w:p>
        </w:tc>
        <w:tc>
          <w:tcPr>
            <w:tcW w:w="992" w:type="dxa"/>
            <w:shd w:val="clear" w:color="auto" w:fill="auto"/>
            <w:noWrap/>
            <w:vAlign w:val="bottom"/>
            <w:hideMark/>
          </w:tcPr>
          <w:p w14:paraId="49C9718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50151DA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4,1</w:t>
            </w:r>
          </w:p>
        </w:tc>
      </w:tr>
      <w:tr w:rsidR="00310B47" w:rsidRPr="00310B47" w14:paraId="28B89EFF" w14:textId="77777777" w:rsidTr="00310B47">
        <w:trPr>
          <w:trHeight w:val="300"/>
          <w:jc w:val="center"/>
        </w:trPr>
        <w:tc>
          <w:tcPr>
            <w:tcW w:w="1696" w:type="dxa"/>
            <w:shd w:val="clear" w:color="auto" w:fill="auto"/>
            <w:noWrap/>
            <w:vAlign w:val="bottom"/>
            <w:hideMark/>
          </w:tcPr>
          <w:p w14:paraId="62A6D77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45 - 14.00</w:t>
            </w:r>
          </w:p>
        </w:tc>
        <w:tc>
          <w:tcPr>
            <w:tcW w:w="1391" w:type="dxa"/>
            <w:shd w:val="clear" w:color="auto" w:fill="auto"/>
            <w:noWrap/>
            <w:vAlign w:val="bottom"/>
            <w:hideMark/>
          </w:tcPr>
          <w:p w14:paraId="35A3E9A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81</w:t>
            </w:r>
          </w:p>
        </w:tc>
        <w:tc>
          <w:tcPr>
            <w:tcW w:w="851" w:type="dxa"/>
            <w:shd w:val="clear" w:color="auto" w:fill="auto"/>
            <w:noWrap/>
            <w:vAlign w:val="bottom"/>
            <w:hideMark/>
          </w:tcPr>
          <w:p w14:paraId="6C47C98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6</w:t>
            </w:r>
          </w:p>
        </w:tc>
        <w:tc>
          <w:tcPr>
            <w:tcW w:w="992" w:type="dxa"/>
            <w:shd w:val="clear" w:color="auto" w:fill="auto"/>
            <w:noWrap/>
            <w:vAlign w:val="bottom"/>
            <w:hideMark/>
          </w:tcPr>
          <w:p w14:paraId="190BA87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auto" w:fill="auto"/>
            <w:noWrap/>
            <w:vAlign w:val="bottom"/>
            <w:hideMark/>
          </w:tcPr>
          <w:p w14:paraId="6F4AEED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7</w:t>
            </w:r>
          </w:p>
        </w:tc>
      </w:tr>
      <w:tr w:rsidR="00310B47" w:rsidRPr="00310B47" w14:paraId="2AEAD47C" w14:textId="77777777" w:rsidTr="00310B47">
        <w:trPr>
          <w:trHeight w:val="300"/>
          <w:jc w:val="center"/>
        </w:trPr>
        <w:tc>
          <w:tcPr>
            <w:tcW w:w="1696" w:type="dxa"/>
            <w:shd w:val="clear" w:color="auto" w:fill="auto"/>
            <w:noWrap/>
            <w:vAlign w:val="bottom"/>
            <w:hideMark/>
          </w:tcPr>
          <w:p w14:paraId="4DB852C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00 - 14.15</w:t>
            </w:r>
          </w:p>
        </w:tc>
        <w:tc>
          <w:tcPr>
            <w:tcW w:w="1391" w:type="dxa"/>
            <w:shd w:val="clear" w:color="auto" w:fill="auto"/>
            <w:noWrap/>
            <w:vAlign w:val="bottom"/>
            <w:hideMark/>
          </w:tcPr>
          <w:p w14:paraId="334DB58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66,5</w:t>
            </w:r>
          </w:p>
        </w:tc>
        <w:tc>
          <w:tcPr>
            <w:tcW w:w="851" w:type="dxa"/>
            <w:shd w:val="clear" w:color="auto" w:fill="auto"/>
            <w:noWrap/>
            <w:vAlign w:val="bottom"/>
            <w:hideMark/>
          </w:tcPr>
          <w:p w14:paraId="473AC0B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9</w:t>
            </w:r>
          </w:p>
        </w:tc>
        <w:tc>
          <w:tcPr>
            <w:tcW w:w="992" w:type="dxa"/>
            <w:shd w:val="clear" w:color="auto" w:fill="auto"/>
            <w:noWrap/>
            <w:vAlign w:val="bottom"/>
            <w:hideMark/>
          </w:tcPr>
          <w:p w14:paraId="33FFBB7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74C7AAA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46,8</w:t>
            </w:r>
          </w:p>
        </w:tc>
      </w:tr>
      <w:tr w:rsidR="00310B47" w:rsidRPr="00310B47" w14:paraId="462DB3C7" w14:textId="77777777" w:rsidTr="00310B47">
        <w:trPr>
          <w:trHeight w:val="300"/>
          <w:jc w:val="center"/>
        </w:trPr>
        <w:tc>
          <w:tcPr>
            <w:tcW w:w="1696" w:type="dxa"/>
            <w:shd w:val="clear" w:color="auto" w:fill="auto"/>
            <w:noWrap/>
            <w:vAlign w:val="bottom"/>
            <w:hideMark/>
          </w:tcPr>
          <w:p w14:paraId="0DE670C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15 - 14.30</w:t>
            </w:r>
          </w:p>
        </w:tc>
        <w:tc>
          <w:tcPr>
            <w:tcW w:w="1391" w:type="dxa"/>
            <w:shd w:val="clear" w:color="auto" w:fill="auto"/>
            <w:noWrap/>
            <w:vAlign w:val="bottom"/>
            <w:hideMark/>
          </w:tcPr>
          <w:p w14:paraId="5C81C3C2"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78</w:t>
            </w:r>
          </w:p>
        </w:tc>
        <w:tc>
          <w:tcPr>
            <w:tcW w:w="851" w:type="dxa"/>
            <w:shd w:val="clear" w:color="auto" w:fill="auto"/>
            <w:noWrap/>
            <w:vAlign w:val="bottom"/>
            <w:hideMark/>
          </w:tcPr>
          <w:p w14:paraId="793FC32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80</w:t>
            </w:r>
          </w:p>
        </w:tc>
        <w:tc>
          <w:tcPr>
            <w:tcW w:w="992" w:type="dxa"/>
            <w:shd w:val="clear" w:color="auto" w:fill="auto"/>
            <w:noWrap/>
            <w:vAlign w:val="bottom"/>
            <w:hideMark/>
          </w:tcPr>
          <w:p w14:paraId="1E2F0C5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2</w:t>
            </w:r>
          </w:p>
        </w:tc>
        <w:tc>
          <w:tcPr>
            <w:tcW w:w="1391" w:type="dxa"/>
            <w:shd w:val="clear" w:color="auto" w:fill="auto"/>
            <w:noWrap/>
            <w:vAlign w:val="bottom"/>
            <w:hideMark/>
          </w:tcPr>
          <w:p w14:paraId="0DF9E0B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3,2</w:t>
            </w:r>
          </w:p>
        </w:tc>
      </w:tr>
      <w:tr w:rsidR="00310B47" w:rsidRPr="00310B47" w14:paraId="60BC3246" w14:textId="77777777" w:rsidTr="00310B47">
        <w:trPr>
          <w:trHeight w:val="300"/>
          <w:jc w:val="center"/>
        </w:trPr>
        <w:tc>
          <w:tcPr>
            <w:tcW w:w="1696" w:type="dxa"/>
            <w:shd w:val="clear" w:color="auto" w:fill="auto"/>
            <w:noWrap/>
            <w:vAlign w:val="bottom"/>
            <w:hideMark/>
          </w:tcPr>
          <w:p w14:paraId="6256AC1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30 - 14.45</w:t>
            </w:r>
          </w:p>
        </w:tc>
        <w:tc>
          <w:tcPr>
            <w:tcW w:w="1391" w:type="dxa"/>
            <w:shd w:val="clear" w:color="auto" w:fill="auto"/>
            <w:noWrap/>
            <w:vAlign w:val="bottom"/>
            <w:hideMark/>
          </w:tcPr>
          <w:p w14:paraId="3214BD2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74,5</w:t>
            </w:r>
          </w:p>
        </w:tc>
        <w:tc>
          <w:tcPr>
            <w:tcW w:w="851" w:type="dxa"/>
            <w:shd w:val="clear" w:color="auto" w:fill="auto"/>
            <w:noWrap/>
            <w:vAlign w:val="bottom"/>
            <w:hideMark/>
          </w:tcPr>
          <w:p w14:paraId="60AA6AD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88</w:t>
            </w:r>
          </w:p>
        </w:tc>
        <w:tc>
          <w:tcPr>
            <w:tcW w:w="992" w:type="dxa"/>
            <w:shd w:val="clear" w:color="auto" w:fill="auto"/>
            <w:noWrap/>
            <w:vAlign w:val="bottom"/>
            <w:hideMark/>
          </w:tcPr>
          <w:p w14:paraId="04D1D83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016026C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5,1</w:t>
            </w:r>
          </w:p>
        </w:tc>
      </w:tr>
      <w:tr w:rsidR="00310B47" w:rsidRPr="00310B47" w14:paraId="308578E6" w14:textId="77777777" w:rsidTr="00310B47">
        <w:trPr>
          <w:trHeight w:val="300"/>
          <w:jc w:val="center"/>
        </w:trPr>
        <w:tc>
          <w:tcPr>
            <w:tcW w:w="1696" w:type="dxa"/>
            <w:shd w:val="clear" w:color="auto" w:fill="auto"/>
            <w:noWrap/>
            <w:vAlign w:val="bottom"/>
            <w:hideMark/>
          </w:tcPr>
          <w:p w14:paraId="2EE1980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45 - 15.00</w:t>
            </w:r>
          </w:p>
        </w:tc>
        <w:tc>
          <w:tcPr>
            <w:tcW w:w="1391" w:type="dxa"/>
            <w:shd w:val="clear" w:color="auto" w:fill="auto"/>
            <w:noWrap/>
            <w:vAlign w:val="bottom"/>
            <w:hideMark/>
          </w:tcPr>
          <w:p w14:paraId="1F92E9E4"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87,5</w:t>
            </w:r>
          </w:p>
        </w:tc>
        <w:tc>
          <w:tcPr>
            <w:tcW w:w="851" w:type="dxa"/>
            <w:shd w:val="clear" w:color="auto" w:fill="auto"/>
            <w:noWrap/>
            <w:vAlign w:val="bottom"/>
            <w:hideMark/>
          </w:tcPr>
          <w:p w14:paraId="62238806"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6</w:t>
            </w:r>
          </w:p>
        </w:tc>
        <w:tc>
          <w:tcPr>
            <w:tcW w:w="992" w:type="dxa"/>
            <w:shd w:val="clear" w:color="auto" w:fill="auto"/>
            <w:noWrap/>
            <w:vAlign w:val="bottom"/>
            <w:hideMark/>
          </w:tcPr>
          <w:p w14:paraId="082630D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3,9</w:t>
            </w:r>
          </w:p>
        </w:tc>
        <w:tc>
          <w:tcPr>
            <w:tcW w:w="1391" w:type="dxa"/>
            <w:shd w:val="clear" w:color="auto" w:fill="auto"/>
            <w:noWrap/>
            <w:vAlign w:val="bottom"/>
            <w:hideMark/>
          </w:tcPr>
          <w:p w14:paraId="3C2D4A3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47,4</w:t>
            </w:r>
          </w:p>
        </w:tc>
      </w:tr>
      <w:tr w:rsidR="00310B47" w:rsidRPr="00310B47" w14:paraId="7F5D13DC" w14:textId="77777777" w:rsidTr="00310B47">
        <w:trPr>
          <w:trHeight w:val="300"/>
          <w:jc w:val="center"/>
        </w:trPr>
        <w:tc>
          <w:tcPr>
            <w:tcW w:w="1696" w:type="dxa"/>
            <w:shd w:val="clear" w:color="auto" w:fill="auto"/>
            <w:noWrap/>
            <w:vAlign w:val="bottom"/>
            <w:hideMark/>
          </w:tcPr>
          <w:p w14:paraId="0B7BE3A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00 - 15.15</w:t>
            </w:r>
          </w:p>
        </w:tc>
        <w:tc>
          <w:tcPr>
            <w:tcW w:w="1391" w:type="dxa"/>
            <w:shd w:val="clear" w:color="auto" w:fill="auto"/>
            <w:noWrap/>
            <w:vAlign w:val="bottom"/>
            <w:hideMark/>
          </w:tcPr>
          <w:p w14:paraId="2AD8435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93</w:t>
            </w:r>
          </w:p>
        </w:tc>
        <w:tc>
          <w:tcPr>
            <w:tcW w:w="851" w:type="dxa"/>
            <w:shd w:val="clear" w:color="auto" w:fill="auto"/>
            <w:noWrap/>
            <w:vAlign w:val="bottom"/>
            <w:hideMark/>
          </w:tcPr>
          <w:p w14:paraId="459B849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9</w:t>
            </w:r>
          </w:p>
        </w:tc>
        <w:tc>
          <w:tcPr>
            <w:tcW w:w="992" w:type="dxa"/>
            <w:shd w:val="clear" w:color="auto" w:fill="auto"/>
            <w:noWrap/>
            <w:vAlign w:val="bottom"/>
            <w:hideMark/>
          </w:tcPr>
          <w:p w14:paraId="7A3A92F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3424B5B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3,3</w:t>
            </w:r>
          </w:p>
        </w:tc>
      </w:tr>
      <w:tr w:rsidR="00310B47" w:rsidRPr="00310B47" w14:paraId="37203791" w14:textId="77777777" w:rsidTr="00310B47">
        <w:trPr>
          <w:trHeight w:val="300"/>
          <w:jc w:val="center"/>
        </w:trPr>
        <w:tc>
          <w:tcPr>
            <w:tcW w:w="1696" w:type="dxa"/>
            <w:shd w:val="clear" w:color="auto" w:fill="auto"/>
            <w:noWrap/>
            <w:vAlign w:val="bottom"/>
            <w:hideMark/>
          </w:tcPr>
          <w:p w14:paraId="30CFD6F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15 - 15.30</w:t>
            </w:r>
          </w:p>
        </w:tc>
        <w:tc>
          <w:tcPr>
            <w:tcW w:w="1391" w:type="dxa"/>
            <w:shd w:val="clear" w:color="auto" w:fill="auto"/>
            <w:noWrap/>
            <w:vAlign w:val="bottom"/>
            <w:hideMark/>
          </w:tcPr>
          <w:p w14:paraId="30764E8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11,5</w:t>
            </w:r>
          </w:p>
        </w:tc>
        <w:tc>
          <w:tcPr>
            <w:tcW w:w="851" w:type="dxa"/>
            <w:shd w:val="clear" w:color="auto" w:fill="auto"/>
            <w:noWrap/>
            <w:vAlign w:val="bottom"/>
            <w:hideMark/>
          </w:tcPr>
          <w:p w14:paraId="45B006A8"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6</w:t>
            </w:r>
          </w:p>
        </w:tc>
        <w:tc>
          <w:tcPr>
            <w:tcW w:w="992" w:type="dxa"/>
            <w:shd w:val="clear" w:color="auto" w:fill="auto"/>
            <w:noWrap/>
            <w:vAlign w:val="bottom"/>
            <w:hideMark/>
          </w:tcPr>
          <w:p w14:paraId="0CFC44E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44EC450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78,8</w:t>
            </w:r>
          </w:p>
        </w:tc>
      </w:tr>
      <w:tr w:rsidR="00310B47" w:rsidRPr="00310B47" w14:paraId="25734568" w14:textId="77777777" w:rsidTr="00310B47">
        <w:trPr>
          <w:trHeight w:val="300"/>
          <w:jc w:val="center"/>
        </w:trPr>
        <w:tc>
          <w:tcPr>
            <w:tcW w:w="1696" w:type="dxa"/>
            <w:shd w:val="clear" w:color="auto" w:fill="auto"/>
            <w:noWrap/>
            <w:vAlign w:val="bottom"/>
            <w:hideMark/>
          </w:tcPr>
          <w:p w14:paraId="6A00875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30 - 15.45</w:t>
            </w:r>
          </w:p>
        </w:tc>
        <w:tc>
          <w:tcPr>
            <w:tcW w:w="1391" w:type="dxa"/>
            <w:shd w:val="clear" w:color="auto" w:fill="auto"/>
            <w:noWrap/>
            <w:vAlign w:val="bottom"/>
            <w:hideMark/>
          </w:tcPr>
          <w:p w14:paraId="31553AB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22</w:t>
            </w:r>
          </w:p>
        </w:tc>
        <w:tc>
          <w:tcPr>
            <w:tcW w:w="851" w:type="dxa"/>
            <w:shd w:val="clear" w:color="auto" w:fill="auto"/>
            <w:noWrap/>
            <w:vAlign w:val="bottom"/>
            <w:hideMark/>
          </w:tcPr>
          <w:p w14:paraId="2DBA996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89</w:t>
            </w:r>
          </w:p>
        </w:tc>
        <w:tc>
          <w:tcPr>
            <w:tcW w:w="992" w:type="dxa"/>
            <w:shd w:val="clear" w:color="auto" w:fill="auto"/>
            <w:noWrap/>
            <w:vAlign w:val="bottom"/>
            <w:hideMark/>
          </w:tcPr>
          <w:p w14:paraId="6A9D0313"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248BE23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13,6</w:t>
            </w:r>
          </w:p>
        </w:tc>
      </w:tr>
      <w:tr w:rsidR="00310B47" w:rsidRPr="00310B47" w14:paraId="2AAF3DD9" w14:textId="77777777" w:rsidTr="00310B47">
        <w:trPr>
          <w:trHeight w:val="300"/>
          <w:jc w:val="center"/>
        </w:trPr>
        <w:tc>
          <w:tcPr>
            <w:tcW w:w="1696" w:type="dxa"/>
            <w:shd w:val="clear" w:color="000000" w:fill="FFFF00"/>
            <w:noWrap/>
            <w:vAlign w:val="bottom"/>
            <w:hideMark/>
          </w:tcPr>
          <w:p w14:paraId="523A7B4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45 - 16.00</w:t>
            </w:r>
          </w:p>
        </w:tc>
        <w:tc>
          <w:tcPr>
            <w:tcW w:w="1391" w:type="dxa"/>
            <w:shd w:val="clear" w:color="000000" w:fill="FFFF00"/>
            <w:noWrap/>
            <w:vAlign w:val="bottom"/>
            <w:hideMark/>
          </w:tcPr>
          <w:p w14:paraId="28990E9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59,5</w:t>
            </w:r>
          </w:p>
        </w:tc>
        <w:tc>
          <w:tcPr>
            <w:tcW w:w="851" w:type="dxa"/>
            <w:shd w:val="clear" w:color="000000" w:fill="FFFF00"/>
            <w:noWrap/>
            <w:vAlign w:val="bottom"/>
            <w:hideMark/>
          </w:tcPr>
          <w:p w14:paraId="12D28E7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8</w:t>
            </w:r>
          </w:p>
        </w:tc>
        <w:tc>
          <w:tcPr>
            <w:tcW w:w="992" w:type="dxa"/>
            <w:shd w:val="clear" w:color="000000" w:fill="FFFF00"/>
            <w:noWrap/>
            <w:vAlign w:val="bottom"/>
            <w:hideMark/>
          </w:tcPr>
          <w:p w14:paraId="32B0B84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5</w:t>
            </w:r>
          </w:p>
        </w:tc>
        <w:tc>
          <w:tcPr>
            <w:tcW w:w="1391" w:type="dxa"/>
            <w:shd w:val="clear" w:color="000000" w:fill="FFFF00"/>
            <w:noWrap/>
            <w:vAlign w:val="bottom"/>
            <w:hideMark/>
          </w:tcPr>
          <w:p w14:paraId="409B8E4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34</w:t>
            </w:r>
          </w:p>
        </w:tc>
      </w:tr>
      <w:tr w:rsidR="00310B47" w:rsidRPr="00310B47" w14:paraId="188BF9CF" w14:textId="77777777" w:rsidTr="00310B47">
        <w:trPr>
          <w:trHeight w:val="300"/>
          <w:jc w:val="center"/>
        </w:trPr>
        <w:tc>
          <w:tcPr>
            <w:tcW w:w="1696" w:type="dxa"/>
            <w:shd w:val="clear" w:color="000000" w:fill="FFFF00"/>
            <w:noWrap/>
            <w:vAlign w:val="bottom"/>
            <w:hideMark/>
          </w:tcPr>
          <w:p w14:paraId="1FE47CC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00 - 16.15</w:t>
            </w:r>
          </w:p>
        </w:tc>
        <w:tc>
          <w:tcPr>
            <w:tcW w:w="1391" w:type="dxa"/>
            <w:shd w:val="clear" w:color="000000" w:fill="FFFF00"/>
            <w:noWrap/>
            <w:vAlign w:val="bottom"/>
            <w:hideMark/>
          </w:tcPr>
          <w:p w14:paraId="1B94D5E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49,5</w:t>
            </w:r>
          </w:p>
        </w:tc>
        <w:tc>
          <w:tcPr>
            <w:tcW w:w="851" w:type="dxa"/>
            <w:shd w:val="clear" w:color="000000" w:fill="FFFF00"/>
            <w:noWrap/>
            <w:vAlign w:val="bottom"/>
            <w:hideMark/>
          </w:tcPr>
          <w:p w14:paraId="37DF14C6"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8</w:t>
            </w:r>
          </w:p>
        </w:tc>
        <w:tc>
          <w:tcPr>
            <w:tcW w:w="992" w:type="dxa"/>
            <w:shd w:val="clear" w:color="000000" w:fill="FFFF00"/>
            <w:noWrap/>
            <w:vAlign w:val="bottom"/>
            <w:hideMark/>
          </w:tcPr>
          <w:p w14:paraId="042CD49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7,8</w:t>
            </w:r>
          </w:p>
        </w:tc>
        <w:tc>
          <w:tcPr>
            <w:tcW w:w="1391" w:type="dxa"/>
            <w:shd w:val="clear" w:color="000000" w:fill="FFFF00"/>
            <w:noWrap/>
            <w:vAlign w:val="bottom"/>
            <w:hideMark/>
          </w:tcPr>
          <w:p w14:paraId="46E3499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35,3</w:t>
            </w:r>
          </w:p>
        </w:tc>
      </w:tr>
      <w:tr w:rsidR="00310B47" w:rsidRPr="00310B47" w14:paraId="0D322FB5" w14:textId="77777777" w:rsidTr="00310B47">
        <w:trPr>
          <w:trHeight w:val="300"/>
          <w:jc w:val="center"/>
        </w:trPr>
        <w:tc>
          <w:tcPr>
            <w:tcW w:w="1696" w:type="dxa"/>
            <w:shd w:val="clear" w:color="000000" w:fill="FFFF00"/>
            <w:noWrap/>
            <w:vAlign w:val="bottom"/>
            <w:hideMark/>
          </w:tcPr>
          <w:p w14:paraId="4CFB31A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15 - 16.30</w:t>
            </w:r>
          </w:p>
        </w:tc>
        <w:tc>
          <w:tcPr>
            <w:tcW w:w="1391" w:type="dxa"/>
            <w:shd w:val="clear" w:color="000000" w:fill="FFFF00"/>
            <w:noWrap/>
            <w:vAlign w:val="bottom"/>
            <w:hideMark/>
          </w:tcPr>
          <w:p w14:paraId="5BAC70A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43</w:t>
            </w:r>
          </w:p>
        </w:tc>
        <w:tc>
          <w:tcPr>
            <w:tcW w:w="851" w:type="dxa"/>
            <w:shd w:val="clear" w:color="000000" w:fill="FFFF00"/>
            <w:noWrap/>
            <w:vAlign w:val="bottom"/>
            <w:hideMark/>
          </w:tcPr>
          <w:p w14:paraId="016B0EE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1</w:t>
            </w:r>
          </w:p>
        </w:tc>
        <w:tc>
          <w:tcPr>
            <w:tcW w:w="992" w:type="dxa"/>
            <w:shd w:val="clear" w:color="000000" w:fill="FFFF00"/>
            <w:noWrap/>
            <w:vAlign w:val="bottom"/>
            <w:hideMark/>
          </w:tcPr>
          <w:p w14:paraId="0327E2B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5</w:t>
            </w:r>
          </w:p>
        </w:tc>
        <w:tc>
          <w:tcPr>
            <w:tcW w:w="1391" w:type="dxa"/>
            <w:shd w:val="clear" w:color="000000" w:fill="FFFF00"/>
            <w:noWrap/>
            <w:vAlign w:val="bottom"/>
            <w:hideMark/>
          </w:tcPr>
          <w:p w14:paraId="2C31CA7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10,5</w:t>
            </w:r>
          </w:p>
        </w:tc>
      </w:tr>
      <w:tr w:rsidR="00310B47" w:rsidRPr="00310B47" w14:paraId="34235D80" w14:textId="77777777" w:rsidTr="00310B47">
        <w:trPr>
          <w:trHeight w:val="300"/>
          <w:jc w:val="center"/>
        </w:trPr>
        <w:tc>
          <w:tcPr>
            <w:tcW w:w="1696" w:type="dxa"/>
            <w:shd w:val="clear" w:color="000000" w:fill="FFFF00"/>
            <w:noWrap/>
            <w:vAlign w:val="bottom"/>
            <w:hideMark/>
          </w:tcPr>
          <w:p w14:paraId="595CFB7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30 - 16.45</w:t>
            </w:r>
          </w:p>
        </w:tc>
        <w:tc>
          <w:tcPr>
            <w:tcW w:w="1391" w:type="dxa"/>
            <w:shd w:val="clear" w:color="000000" w:fill="FFFF00"/>
            <w:noWrap/>
            <w:vAlign w:val="bottom"/>
            <w:hideMark/>
          </w:tcPr>
          <w:p w14:paraId="5F28227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27,5</w:t>
            </w:r>
          </w:p>
        </w:tc>
        <w:tc>
          <w:tcPr>
            <w:tcW w:w="851" w:type="dxa"/>
            <w:shd w:val="clear" w:color="000000" w:fill="FFFF00"/>
            <w:noWrap/>
            <w:vAlign w:val="bottom"/>
            <w:hideMark/>
          </w:tcPr>
          <w:p w14:paraId="21BE242A"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60</w:t>
            </w:r>
          </w:p>
        </w:tc>
        <w:tc>
          <w:tcPr>
            <w:tcW w:w="992" w:type="dxa"/>
            <w:shd w:val="clear" w:color="000000" w:fill="FFFF00"/>
            <w:noWrap/>
            <w:vAlign w:val="bottom"/>
            <w:hideMark/>
          </w:tcPr>
          <w:p w14:paraId="167E344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0</w:t>
            </w:r>
          </w:p>
        </w:tc>
        <w:tc>
          <w:tcPr>
            <w:tcW w:w="1391" w:type="dxa"/>
            <w:shd w:val="clear" w:color="000000" w:fill="FFFF00"/>
            <w:noWrap/>
            <w:vAlign w:val="bottom"/>
            <w:hideMark/>
          </w:tcPr>
          <w:p w14:paraId="02A94E0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87,5</w:t>
            </w:r>
          </w:p>
        </w:tc>
      </w:tr>
      <w:tr w:rsidR="00310B47" w:rsidRPr="00310B47" w14:paraId="4FF39871" w14:textId="77777777" w:rsidTr="00310B47">
        <w:trPr>
          <w:trHeight w:val="300"/>
          <w:jc w:val="center"/>
        </w:trPr>
        <w:tc>
          <w:tcPr>
            <w:tcW w:w="1696" w:type="dxa"/>
            <w:shd w:val="clear" w:color="000000" w:fill="FFFF00"/>
            <w:noWrap/>
            <w:vAlign w:val="bottom"/>
            <w:hideMark/>
          </w:tcPr>
          <w:p w14:paraId="4BC6D41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45 - 17.00</w:t>
            </w:r>
          </w:p>
        </w:tc>
        <w:tc>
          <w:tcPr>
            <w:tcW w:w="1391" w:type="dxa"/>
            <w:shd w:val="clear" w:color="000000" w:fill="FFFF00"/>
            <w:noWrap/>
            <w:vAlign w:val="bottom"/>
            <w:hideMark/>
          </w:tcPr>
          <w:p w14:paraId="25C43A7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32,5</w:t>
            </w:r>
          </w:p>
        </w:tc>
        <w:tc>
          <w:tcPr>
            <w:tcW w:w="851" w:type="dxa"/>
            <w:shd w:val="clear" w:color="000000" w:fill="FFFF00"/>
            <w:noWrap/>
            <w:vAlign w:val="bottom"/>
            <w:hideMark/>
          </w:tcPr>
          <w:p w14:paraId="7404EB6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8</w:t>
            </w:r>
          </w:p>
        </w:tc>
        <w:tc>
          <w:tcPr>
            <w:tcW w:w="992" w:type="dxa"/>
            <w:shd w:val="clear" w:color="000000" w:fill="FFFF00"/>
            <w:noWrap/>
            <w:vAlign w:val="bottom"/>
            <w:hideMark/>
          </w:tcPr>
          <w:p w14:paraId="7BC8DE3B"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000000" w:fill="FFFF00"/>
            <w:noWrap/>
            <w:vAlign w:val="bottom"/>
            <w:hideMark/>
          </w:tcPr>
          <w:p w14:paraId="640286A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1,8</w:t>
            </w:r>
          </w:p>
        </w:tc>
      </w:tr>
      <w:tr w:rsidR="00310B47" w:rsidRPr="00310B47" w14:paraId="69D797B4" w14:textId="77777777" w:rsidTr="00310B47">
        <w:trPr>
          <w:trHeight w:val="300"/>
          <w:jc w:val="center"/>
        </w:trPr>
        <w:tc>
          <w:tcPr>
            <w:tcW w:w="1696" w:type="dxa"/>
            <w:shd w:val="clear" w:color="auto" w:fill="auto"/>
            <w:noWrap/>
            <w:vAlign w:val="bottom"/>
            <w:hideMark/>
          </w:tcPr>
          <w:p w14:paraId="4F2C0B9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00 - 17.15</w:t>
            </w:r>
          </w:p>
        </w:tc>
        <w:tc>
          <w:tcPr>
            <w:tcW w:w="1391" w:type="dxa"/>
            <w:shd w:val="clear" w:color="auto" w:fill="auto"/>
            <w:noWrap/>
            <w:vAlign w:val="bottom"/>
            <w:hideMark/>
          </w:tcPr>
          <w:p w14:paraId="67C60A0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43</w:t>
            </w:r>
          </w:p>
        </w:tc>
        <w:tc>
          <w:tcPr>
            <w:tcW w:w="851" w:type="dxa"/>
            <w:shd w:val="clear" w:color="auto" w:fill="auto"/>
            <w:noWrap/>
            <w:vAlign w:val="bottom"/>
            <w:hideMark/>
          </w:tcPr>
          <w:p w14:paraId="337ABA4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5</w:t>
            </w:r>
          </w:p>
        </w:tc>
        <w:tc>
          <w:tcPr>
            <w:tcW w:w="992" w:type="dxa"/>
            <w:shd w:val="clear" w:color="auto" w:fill="auto"/>
            <w:noWrap/>
            <w:vAlign w:val="bottom"/>
            <w:hideMark/>
          </w:tcPr>
          <w:p w14:paraId="06482D0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19F5129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9,3</w:t>
            </w:r>
          </w:p>
        </w:tc>
      </w:tr>
      <w:tr w:rsidR="00310B47" w:rsidRPr="00310B47" w14:paraId="4B25CCAC" w14:textId="77777777" w:rsidTr="00310B47">
        <w:trPr>
          <w:trHeight w:val="300"/>
          <w:jc w:val="center"/>
        </w:trPr>
        <w:tc>
          <w:tcPr>
            <w:tcW w:w="1696" w:type="dxa"/>
            <w:shd w:val="clear" w:color="auto" w:fill="auto"/>
            <w:noWrap/>
            <w:vAlign w:val="bottom"/>
            <w:hideMark/>
          </w:tcPr>
          <w:p w14:paraId="0EE3B49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7.15 - 17.30 </w:t>
            </w:r>
          </w:p>
        </w:tc>
        <w:tc>
          <w:tcPr>
            <w:tcW w:w="1391" w:type="dxa"/>
            <w:shd w:val="clear" w:color="auto" w:fill="auto"/>
            <w:noWrap/>
            <w:vAlign w:val="bottom"/>
            <w:hideMark/>
          </w:tcPr>
          <w:p w14:paraId="5094341D"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22</w:t>
            </w:r>
          </w:p>
        </w:tc>
        <w:tc>
          <w:tcPr>
            <w:tcW w:w="851" w:type="dxa"/>
            <w:shd w:val="clear" w:color="auto" w:fill="auto"/>
            <w:noWrap/>
            <w:vAlign w:val="bottom"/>
            <w:hideMark/>
          </w:tcPr>
          <w:p w14:paraId="60A010E7"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5</w:t>
            </w:r>
          </w:p>
        </w:tc>
        <w:tc>
          <w:tcPr>
            <w:tcW w:w="992" w:type="dxa"/>
            <w:shd w:val="clear" w:color="auto" w:fill="auto"/>
            <w:noWrap/>
            <w:vAlign w:val="bottom"/>
            <w:hideMark/>
          </w:tcPr>
          <w:p w14:paraId="77B55BFC"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3</w:t>
            </w:r>
          </w:p>
        </w:tc>
        <w:tc>
          <w:tcPr>
            <w:tcW w:w="1391" w:type="dxa"/>
            <w:shd w:val="clear" w:color="auto" w:fill="auto"/>
            <w:noWrap/>
            <w:vAlign w:val="bottom"/>
            <w:hideMark/>
          </w:tcPr>
          <w:p w14:paraId="0396CC3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78,3</w:t>
            </w:r>
          </w:p>
        </w:tc>
      </w:tr>
      <w:tr w:rsidR="00310B47" w:rsidRPr="00310B47" w14:paraId="4E04F2D8" w14:textId="77777777" w:rsidTr="00310B47">
        <w:trPr>
          <w:trHeight w:val="300"/>
          <w:jc w:val="center"/>
        </w:trPr>
        <w:tc>
          <w:tcPr>
            <w:tcW w:w="1696" w:type="dxa"/>
            <w:shd w:val="clear" w:color="auto" w:fill="auto"/>
            <w:noWrap/>
            <w:vAlign w:val="bottom"/>
            <w:hideMark/>
          </w:tcPr>
          <w:p w14:paraId="0429C92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30 - 17.45</w:t>
            </w:r>
          </w:p>
        </w:tc>
        <w:tc>
          <w:tcPr>
            <w:tcW w:w="1391" w:type="dxa"/>
            <w:shd w:val="clear" w:color="auto" w:fill="auto"/>
            <w:noWrap/>
            <w:vAlign w:val="bottom"/>
            <w:hideMark/>
          </w:tcPr>
          <w:p w14:paraId="521617B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10</w:t>
            </w:r>
          </w:p>
        </w:tc>
        <w:tc>
          <w:tcPr>
            <w:tcW w:w="851" w:type="dxa"/>
            <w:shd w:val="clear" w:color="auto" w:fill="auto"/>
            <w:noWrap/>
            <w:vAlign w:val="bottom"/>
            <w:hideMark/>
          </w:tcPr>
          <w:p w14:paraId="34986C5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6</w:t>
            </w:r>
          </w:p>
        </w:tc>
        <w:tc>
          <w:tcPr>
            <w:tcW w:w="992" w:type="dxa"/>
            <w:shd w:val="clear" w:color="auto" w:fill="auto"/>
            <w:noWrap/>
            <w:vAlign w:val="bottom"/>
            <w:hideMark/>
          </w:tcPr>
          <w:p w14:paraId="568153E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6</w:t>
            </w:r>
          </w:p>
        </w:tc>
        <w:tc>
          <w:tcPr>
            <w:tcW w:w="1391" w:type="dxa"/>
            <w:shd w:val="clear" w:color="auto" w:fill="auto"/>
            <w:noWrap/>
            <w:vAlign w:val="bottom"/>
            <w:hideMark/>
          </w:tcPr>
          <w:p w14:paraId="3A7C4F8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8,6</w:t>
            </w:r>
          </w:p>
        </w:tc>
      </w:tr>
      <w:tr w:rsidR="00310B47" w:rsidRPr="00310B47" w14:paraId="226E159A" w14:textId="77777777" w:rsidTr="00310B47">
        <w:trPr>
          <w:trHeight w:val="300"/>
          <w:jc w:val="center"/>
        </w:trPr>
        <w:tc>
          <w:tcPr>
            <w:tcW w:w="1696" w:type="dxa"/>
            <w:shd w:val="clear" w:color="auto" w:fill="auto"/>
            <w:noWrap/>
            <w:vAlign w:val="bottom"/>
            <w:hideMark/>
          </w:tcPr>
          <w:p w14:paraId="2EE536C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7.45 - 18.00 </w:t>
            </w:r>
          </w:p>
        </w:tc>
        <w:tc>
          <w:tcPr>
            <w:tcW w:w="1391" w:type="dxa"/>
            <w:shd w:val="clear" w:color="auto" w:fill="auto"/>
            <w:noWrap/>
            <w:vAlign w:val="bottom"/>
            <w:hideMark/>
          </w:tcPr>
          <w:p w14:paraId="2A72BF1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214,5</w:t>
            </w:r>
          </w:p>
        </w:tc>
        <w:tc>
          <w:tcPr>
            <w:tcW w:w="851" w:type="dxa"/>
            <w:shd w:val="clear" w:color="auto" w:fill="auto"/>
            <w:noWrap/>
            <w:vAlign w:val="bottom"/>
            <w:hideMark/>
          </w:tcPr>
          <w:p w14:paraId="0F18BC0E"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48</w:t>
            </w:r>
          </w:p>
        </w:tc>
        <w:tc>
          <w:tcPr>
            <w:tcW w:w="992" w:type="dxa"/>
            <w:shd w:val="clear" w:color="auto" w:fill="auto"/>
            <w:noWrap/>
            <w:vAlign w:val="bottom"/>
            <w:hideMark/>
          </w:tcPr>
          <w:p w14:paraId="42F32680"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5,2</w:t>
            </w:r>
          </w:p>
        </w:tc>
        <w:tc>
          <w:tcPr>
            <w:tcW w:w="1391" w:type="dxa"/>
            <w:shd w:val="clear" w:color="auto" w:fill="auto"/>
            <w:noWrap/>
            <w:vAlign w:val="bottom"/>
            <w:hideMark/>
          </w:tcPr>
          <w:p w14:paraId="0518C5E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7,7</w:t>
            </w:r>
          </w:p>
        </w:tc>
      </w:tr>
      <w:tr w:rsidR="00310B47" w:rsidRPr="00310B47" w14:paraId="5681FD96" w14:textId="77777777" w:rsidTr="00310B47">
        <w:trPr>
          <w:trHeight w:val="300"/>
          <w:jc w:val="center"/>
        </w:trPr>
        <w:tc>
          <w:tcPr>
            <w:tcW w:w="1696" w:type="dxa"/>
            <w:shd w:val="clear" w:color="auto" w:fill="auto"/>
            <w:noWrap/>
            <w:vAlign w:val="bottom"/>
            <w:hideMark/>
          </w:tcPr>
          <w:p w14:paraId="743F7C2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00 - 18.15</w:t>
            </w:r>
          </w:p>
        </w:tc>
        <w:tc>
          <w:tcPr>
            <w:tcW w:w="1391" w:type="dxa"/>
            <w:shd w:val="clear" w:color="auto" w:fill="auto"/>
            <w:noWrap/>
            <w:vAlign w:val="bottom"/>
            <w:hideMark/>
          </w:tcPr>
          <w:p w14:paraId="4289C6E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11,5</w:t>
            </w:r>
          </w:p>
        </w:tc>
        <w:tc>
          <w:tcPr>
            <w:tcW w:w="851" w:type="dxa"/>
            <w:shd w:val="clear" w:color="auto" w:fill="auto"/>
            <w:noWrap/>
            <w:vAlign w:val="bottom"/>
            <w:hideMark/>
          </w:tcPr>
          <w:p w14:paraId="3AA00EF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5</w:t>
            </w:r>
          </w:p>
        </w:tc>
        <w:tc>
          <w:tcPr>
            <w:tcW w:w="992" w:type="dxa"/>
            <w:shd w:val="clear" w:color="auto" w:fill="auto"/>
            <w:noWrap/>
            <w:vAlign w:val="bottom"/>
            <w:hideMark/>
          </w:tcPr>
          <w:p w14:paraId="296BEAE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w:t>
            </w:r>
          </w:p>
        </w:tc>
        <w:tc>
          <w:tcPr>
            <w:tcW w:w="1391" w:type="dxa"/>
            <w:shd w:val="clear" w:color="auto" w:fill="auto"/>
            <w:noWrap/>
            <w:vAlign w:val="bottom"/>
            <w:hideMark/>
          </w:tcPr>
          <w:p w14:paraId="2C1FAEC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9,1</w:t>
            </w:r>
          </w:p>
        </w:tc>
      </w:tr>
      <w:tr w:rsidR="00310B47" w:rsidRPr="00310B47" w14:paraId="3978059E" w14:textId="77777777" w:rsidTr="00310B47">
        <w:trPr>
          <w:trHeight w:val="300"/>
          <w:jc w:val="center"/>
        </w:trPr>
        <w:tc>
          <w:tcPr>
            <w:tcW w:w="1696" w:type="dxa"/>
            <w:shd w:val="clear" w:color="auto" w:fill="auto"/>
            <w:noWrap/>
            <w:vAlign w:val="bottom"/>
            <w:hideMark/>
          </w:tcPr>
          <w:p w14:paraId="53EA3AC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8.15 - 18.30 </w:t>
            </w:r>
          </w:p>
        </w:tc>
        <w:tc>
          <w:tcPr>
            <w:tcW w:w="1391" w:type="dxa"/>
            <w:shd w:val="clear" w:color="auto" w:fill="auto"/>
            <w:noWrap/>
            <w:vAlign w:val="bottom"/>
            <w:hideMark/>
          </w:tcPr>
          <w:p w14:paraId="5BDDFBF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10</w:t>
            </w:r>
          </w:p>
        </w:tc>
        <w:tc>
          <w:tcPr>
            <w:tcW w:w="851" w:type="dxa"/>
            <w:shd w:val="clear" w:color="auto" w:fill="auto"/>
            <w:noWrap/>
            <w:vAlign w:val="bottom"/>
            <w:hideMark/>
          </w:tcPr>
          <w:p w14:paraId="6E17655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3</w:t>
            </w:r>
          </w:p>
        </w:tc>
        <w:tc>
          <w:tcPr>
            <w:tcW w:w="992" w:type="dxa"/>
            <w:shd w:val="clear" w:color="auto" w:fill="auto"/>
            <w:noWrap/>
            <w:vAlign w:val="bottom"/>
            <w:hideMark/>
          </w:tcPr>
          <w:p w14:paraId="12972F5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2</w:t>
            </w:r>
          </w:p>
        </w:tc>
        <w:tc>
          <w:tcPr>
            <w:tcW w:w="1391" w:type="dxa"/>
            <w:shd w:val="clear" w:color="auto" w:fill="auto"/>
            <w:noWrap/>
            <w:vAlign w:val="bottom"/>
            <w:hideMark/>
          </w:tcPr>
          <w:p w14:paraId="4D00F9B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8,2</w:t>
            </w:r>
          </w:p>
        </w:tc>
      </w:tr>
      <w:tr w:rsidR="00310B47" w:rsidRPr="00310B47" w14:paraId="22D9BCB2" w14:textId="77777777" w:rsidTr="00310B47">
        <w:trPr>
          <w:trHeight w:val="300"/>
          <w:jc w:val="center"/>
        </w:trPr>
        <w:tc>
          <w:tcPr>
            <w:tcW w:w="1696" w:type="dxa"/>
            <w:shd w:val="clear" w:color="auto" w:fill="auto"/>
            <w:noWrap/>
            <w:vAlign w:val="bottom"/>
            <w:hideMark/>
          </w:tcPr>
          <w:p w14:paraId="4C7C641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8.30 - 18.45 </w:t>
            </w:r>
          </w:p>
        </w:tc>
        <w:tc>
          <w:tcPr>
            <w:tcW w:w="1391" w:type="dxa"/>
            <w:shd w:val="clear" w:color="auto" w:fill="auto"/>
            <w:noWrap/>
            <w:vAlign w:val="bottom"/>
            <w:hideMark/>
          </w:tcPr>
          <w:p w14:paraId="5B18196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5,5</w:t>
            </w:r>
          </w:p>
        </w:tc>
        <w:tc>
          <w:tcPr>
            <w:tcW w:w="851" w:type="dxa"/>
            <w:shd w:val="clear" w:color="auto" w:fill="auto"/>
            <w:noWrap/>
            <w:vAlign w:val="bottom"/>
            <w:hideMark/>
          </w:tcPr>
          <w:p w14:paraId="4693387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5</w:t>
            </w:r>
          </w:p>
        </w:tc>
        <w:tc>
          <w:tcPr>
            <w:tcW w:w="992" w:type="dxa"/>
            <w:shd w:val="clear" w:color="auto" w:fill="auto"/>
            <w:noWrap/>
            <w:vAlign w:val="bottom"/>
            <w:hideMark/>
          </w:tcPr>
          <w:p w14:paraId="18EB1CD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9</w:t>
            </w:r>
          </w:p>
        </w:tc>
        <w:tc>
          <w:tcPr>
            <w:tcW w:w="1391" w:type="dxa"/>
            <w:shd w:val="clear" w:color="auto" w:fill="auto"/>
            <w:noWrap/>
            <w:vAlign w:val="bottom"/>
            <w:hideMark/>
          </w:tcPr>
          <w:p w14:paraId="0EBDCFC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4,4</w:t>
            </w:r>
          </w:p>
        </w:tc>
      </w:tr>
      <w:tr w:rsidR="00310B47" w:rsidRPr="00310B47" w14:paraId="7BA5FB4B" w14:textId="77777777" w:rsidTr="00310B47">
        <w:trPr>
          <w:trHeight w:val="300"/>
          <w:jc w:val="center"/>
        </w:trPr>
        <w:tc>
          <w:tcPr>
            <w:tcW w:w="1696" w:type="dxa"/>
            <w:shd w:val="clear" w:color="auto" w:fill="auto"/>
            <w:noWrap/>
            <w:vAlign w:val="bottom"/>
            <w:hideMark/>
          </w:tcPr>
          <w:p w14:paraId="1628CE9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45 - 19.00</w:t>
            </w:r>
          </w:p>
        </w:tc>
        <w:tc>
          <w:tcPr>
            <w:tcW w:w="1391" w:type="dxa"/>
            <w:shd w:val="clear" w:color="auto" w:fill="auto"/>
            <w:noWrap/>
            <w:vAlign w:val="bottom"/>
            <w:hideMark/>
          </w:tcPr>
          <w:p w14:paraId="368AF74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4</w:t>
            </w:r>
          </w:p>
        </w:tc>
        <w:tc>
          <w:tcPr>
            <w:tcW w:w="851" w:type="dxa"/>
            <w:shd w:val="clear" w:color="auto" w:fill="auto"/>
            <w:noWrap/>
            <w:vAlign w:val="bottom"/>
            <w:hideMark/>
          </w:tcPr>
          <w:p w14:paraId="0C3C8ED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6</w:t>
            </w:r>
          </w:p>
        </w:tc>
        <w:tc>
          <w:tcPr>
            <w:tcW w:w="992" w:type="dxa"/>
            <w:shd w:val="clear" w:color="auto" w:fill="auto"/>
            <w:noWrap/>
            <w:vAlign w:val="bottom"/>
            <w:hideMark/>
          </w:tcPr>
          <w:p w14:paraId="0A40D59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9</w:t>
            </w:r>
          </w:p>
        </w:tc>
        <w:tc>
          <w:tcPr>
            <w:tcW w:w="1391" w:type="dxa"/>
            <w:shd w:val="clear" w:color="auto" w:fill="auto"/>
            <w:noWrap/>
            <w:vAlign w:val="bottom"/>
            <w:hideMark/>
          </w:tcPr>
          <w:p w14:paraId="744E51D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3,9</w:t>
            </w:r>
          </w:p>
        </w:tc>
      </w:tr>
      <w:tr w:rsidR="00310B47" w:rsidRPr="00310B47" w14:paraId="08836F77" w14:textId="77777777" w:rsidTr="00310B47">
        <w:trPr>
          <w:trHeight w:val="300"/>
          <w:jc w:val="center"/>
        </w:trPr>
        <w:tc>
          <w:tcPr>
            <w:tcW w:w="1696" w:type="dxa"/>
            <w:shd w:val="clear" w:color="auto" w:fill="auto"/>
            <w:noWrap/>
            <w:vAlign w:val="bottom"/>
            <w:hideMark/>
          </w:tcPr>
          <w:p w14:paraId="29A65EF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9.00 - 19.15 </w:t>
            </w:r>
          </w:p>
        </w:tc>
        <w:tc>
          <w:tcPr>
            <w:tcW w:w="1391" w:type="dxa"/>
            <w:shd w:val="clear" w:color="auto" w:fill="auto"/>
            <w:noWrap/>
            <w:vAlign w:val="bottom"/>
            <w:hideMark/>
          </w:tcPr>
          <w:p w14:paraId="6E95E0C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9</w:t>
            </w:r>
          </w:p>
        </w:tc>
        <w:tc>
          <w:tcPr>
            <w:tcW w:w="851" w:type="dxa"/>
            <w:shd w:val="clear" w:color="auto" w:fill="auto"/>
            <w:noWrap/>
            <w:vAlign w:val="bottom"/>
            <w:hideMark/>
          </w:tcPr>
          <w:p w14:paraId="06DE05B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9</w:t>
            </w:r>
          </w:p>
        </w:tc>
        <w:tc>
          <w:tcPr>
            <w:tcW w:w="992" w:type="dxa"/>
            <w:shd w:val="clear" w:color="auto" w:fill="auto"/>
            <w:noWrap/>
            <w:vAlign w:val="bottom"/>
            <w:hideMark/>
          </w:tcPr>
          <w:p w14:paraId="0E8E376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9</w:t>
            </w:r>
          </w:p>
        </w:tc>
        <w:tc>
          <w:tcPr>
            <w:tcW w:w="1391" w:type="dxa"/>
            <w:shd w:val="clear" w:color="auto" w:fill="auto"/>
            <w:noWrap/>
            <w:vAlign w:val="bottom"/>
            <w:hideMark/>
          </w:tcPr>
          <w:p w14:paraId="00EFBF1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41,9</w:t>
            </w:r>
          </w:p>
        </w:tc>
      </w:tr>
      <w:tr w:rsidR="00310B47" w:rsidRPr="00310B47" w14:paraId="3759638B" w14:textId="77777777" w:rsidTr="00310B47">
        <w:trPr>
          <w:trHeight w:val="300"/>
          <w:jc w:val="center"/>
        </w:trPr>
        <w:tc>
          <w:tcPr>
            <w:tcW w:w="1696" w:type="dxa"/>
            <w:shd w:val="clear" w:color="auto" w:fill="auto"/>
            <w:noWrap/>
            <w:vAlign w:val="bottom"/>
            <w:hideMark/>
          </w:tcPr>
          <w:p w14:paraId="3557D6F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19.15 - 19.30 </w:t>
            </w:r>
          </w:p>
        </w:tc>
        <w:tc>
          <w:tcPr>
            <w:tcW w:w="1391" w:type="dxa"/>
            <w:shd w:val="clear" w:color="auto" w:fill="auto"/>
            <w:noWrap/>
            <w:vAlign w:val="bottom"/>
            <w:hideMark/>
          </w:tcPr>
          <w:p w14:paraId="05DF741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8</w:t>
            </w:r>
          </w:p>
        </w:tc>
        <w:tc>
          <w:tcPr>
            <w:tcW w:w="851" w:type="dxa"/>
            <w:shd w:val="clear" w:color="auto" w:fill="auto"/>
            <w:noWrap/>
            <w:vAlign w:val="bottom"/>
            <w:hideMark/>
          </w:tcPr>
          <w:p w14:paraId="6874DC0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8</w:t>
            </w:r>
          </w:p>
        </w:tc>
        <w:tc>
          <w:tcPr>
            <w:tcW w:w="992" w:type="dxa"/>
            <w:shd w:val="clear" w:color="auto" w:fill="auto"/>
            <w:noWrap/>
            <w:vAlign w:val="bottom"/>
            <w:hideMark/>
          </w:tcPr>
          <w:p w14:paraId="6629AF9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w:t>
            </w:r>
          </w:p>
        </w:tc>
        <w:tc>
          <w:tcPr>
            <w:tcW w:w="1391" w:type="dxa"/>
            <w:shd w:val="clear" w:color="auto" w:fill="auto"/>
            <w:noWrap/>
            <w:vAlign w:val="bottom"/>
            <w:hideMark/>
          </w:tcPr>
          <w:p w14:paraId="6841976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8,6</w:t>
            </w:r>
          </w:p>
        </w:tc>
      </w:tr>
      <w:tr w:rsidR="00310B47" w:rsidRPr="00310B47" w14:paraId="2E31F5A2" w14:textId="77777777" w:rsidTr="00310B47">
        <w:trPr>
          <w:trHeight w:val="300"/>
          <w:jc w:val="center"/>
        </w:trPr>
        <w:tc>
          <w:tcPr>
            <w:tcW w:w="1696" w:type="dxa"/>
            <w:shd w:val="clear" w:color="auto" w:fill="auto"/>
            <w:noWrap/>
            <w:vAlign w:val="bottom"/>
            <w:hideMark/>
          </w:tcPr>
          <w:p w14:paraId="7B4C964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30 - 19.45</w:t>
            </w:r>
          </w:p>
        </w:tc>
        <w:tc>
          <w:tcPr>
            <w:tcW w:w="1391" w:type="dxa"/>
            <w:shd w:val="clear" w:color="auto" w:fill="auto"/>
            <w:noWrap/>
            <w:vAlign w:val="bottom"/>
            <w:hideMark/>
          </w:tcPr>
          <w:p w14:paraId="442DDFE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7</w:t>
            </w:r>
          </w:p>
        </w:tc>
        <w:tc>
          <w:tcPr>
            <w:tcW w:w="851" w:type="dxa"/>
            <w:shd w:val="clear" w:color="auto" w:fill="auto"/>
            <w:noWrap/>
            <w:vAlign w:val="bottom"/>
            <w:hideMark/>
          </w:tcPr>
          <w:p w14:paraId="2EF3B77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9</w:t>
            </w:r>
          </w:p>
        </w:tc>
        <w:tc>
          <w:tcPr>
            <w:tcW w:w="992" w:type="dxa"/>
            <w:shd w:val="clear" w:color="auto" w:fill="auto"/>
            <w:noWrap/>
            <w:vAlign w:val="bottom"/>
            <w:hideMark/>
          </w:tcPr>
          <w:p w14:paraId="56D18D6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w:t>
            </w:r>
          </w:p>
        </w:tc>
        <w:tc>
          <w:tcPr>
            <w:tcW w:w="1391" w:type="dxa"/>
            <w:shd w:val="clear" w:color="auto" w:fill="auto"/>
            <w:noWrap/>
            <w:vAlign w:val="bottom"/>
            <w:hideMark/>
          </w:tcPr>
          <w:p w14:paraId="402A34A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8,6</w:t>
            </w:r>
          </w:p>
        </w:tc>
      </w:tr>
      <w:tr w:rsidR="00310B47" w:rsidRPr="00310B47" w14:paraId="2B2F6E7D" w14:textId="77777777" w:rsidTr="00310B47">
        <w:trPr>
          <w:trHeight w:val="300"/>
          <w:jc w:val="center"/>
        </w:trPr>
        <w:tc>
          <w:tcPr>
            <w:tcW w:w="1696" w:type="dxa"/>
            <w:shd w:val="clear" w:color="auto" w:fill="auto"/>
            <w:noWrap/>
            <w:vAlign w:val="bottom"/>
            <w:hideMark/>
          </w:tcPr>
          <w:p w14:paraId="4DA905F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45 - 20.00</w:t>
            </w:r>
          </w:p>
        </w:tc>
        <w:tc>
          <w:tcPr>
            <w:tcW w:w="1391" w:type="dxa"/>
            <w:shd w:val="clear" w:color="auto" w:fill="auto"/>
            <w:noWrap/>
            <w:vAlign w:val="bottom"/>
            <w:hideMark/>
          </w:tcPr>
          <w:p w14:paraId="6856C4D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5</w:t>
            </w:r>
          </w:p>
        </w:tc>
        <w:tc>
          <w:tcPr>
            <w:tcW w:w="851" w:type="dxa"/>
            <w:shd w:val="clear" w:color="auto" w:fill="auto"/>
            <w:noWrap/>
            <w:vAlign w:val="bottom"/>
            <w:hideMark/>
          </w:tcPr>
          <w:p w14:paraId="63C9A24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0</w:t>
            </w:r>
          </w:p>
        </w:tc>
        <w:tc>
          <w:tcPr>
            <w:tcW w:w="992" w:type="dxa"/>
            <w:shd w:val="clear" w:color="auto" w:fill="auto"/>
            <w:noWrap/>
            <w:vAlign w:val="bottom"/>
            <w:hideMark/>
          </w:tcPr>
          <w:p w14:paraId="4964410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w:t>
            </w:r>
          </w:p>
        </w:tc>
        <w:tc>
          <w:tcPr>
            <w:tcW w:w="1391" w:type="dxa"/>
            <w:shd w:val="clear" w:color="auto" w:fill="auto"/>
            <w:noWrap/>
            <w:vAlign w:val="bottom"/>
            <w:hideMark/>
          </w:tcPr>
          <w:p w14:paraId="261FC0A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7,6</w:t>
            </w:r>
          </w:p>
        </w:tc>
      </w:tr>
      <w:tr w:rsidR="00310B47" w:rsidRPr="00310B47" w14:paraId="6F27BD8A" w14:textId="77777777" w:rsidTr="00310B47">
        <w:trPr>
          <w:trHeight w:val="300"/>
          <w:jc w:val="center"/>
        </w:trPr>
        <w:tc>
          <w:tcPr>
            <w:tcW w:w="1696" w:type="dxa"/>
            <w:shd w:val="clear" w:color="auto" w:fill="auto"/>
            <w:noWrap/>
            <w:vAlign w:val="bottom"/>
            <w:hideMark/>
          </w:tcPr>
          <w:p w14:paraId="55AE696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20.00 - 20.15 </w:t>
            </w:r>
          </w:p>
        </w:tc>
        <w:tc>
          <w:tcPr>
            <w:tcW w:w="1391" w:type="dxa"/>
            <w:shd w:val="clear" w:color="auto" w:fill="auto"/>
            <w:noWrap/>
            <w:vAlign w:val="bottom"/>
            <w:hideMark/>
          </w:tcPr>
          <w:p w14:paraId="1F0DA26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7,5</w:t>
            </w:r>
          </w:p>
        </w:tc>
        <w:tc>
          <w:tcPr>
            <w:tcW w:w="851" w:type="dxa"/>
            <w:shd w:val="clear" w:color="auto" w:fill="auto"/>
            <w:noWrap/>
            <w:vAlign w:val="bottom"/>
            <w:hideMark/>
          </w:tcPr>
          <w:p w14:paraId="691B2B8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8</w:t>
            </w:r>
          </w:p>
        </w:tc>
        <w:tc>
          <w:tcPr>
            <w:tcW w:w="992" w:type="dxa"/>
            <w:shd w:val="clear" w:color="auto" w:fill="auto"/>
            <w:noWrap/>
            <w:vAlign w:val="bottom"/>
            <w:hideMark/>
          </w:tcPr>
          <w:p w14:paraId="5262583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w:t>
            </w:r>
          </w:p>
        </w:tc>
        <w:tc>
          <w:tcPr>
            <w:tcW w:w="1391" w:type="dxa"/>
            <w:shd w:val="clear" w:color="auto" w:fill="auto"/>
            <w:noWrap/>
            <w:vAlign w:val="bottom"/>
            <w:hideMark/>
          </w:tcPr>
          <w:p w14:paraId="21DE7B2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6,8</w:t>
            </w:r>
          </w:p>
        </w:tc>
      </w:tr>
      <w:tr w:rsidR="00310B47" w:rsidRPr="00310B47" w14:paraId="4F42F7B7" w14:textId="77777777" w:rsidTr="00310B47">
        <w:trPr>
          <w:trHeight w:val="300"/>
          <w:jc w:val="center"/>
        </w:trPr>
        <w:tc>
          <w:tcPr>
            <w:tcW w:w="1696" w:type="dxa"/>
            <w:shd w:val="clear" w:color="auto" w:fill="auto"/>
            <w:noWrap/>
            <w:vAlign w:val="bottom"/>
            <w:hideMark/>
          </w:tcPr>
          <w:p w14:paraId="629F5BA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20.15 - 20.30 </w:t>
            </w:r>
          </w:p>
        </w:tc>
        <w:tc>
          <w:tcPr>
            <w:tcW w:w="1391" w:type="dxa"/>
            <w:shd w:val="clear" w:color="auto" w:fill="auto"/>
            <w:noWrap/>
            <w:vAlign w:val="bottom"/>
            <w:hideMark/>
          </w:tcPr>
          <w:p w14:paraId="168D087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4,5</w:t>
            </w:r>
          </w:p>
        </w:tc>
        <w:tc>
          <w:tcPr>
            <w:tcW w:w="851" w:type="dxa"/>
            <w:shd w:val="clear" w:color="auto" w:fill="auto"/>
            <w:noWrap/>
            <w:vAlign w:val="bottom"/>
            <w:hideMark/>
          </w:tcPr>
          <w:p w14:paraId="3B8B7AE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6</w:t>
            </w:r>
          </w:p>
        </w:tc>
        <w:tc>
          <w:tcPr>
            <w:tcW w:w="992" w:type="dxa"/>
            <w:shd w:val="clear" w:color="auto" w:fill="auto"/>
            <w:noWrap/>
            <w:vAlign w:val="bottom"/>
            <w:hideMark/>
          </w:tcPr>
          <w:p w14:paraId="70F7B5E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w:t>
            </w:r>
          </w:p>
        </w:tc>
        <w:tc>
          <w:tcPr>
            <w:tcW w:w="1391" w:type="dxa"/>
            <w:shd w:val="clear" w:color="auto" w:fill="auto"/>
            <w:noWrap/>
            <w:vAlign w:val="bottom"/>
            <w:hideMark/>
          </w:tcPr>
          <w:p w14:paraId="6A0B518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21,8</w:t>
            </w:r>
          </w:p>
        </w:tc>
      </w:tr>
      <w:tr w:rsidR="00310B47" w:rsidRPr="00310B47" w14:paraId="43E43A7F" w14:textId="77777777" w:rsidTr="00310B47">
        <w:trPr>
          <w:trHeight w:val="300"/>
          <w:jc w:val="center"/>
        </w:trPr>
        <w:tc>
          <w:tcPr>
            <w:tcW w:w="1696" w:type="dxa"/>
            <w:shd w:val="clear" w:color="auto" w:fill="auto"/>
            <w:noWrap/>
            <w:vAlign w:val="bottom"/>
            <w:hideMark/>
          </w:tcPr>
          <w:p w14:paraId="5725FB4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30 - 20.45</w:t>
            </w:r>
          </w:p>
        </w:tc>
        <w:tc>
          <w:tcPr>
            <w:tcW w:w="1391" w:type="dxa"/>
            <w:shd w:val="clear" w:color="auto" w:fill="auto"/>
            <w:noWrap/>
            <w:vAlign w:val="bottom"/>
            <w:hideMark/>
          </w:tcPr>
          <w:p w14:paraId="6724A2E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5</w:t>
            </w:r>
          </w:p>
        </w:tc>
        <w:tc>
          <w:tcPr>
            <w:tcW w:w="851" w:type="dxa"/>
            <w:shd w:val="clear" w:color="auto" w:fill="auto"/>
            <w:noWrap/>
            <w:vAlign w:val="bottom"/>
            <w:hideMark/>
          </w:tcPr>
          <w:p w14:paraId="038B9F1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4</w:t>
            </w:r>
          </w:p>
        </w:tc>
        <w:tc>
          <w:tcPr>
            <w:tcW w:w="992" w:type="dxa"/>
            <w:shd w:val="clear" w:color="auto" w:fill="auto"/>
            <w:noWrap/>
            <w:vAlign w:val="bottom"/>
            <w:hideMark/>
          </w:tcPr>
          <w:p w14:paraId="1E63F1C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w:t>
            </w:r>
          </w:p>
        </w:tc>
        <w:tc>
          <w:tcPr>
            <w:tcW w:w="1391" w:type="dxa"/>
            <w:shd w:val="clear" w:color="auto" w:fill="auto"/>
            <w:noWrap/>
            <w:vAlign w:val="bottom"/>
            <w:hideMark/>
          </w:tcPr>
          <w:p w14:paraId="7B3F3BC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20,3</w:t>
            </w:r>
          </w:p>
        </w:tc>
      </w:tr>
      <w:tr w:rsidR="00310B47" w:rsidRPr="00310B47" w14:paraId="074C426A" w14:textId="77777777" w:rsidTr="00310B47">
        <w:trPr>
          <w:trHeight w:val="300"/>
          <w:jc w:val="center"/>
        </w:trPr>
        <w:tc>
          <w:tcPr>
            <w:tcW w:w="1696" w:type="dxa"/>
            <w:shd w:val="clear" w:color="auto" w:fill="auto"/>
            <w:noWrap/>
            <w:vAlign w:val="bottom"/>
            <w:hideMark/>
          </w:tcPr>
          <w:p w14:paraId="25A4FCD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45 - 21.00</w:t>
            </w:r>
          </w:p>
        </w:tc>
        <w:tc>
          <w:tcPr>
            <w:tcW w:w="1391" w:type="dxa"/>
            <w:shd w:val="clear" w:color="auto" w:fill="auto"/>
            <w:noWrap/>
            <w:vAlign w:val="bottom"/>
            <w:hideMark/>
          </w:tcPr>
          <w:p w14:paraId="4583C03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7,5</w:t>
            </w:r>
          </w:p>
        </w:tc>
        <w:tc>
          <w:tcPr>
            <w:tcW w:w="851" w:type="dxa"/>
            <w:shd w:val="clear" w:color="auto" w:fill="auto"/>
            <w:noWrap/>
            <w:vAlign w:val="bottom"/>
            <w:hideMark/>
          </w:tcPr>
          <w:p w14:paraId="6A727D4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2</w:t>
            </w:r>
          </w:p>
        </w:tc>
        <w:tc>
          <w:tcPr>
            <w:tcW w:w="992" w:type="dxa"/>
            <w:shd w:val="clear" w:color="auto" w:fill="auto"/>
            <w:noWrap/>
            <w:vAlign w:val="bottom"/>
            <w:hideMark/>
          </w:tcPr>
          <w:p w14:paraId="453C476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9</w:t>
            </w:r>
          </w:p>
        </w:tc>
        <w:tc>
          <w:tcPr>
            <w:tcW w:w="1391" w:type="dxa"/>
            <w:shd w:val="clear" w:color="auto" w:fill="auto"/>
            <w:noWrap/>
            <w:vAlign w:val="bottom"/>
            <w:hideMark/>
          </w:tcPr>
          <w:p w14:paraId="348C595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13,4</w:t>
            </w:r>
          </w:p>
        </w:tc>
      </w:tr>
      <w:tr w:rsidR="00310B47" w:rsidRPr="00310B47" w14:paraId="5B6969CF" w14:textId="77777777" w:rsidTr="00310B47">
        <w:trPr>
          <w:trHeight w:val="300"/>
          <w:jc w:val="center"/>
        </w:trPr>
        <w:tc>
          <w:tcPr>
            <w:tcW w:w="1696" w:type="dxa"/>
            <w:shd w:val="clear" w:color="auto" w:fill="auto"/>
            <w:noWrap/>
            <w:vAlign w:val="bottom"/>
            <w:hideMark/>
          </w:tcPr>
          <w:p w14:paraId="139C8DE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w:t>
            </w:r>
          </w:p>
        </w:tc>
        <w:tc>
          <w:tcPr>
            <w:tcW w:w="1391" w:type="dxa"/>
            <w:shd w:val="clear" w:color="auto" w:fill="auto"/>
            <w:noWrap/>
            <w:vAlign w:val="bottom"/>
            <w:hideMark/>
          </w:tcPr>
          <w:p w14:paraId="77FC0BD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931</w:t>
            </w:r>
          </w:p>
        </w:tc>
        <w:tc>
          <w:tcPr>
            <w:tcW w:w="851" w:type="dxa"/>
            <w:shd w:val="clear" w:color="auto" w:fill="auto"/>
            <w:noWrap/>
            <w:vAlign w:val="bottom"/>
            <w:hideMark/>
          </w:tcPr>
          <w:p w14:paraId="1B5F10C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411</w:t>
            </w:r>
          </w:p>
        </w:tc>
        <w:tc>
          <w:tcPr>
            <w:tcW w:w="992" w:type="dxa"/>
            <w:shd w:val="clear" w:color="auto" w:fill="auto"/>
            <w:noWrap/>
            <w:vAlign w:val="bottom"/>
            <w:hideMark/>
          </w:tcPr>
          <w:p w14:paraId="291425E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0,8</w:t>
            </w:r>
          </w:p>
        </w:tc>
        <w:tc>
          <w:tcPr>
            <w:tcW w:w="1391" w:type="dxa"/>
            <w:shd w:val="clear" w:color="auto" w:fill="auto"/>
            <w:noWrap/>
            <w:vAlign w:val="bottom"/>
            <w:hideMark/>
          </w:tcPr>
          <w:p w14:paraId="04FF90F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492,8</w:t>
            </w:r>
          </w:p>
        </w:tc>
      </w:tr>
    </w:tbl>
    <w:p w14:paraId="760D23BB" w14:textId="77777777" w:rsidR="00310B47" w:rsidRPr="00310B47" w:rsidRDefault="00310B47" w:rsidP="00310B47">
      <w:pPr>
        <w:spacing w:after="0" w:line="360" w:lineRule="auto"/>
        <w:ind w:left="720" w:firstLine="720"/>
        <w:jc w:val="both"/>
        <w:rPr>
          <w:rFonts w:ascii="Arial" w:hAnsi="Arial" w:cs="Arial"/>
          <w:sz w:val="24"/>
        </w:rPr>
      </w:pPr>
      <w:r w:rsidRPr="00310B47">
        <w:rPr>
          <w:rFonts w:ascii="Arial" w:hAnsi="Arial" w:cs="Arial"/>
          <w:sz w:val="24"/>
        </w:rPr>
        <w:t xml:space="preserve"> Sumber : Analisa Data</w:t>
      </w:r>
    </w:p>
    <w:p w14:paraId="7120AE99"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Berdasarkan tabel 3.2 dapat disimpulkan bahwa total kendaraan yang melewati Jalan Raya Bintara arah pondok kopi - pasar kranji sebanyak 12.492 smp kendaraan yang terdiri dari 8931 smp kendaraan bermotor, 3.411 smp mobil dan 150,8 smp kendaraan berat, volume puncak didapatkan pada jam 16.00 – 17.00 dengan total kendaraan 1.212 smp sepeda motor, 325 smp mobil dan 22,1 smp kendaraan berat yang melintas.</w:t>
      </w:r>
    </w:p>
    <w:p w14:paraId="0DD7128E" w14:textId="77777777" w:rsidR="00310B47" w:rsidRPr="00310B47" w:rsidRDefault="00310B47" w:rsidP="00310B47">
      <w:pPr>
        <w:spacing w:after="0" w:line="360" w:lineRule="auto"/>
        <w:jc w:val="both"/>
        <w:rPr>
          <w:rFonts w:ascii="Arial" w:hAnsi="Arial" w:cs="Arial"/>
          <w:sz w:val="24"/>
        </w:rPr>
      </w:pPr>
    </w:p>
    <w:p w14:paraId="0EEF8584" w14:textId="77777777" w:rsidR="00310B47" w:rsidRPr="00310B47" w:rsidRDefault="00310B47" w:rsidP="00310B47">
      <w:pPr>
        <w:keepNext/>
        <w:keepLines/>
        <w:numPr>
          <w:ilvl w:val="0"/>
          <w:numId w:val="29"/>
        </w:numPr>
        <w:spacing w:after="0" w:line="360" w:lineRule="auto"/>
        <w:ind w:left="567" w:hanging="567"/>
        <w:jc w:val="both"/>
        <w:outlineLvl w:val="1"/>
        <w:rPr>
          <w:rFonts w:ascii="Arial" w:eastAsia="Times New Roman" w:hAnsi="Arial" w:cs="Arial"/>
          <w:b/>
          <w:sz w:val="24"/>
          <w:szCs w:val="24"/>
        </w:rPr>
      </w:pPr>
      <w:bookmarkStart w:id="317" w:name="_Toc109859943"/>
      <w:bookmarkStart w:id="318" w:name="_Toc111578664"/>
      <w:r w:rsidRPr="00310B47">
        <w:rPr>
          <w:rFonts w:ascii="Arial" w:eastAsia="Times New Roman" w:hAnsi="Arial" w:cs="Arial"/>
          <w:b/>
          <w:sz w:val="24"/>
          <w:szCs w:val="24"/>
        </w:rPr>
        <w:t>Pengolahan Data</w:t>
      </w:r>
      <w:bookmarkEnd w:id="317"/>
      <w:bookmarkEnd w:id="318"/>
    </w:p>
    <w:p w14:paraId="15E1C7B6"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 xml:space="preserve">Dari hasil data yang telah didapatkan dari hasil survei pada kondisi eksisting pada hari kerja maupun libur, data hasil perhitungan volume lalu lintas sebagai berikut: </w:t>
      </w:r>
    </w:p>
    <w:p w14:paraId="11B751C9" w14:textId="77777777" w:rsidR="00310B47" w:rsidRPr="00310B47" w:rsidRDefault="00310B47" w:rsidP="00310B47">
      <w:pPr>
        <w:spacing w:after="0" w:line="360" w:lineRule="auto"/>
        <w:ind w:left="567" w:firstLine="567"/>
        <w:jc w:val="center"/>
        <w:rPr>
          <w:rFonts w:ascii="Arial" w:hAnsi="Arial" w:cs="Arial"/>
          <w:sz w:val="24"/>
          <w:szCs w:val="24"/>
        </w:rPr>
      </w:pPr>
    </w:p>
    <w:p w14:paraId="40C93621" w14:textId="77777777" w:rsidR="00310B47" w:rsidRPr="00310B47" w:rsidRDefault="00310B47" w:rsidP="00310B47">
      <w:pPr>
        <w:spacing w:after="0" w:line="240" w:lineRule="auto"/>
        <w:jc w:val="center"/>
        <w:rPr>
          <w:rFonts w:ascii="Arial" w:hAnsi="Arial" w:cs="Arial"/>
          <w:iCs/>
          <w:sz w:val="24"/>
          <w:szCs w:val="24"/>
        </w:rPr>
      </w:pPr>
      <w:bookmarkStart w:id="319" w:name="_Toc110036823"/>
      <w:r w:rsidRPr="00310B47">
        <w:rPr>
          <w:rFonts w:ascii="Arial" w:hAnsi="Arial" w:cs="Times New Roman"/>
          <w:iCs/>
          <w:sz w:val="24"/>
          <w:szCs w:val="24"/>
        </w:rPr>
        <w:t xml:space="preserve">Tabel 3.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3.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3</w:t>
      </w:r>
      <w:r w:rsidRPr="00310B47">
        <w:rPr>
          <w:rFonts w:ascii="Arial" w:hAnsi="Arial" w:cs="Times New Roman"/>
          <w:iCs/>
          <w:sz w:val="24"/>
          <w:szCs w:val="24"/>
        </w:rPr>
        <w:fldChar w:fldCharType="end"/>
      </w:r>
      <w:r w:rsidRPr="00310B47">
        <w:rPr>
          <w:rFonts w:ascii="Arial" w:hAnsi="Arial" w:cs="Arial"/>
          <w:iCs/>
          <w:sz w:val="24"/>
          <w:szCs w:val="24"/>
        </w:rPr>
        <w:t>Total Volume Kendaraan Smp/Jam Arah Pasar Kranji – Pondok Kopi.</w:t>
      </w:r>
      <w:bookmarkEnd w:id="319"/>
    </w:p>
    <w:tbl>
      <w:tblPr>
        <w:tblW w:w="3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2180"/>
      </w:tblGrid>
      <w:tr w:rsidR="00310B47" w:rsidRPr="00310B47" w14:paraId="012087BE" w14:textId="77777777" w:rsidTr="00310B47">
        <w:trPr>
          <w:trHeight w:val="315"/>
          <w:jc w:val="center"/>
        </w:trPr>
        <w:tc>
          <w:tcPr>
            <w:tcW w:w="1660" w:type="dxa"/>
            <w:vMerge w:val="restart"/>
            <w:shd w:val="clear" w:color="auto" w:fill="auto"/>
            <w:noWrap/>
            <w:vAlign w:val="center"/>
            <w:hideMark/>
          </w:tcPr>
          <w:p w14:paraId="022E6CFA" w14:textId="77777777" w:rsidR="00310B47" w:rsidRPr="00310B47" w:rsidRDefault="00310B47" w:rsidP="00310B47">
            <w:pPr>
              <w:spacing w:after="0" w:line="240" w:lineRule="auto"/>
              <w:jc w:val="center"/>
              <w:rPr>
                <w:rFonts w:ascii="Arial" w:eastAsia="Times New Roman" w:hAnsi="Arial" w:cs="Arial"/>
                <w:b/>
                <w:bCs/>
                <w:color w:val="000000"/>
                <w:sz w:val="24"/>
                <w:szCs w:val="24"/>
              </w:rPr>
            </w:pPr>
            <w:r w:rsidRPr="00310B47">
              <w:rPr>
                <w:rFonts w:ascii="Arial" w:eastAsia="Times New Roman" w:hAnsi="Arial" w:cs="Arial"/>
                <w:b/>
                <w:bCs/>
                <w:color w:val="000000"/>
                <w:sz w:val="24"/>
                <w:szCs w:val="24"/>
              </w:rPr>
              <w:t>Periode</w:t>
            </w:r>
          </w:p>
        </w:tc>
        <w:tc>
          <w:tcPr>
            <w:tcW w:w="2180" w:type="dxa"/>
            <w:vMerge w:val="restart"/>
            <w:shd w:val="clear" w:color="auto" w:fill="auto"/>
            <w:vAlign w:val="center"/>
            <w:hideMark/>
          </w:tcPr>
          <w:p w14:paraId="4A177641" w14:textId="77777777" w:rsidR="00310B47" w:rsidRPr="00310B47" w:rsidRDefault="00310B47" w:rsidP="00310B47">
            <w:pPr>
              <w:spacing w:after="0" w:line="240" w:lineRule="auto"/>
              <w:jc w:val="center"/>
              <w:rPr>
                <w:rFonts w:ascii="Arial" w:eastAsia="Times New Roman" w:hAnsi="Arial" w:cs="Arial"/>
                <w:b/>
                <w:bCs/>
                <w:color w:val="000000"/>
                <w:sz w:val="24"/>
                <w:szCs w:val="24"/>
              </w:rPr>
            </w:pPr>
            <w:r w:rsidRPr="00310B47">
              <w:rPr>
                <w:rFonts w:ascii="Arial" w:eastAsia="Times New Roman" w:hAnsi="Arial" w:cs="Arial"/>
                <w:b/>
                <w:bCs/>
                <w:color w:val="000000"/>
                <w:sz w:val="24"/>
                <w:szCs w:val="24"/>
              </w:rPr>
              <w:t xml:space="preserve">Total Kendaraan smp/jam </w:t>
            </w:r>
          </w:p>
        </w:tc>
      </w:tr>
      <w:tr w:rsidR="00310B47" w:rsidRPr="00310B47" w14:paraId="595BA03D" w14:textId="77777777" w:rsidTr="00310B47">
        <w:trPr>
          <w:trHeight w:val="458"/>
          <w:jc w:val="center"/>
        </w:trPr>
        <w:tc>
          <w:tcPr>
            <w:tcW w:w="1660" w:type="dxa"/>
            <w:vMerge/>
            <w:shd w:val="clear" w:color="auto" w:fill="auto"/>
            <w:vAlign w:val="center"/>
            <w:hideMark/>
          </w:tcPr>
          <w:p w14:paraId="58042C42" w14:textId="77777777" w:rsidR="00310B47" w:rsidRPr="00310B47" w:rsidRDefault="00310B47" w:rsidP="00310B47">
            <w:pPr>
              <w:spacing w:after="0" w:line="240" w:lineRule="auto"/>
              <w:rPr>
                <w:rFonts w:ascii="Arial" w:eastAsia="Times New Roman" w:hAnsi="Arial" w:cs="Arial"/>
                <w:b/>
                <w:bCs/>
                <w:color w:val="000000"/>
                <w:sz w:val="24"/>
                <w:szCs w:val="24"/>
              </w:rPr>
            </w:pPr>
          </w:p>
        </w:tc>
        <w:tc>
          <w:tcPr>
            <w:tcW w:w="2180" w:type="dxa"/>
            <w:vMerge/>
            <w:shd w:val="clear" w:color="auto" w:fill="auto"/>
            <w:vAlign w:val="center"/>
            <w:hideMark/>
          </w:tcPr>
          <w:p w14:paraId="3322CE93" w14:textId="77777777" w:rsidR="00310B47" w:rsidRPr="00310B47" w:rsidRDefault="00310B47" w:rsidP="00310B47">
            <w:pPr>
              <w:spacing w:after="0" w:line="240" w:lineRule="auto"/>
              <w:rPr>
                <w:rFonts w:ascii="Arial" w:eastAsia="Times New Roman" w:hAnsi="Arial" w:cs="Arial"/>
                <w:b/>
                <w:bCs/>
                <w:color w:val="000000"/>
                <w:sz w:val="24"/>
                <w:szCs w:val="24"/>
              </w:rPr>
            </w:pPr>
          </w:p>
        </w:tc>
      </w:tr>
      <w:tr w:rsidR="00310B47" w:rsidRPr="00310B47" w14:paraId="37B61190" w14:textId="77777777" w:rsidTr="00310B47">
        <w:trPr>
          <w:trHeight w:val="300"/>
          <w:jc w:val="center"/>
        </w:trPr>
        <w:tc>
          <w:tcPr>
            <w:tcW w:w="1660" w:type="dxa"/>
            <w:shd w:val="clear" w:color="auto" w:fill="auto"/>
            <w:noWrap/>
            <w:vAlign w:val="center"/>
            <w:hideMark/>
          </w:tcPr>
          <w:p w14:paraId="2B1F1EE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00 - 07.00</w:t>
            </w:r>
          </w:p>
        </w:tc>
        <w:tc>
          <w:tcPr>
            <w:tcW w:w="2180" w:type="dxa"/>
            <w:shd w:val="clear" w:color="auto" w:fill="auto"/>
            <w:noWrap/>
            <w:vAlign w:val="bottom"/>
            <w:hideMark/>
          </w:tcPr>
          <w:p w14:paraId="63F1361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6,2</w:t>
            </w:r>
          </w:p>
        </w:tc>
      </w:tr>
      <w:tr w:rsidR="00310B47" w:rsidRPr="00310B47" w14:paraId="6BFDDDE1" w14:textId="77777777" w:rsidTr="00310B47">
        <w:trPr>
          <w:trHeight w:val="300"/>
          <w:jc w:val="center"/>
        </w:trPr>
        <w:tc>
          <w:tcPr>
            <w:tcW w:w="1660" w:type="dxa"/>
            <w:shd w:val="clear" w:color="auto" w:fill="auto"/>
            <w:noWrap/>
            <w:vAlign w:val="bottom"/>
            <w:hideMark/>
          </w:tcPr>
          <w:p w14:paraId="5ECC940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15 - 07.15</w:t>
            </w:r>
          </w:p>
        </w:tc>
        <w:tc>
          <w:tcPr>
            <w:tcW w:w="2180" w:type="dxa"/>
            <w:shd w:val="clear" w:color="auto" w:fill="auto"/>
            <w:noWrap/>
            <w:vAlign w:val="bottom"/>
            <w:hideMark/>
          </w:tcPr>
          <w:p w14:paraId="6957E52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3,2</w:t>
            </w:r>
          </w:p>
        </w:tc>
      </w:tr>
      <w:tr w:rsidR="00310B47" w:rsidRPr="00310B47" w14:paraId="604A47DE" w14:textId="77777777" w:rsidTr="00310B47">
        <w:trPr>
          <w:trHeight w:val="300"/>
          <w:jc w:val="center"/>
        </w:trPr>
        <w:tc>
          <w:tcPr>
            <w:tcW w:w="1660" w:type="dxa"/>
            <w:shd w:val="clear" w:color="auto" w:fill="auto"/>
            <w:noWrap/>
            <w:vAlign w:val="bottom"/>
            <w:hideMark/>
          </w:tcPr>
          <w:p w14:paraId="0535F81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30 - 07.30</w:t>
            </w:r>
          </w:p>
        </w:tc>
        <w:tc>
          <w:tcPr>
            <w:tcW w:w="2180" w:type="dxa"/>
            <w:shd w:val="clear" w:color="auto" w:fill="auto"/>
            <w:noWrap/>
            <w:vAlign w:val="bottom"/>
            <w:hideMark/>
          </w:tcPr>
          <w:p w14:paraId="027BBE9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7,9</w:t>
            </w:r>
          </w:p>
        </w:tc>
      </w:tr>
      <w:tr w:rsidR="00310B47" w:rsidRPr="00310B47" w14:paraId="58CA48D3" w14:textId="77777777" w:rsidTr="00310B47">
        <w:trPr>
          <w:trHeight w:val="300"/>
          <w:jc w:val="center"/>
        </w:trPr>
        <w:tc>
          <w:tcPr>
            <w:tcW w:w="1660" w:type="dxa"/>
            <w:shd w:val="clear" w:color="auto" w:fill="auto"/>
            <w:noWrap/>
            <w:vAlign w:val="bottom"/>
            <w:hideMark/>
          </w:tcPr>
          <w:p w14:paraId="1CB3FA4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45 - 07.45</w:t>
            </w:r>
          </w:p>
        </w:tc>
        <w:tc>
          <w:tcPr>
            <w:tcW w:w="2180" w:type="dxa"/>
            <w:shd w:val="clear" w:color="auto" w:fill="auto"/>
            <w:noWrap/>
            <w:vAlign w:val="bottom"/>
            <w:hideMark/>
          </w:tcPr>
          <w:p w14:paraId="3F952C1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70,4</w:t>
            </w:r>
          </w:p>
        </w:tc>
      </w:tr>
      <w:tr w:rsidR="00310B47" w:rsidRPr="00310B47" w14:paraId="4BB5BB0D" w14:textId="77777777" w:rsidTr="00310B47">
        <w:trPr>
          <w:trHeight w:val="300"/>
          <w:jc w:val="center"/>
        </w:trPr>
        <w:tc>
          <w:tcPr>
            <w:tcW w:w="1660" w:type="dxa"/>
            <w:shd w:val="clear" w:color="auto" w:fill="auto"/>
            <w:noWrap/>
            <w:vAlign w:val="bottom"/>
            <w:hideMark/>
          </w:tcPr>
          <w:p w14:paraId="63589CE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00 - 08.00</w:t>
            </w:r>
          </w:p>
        </w:tc>
        <w:tc>
          <w:tcPr>
            <w:tcW w:w="2180" w:type="dxa"/>
            <w:shd w:val="clear" w:color="auto" w:fill="auto"/>
            <w:noWrap/>
            <w:vAlign w:val="bottom"/>
            <w:hideMark/>
          </w:tcPr>
          <w:p w14:paraId="5987D9A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34,1</w:t>
            </w:r>
          </w:p>
        </w:tc>
      </w:tr>
      <w:tr w:rsidR="00310B47" w:rsidRPr="00310B47" w14:paraId="6CBC8624" w14:textId="77777777" w:rsidTr="00310B47">
        <w:trPr>
          <w:trHeight w:val="300"/>
          <w:jc w:val="center"/>
        </w:trPr>
        <w:tc>
          <w:tcPr>
            <w:tcW w:w="1660" w:type="dxa"/>
            <w:shd w:val="clear" w:color="auto" w:fill="auto"/>
            <w:noWrap/>
            <w:vAlign w:val="bottom"/>
            <w:hideMark/>
          </w:tcPr>
          <w:p w14:paraId="15D5C45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15 - 08.15</w:t>
            </w:r>
          </w:p>
        </w:tc>
        <w:tc>
          <w:tcPr>
            <w:tcW w:w="2180" w:type="dxa"/>
            <w:shd w:val="clear" w:color="auto" w:fill="auto"/>
            <w:noWrap/>
            <w:vAlign w:val="bottom"/>
            <w:hideMark/>
          </w:tcPr>
          <w:p w14:paraId="44D9A5D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01,1</w:t>
            </w:r>
          </w:p>
        </w:tc>
      </w:tr>
      <w:tr w:rsidR="00310B47" w:rsidRPr="00310B47" w14:paraId="2C97CD3E" w14:textId="77777777" w:rsidTr="00310B47">
        <w:trPr>
          <w:trHeight w:val="300"/>
          <w:jc w:val="center"/>
        </w:trPr>
        <w:tc>
          <w:tcPr>
            <w:tcW w:w="1660" w:type="dxa"/>
            <w:shd w:val="clear" w:color="auto" w:fill="auto"/>
            <w:noWrap/>
            <w:vAlign w:val="bottom"/>
            <w:hideMark/>
          </w:tcPr>
          <w:p w14:paraId="17730D2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30 - 08.30</w:t>
            </w:r>
          </w:p>
        </w:tc>
        <w:tc>
          <w:tcPr>
            <w:tcW w:w="2180" w:type="dxa"/>
            <w:shd w:val="clear" w:color="auto" w:fill="auto"/>
            <w:noWrap/>
            <w:vAlign w:val="bottom"/>
            <w:hideMark/>
          </w:tcPr>
          <w:p w14:paraId="33CBCD8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69,6</w:t>
            </w:r>
          </w:p>
        </w:tc>
      </w:tr>
      <w:tr w:rsidR="00310B47" w:rsidRPr="00310B47" w14:paraId="4DDD17B4" w14:textId="77777777" w:rsidTr="00310B47">
        <w:trPr>
          <w:trHeight w:val="300"/>
          <w:jc w:val="center"/>
        </w:trPr>
        <w:tc>
          <w:tcPr>
            <w:tcW w:w="1660" w:type="dxa"/>
            <w:shd w:val="clear" w:color="auto" w:fill="auto"/>
            <w:noWrap/>
            <w:vAlign w:val="bottom"/>
            <w:hideMark/>
          </w:tcPr>
          <w:p w14:paraId="56A9954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45 - 08.45</w:t>
            </w:r>
          </w:p>
        </w:tc>
        <w:tc>
          <w:tcPr>
            <w:tcW w:w="2180" w:type="dxa"/>
            <w:shd w:val="clear" w:color="auto" w:fill="auto"/>
            <w:noWrap/>
            <w:vAlign w:val="bottom"/>
            <w:hideMark/>
          </w:tcPr>
          <w:p w14:paraId="42D0586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44,8</w:t>
            </w:r>
          </w:p>
        </w:tc>
      </w:tr>
      <w:tr w:rsidR="00310B47" w:rsidRPr="00310B47" w14:paraId="2F04B635" w14:textId="77777777" w:rsidTr="00310B47">
        <w:trPr>
          <w:trHeight w:val="300"/>
          <w:jc w:val="center"/>
        </w:trPr>
        <w:tc>
          <w:tcPr>
            <w:tcW w:w="1660" w:type="dxa"/>
            <w:shd w:val="clear" w:color="auto" w:fill="auto"/>
            <w:noWrap/>
            <w:vAlign w:val="bottom"/>
            <w:hideMark/>
          </w:tcPr>
          <w:p w14:paraId="35E3208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00 - 09.00</w:t>
            </w:r>
          </w:p>
        </w:tc>
        <w:tc>
          <w:tcPr>
            <w:tcW w:w="2180" w:type="dxa"/>
            <w:shd w:val="clear" w:color="auto" w:fill="auto"/>
            <w:noWrap/>
            <w:vAlign w:val="bottom"/>
            <w:hideMark/>
          </w:tcPr>
          <w:p w14:paraId="656356C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53,4</w:t>
            </w:r>
          </w:p>
        </w:tc>
      </w:tr>
      <w:tr w:rsidR="00310B47" w:rsidRPr="00310B47" w14:paraId="3CA141BF" w14:textId="77777777" w:rsidTr="00310B47">
        <w:trPr>
          <w:trHeight w:val="300"/>
          <w:jc w:val="center"/>
        </w:trPr>
        <w:tc>
          <w:tcPr>
            <w:tcW w:w="1660" w:type="dxa"/>
            <w:shd w:val="clear" w:color="auto" w:fill="auto"/>
            <w:noWrap/>
            <w:vAlign w:val="bottom"/>
            <w:hideMark/>
          </w:tcPr>
          <w:p w14:paraId="62CEE5A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15 - 09.15</w:t>
            </w:r>
          </w:p>
        </w:tc>
        <w:tc>
          <w:tcPr>
            <w:tcW w:w="2180" w:type="dxa"/>
            <w:shd w:val="clear" w:color="auto" w:fill="auto"/>
            <w:noWrap/>
            <w:vAlign w:val="bottom"/>
            <w:hideMark/>
          </w:tcPr>
          <w:p w14:paraId="364CD55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65,2</w:t>
            </w:r>
          </w:p>
        </w:tc>
      </w:tr>
      <w:tr w:rsidR="00310B47" w:rsidRPr="00310B47" w14:paraId="4E075A87" w14:textId="77777777" w:rsidTr="00310B47">
        <w:trPr>
          <w:trHeight w:val="300"/>
          <w:jc w:val="center"/>
        </w:trPr>
        <w:tc>
          <w:tcPr>
            <w:tcW w:w="1660" w:type="dxa"/>
            <w:shd w:val="clear" w:color="auto" w:fill="auto"/>
            <w:noWrap/>
            <w:vAlign w:val="bottom"/>
            <w:hideMark/>
          </w:tcPr>
          <w:p w14:paraId="11641FB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30 - 09.30</w:t>
            </w:r>
          </w:p>
        </w:tc>
        <w:tc>
          <w:tcPr>
            <w:tcW w:w="2180" w:type="dxa"/>
            <w:shd w:val="clear" w:color="auto" w:fill="auto"/>
            <w:noWrap/>
            <w:vAlign w:val="bottom"/>
            <w:hideMark/>
          </w:tcPr>
          <w:p w14:paraId="4922905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77,8</w:t>
            </w:r>
          </w:p>
        </w:tc>
      </w:tr>
      <w:tr w:rsidR="00310B47" w:rsidRPr="00310B47" w14:paraId="377E51D2" w14:textId="77777777" w:rsidTr="00310B47">
        <w:trPr>
          <w:trHeight w:val="300"/>
          <w:jc w:val="center"/>
        </w:trPr>
        <w:tc>
          <w:tcPr>
            <w:tcW w:w="1660" w:type="dxa"/>
            <w:shd w:val="clear" w:color="auto" w:fill="auto"/>
            <w:noWrap/>
            <w:vAlign w:val="bottom"/>
            <w:hideMark/>
          </w:tcPr>
          <w:p w14:paraId="0B28C47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45 - 09.45</w:t>
            </w:r>
          </w:p>
        </w:tc>
        <w:tc>
          <w:tcPr>
            <w:tcW w:w="2180" w:type="dxa"/>
            <w:shd w:val="clear" w:color="auto" w:fill="auto"/>
            <w:noWrap/>
            <w:vAlign w:val="bottom"/>
            <w:hideMark/>
          </w:tcPr>
          <w:p w14:paraId="3606A1E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82,6</w:t>
            </w:r>
          </w:p>
        </w:tc>
      </w:tr>
      <w:tr w:rsidR="00310B47" w:rsidRPr="00310B47" w14:paraId="26FDAF3A" w14:textId="77777777" w:rsidTr="00310B47">
        <w:trPr>
          <w:trHeight w:val="300"/>
          <w:jc w:val="center"/>
        </w:trPr>
        <w:tc>
          <w:tcPr>
            <w:tcW w:w="1660" w:type="dxa"/>
            <w:shd w:val="clear" w:color="auto" w:fill="auto"/>
            <w:noWrap/>
            <w:vAlign w:val="bottom"/>
            <w:hideMark/>
          </w:tcPr>
          <w:p w14:paraId="0415A78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00 - 10.00</w:t>
            </w:r>
          </w:p>
        </w:tc>
        <w:tc>
          <w:tcPr>
            <w:tcW w:w="2180" w:type="dxa"/>
            <w:shd w:val="clear" w:color="auto" w:fill="auto"/>
            <w:noWrap/>
            <w:vAlign w:val="bottom"/>
            <w:hideMark/>
          </w:tcPr>
          <w:p w14:paraId="4DC8AF6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33,8</w:t>
            </w:r>
          </w:p>
        </w:tc>
      </w:tr>
      <w:tr w:rsidR="00310B47" w:rsidRPr="00310B47" w14:paraId="5173CF07" w14:textId="77777777" w:rsidTr="00310B47">
        <w:trPr>
          <w:trHeight w:val="300"/>
          <w:jc w:val="center"/>
        </w:trPr>
        <w:tc>
          <w:tcPr>
            <w:tcW w:w="1660" w:type="dxa"/>
            <w:shd w:val="clear" w:color="auto" w:fill="auto"/>
            <w:noWrap/>
            <w:vAlign w:val="bottom"/>
            <w:hideMark/>
          </w:tcPr>
          <w:p w14:paraId="6D380F5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15 - 10.15</w:t>
            </w:r>
          </w:p>
        </w:tc>
        <w:tc>
          <w:tcPr>
            <w:tcW w:w="2180" w:type="dxa"/>
            <w:shd w:val="clear" w:color="auto" w:fill="auto"/>
            <w:noWrap/>
            <w:vAlign w:val="bottom"/>
            <w:hideMark/>
          </w:tcPr>
          <w:p w14:paraId="1AB29E6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77,5</w:t>
            </w:r>
          </w:p>
        </w:tc>
      </w:tr>
      <w:tr w:rsidR="00310B47" w:rsidRPr="00310B47" w14:paraId="50260DDD" w14:textId="77777777" w:rsidTr="00310B47">
        <w:trPr>
          <w:trHeight w:val="300"/>
          <w:jc w:val="center"/>
        </w:trPr>
        <w:tc>
          <w:tcPr>
            <w:tcW w:w="1660" w:type="dxa"/>
            <w:shd w:val="clear" w:color="auto" w:fill="auto"/>
            <w:noWrap/>
            <w:vAlign w:val="bottom"/>
            <w:hideMark/>
          </w:tcPr>
          <w:p w14:paraId="62DA11D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0 - 10.30</w:t>
            </w:r>
          </w:p>
        </w:tc>
        <w:tc>
          <w:tcPr>
            <w:tcW w:w="2180" w:type="dxa"/>
            <w:shd w:val="clear" w:color="auto" w:fill="auto"/>
            <w:noWrap/>
            <w:vAlign w:val="bottom"/>
            <w:hideMark/>
          </w:tcPr>
          <w:p w14:paraId="62EA435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21,8</w:t>
            </w:r>
          </w:p>
        </w:tc>
      </w:tr>
      <w:tr w:rsidR="00310B47" w:rsidRPr="00310B47" w14:paraId="1E2D072F" w14:textId="77777777" w:rsidTr="00310B47">
        <w:trPr>
          <w:trHeight w:val="300"/>
          <w:jc w:val="center"/>
        </w:trPr>
        <w:tc>
          <w:tcPr>
            <w:tcW w:w="1660" w:type="dxa"/>
            <w:shd w:val="clear" w:color="auto" w:fill="auto"/>
            <w:noWrap/>
            <w:vAlign w:val="bottom"/>
            <w:hideMark/>
          </w:tcPr>
          <w:p w14:paraId="5EEEA60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45 - 10.45</w:t>
            </w:r>
          </w:p>
        </w:tc>
        <w:tc>
          <w:tcPr>
            <w:tcW w:w="2180" w:type="dxa"/>
            <w:shd w:val="clear" w:color="auto" w:fill="auto"/>
            <w:noWrap/>
            <w:vAlign w:val="bottom"/>
            <w:hideMark/>
          </w:tcPr>
          <w:p w14:paraId="04647D7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66,4</w:t>
            </w:r>
          </w:p>
        </w:tc>
      </w:tr>
      <w:tr w:rsidR="00310B47" w:rsidRPr="00310B47" w14:paraId="330AC17A" w14:textId="77777777" w:rsidTr="00310B47">
        <w:trPr>
          <w:trHeight w:val="300"/>
          <w:jc w:val="center"/>
        </w:trPr>
        <w:tc>
          <w:tcPr>
            <w:tcW w:w="1660" w:type="dxa"/>
            <w:shd w:val="clear" w:color="auto" w:fill="auto"/>
            <w:noWrap/>
            <w:vAlign w:val="bottom"/>
            <w:hideMark/>
          </w:tcPr>
          <w:p w14:paraId="4079533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0 - 11.00</w:t>
            </w:r>
          </w:p>
        </w:tc>
        <w:tc>
          <w:tcPr>
            <w:tcW w:w="2180" w:type="dxa"/>
            <w:shd w:val="clear" w:color="auto" w:fill="auto"/>
            <w:noWrap/>
            <w:vAlign w:val="bottom"/>
            <w:hideMark/>
          </w:tcPr>
          <w:p w14:paraId="097A473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80</w:t>
            </w:r>
          </w:p>
        </w:tc>
      </w:tr>
      <w:tr w:rsidR="00310B47" w:rsidRPr="00310B47" w14:paraId="66064F78" w14:textId="77777777" w:rsidTr="00310B47">
        <w:trPr>
          <w:trHeight w:val="300"/>
          <w:jc w:val="center"/>
        </w:trPr>
        <w:tc>
          <w:tcPr>
            <w:tcW w:w="1660" w:type="dxa"/>
            <w:shd w:val="clear" w:color="auto" w:fill="auto"/>
            <w:noWrap/>
            <w:vAlign w:val="bottom"/>
            <w:hideMark/>
          </w:tcPr>
          <w:p w14:paraId="3EAD3D8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15 - 11.15</w:t>
            </w:r>
          </w:p>
        </w:tc>
        <w:tc>
          <w:tcPr>
            <w:tcW w:w="2180" w:type="dxa"/>
            <w:shd w:val="clear" w:color="auto" w:fill="auto"/>
            <w:noWrap/>
            <w:vAlign w:val="bottom"/>
            <w:hideMark/>
          </w:tcPr>
          <w:p w14:paraId="171D9C6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15</w:t>
            </w:r>
          </w:p>
        </w:tc>
      </w:tr>
      <w:tr w:rsidR="00310B47" w:rsidRPr="00310B47" w14:paraId="3C35CA05" w14:textId="77777777" w:rsidTr="00310B47">
        <w:trPr>
          <w:trHeight w:val="300"/>
          <w:jc w:val="center"/>
        </w:trPr>
        <w:tc>
          <w:tcPr>
            <w:tcW w:w="1660" w:type="dxa"/>
            <w:shd w:val="clear" w:color="auto" w:fill="auto"/>
            <w:noWrap/>
            <w:vAlign w:val="bottom"/>
            <w:hideMark/>
          </w:tcPr>
          <w:p w14:paraId="1B239AF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30 - 11.30</w:t>
            </w:r>
          </w:p>
        </w:tc>
        <w:tc>
          <w:tcPr>
            <w:tcW w:w="2180" w:type="dxa"/>
            <w:shd w:val="clear" w:color="auto" w:fill="auto"/>
            <w:noWrap/>
            <w:vAlign w:val="bottom"/>
            <w:hideMark/>
          </w:tcPr>
          <w:p w14:paraId="3FFBDC0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26,9</w:t>
            </w:r>
          </w:p>
        </w:tc>
      </w:tr>
      <w:tr w:rsidR="00310B47" w:rsidRPr="00310B47" w14:paraId="5A8F55CE" w14:textId="77777777" w:rsidTr="00310B47">
        <w:trPr>
          <w:trHeight w:val="300"/>
          <w:jc w:val="center"/>
        </w:trPr>
        <w:tc>
          <w:tcPr>
            <w:tcW w:w="1660" w:type="dxa"/>
            <w:shd w:val="clear" w:color="auto" w:fill="auto"/>
            <w:noWrap/>
            <w:vAlign w:val="bottom"/>
            <w:hideMark/>
          </w:tcPr>
          <w:p w14:paraId="7693FFD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45 - 11.45</w:t>
            </w:r>
          </w:p>
        </w:tc>
        <w:tc>
          <w:tcPr>
            <w:tcW w:w="2180" w:type="dxa"/>
            <w:shd w:val="clear" w:color="auto" w:fill="auto"/>
            <w:noWrap/>
            <w:vAlign w:val="bottom"/>
            <w:hideMark/>
          </w:tcPr>
          <w:p w14:paraId="26CB267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28,3</w:t>
            </w:r>
          </w:p>
        </w:tc>
      </w:tr>
      <w:tr w:rsidR="00310B47" w:rsidRPr="00310B47" w14:paraId="625292B3" w14:textId="77777777" w:rsidTr="00310B47">
        <w:trPr>
          <w:trHeight w:val="300"/>
          <w:jc w:val="center"/>
        </w:trPr>
        <w:tc>
          <w:tcPr>
            <w:tcW w:w="1660" w:type="dxa"/>
            <w:shd w:val="clear" w:color="auto" w:fill="auto"/>
            <w:noWrap/>
            <w:vAlign w:val="bottom"/>
            <w:hideMark/>
          </w:tcPr>
          <w:p w14:paraId="47DBB0F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00 - 12.00</w:t>
            </w:r>
          </w:p>
        </w:tc>
        <w:tc>
          <w:tcPr>
            <w:tcW w:w="2180" w:type="dxa"/>
            <w:shd w:val="clear" w:color="auto" w:fill="auto"/>
            <w:noWrap/>
            <w:vAlign w:val="bottom"/>
            <w:hideMark/>
          </w:tcPr>
          <w:p w14:paraId="52214B4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27,9</w:t>
            </w:r>
          </w:p>
        </w:tc>
      </w:tr>
      <w:tr w:rsidR="00310B47" w:rsidRPr="00310B47" w14:paraId="7D558E10" w14:textId="77777777" w:rsidTr="00310B47">
        <w:trPr>
          <w:trHeight w:val="300"/>
          <w:jc w:val="center"/>
        </w:trPr>
        <w:tc>
          <w:tcPr>
            <w:tcW w:w="1660" w:type="dxa"/>
            <w:shd w:val="clear" w:color="auto" w:fill="auto"/>
            <w:noWrap/>
            <w:vAlign w:val="bottom"/>
            <w:hideMark/>
          </w:tcPr>
          <w:p w14:paraId="14D2D30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15 - 12.15</w:t>
            </w:r>
          </w:p>
        </w:tc>
        <w:tc>
          <w:tcPr>
            <w:tcW w:w="2180" w:type="dxa"/>
            <w:shd w:val="clear" w:color="auto" w:fill="auto"/>
            <w:noWrap/>
            <w:vAlign w:val="bottom"/>
            <w:hideMark/>
          </w:tcPr>
          <w:p w14:paraId="76F703B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34,9</w:t>
            </w:r>
          </w:p>
        </w:tc>
      </w:tr>
      <w:tr w:rsidR="00310B47" w:rsidRPr="00310B47" w14:paraId="5019D71C" w14:textId="77777777" w:rsidTr="00310B47">
        <w:trPr>
          <w:trHeight w:val="300"/>
          <w:jc w:val="center"/>
        </w:trPr>
        <w:tc>
          <w:tcPr>
            <w:tcW w:w="1660" w:type="dxa"/>
            <w:shd w:val="clear" w:color="auto" w:fill="auto"/>
            <w:noWrap/>
            <w:vAlign w:val="bottom"/>
            <w:hideMark/>
          </w:tcPr>
          <w:p w14:paraId="56380A4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30 - 12.30</w:t>
            </w:r>
          </w:p>
        </w:tc>
        <w:tc>
          <w:tcPr>
            <w:tcW w:w="2180" w:type="dxa"/>
            <w:shd w:val="clear" w:color="auto" w:fill="auto"/>
            <w:noWrap/>
            <w:vAlign w:val="bottom"/>
            <w:hideMark/>
          </w:tcPr>
          <w:p w14:paraId="3EEE1EA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39,6</w:t>
            </w:r>
          </w:p>
        </w:tc>
      </w:tr>
      <w:tr w:rsidR="00310B47" w:rsidRPr="00310B47" w14:paraId="5D81B44D" w14:textId="77777777" w:rsidTr="00310B47">
        <w:trPr>
          <w:trHeight w:val="300"/>
          <w:jc w:val="center"/>
        </w:trPr>
        <w:tc>
          <w:tcPr>
            <w:tcW w:w="1660" w:type="dxa"/>
            <w:shd w:val="clear" w:color="auto" w:fill="auto"/>
            <w:noWrap/>
            <w:vAlign w:val="bottom"/>
            <w:hideMark/>
          </w:tcPr>
          <w:p w14:paraId="0A5E381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45 - 12.45</w:t>
            </w:r>
          </w:p>
        </w:tc>
        <w:tc>
          <w:tcPr>
            <w:tcW w:w="2180" w:type="dxa"/>
            <w:shd w:val="clear" w:color="auto" w:fill="auto"/>
            <w:noWrap/>
            <w:vAlign w:val="bottom"/>
            <w:hideMark/>
          </w:tcPr>
          <w:p w14:paraId="5B9AD24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66,1</w:t>
            </w:r>
          </w:p>
        </w:tc>
      </w:tr>
      <w:tr w:rsidR="00310B47" w:rsidRPr="00310B47" w14:paraId="5D49DD73" w14:textId="77777777" w:rsidTr="00310B47">
        <w:trPr>
          <w:trHeight w:val="300"/>
          <w:jc w:val="center"/>
        </w:trPr>
        <w:tc>
          <w:tcPr>
            <w:tcW w:w="1660" w:type="dxa"/>
            <w:shd w:val="clear" w:color="auto" w:fill="auto"/>
            <w:noWrap/>
            <w:vAlign w:val="bottom"/>
            <w:hideMark/>
          </w:tcPr>
          <w:p w14:paraId="53EEC4E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00 - 13.00</w:t>
            </w:r>
          </w:p>
        </w:tc>
        <w:tc>
          <w:tcPr>
            <w:tcW w:w="2180" w:type="dxa"/>
            <w:shd w:val="clear" w:color="auto" w:fill="auto"/>
            <w:noWrap/>
            <w:vAlign w:val="bottom"/>
            <w:hideMark/>
          </w:tcPr>
          <w:p w14:paraId="0A042D4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96,9</w:t>
            </w:r>
          </w:p>
        </w:tc>
      </w:tr>
      <w:tr w:rsidR="00310B47" w:rsidRPr="00310B47" w14:paraId="03F37F38" w14:textId="77777777" w:rsidTr="00310B47">
        <w:trPr>
          <w:trHeight w:val="300"/>
          <w:jc w:val="center"/>
        </w:trPr>
        <w:tc>
          <w:tcPr>
            <w:tcW w:w="1660" w:type="dxa"/>
            <w:shd w:val="clear" w:color="auto" w:fill="auto"/>
            <w:noWrap/>
            <w:vAlign w:val="bottom"/>
            <w:hideMark/>
          </w:tcPr>
          <w:p w14:paraId="75C16AC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15 - 13.15</w:t>
            </w:r>
          </w:p>
        </w:tc>
        <w:tc>
          <w:tcPr>
            <w:tcW w:w="2180" w:type="dxa"/>
            <w:shd w:val="clear" w:color="auto" w:fill="auto"/>
            <w:noWrap/>
            <w:vAlign w:val="bottom"/>
            <w:hideMark/>
          </w:tcPr>
          <w:p w14:paraId="1829501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71,9</w:t>
            </w:r>
          </w:p>
        </w:tc>
      </w:tr>
      <w:tr w:rsidR="00310B47" w:rsidRPr="00310B47" w14:paraId="20F6EC20" w14:textId="77777777" w:rsidTr="00310B47">
        <w:trPr>
          <w:trHeight w:val="300"/>
          <w:jc w:val="center"/>
        </w:trPr>
        <w:tc>
          <w:tcPr>
            <w:tcW w:w="1660" w:type="dxa"/>
            <w:shd w:val="clear" w:color="auto" w:fill="auto"/>
            <w:noWrap/>
            <w:vAlign w:val="bottom"/>
            <w:hideMark/>
          </w:tcPr>
          <w:p w14:paraId="2F64458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30 - 13.30</w:t>
            </w:r>
          </w:p>
        </w:tc>
        <w:tc>
          <w:tcPr>
            <w:tcW w:w="2180" w:type="dxa"/>
            <w:shd w:val="clear" w:color="auto" w:fill="auto"/>
            <w:noWrap/>
            <w:vAlign w:val="bottom"/>
            <w:hideMark/>
          </w:tcPr>
          <w:p w14:paraId="34CC697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85,7</w:t>
            </w:r>
          </w:p>
        </w:tc>
      </w:tr>
      <w:tr w:rsidR="00310B47" w:rsidRPr="00310B47" w14:paraId="1634010B" w14:textId="77777777" w:rsidTr="00310B47">
        <w:trPr>
          <w:trHeight w:val="300"/>
          <w:jc w:val="center"/>
        </w:trPr>
        <w:tc>
          <w:tcPr>
            <w:tcW w:w="1660" w:type="dxa"/>
            <w:shd w:val="clear" w:color="auto" w:fill="auto"/>
            <w:noWrap/>
            <w:vAlign w:val="bottom"/>
            <w:hideMark/>
          </w:tcPr>
          <w:p w14:paraId="3BCD3EB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45 - 13.45</w:t>
            </w:r>
          </w:p>
        </w:tc>
        <w:tc>
          <w:tcPr>
            <w:tcW w:w="2180" w:type="dxa"/>
            <w:shd w:val="clear" w:color="auto" w:fill="auto"/>
            <w:noWrap/>
            <w:vAlign w:val="bottom"/>
            <w:hideMark/>
          </w:tcPr>
          <w:p w14:paraId="4BEB1FE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73</w:t>
            </w:r>
          </w:p>
        </w:tc>
      </w:tr>
      <w:tr w:rsidR="00310B47" w:rsidRPr="00310B47" w14:paraId="4A9B4F95" w14:textId="77777777" w:rsidTr="00310B47">
        <w:trPr>
          <w:trHeight w:val="300"/>
          <w:jc w:val="center"/>
        </w:trPr>
        <w:tc>
          <w:tcPr>
            <w:tcW w:w="1660" w:type="dxa"/>
            <w:shd w:val="clear" w:color="auto" w:fill="auto"/>
            <w:noWrap/>
            <w:vAlign w:val="bottom"/>
            <w:hideMark/>
          </w:tcPr>
          <w:p w14:paraId="6418BCD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00 - 14.00</w:t>
            </w:r>
          </w:p>
        </w:tc>
        <w:tc>
          <w:tcPr>
            <w:tcW w:w="2180" w:type="dxa"/>
            <w:shd w:val="clear" w:color="auto" w:fill="auto"/>
            <w:noWrap/>
            <w:vAlign w:val="bottom"/>
            <w:hideMark/>
          </w:tcPr>
          <w:p w14:paraId="241166A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75,3</w:t>
            </w:r>
          </w:p>
        </w:tc>
      </w:tr>
      <w:tr w:rsidR="00310B47" w:rsidRPr="00310B47" w14:paraId="776FF612" w14:textId="77777777" w:rsidTr="00310B47">
        <w:trPr>
          <w:trHeight w:val="300"/>
          <w:jc w:val="center"/>
        </w:trPr>
        <w:tc>
          <w:tcPr>
            <w:tcW w:w="1660" w:type="dxa"/>
            <w:shd w:val="clear" w:color="auto" w:fill="auto"/>
            <w:noWrap/>
            <w:vAlign w:val="bottom"/>
            <w:hideMark/>
          </w:tcPr>
          <w:p w14:paraId="4348F53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15 - 14.15</w:t>
            </w:r>
          </w:p>
        </w:tc>
        <w:tc>
          <w:tcPr>
            <w:tcW w:w="2180" w:type="dxa"/>
            <w:shd w:val="clear" w:color="auto" w:fill="auto"/>
            <w:noWrap/>
            <w:vAlign w:val="bottom"/>
            <w:hideMark/>
          </w:tcPr>
          <w:p w14:paraId="60F378D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93,2</w:t>
            </w:r>
          </w:p>
        </w:tc>
      </w:tr>
      <w:tr w:rsidR="00310B47" w:rsidRPr="00310B47" w14:paraId="697AAB14" w14:textId="77777777" w:rsidTr="00310B47">
        <w:trPr>
          <w:trHeight w:val="300"/>
          <w:jc w:val="center"/>
        </w:trPr>
        <w:tc>
          <w:tcPr>
            <w:tcW w:w="1660" w:type="dxa"/>
            <w:shd w:val="clear" w:color="auto" w:fill="auto"/>
            <w:noWrap/>
            <w:vAlign w:val="bottom"/>
            <w:hideMark/>
          </w:tcPr>
          <w:p w14:paraId="1D3FF73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30 - 14.30</w:t>
            </w:r>
          </w:p>
        </w:tc>
        <w:tc>
          <w:tcPr>
            <w:tcW w:w="2180" w:type="dxa"/>
            <w:shd w:val="clear" w:color="auto" w:fill="auto"/>
            <w:noWrap/>
            <w:vAlign w:val="bottom"/>
            <w:hideMark/>
          </w:tcPr>
          <w:p w14:paraId="39FAE6F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82,6</w:t>
            </w:r>
          </w:p>
        </w:tc>
      </w:tr>
      <w:tr w:rsidR="00310B47" w:rsidRPr="00310B47" w14:paraId="3A258C8C" w14:textId="77777777" w:rsidTr="00310B47">
        <w:trPr>
          <w:trHeight w:val="300"/>
          <w:jc w:val="center"/>
        </w:trPr>
        <w:tc>
          <w:tcPr>
            <w:tcW w:w="1660" w:type="dxa"/>
            <w:shd w:val="clear" w:color="auto" w:fill="auto"/>
            <w:noWrap/>
            <w:vAlign w:val="bottom"/>
            <w:hideMark/>
          </w:tcPr>
          <w:p w14:paraId="2201FDF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45 - 14.45</w:t>
            </w:r>
          </w:p>
        </w:tc>
        <w:tc>
          <w:tcPr>
            <w:tcW w:w="2180" w:type="dxa"/>
            <w:shd w:val="clear" w:color="auto" w:fill="auto"/>
            <w:noWrap/>
            <w:vAlign w:val="bottom"/>
            <w:hideMark/>
          </w:tcPr>
          <w:p w14:paraId="41782B6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89,4</w:t>
            </w:r>
          </w:p>
        </w:tc>
      </w:tr>
      <w:tr w:rsidR="00310B47" w:rsidRPr="00310B47" w14:paraId="57E4DCB4" w14:textId="77777777" w:rsidTr="00310B47">
        <w:trPr>
          <w:trHeight w:val="315"/>
          <w:jc w:val="center"/>
        </w:trPr>
        <w:tc>
          <w:tcPr>
            <w:tcW w:w="1660" w:type="dxa"/>
            <w:vMerge w:val="restart"/>
            <w:shd w:val="clear" w:color="auto" w:fill="auto"/>
            <w:noWrap/>
            <w:vAlign w:val="center"/>
            <w:hideMark/>
          </w:tcPr>
          <w:p w14:paraId="4D8D9BF1" w14:textId="77777777" w:rsidR="00310B47" w:rsidRPr="00310B47" w:rsidRDefault="00310B47" w:rsidP="00310B47">
            <w:pPr>
              <w:spacing w:after="0" w:line="240" w:lineRule="auto"/>
              <w:jc w:val="center"/>
              <w:rPr>
                <w:rFonts w:ascii="Arial" w:eastAsia="Times New Roman" w:hAnsi="Arial" w:cs="Arial"/>
                <w:b/>
                <w:bCs/>
                <w:color w:val="000000"/>
                <w:sz w:val="24"/>
                <w:szCs w:val="24"/>
              </w:rPr>
            </w:pPr>
            <w:r w:rsidRPr="00310B47">
              <w:rPr>
                <w:rFonts w:ascii="Arial" w:eastAsia="Times New Roman" w:hAnsi="Arial" w:cs="Arial"/>
                <w:b/>
                <w:bCs/>
                <w:color w:val="000000"/>
                <w:sz w:val="24"/>
                <w:szCs w:val="24"/>
              </w:rPr>
              <w:t>Periode</w:t>
            </w:r>
          </w:p>
        </w:tc>
        <w:tc>
          <w:tcPr>
            <w:tcW w:w="2180" w:type="dxa"/>
            <w:vMerge w:val="restart"/>
            <w:shd w:val="clear" w:color="auto" w:fill="auto"/>
            <w:vAlign w:val="center"/>
            <w:hideMark/>
          </w:tcPr>
          <w:p w14:paraId="4CA45886" w14:textId="77777777" w:rsidR="00310B47" w:rsidRPr="00310B47" w:rsidRDefault="00310B47" w:rsidP="00310B47">
            <w:pPr>
              <w:spacing w:after="0" w:line="240" w:lineRule="auto"/>
              <w:jc w:val="center"/>
              <w:rPr>
                <w:rFonts w:ascii="Arial" w:eastAsia="Times New Roman" w:hAnsi="Arial" w:cs="Arial"/>
                <w:b/>
                <w:bCs/>
                <w:color w:val="000000"/>
                <w:sz w:val="24"/>
                <w:szCs w:val="24"/>
              </w:rPr>
            </w:pPr>
            <w:r w:rsidRPr="00310B47">
              <w:rPr>
                <w:rFonts w:ascii="Arial" w:eastAsia="Times New Roman" w:hAnsi="Arial" w:cs="Arial"/>
                <w:b/>
                <w:bCs/>
                <w:color w:val="000000"/>
                <w:sz w:val="24"/>
                <w:szCs w:val="24"/>
              </w:rPr>
              <w:t xml:space="preserve">Total Kendaraan smp/jam </w:t>
            </w:r>
          </w:p>
        </w:tc>
      </w:tr>
      <w:tr w:rsidR="00310B47" w:rsidRPr="00310B47" w14:paraId="6D4F99A3" w14:textId="77777777" w:rsidTr="00310B47">
        <w:trPr>
          <w:trHeight w:val="458"/>
          <w:jc w:val="center"/>
        </w:trPr>
        <w:tc>
          <w:tcPr>
            <w:tcW w:w="1660" w:type="dxa"/>
            <w:vMerge/>
            <w:shd w:val="clear" w:color="auto" w:fill="auto"/>
            <w:vAlign w:val="center"/>
            <w:hideMark/>
          </w:tcPr>
          <w:p w14:paraId="01F3BEEF" w14:textId="77777777" w:rsidR="00310B47" w:rsidRPr="00310B47" w:rsidRDefault="00310B47" w:rsidP="00310B47">
            <w:pPr>
              <w:spacing w:after="0" w:line="240" w:lineRule="auto"/>
              <w:rPr>
                <w:rFonts w:ascii="Arial" w:eastAsia="Times New Roman" w:hAnsi="Arial" w:cs="Arial"/>
                <w:b/>
                <w:bCs/>
                <w:color w:val="000000"/>
                <w:sz w:val="24"/>
                <w:szCs w:val="24"/>
              </w:rPr>
            </w:pPr>
          </w:p>
        </w:tc>
        <w:tc>
          <w:tcPr>
            <w:tcW w:w="2180" w:type="dxa"/>
            <w:vMerge/>
            <w:shd w:val="clear" w:color="auto" w:fill="auto"/>
            <w:vAlign w:val="center"/>
            <w:hideMark/>
          </w:tcPr>
          <w:p w14:paraId="7EF08C9F" w14:textId="77777777" w:rsidR="00310B47" w:rsidRPr="00310B47" w:rsidRDefault="00310B47" w:rsidP="00310B47">
            <w:pPr>
              <w:spacing w:after="0" w:line="240" w:lineRule="auto"/>
              <w:rPr>
                <w:rFonts w:ascii="Arial" w:eastAsia="Times New Roman" w:hAnsi="Arial" w:cs="Arial"/>
                <w:b/>
                <w:bCs/>
                <w:color w:val="000000"/>
                <w:sz w:val="24"/>
                <w:szCs w:val="24"/>
              </w:rPr>
            </w:pPr>
          </w:p>
        </w:tc>
      </w:tr>
      <w:tr w:rsidR="00310B47" w:rsidRPr="00310B47" w14:paraId="3E68234E" w14:textId="77777777" w:rsidTr="00310B47">
        <w:trPr>
          <w:trHeight w:val="300"/>
          <w:jc w:val="center"/>
        </w:trPr>
        <w:tc>
          <w:tcPr>
            <w:tcW w:w="1660" w:type="dxa"/>
            <w:shd w:val="clear" w:color="auto" w:fill="auto"/>
            <w:noWrap/>
            <w:vAlign w:val="bottom"/>
            <w:hideMark/>
          </w:tcPr>
          <w:p w14:paraId="21C5E5F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00 - 15.00</w:t>
            </w:r>
          </w:p>
        </w:tc>
        <w:tc>
          <w:tcPr>
            <w:tcW w:w="2180" w:type="dxa"/>
            <w:shd w:val="clear" w:color="auto" w:fill="auto"/>
            <w:noWrap/>
            <w:vAlign w:val="bottom"/>
            <w:hideMark/>
          </w:tcPr>
          <w:p w14:paraId="401345C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00,2</w:t>
            </w:r>
          </w:p>
        </w:tc>
      </w:tr>
      <w:tr w:rsidR="00310B47" w:rsidRPr="00310B47" w14:paraId="6A024CFC" w14:textId="77777777" w:rsidTr="00310B47">
        <w:trPr>
          <w:trHeight w:val="300"/>
          <w:jc w:val="center"/>
        </w:trPr>
        <w:tc>
          <w:tcPr>
            <w:tcW w:w="1660" w:type="dxa"/>
            <w:shd w:val="clear" w:color="auto" w:fill="auto"/>
            <w:noWrap/>
            <w:vAlign w:val="bottom"/>
            <w:hideMark/>
          </w:tcPr>
          <w:p w14:paraId="3C1F3C8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15 - 15.15</w:t>
            </w:r>
          </w:p>
        </w:tc>
        <w:tc>
          <w:tcPr>
            <w:tcW w:w="2180" w:type="dxa"/>
            <w:shd w:val="clear" w:color="auto" w:fill="auto"/>
            <w:noWrap/>
            <w:vAlign w:val="bottom"/>
            <w:hideMark/>
          </w:tcPr>
          <w:p w14:paraId="1561F50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31,9</w:t>
            </w:r>
          </w:p>
        </w:tc>
      </w:tr>
      <w:tr w:rsidR="00310B47" w:rsidRPr="00310B47" w14:paraId="2AFA238B" w14:textId="77777777" w:rsidTr="00310B47">
        <w:trPr>
          <w:trHeight w:val="300"/>
          <w:jc w:val="center"/>
        </w:trPr>
        <w:tc>
          <w:tcPr>
            <w:tcW w:w="1660" w:type="dxa"/>
            <w:shd w:val="clear" w:color="auto" w:fill="auto"/>
            <w:noWrap/>
            <w:vAlign w:val="bottom"/>
            <w:hideMark/>
          </w:tcPr>
          <w:p w14:paraId="75503CE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30 - 15.30</w:t>
            </w:r>
          </w:p>
        </w:tc>
        <w:tc>
          <w:tcPr>
            <w:tcW w:w="2180" w:type="dxa"/>
            <w:shd w:val="clear" w:color="auto" w:fill="auto"/>
            <w:noWrap/>
            <w:vAlign w:val="bottom"/>
            <w:hideMark/>
          </w:tcPr>
          <w:p w14:paraId="223D768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0,6</w:t>
            </w:r>
          </w:p>
        </w:tc>
      </w:tr>
      <w:tr w:rsidR="00310B47" w:rsidRPr="00310B47" w14:paraId="55226276" w14:textId="77777777" w:rsidTr="00310B47">
        <w:trPr>
          <w:trHeight w:val="300"/>
          <w:jc w:val="center"/>
        </w:trPr>
        <w:tc>
          <w:tcPr>
            <w:tcW w:w="1660" w:type="dxa"/>
            <w:shd w:val="clear" w:color="auto" w:fill="auto"/>
            <w:noWrap/>
            <w:vAlign w:val="bottom"/>
            <w:hideMark/>
          </w:tcPr>
          <w:p w14:paraId="59324BE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45 - 15.45</w:t>
            </w:r>
          </w:p>
        </w:tc>
        <w:tc>
          <w:tcPr>
            <w:tcW w:w="2180" w:type="dxa"/>
            <w:shd w:val="clear" w:color="auto" w:fill="auto"/>
            <w:noWrap/>
            <w:vAlign w:val="bottom"/>
            <w:hideMark/>
          </w:tcPr>
          <w:p w14:paraId="7997F1C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72,9</w:t>
            </w:r>
          </w:p>
        </w:tc>
      </w:tr>
      <w:tr w:rsidR="00310B47" w:rsidRPr="00310B47" w14:paraId="2705281F" w14:textId="77777777" w:rsidTr="00310B47">
        <w:trPr>
          <w:trHeight w:val="300"/>
          <w:jc w:val="center"/>
        </w:trPr>
        <w:tc>
          <w:tcPr>
            <w:tcW w:w="1660" w:type="dxa"/>
            <w:shd w:val="clear" w:color="auto" w:fill="auto"/>
            <w:noWrap/>
            <w:vAlign w:val="bottom"/>
            <w:hideMark/>
          </w:tcPr>
          <w:p w14:paraId="232831B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00 - 16.00</w:t>
            </w:r>
          </w:p>
        </w:tc>
        <w:tc>
          <w:tcPr>
            <w:tcW w:w="2180" w:type="dxa"/>
            <w:shd w:val="clear" w:color="auto" w:fill="auto"/>
            <w:noWrap/>
            <w:vAlign w:val="bottom"/>
            <w:hideMark/>
          </w:tcPr>
          <w:p w14:paraId="5807318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34,5</w:t>
            </w:r>
          </w:p>
        </w:tc>
      </w:tr>
      <w:tr w:rsidR="00310B47" w:rsidRPr="00310B47" w14:paraId="7EEB47DB" w14:textId="77777777" w:rsidTr="00310B47">
        <w:trPr>
          <w:trHeight w:val="300"/>
          <w:jc w:val="center"/>
        </w:trPr>
        <w:tc>
          <w:tcPr>
            <w:tcW w:w="1660" w:type="dxa"/>
            <w:shd w:val="clear" w:color="auto" w:fill="auto"/>
            <w:noWrap/>
            <w:vAlign w:val="bottom"/>
            <w:hideMark/>
          </w:tcPr>
          <w:p w14:paraId="0BE0F9B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15 - 16.15</w:t>
            </w:r>
          </w:p>
        </w:tc>
        <w:tc>
          <w:tcPr>
            <w:tcW w:w="2180" w:type="dxa"/>
            <w:shd w:val="clear" w:color="auto" w:fill="auto"/>
            <w:noWrap/>
            <w:vAlign w:val="bottom"/>
            <w:hideMark/>
          </w:tcPr>
          <w:p w14:paraId="50D7B94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76,9</w:t>
            </w:r>
          </w:p>
        </w:tc>
      </w:tr>
      <w:tr w:rsidR="00310B47" w:rsidRPr="00310B47" w14:paraId="6C14B7B1" w14:textId="77777777" w:rsidTr="00310B47">
        <w:trPr>
          <w:trHeight w:val="300"/>
          <w:jc w:val="center"/>
        </w:trPr>
        <w:tc>
          <w:tcPr>
            <w:tcW w:w="1660" w:type="dxa"/>
            <w:shd w:val="clear" w:color="auto" w:fill="auto"/>
            <w:noWrap/>
            <w:vAlign w:val="bottom"/>
            <w:hideMark/>
          </w:tcPr>
          <w:p w14:paraId="23309AD1"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5.30 - 16.30</w:t>
            </w:r>
          </w:p>
        </w:tc>
        <w:tc>
          <w:tcPr>
            <w:tcW w:w="2180" w:type="dxa"/>
            <w:shd w:val="clear" w:color="auto" w:fill="auto"/>
            <w:noWrap/>
            <w:vAlign w:val="bottom"/>
            <w:hideMark/>
          </w:tcPr>
          <w:p w14:paraId="1AAFF9F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88</w:t>
            </w:r>
          </w:p>
        </w:tc>
      </w:tr>
      <w:tr w:rsidR="00310B47" w:rsidRPr="00310B47" w14:paraId="60473547" w14:textId="77777777" w:rsidTr="00310B47">
        <w:trPr>
          <w:trHeight w:val="300"/>
          <w:jc w:val="center"/>
        </w:trPr>
        <w:tc>
          <w:tcPr>
            <w:tcW w:w="1660" w:type="dxa"/>
            <w:shd w:val="clear" w:color="auto" w:fill="auto"/>
            <w:noWrap/>
            <w:vAlign w:val="bottom"/>
            <w:hideMark/>
          </w:tcPr>
          <w:p w14:paraId="71D7E80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45 - 16.45</w:t>
            </w:r>
          </w:p>
        </w:tc>
        <w:tc>
          <w:tcPr>
            <w:tcW w:w="2180" w:type="dxa"/>
            <w:shd w:val="clear" w:color="auto" w:fill="auto"/>
            <w:noWrap/>
            <w:vAlign w:val="bottom"/>
            <w:hideMark/>
          </w:tcPr>
          <w:p w14:paraId="02ED2F9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82,5</w:t>
            </w:r>
          </w:p>
        </w:tc>
      </w:tr>
      <w:tr w:rsidR="00310B47" w:rsidRPr="00310B47" w14:paraId="0FACD91D" w14:textId="77777777" w:rsidTr="00310B47">
        <w:trPr>
          <w:trHeight w:val="300"/>
          <w:jc w:val="center"/>
        </w:trPr>
        <w:tc>
          <w:tcPr>
            <w:tcW w:w="1660" w:type="dxa"/>
            <w:shd w:val="clear" w:color="auto" w:fill="auto"/>
            <w:noWrap/>
            <w:vAlign w:val="bottom"/>
            <w:hideMark/>
          </w:tcPr>
          <w:p w14:paraId="26D3CFF2"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6.00 - 17.00</w:t>
            </w:r>
          </w:p>
        </w:tc>
        <w:tc>
          <w:tcPr>
            <w:tcW w:w="2180" w:type="dxa"/>
            <w:shd w:val="clear" w:color="auto" w:fill="auto"/>
            <w:noWrap/>
            <w:vAlign w:val="bottom"/>
            <w:hideMark/>
          </w:tcPr>
          <w:p w14:paraId="26DD37A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65,9</w:t>
            </w:r>
          </w:p>
        </w:tc>
      </w:tr>
      <w:tr w:rsidR="00310B47" w:rsidRPr="00310B47" w14:paraId="4AA70EBA" w14:textId="77777777" w:rsidTr="00310B47">
        <w:trPr>
          <w:trHeight w:val="300"/>
          <w:jc w:val="center"/>
        </w:trPr>
        <w:tc>
          <w:tcPr>
            <w:tcW w:w="1660" w:type="dxa"/>
            <w:shd w:val="clear" w:color="auto" w:fill="auto"/>
            <w:noWrap/>
            <w:vAlign w:val="bottom"/>
          </w:tcPr>
          <w:p w14:paraId="7511E009"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color w:val="000000"/>
                <w:sz w:val="24"/>
                <w:szCs w:val="24"/>
              </w:rPr>
              <w:t>16.15 - 17.15</w:t>
            </w:r>
          </w:p>
        </w:tc>
        <w:tc>
          <w:tcPr>
            <w:tcW w:w="2180" w:type="dxa"/>
            <w:shd w:val="clear" w:color="auto" w:fill="auto"/>
            <w:noWrap/>
            <w:vAlign w:val="bottom"/>
          </w:tcPr>
          <w:p w14:paraId="49CCA37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58,5</w:t>
            </w:r>
          </w:p>
        </w:tc>
      </w:tr>
      <w:tr w:rsidR="00310B47" w:rsidRPr="00310B47" w14:paraId="694C6333" w14:textId="77777777" w:rsidTr="00310B47">
        <w:trPr>
          <w:trHeight w:val="300"/>
          <w:jc w:val="center"/>
        </w:trPr>
        <w:tc>
          <w:tcPr>
            <w:tcW w:w="1660" w:type="dxa"/>
            <w:shd w:val="clear" w:color="auto" w:fill="auto"/>
            <w:noWrap/>
            <w:vAlign w:val="bottom"/>
            <w:hideMark/>
          </w:tcPr>
          <w:p w14:paraId="05ECC5E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30 - 17.30</w:t>
            </w:r>
          </w:p>
        </w:tc>
        <w:tc>
          <w:tcPr>
            <w:tcW w:w="2180" w:type="dxa"/>
            <w:shd w:val="clear" w:color="auto" w:fill="auto"/>
            <w:noWrap/>
            <w:vAlign w:val="bottom"/>
            <w:hideMark/>
          </w:tcPr>
          <w:p w14:paraId="6770B13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68,3</w:t>
            </w:r>
          </w:p>
        </w:tc>
      </w:tr>
      <w:tr w:rsidR="00310B47" w:rsidRPr="00310B47" w14:paraId="798BE417" w14:textId="77777777" w:rsidTr="00310B47">
        <w:trPr>
          <w:trHeight w:val="300"/>
          <w:jc w:val="center"/>
        </w:trPr>
        <w:tc>
          <w:tcPr>
            <w:tcW w:w="1660" w:type="dxa"/>
            <w:shd w:val="clear" w:color="auto" w:fill="auto"/>
            <w:noWrap/>
            <w:vAlign w:val="bottom"/>
            <w:hideMark/>
          </w:tcPr>
          <w:p w14:paraId="328686E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45 - 17.45</w:t>
            </w:r>
          </w:p>
        </w:tc>
        <w:tc>
          <w:tcPr>
            <w:tcW w:w="2180" w:type="dxa"/>
            <w:shd w:val="clear" w:color="auto" w:fill="auto"/>
            <w:noWrap/>
            <w:vAlign w:val="bottom"/>
            <w:hideMark/>
          </w:tcPr>
          <w:p w14:paraId="6DF20A8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86,4</w:t>
            </w:r>
          </w:p>
        </w:tc>
      </w:tr>
      <w:tr w:rsidR="00310B47" w:rsidRPr="00310B47" w14:paraId="21AE16E6" w14:textId="77777777" w:rsidTr="00310B47">
        <w:trPr>
          <w:trHeight w:val="300"/>
          <w:jc w:val="center"/>
        </w:trPr>
        <w:tc>
          <w:tcPr>
            <w:tcW w:w="1660" w:type="dxa"/>
            <w:shd w:val="clear" w:color="auto" w:fill="auto"/>
            <w:noWrap/>
            <w:vAlign w:val="bottom"/>
            <w:hideMark/>
          </w:tcPr>
          <w:p w14:paraId="06BA45F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00 - 18.00</w:t>
            </w:r>
          </w:p>
        </w:tc>
        <w:tc>
          <w:tcPr>
            <w:tcW w:w="2180" w:type="dxa"/>
            <w:shd w:val="clear" w:color="auto" w:fill="auto"/>
            <w:noWrap/>
            <w:vAlign w:val="bottom"/>
            <w:hideMark/>
          </w:tcPr>
          <w:p w14:paraId="331AAEB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03,8</w:t>
            </w:r>
          </w:p>
        </w:tc>
      </w:tr>
      <w:tr w:rsidR="00310B47" w:rsidRPr="00310B47" w14:paraId="6B410B82" w14:textId="77777777" w:rsidTr="00310B47">
        <w:trPr>
          <w:trHeight w:val="300"/>
          <w:jc w:val="center"/>
        </w:trPr>
        <w:tc>
          <w:tcPr>
            <w:tcW w:w="1660" w:type="dxa"/>
            <w:shd w:val="clear" w:color="auto" w:fill="auto"/>
            <w:noWrap/>
            <w:vAlign w:val="bottom"/>
            <w:hideMark/>
          </w:tcPr>
          <w:p w14:paraId="2EB13CA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15 - 18.15</w:t>
            </w:r>
          </w:p>
        </w:tc>
        <w:tc>
          <w:tcPr>
            <w:tcW w:w="2180" w:type="dxa"/>
            <w:shd w:val="clear" w:color="auto" w:fill="auto"/>
            <w:noWrap/>
            <w:vAlign w:val="bottom"/>
            <w:hideMark/>
          </w:tcPr>
          <w:p w14:paraId="607107B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29,2</w:t>
            </w:r>
          </w:p>
        </w:tc>
      </w:tr>
      <w:tr w:rsidR="00310B47" w:rsidRPr="00310B47" w14:paraId="359F0AA4" w14:textId="77777777" w:rsidTr="00310B47">
        <w:trPr>
          <w:trHeight w:val="300"/>
          <w:jc w:val="center"/>
        </w:trPr>
        <w:tc>
          <w:tcPr>
            <w:tcW w:w="1660" w:type="dxa"/>
            <w:shd w:val="clear" w:color="auto" w:fill="auto"/>
            <w:noWrap/>
            <w:vAlign w:val="bottom"/>
            <w:hideMark/>
          </w:tcPr>
          <w:p w14:paraId="39635DE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30 - 18.30</w:t>
            </w:r>
          </w:p>
        </w:tc>
        <w:tc>
          <w:tcPr>
            <w:tcW w:w="2180" w:type="dxa"/>
            <w:shd w:val="clear" w:color="auto" w:fill="auto"/>
            <w:noWrap/>
            <w:vAlign w:val="bottom"/>
            <w:hideMark/>
          </w:tcPr>
          <w:p w14:paraId="3415710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43,7</w:t>
            </w:r>
          </w:p>
        </w:tc>
      </w:tr>
      <w:tr w:rsidR="00310B47" w:rsidRPr="00310B47" w14:paraId="7E313039" w14:textId="77777777" w:rsidTr="00310B47">
        <w:trPr>
          <w:trHeight w:val="300"/>
          <w:jc w:val="center"/>
        </w:trPr>
        <w:tc>
          <w:tcPr>
            <w:tcW w:w="1660" w:type="dxa"/>
            <w:shd w:val="clear" w:color="000000" w:fill="FFFF00"/>
            <w:noWrap/>
            <w:vAlign w:val="bottom"/>
            <w:hideMark/>
          </w:tcPr>
          <w:p w14:paraId="3168064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45 - 18.45</w:t>
            </w:r>
          </w:p>
        </w:tc>
        <w:tc>
          <w:tcPr>
            <w:tcW w:w="2180" w:type="dxa"/>
            <w:shd w:val="clear" w:color="000000" w:fill="FFFF00"/>
            <w:noWrap/>
            <w:vAlign w:val="bottom"/>
            <w:hideMark/>
          </w:tcPr>
          <w:p w14:paraId="7EC59D5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56,2</w:t>
            </w:r>
          </w:p>
        </w:tc>
      </w:tr>
      <w:tr w:rsidR="00310B47" w:rsidRPr="00310B47" w14:paraId="194C363E" w14:textId="77777777" w:rsidTr="00310B47">
        <w:trPr>
          <w:trHeight w:val="300"/>
          <w:jc w:val="center"/>
        </w:trPr>
        <w:tc>
          <w:tcPr>
            <w:tcW w:w="1660" w:type="dxa"/>
            <w:shd w:val="clear" w:color="auto" w:fill="auto"/>
            <w:noWrap/>
            <w:vAlign w:val="bottom"/>
            <w:hideMark/>
          </w:tcPr>
          <w:p w14:paraId="4013E80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00 -19.00</w:t>
            </w:r>
          </w:p>
        </w:tc>
        <w:tc>
          <w:tcPr>
            <w:tcW w:w="2180" w:type="dxa"/>
            <w:shd w:val="clear" w:color="auto" w:fill="auto"/>
            <w:noWrap/>
            <w:vAlign w:val="bottom"/>
            <w:hideMark/>
          </w:tcPr>
          <w:p w14:paraId="56B92EF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52,5</w:t>
            </w:r>
          </w:p>
        </w:tc>
      </w:tr>
      <w:tr w:rsidR="00310B47" w:rsidRPr="00310B47" w14:paraId="517355A8" w14:textId="77777777" w:rsidTr="00310B47">
        <w:trPr>
          <w:trHeight w:val="300"/>
          <w:jc w:val="center"/>
        </w:trPr>
        <w:tc>
          <w:tcPr>
            <w:tcW w:w="1660" w:type="dxa"/>
            <w:shd w:val="clear" w:color="auto" w:fill="auto"/>
            <w:noWrap/>
            <w:vAlign w:val="bottom"/>
            <w:hideMark/>
          </w:tcPr>
          <w:p w14:paraId="1BC9A0F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15 - 19.15</w:t>
            </w:r>
          </w:p>
        </w:tc>
        <w:tc>
          <w:tcPr>
            <w:tcW w:w="2180" w:type="dxa"/>
            <w:shd w:val="clear" w:color="auto" w:fill="auto"/>
            <w:noWrap/>
            <w:vAlign w:val="bottom"/>
            <w:hideMark/>
          </w:tcPr>
          <w:p w14:paraId="2130352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39,6</w:t>
            </w:r>
          </w:p>
        </w:tc>
      </w:tr>
      <w:tr w:rsidR="00310B47" w:rsidRPr="00310B47" w14:paraId="57EEA0D4" w14:textId="77777777" w:rsidTr="00310B47">
        <w:trPr>
          <w:trHeight w:val="300"/>
          <w:jc w:val="center"/>
        </w:trPr>
        <w:tc>
          <w:tcPr>
            <w:tcW w:w="1660" w:type="dxa"/>
            <w:shd w:val="clear" w:color="auto" w:fill="auto"/>
            <w:noWrap/>
            <w:vAlign w:val="bottom"/>
            <w:hideMark/>
          </w:tcPr>
          <w:p w14:paraId="50A9F4F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30 - 19.30</w:t>
            </w:r>
          </w:p>
        </w:tc>
        <w:tc>
          <w:tcPr>
            <w:tcW w:w="2180" w:type="dxa"/>
            <w:shd w:val="clear" w:color="auto" w:fill="auto"/>
            <w:noWrap/>
            <w:vAlign w:val="bottom"/>
            <w:hideMark/>
          </w:tcPr>
          <w:p w14:paraId="2328310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19,9</w:t>
            </w:r>
          </w:p>
        </w:tc>
      </w:tr>
      <w:tr w:rsidR="00310B47" w:rsidRPr="00310B47" w14:paraId="07691F3C" w14:textId="77777777" w:rsidTr="00310B47">
        <w:trPr>
          <w:trHeight w:val="300"/>
          <w:jc w:val="center"/>
        </w:trPr>
        <w:tc>
          <w:tcPr>
            <w:tcW w:w="1660" w:type="dxa"/>
            <w:shd w:val="clear" w:color="auto" w:fill="auto"/>
            <w:noWrap/>
            <w:vAlign w:val="bottom"/>
            <w:hideMark/>
          </w:tcPr>
          <w:p w14:paraId="789CCE7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45 - 19.45</w:t>
            </w:r>
          </w:p>
        </w:tc>
        <w:tc>
          <w:tcPr>
            <w:tcW w:w="2180" w:type="dxa"/>
            <w:shd w:val="clear" w:color="auto" w:fill="auto"/>
            <w:noWrap/>
            <w:vAlign w:val="bottom"/>
            <w:hideMark/>
          </w:tcPr>
          <w:p w14:paraId="32A88E5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94,4</w:t>
            </w:r>
          </w:p>
        </w:tc>
      </w:tr>
      <w:tr w:rsidR="00310B47" w:rsidRPr="00310B47" w14:paraId="502A76B2" w14:textId="77777777" w:rsidTr="00310B47">
        <w:trPr>
          <w:trHeight w:val="300"/>
          <w:jc w:val="center"/>
        </w:trPr>
        <w:tc>
          <w:tcPr>
            <w:tcW w:w="1660" w:type="dxa"/>
            <w:shd w:val="clear" w:color="auto" w:fill="auto"/>
            <w:noWrap/>
            <w:vAlign w:val="bottom"/>
            <w:hideMark/>
          </w:tcPr>
          <w:p w14:paraId="66DFF7C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00 - 20.00</w:t>
            </w:r>
          </w:p>
        </w:tc>
        <w:tc>
          <w:tcPr>
            <w:tcW w:w="2180" w:type="dxa"/>
            <w:shd w:val="clear" w:color="auto" w:fill="auto"/>
            <w:noWrap/>
            <w:vAlign w:val="bottom"/>
            <w:hideMark/>
          </w:tcPr>
          <w:p w14:paraId="39320D0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80,7</w:t>
            </w:r>
          </w:p>
        </w:tc>
      </w:tr>
      <w:tr w:rsidR="00310B47" w:rsidRPr="00310B47" w14:paraId="2A6ECA6A" w14:textId="77777777" w:rsidTr="00310B47">
        <w:trPr>
          <w:trHeight w:val="300"/>
          <w:jc w:val="center"/>
        </w:trPr>
        <w:tc>
          <w:tcPr>
            <w:tcW w:w="1660" w:type="dxa"/>
            <w:shd w:val="clear" w:color="auto" w:fill="auto"/>
            <w:noWrap/>
            <w:vAlign w:val="bottom"/>
            <w:hideMark/>
          </w:tcPr>
          <w:p w14:paraId="08186A8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15 - 20.15</w:t>
            </w:r>
          </w:p>
        </w:tc>
        <w:tc>
          <w:tcPr>
            <w:tcW w:w="2180" w:type="dxa"/>
            <w:shd w:val="clear" w:color="auto" w:fill="auto"/>
            <w:noWrap/>
            <w:vAlign w:val="bottom"/>
            <w:hideMark/>
          </w:tcPr>
          <w:p w14:paraId="2BBA703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65,9</w:t>
            </w:r>
          </w:p>
        </w:tc>
      </w:tr>
      <w:tr w:rsidR="00310B47" w:rsidRPr="00310B47" w14:paraId="7662A505" w14:textId="77777777" w:rsidTr="00310B47">
        <w:trPr>
          <w:trHeight w:val="300"/>
          <w:jc w:val="center"/>
        </w:trPr>
        <w:tc>
          <w:tcPr>
            <w:tcW w:w="1660" w:type="dxa"/>
            <w:shd w:val="clear" w:color="auto" w:fill="auto"/>
            <w:noWrap/>
            <w:vAlign w:val="bottom"/>
            <w:hideMark/>
          </w:tcPr>
          <w:p w14:paraId="77580A5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30 - 20.30</w:t>
            </w:r>
          </w:p>
        </w:tc>
        <w:tc>
          <w:tcPr>
            <w:tcW w:w="2180" w:type="dxa"/>
            <w:shd w:val="clear" w:color="auto" w:fill="auto"/>
            <w:noWrap/>
            <w:vAlign w:val="bottom"/>
            <w:hideMark/>
          </w:tcPr>
          <w:p w14:paraId="0791908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55,1</w:t>
            </w:r>
          </w:p>
        </w:tc>
      </w:tr>
      <w:tr w:rsidR="00310B47" w:rsidRPr="00310B47" w14:paraId="4A61B153" w14:textId="77777777" w:rsidTr="00310B47">
        <w:trPr>
          <w:trHeight w:val="300"/>
          <w:jc w:val="center"/>
        </w:trPr>
        <w:tc>
          <w:tcPr>
            <w:tcW w:w="1660" w:type="dxa"/>
            <w:shd w:val="clear" w:color="auto" w:fill="auto"/>
            <w:noWrap/>
            <w:vAlign w:val="bottom"/>
            <w:hideMark/>
          </w:tcPr>
          <w:p w14:paraId="4161951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45 - 20.45</w:t>
            </w:r>
          </w:p>
        </w:tc>
        <w:tc>
          <w:tcPr>
            <w:tcW w:w="2180" w:type="dxa"/>
            <w:shd w:val="clear" w:color="auto" w:fill="auto"/>
            <w:noWrap/>
            <w:vAlign w:val="bottom"/>
            <w:hideMark/>
          </w:tcPr>
          <w:p w14:paraId="57A0AEE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28,6</w:t>
            </w:r>
          </w:p>
        </w:tc>
      </w:tr>
      <w:tr w:rsidR="00310B47" w:rsidRPr="00310B47" w14:paraId="4974B545" w14:textId="77777777" w:rsidTr="00310B47">
        <w:trPr>
          <w:trHeight w:val="300"/>
          <w:jc w:val="center"/>
        </w:trPr>
        <w:tc>
          <w:tcPr>
            <w:tcW w:w="1660" w:type="dxa"/>
            <w:shd w:val="clear" w:color="auto" w:fill="auto"/>
            <w:noWrap/>
            <w:vAlign w:val="bottom"/>
            <w:hideMark/>
          </w:tcPr>
          <w:p w14:paraId="20DC90D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00 - 21.00</w:t>
            </w:r>
          </w:p>
        </w:tc>
        <w:tc>
          <w:tcPr>
            <w:tcW w:w="2180" w:type="dxa"/>
            <w:shd w:val="clear" w:color="auto" w:fill="auto"/>
            <w:noWrap/>
            <w:vAlign w:val="bottom"/>
            <w:hideMark/>
          </w:tcPr>
          <w:p w14:paraId="48ADAA8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02,1</w:t>
            </w:r>
          </w:p>
        </w:tc>
      </w:tr>
      <w:tr w:rsidR="00310B47" w:rsidRPr="00310B47" w14:paraId="3658D7D3" w14:textId="77777777" w:rsidTr="00310B47">
        <w:trPr>
          <w:trHeight w:val="300"/>
          <w:jc w:val="center"/>
        </w:trPr>
        <w:tc>
          <w:tcPr>
            <w:tcW w:w="1660" w:type="dxa"/>
            <w:shd w:val="clear" w:color="auto" w:fill="auto"/>
            <w:noWrap/>
            <w:vAlign w:val="bottom"/>
            <w:hideMark/>
          </w:tcPr>
          <w:p w14:paraId="1D5AEDF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w:t>
            </w:r>
          </w:p>
        </w:tc>
        <w:tc>
          <w:tcPr>
            <w:tcW w:w="2180" w:type="dxa"/>
            <w:shd w:val="clear" w:color="auto" w:fill="auto"/>
            <w:noWrap/>
            <w:vAlign w:val="bottom"/>
            <w:hideMark/>
          </w:tcPr>
          <w:p w14:paraId="4466C9C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0410,8</w:t>
            </w:r>
          </w:p>
        </w:tc>
      </w:tr>
    </w:tbl>
    <w:p w14:paraId="095C9A63" w14:textId="77777777" w:rsidR="00310B47" w:rsidRPr="00310B47" w:rsidRDefault="00310B47" w:rsidP="00310B47">
      <w:pPr>
        <w:spacing w:after="0" w:line="360" w:lineRule="auto"/>
        <w:ind w:left="1843" w:firstLine="709"/>
        <w:jc w:val="both"/>
        <w:rPr>
          <w:rFonts w:ascii="Arial" w:hAnsi="Arial" w:cs="Arial"/>
          <w:sz w:val="24"/>
        </w:rPr>
      </w:pPr>
      <w:r w:rsidRPr="00310B47">
        <w:rPr>
          <w:rFonts w:ascii="Arial" w:hAnsi="Arial" w:cs="Arial"/>
          <w:sz w:val="24"/>
        </w:rPr>
        <w:t xml:space="preserve">Sumber : Analisa Data </w:t>
      </w:r>
    </w:p>
    <w:p w14:paraId="409B8E8C"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Berdasarkan tabel 3.3 dalam sehari diperoleh volume lalu lintas arah pasar kranji – pondok kopi mencapai 50410,8 smp/hari dan volume tertinggi terjadi pada pukul 17.45 – 18.45 dengan volume kendaraan sebanyak 1256,2 smp/jam.</w:t>
      </w:r>
    </w:p>
    <w:p w14:paraId="2AB86EBF"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noProof/>
          <w:sz w:val="24"/>
        </w:rPr>
        <w:drawing>
          <wp:inline distT="0" distB="0" distL="0" distR="0" wp14:anchorId="60B33A48" wp14:editId="56CFB698">
            <wp:extent cx="5731510" cy="3543935"/>
            <wp:effectExtent l="0" t="0" r="2540" b="184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07D5FB8" w14:textId="77777777" w:rsidR="00310B47" w:rsidRPr="00310B47" w:rsidRDefault="00310B47" w:rsidP="00310B47">
      <w:pPr>
        <w:spacing w:after="0" w:line="240" w:lineRule="auto"/>
        <w:jc w:val="center"/>
        <w:rPr>
          <w:rFonts w:ascii="Arial" w:hAnsi="Arial" w:cs="Arial"/>
          <w:iCs/>
          <w:sz w:val="24"/>
          <w:szCs w:val="24"/>
        </w:rPr>
      </w:pPr>
      <w:bookmarkStart w:id="320" w:name="_Toc109856061"/>
      <w:bookmarkStart w:id="321" w:name="_Toc110036707"/>
      <w:r w:rsidRPr="00310B47">
        <w:rPr>
          <w:rFonts w:ascii="Arial" w:hAnsi="Arial" w:cs="Times New Roman"/>
          <w:iCs/>
          <w:sz w:val="24"/>
          <w:szCs w:val="24"/>
        </w:rPr>
        <w:t xml:space="preserve">Gambar 3.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Gambar_3.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5</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Grafik Volume Kendaraan Arah Pasar Kranji – Pondok Kopi.</w:t>
      </w:r>
      <w:bookmarkEnd w:id="320"/>
      <w:bookmarkEnd w:id="321"/>
    </w:p>
    <w:p w14:paraId="64CDD083" w14:textId="77777777" w:rsidR="00310B47" w:rsidRPr="00310B47" w:rsidRDefault="00310B47" w:rsidP="00310B47">
      <w:pPr>
        <w:spacing w:after="0" w:line="360" w:lineRule="auto"/>
        <w:jc w:val="both"/>
        <w:rPr>
          <w:rFonts w:ascii="Arial" w:hAnsi="Arial" w:cs="Times New Roman"/>
          <w:sz w:val="24"/>
        </w:rPr>
      </w:pPr>
    </w:p>
    <w:p w14:paraId="46C5140C"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Berdasarkan gambar grafik 3.4 diperoleh volume lalu lintas tertingi arah pasar kranji – pondok kopi terjadi pada pukul 17.45 – 18.45 dengan volume kendaraan sebanyak 1256,2 smp/jam, sedangkan volume lalu lintas terendah adalah puku; 06.00 – 07.00 sebanyak 256,2 smp/jam.</w:t>
      </w:r>
    </w:p>
    <w:p w14:paraId="119EE93A" w14:textId="77777777" w:rsidR="00310B47" w:rsidRPr="00310B47" w:rsidRDefault="00310B47" w:rsidP="00310B47">
      <w:pPr>
        <w:spacing w:after="0" w:line="360" w:lineRule="auto"/>
        <w:jc w:val="both"/>
        <w:rPr>
          <w:rFonts w:ascii="Arial" w:hAnsi="Arial" w:cs="Arial"/>
          <w:sz w:val="24"/>
        </w:rPr>
      </w:pPr>
    </w:p>
    <w:p w14:paraId="186619E2" w14:textId="77777777" w:rsidR="00310B47" w:rsidRPr="00310B47" w:rsidRDefault="00310B47" w:rsidP="00310B47">
      <w:pPr>
        <w:spacing w:after="0" w:line="240" w:lineRule="auto"/>
        <w:jc w:val="center"/>
        <w:rPr>
          <w:rFonts w:ascii="Arial" w:hAnsi="Arial" w:cs="Arial"/>
          <w:iCs/>
          <w:sz w:val="24"/>
          <w:szCs w:val="24"/>
        </w:rPr>
      </w:pPr>
      <w:bookmarkStart w:id="322" w:name="_Toc110036824"/>
      <w:r w:rsidRPr="00310B47">
        <w:rPr>
          <w:rFonts w:ascii="Arial" w:hAnsi="Arial" w:cs="Times New Roman"/>
          <w:iCs/>
          <w:sz w:val="24"/>
          <w:szCs w:val="24"/>
        </w:rPr>
        <w:t xml:space="preserve">Tabel 3.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3.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4</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Total Volume Kendaraan Smp/Jam Arah Pondok Kopi – Pasar Kranji.</w:t>
      </w:r>
      <w:bookmarkEnd w:id="322"/>
    </w:p>
    <w:tbl>
      <w:tblPr>
        <w:tblW w:w="43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3"/>
        <w:gridCol w:w="2221"/>
      </w:tblGrid>
      <w:tr w:rsidR="00310B47" w:rsidRPr="00310B47" w14:paraId="4501178A" w14:textId="77777777" w:rsidTr="00310B47">
        <w:trPr>
          <w:trHeight w:val="394"/>
          <w:jc w:val="center"/>
        </w:trPr>
        <w:tc>
          <w:tcPr>
            <w:tcW w:w="2103" w:type="dxa"/>
            <w:vMerge w:val="restart"/>
            <w:shd w:val="clear" w:color="auto" w:fill="auto"/>
            <w:noWrap/>
            <w:vAlign w:val="center"/>
            <w:hideMark/>
          </w:tcPr>
          <w:p w14:paraId="1FFBB557" w14:textId="77777777" w:rsidR="00310B47" w:rsidRPr="00310B47" w:rsidRDefault="00310B47" w:rsidP="00310B47">
            <w:pPr>
              <w:spacing w:after="0" w:line="240" w:lineRule="auto"/>
              <w:jc w:val="center"/>
              <w:rPr>
                <w:rFonts w:ascii="Arial" w:eastAsia="Times New Roman" w:hAnsi="Arial" w:cs="Arial"/>
                <w:b/>
                <w:bCs/>
                <w:color w:val="000000"/>
                <w:sz w:val="24"/>
                <w:szCs w:val="24"/>
              </w:rPr>
            </w:pPr>
            <w:r w:rsidRPr="00310B47">
              <w:rPr>
                <w:rFonts w:ascii="Arial" w:eastAsia="Times New Roman" w:hAnsi="Arial" w:cs="Arial"/>
                <w:b/>
                <w:bCs/>
                <w:color w:val="000000"/>
                <w:sz w:val="24"/>
                <w:szCs w:val="24"/>
              </w:rPr>
              <w:t>Periode</w:t>
            </w:r>
          </w:p>
        </w:tc>
        <w:tc>
          <w:tcPr>
            <w:tcW w:w="2221" w:type="dxa"/>
            <w:vMerge w:val="restart"/>
            <w:shd w:val="clear" w:color="auto" w:fill="auto"/>
            <w:vAlign w:val="center"/>
            <w:hideMark/>
          </w:tcPr>
          <w:p w14:paraId="166893F7" w14:textId="77777777" w:rsidR="00310B47" w:rsidRPr="00310B47" w:rsidRDefault="00310B47" w:rsidP="00310B47">
            <w:pPr>
              <w:spacing w:after="0" w:line="240" w:lineRule="auto"/>
              <w:jc w:val="center"/>
              <w:rPr>
                <w:rFonts w:ascii="Arial" w:eastAsia="Times New Roman" w:hAnsi="Arial" w:cs="Arial"/>
                <w:b/>
                <w:bCs/>
                <w:color w:val="000000"/>
                <w:sz w:val="24"/>
                <w:szCs w:val="24"/>
              </w:rPr>
            </w:pPr>
            <w:r w:rsidRPr="00310B47">
              <w:rPr>
                <w:rFonts w:ascii="Arial" w:eastAsia="Times New Roman" w:hAnsi="Arial" w:cs="Arial"/>
                <w:b/>
                <w:bCs/>
                <w:color w:val="000000"/>
                <w:sz w:val="24"/>
                <w:szCs w:val="24"/>
              </w:rPr>
              <w:t xml:space="preserve">Total Kendaraan smp/jam </w:t>
            </w:r>
          </w:p>
        </w:tc>
      </w:tr>
      <w:tr w:rsidR="00310B47" w:rsidRPr="00310B47" w14:paraId="4AF35897" w14:textId="77777777" w:rsidTr="00310B47">
        <w:trPr>
          <w:trHeight w:val="572"/>
          <w:jc w:val="center"/>
        </w:trPr>
        <w:tc>
          <w:tcPr>
            <w:tcW w:w="2103" w:type="dxa"/>
            <w:vMerge/>
            <w:shd w:val="clear" w:color="auto" w:fill="auto"/>
            <w:vAlign w:val="center"/>
            <w:hideMark/>
          </w:tcPr>
          <w:p w14:paraId="55F0D46F" w14:textId="77777777" w:rsidR="00310B47" w:rsidRPr="00310B47" w:rsidRDefault="00310B47" w:rsidP="00310B47">
            <w:pPr>
              <w:spacing w:after="0" w:line="240" w:lineRule="auto"/>
              <w:rPr>
                <w:rFonts w:ascii="Arial" w:eastAsia="Times New Roman" w:hAnsi="Arial" w:cs="Arial"/>
                <w:b/>
                <w:bCs/>
                <w:color w:val="000000"/>
                <w:sz w:val="24"/>
                <w:szCs w:val="24"/>
              </w:rPr>
            </w:pPr>
          </w:p>
        </w:tc>
        <w:tc>
          <w:tcPr>
            <w:tcW w:w="2221" w:type="dxa"/>
            <w:vMerge/>
            <w:shd w:val="clear" w:color="auto" w:fill="auto"/>
            <w:vAlign w:val="center"/>
            <w:hideMark/>
          </w:tcPr>
          <w:p w14:paraId="13129539" w14:textId="77777777" w:rsidR="00310B47" w:rsidRPr="00310B47" w:rsidRDefault="00310B47" w:rsidP="00310B47">
            <w:pPr>
              <w:spacing w:after="0" w:line="240" w:lineRule="auto"/>
              <w:rPr>
                <w:rFonts w:ascii="Arial" w:eastAsia="Times New Roman" w:hAnsi="Arial" w:cs="Arial"/>
                <w:b/>
                <w:bCs/>
                <w:color w:val="000000"/>
                <w:sz w:val="24"/>
                <w:szCs w:val="24"/>
              </w:rPr>
            </w:pPr>
          </w:p>
        </w:tc>
      </w:tr>
      <w:tr w:rsidR="00310B47" w:rsidRPr="00310B47" w14:paraId="74CC3DBF" w14:textId="77777777" w:rsidTr="00310B47">
        <w:trPr>
          <w:trHeight w:val="375"/>
          <w:jc w:val="center"/>
        </w:trPr>
        <w:tc>
          <w:tcPr>
            <w:tcW w:w="2103" w:type="dxa"/>
            <w:shd w:val="clear" w:color="auto" w:fill="auto"/>
            <w:noWrap/>
            <w:vAlign w:val="center"/>
            <w:hideMark/>
          </w:tcPr>
          <w:p w14:paraId="749A6B2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00 - 07.00</w:t>
            </w:r>
          </w:p>
        </w:tc>
        <w:tc>
          <w:tcPr>
            <w:tcW w:w="2221" w:type="dxa"/>
            <w:shd w:val="clear" w:color="auto" w:fill="auto"/>
            <w:noWrap/>
            <w:vAlign w:val="bottom"/>
            <w:hideMark/>
          </w:tcPr>
          <w:p w14:paraId="630C956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30,7</w:t>
            </w:r>
          </w:p>
        </w:tc>
      </w:tr>
      <w:tr w:rsidR="00310B47" w:rsidRPr="00310B47" w14:paraId="5682C672" w14:textId="77777777" w:rsidTr="00310B47">
        <w:trPr>
          <w:trHeight w:val="375"/>
          <w:jc w:val="center"/>
        </w:trPr>
        <w:tc>
          <w:tcPr>
            <w:tcW w:w="2103" w:type="dxa"/>
            <w:shd w:val="clear" w:color="auto" w:fill="auto"/>
            <w:noWrap/>
            <w:vAlign w:val="bottom"/>
            <w:hideMark/>
          </w:tcPr>
          <w:p w14:paraId="5A69C47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15 - 07.15</w:t>
            </w:r>
          </w:p>
        </w:tc>
        <w:tc>
          <w:tcPr>
            <w:tcW w:w="2221" w:type="dxa"/>
            <w:shd w:val="clear" w:color="auto" w:fill="auto"/>
            <w:noWrap/>
            <w:vAlign w:val="bottom"/>
            <w:hideMark/>
          </w:tcPr>
          <w:p w14:paraId="26A301A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59</w:t>
            </w:r>
          </w:p>
        </w:tc>
      </w:tr>
      <w:tr w:rsidR="00310B47" w:rsidRPr="00310B47" w14:paraId="60432CF1" w14:textId="77777777" w:rsidTr="00310B47">
        <w:trPr>
          <w:trHeight w:val="375"/>
          <w:jc w:val="center"/>
        </w:trPr>
        <w:tc>
          <w:tcPr>
            <w:tcW w:w="2103" w:type="dxa"/>
            <w:shd w:val="clear" w:color="auto" w:fill="auto"/>
            <w:noWrap/>
            <w:vAlign w:val="bottom"/>
            <w:hideMark/>
          </w:tcPr>
          <w:p w14:paraId="7203E36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30 - 07.30</w:t>
            </w:r>
          </w:p>
        </w:tc>
        <w:tc>
          <w:tcPr>
            <w:tcW w:w="2221" w:type="dxa"/>
            <w:shd w:val="clear" w:color="auto" w:fill="auto"/>
            <w:noWrap/>
            <w:vAlign w:val="bottom"/>
            <w:hideMark/>
          </w:tcPr>
          <w:p w14:paraId="1A378DA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04,6</w:t>
            </w:r>
          </w:p>
        </w:tc>
      </w:tr>
      <w:tr w:rsidR="00310B47" w:rsidRPr="00310B47" w14:paraId="555AF482" w14:textId="77777777" w:rsidTr="00310B47">
        <w:trPr>
          <w:trHeight w:val="375"/>
          <w:jc w:val="center"/>
        </w:trPr>
        <w:tc>
          <w:tcPr>
            <w:tcW w:w="2103" w:type="dxa"/>
            <w:shd w:val="clear" w:color="auto" w:fill="auto"/>
            <w:noWrap/>
            <w:vAlign w:val="bottom"/>
            <w:hideMark/>
          </w:tcPr>
          <w:p w14:paraId="0C20068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6.45 - 07.45</w:t>
            </w:r>
          </w:p>
        </w:tc>
        <w:tc>
          <w:tcPr>
            <w:tcW w:w="2221" w:type="dxa"/>
            <w:shd w:val="clear" w:color="auto" w:fill="auto"/>
            <w:noWrap/>
            <w:vAlign w:val="bottom"/>
            <w:hideMark/>
          </w:tcPr>
          <w:p w14:paraId="43A6140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47,9</w:t>
            </w:r>
          </w:p>
        </w:tc>
      </w:tr>
      <w:tr w:rsidR="00310B47" w:rsidRPr="00310B47" w14:paraId="7D825DB9" w14:textId="77777777" w:rsidTr="00310B47">
        <w:trPr>
          <w:trHeight w:val="375"/>
          <w:jc w:val="center"/>
        </w:trPr>
        <w:tc>
          <w:tcPr>
            <w:tcW w:w="2103" w:type="dxa"/>
            <w:shd w:val="clear" w:color="auto" w:fill="auto"/>
            <w:noWrap/>
            <w:vAlign w:val="bottom"/>
            <w:hideMark/>
          </w:tcPr>
          <w:p w14:paraId="1D63004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00 - 08.00</w:t>
            </w:r>
          </w:p>
        </w:tc>
        <w:tc>
          <w:tcPr>
            <w:tcW w:w="2221" w:type="dxa"/>
            <w:shd w:val="clear" w:color="auto" w:fill="auto"/>
            <w:noWrap/>
            <w:vAlign w:val="bottom"/>
            <w:hideMark/>
          </w:tcPr>
          <w:p w14:paraId="7A0DC66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79,9</w:t>
            </w:r>
          </w:p>
        </w:tc>
      </w:tr>
      <w:tr w:rsidR="00310B47" w:rsidRPr="00310B47" w14:paraId="70156685" w14:textId="77777777" w:rsidTr="00310B47">
        <w:trPr>
          <w:trHeight w:val="375"/>
          <w:jc w:val="center"/>
        </w:trPr>
        <w:tc>
          <w:tcPr>
            <w:tcW w:w="2103" w:type="dxa"/>
            <w:shd w:val="clear" w:color="auto" w:fill="auto"/>
            <w:noWrap/>
            <w:vAlign w:val="bottom"/>
            <w:hideMark/>
          </w:tcPr>
          <w:p w14:paraId="0D52747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15 - 08.15</w:t>
            </w:r>
          </w:p>
        </w:tc>
        <w:tc>
          <w:tcPr>
            <w:tcW w:w="2221" w:type="dxa"/>
            <w:shd w:val="clear" w:color="auto" w:fill="auto"/>
            <w:noWrap/>
            <w:vAlign w:val="bottom"/>
            <w:hideMark/>
          </w:tcPr>
          <w:p w14:paraId="2F4B1FF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14,6</w:t>
            </w:r>
          </w:p>
        </w:tc>
      </w:tr>
      <w:tr w:rsidR="00310B47" w:rsidRPr="00310B47" w14:paraId="0338E6DC" w14:textId="77777777" w:rsidTr="00310B47">
        <w:trPr>
          <w:trHeight w:val="375"/>
          <w:jc w:val="center"/>
        </w:trPr>
        <w:tc>
          <w:tcPr>
            <w:tcW w:w="2103" w:type="dxa"/>
            <w:shd w:val="clear" w:color="auto" w:fill="auto"/>
            <w:noWrap/>
            <w:vAlign w:val="bottom"/>
            <w:hideMark/>
          </w:tcPr>
          <w:p w14:paraId="000AF3D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30 - 08.30</w:t>
            </w:r>
          </w:p>
        </w:tc>
        <w:tc>
          <w:tcPr>
            <w:tcW w:w="2221" w:type="dxa"/>
            <w:shd w:val="clear" w:color="auto" w:fill="auto"/>
            <w:noWrap/>
            <w:vAlign w:val="bottom"/>
            <w:hideMark/>
          </w:tcPr>
          <w:p w14:paraId="3F38DB1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11,8</w:t>
            </w:r>
          </w:p>
        </w:tc>
      </w:tr>
      <w:tr w:rsidR="00310B47" w:rsidRPr="00310B47" w14:paraId="7EB94D75" w14:textId="77777777" w:rsidTr="00310B47">
        <w:trPr>
          <w:trHeight w:val="375"/>
          <w:jc w:val="center"/>
        </w:trPr>
        <w:tc>
          <w:tcPr>
            <w:tcW w:w="2103" w:type="dxa"/>
            <w:shd w:val="clear" w:color="auto" w:fill="auto"/>
            <w:noWrap/>
            <w:vAlign w:val="bottom"/>
            <w:hideMark/>
          </w:tcPr>
          <w:p w14:paraId="38FD323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7.45 - 08.45</w:t>
            </w:r>
          </w:p>
        </w:tc>
        <w:tc>
          <w:tcPr>
            <w:tcW w:w="2221" w:type="dxa"/>
            <w:shd w:val="clear" w:color="auto" w:fill="auto"/>
            <w:noWrap/>
            <w:vAlign w:val="bottom"/>
            <w:hideMark/>
          </w:tcPr>
          <w:p w14:paraId="647BDC2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27,5</w:t>
            </w:r>
          </w:p>
        </w:tc>
      </w:tr>
      <w:tr w:rsidR="00310B47" w:rsidRPr="00310B47" w14:paraId="4D72F789" w14:textId="77777777" w:rsidTr="00310B47">
        <w:trPr>
          <w:trHeight w:val="375"/>
          <w:jc w:val="center"/>
        </w:trPr>
        <w:tc>
          <w:tcPr>
            <w:tcW w:w="2103" w:type="dxa"/>
            <w:shd w:val="clear" w:color="auto" w:fill="auto"/>
            <w:noWrap/>
            <w:vAlign w:val="bottom"/>
            <w:hideMark/>
          </w:tcPr>
          <w:p w14:paraId="25DD6F6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00 - 09.00</w:t>
            </w:r>
          </w:p>
        </w:tc>
        <w:tc>
          <w:tcPr>
            <w:tcW w:w="2221" w:type="dxa"/>
            <w:shd w:val="clear" w:color="auto" w:fill="auto"/>
            <w:noWrap/>
            <w:vAlign w:val="bottom"/>
            <w:hideMark/>
          </w:tcPr>
          <w:p w14:paraId="3B086E0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26,3</w:t>
            </w:r>
          </w:p>
        </w:tc>
      </w:tr>
      <w:tr w:rsidR="00310B47" w:rsidRPr="00310B47" w14:paraId="39DD07C5" w14:textId="77777777" w:rsidTr="00310B47">
        <w:trPr>
          <w:trHeight w:val="375"/>
          <w:jc w:val="center"/>
        </w:trPr>
        <w:tc>
          <w:tcPr>
            <w:tcW w:w="2103" w:type="dxa"/>
            <w:shd w:val="clear" w:color="auto" w:fill="auto"/>
            <w:noWrap/>
            <w:vAlign w:val="bottom"/>
            <w:hideMark/>
          </w:tcPr>
          <w:p w14:paraId="4E8F248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15 - 09.15</w:t>
            </w:r>
          </w:p>
        </w:tc>
        <w:tc>
          <w:tcPr>
            <w:tcW w:w="2221" w:type="dxa"/>
            <w:shd w:val="clear" w:color="auto" w:fill="auto"/>
            <w:noWrap/>
            <w:vAlign w:val="bottom"/>
            <w:hideMark/>
          </w:tcPr>
          <w:p w14:paraId="647A10A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21,4</w:t>
            </w:r>
          </w:p>
        </w:tc>
      </w:tr>
      <w:tr w:rsidR="00310B47" w:rsidRPr="00310B47" w14:paraId="393BB596" w14:textId="77777777" w:rsidTr="00310B47">
        <w:trPr>
          <w:trHeight w:val="394"/>
          <w:jc w:val="center"/>
        </w:trPr>
        <w:tc>
          <w:tcPr>
            <w:tcW w:w="2103" w:type="dxa"/>
            <w:vMerge w:val="restart"/>
            <w:shd w:val="clear" w:color="auto" w:fill="auto"/>
            <w:noWrap/>
            <w:vAlign w:val="center"/>
            <w:hideMark/>
          </w:tcPr>
          <w:p w14:paraId="6F7FE023" w14:textId="77777777" w:rsidR="00310B47" w:rsidRPr="00310B47" w:rsidRDefault="00310B47" w:rsidP="00310B47">
            <w:pPr>
              <w:spacing w:after="0" w:line="240" w:lineRule="auto"/>
              <w:jc w:val="center"/>
              <w:rPr>
                <w:rFonts w:ascii="Arial" w:eastAsia="Times New Roman" w:hAnsi="Arial" w:cs="Arial"/>
                <w:b/>
                <w:bCs/>
                <w:color w:val="000000"/>
                <w:sz w:val="24"/>
                <w:szCs w:val="24"/>
              </w:rPr>
            </w:pPr>
            <w:r w:rsidRPr="00310B47">
              <w:rPr>
                <w:rFonts w:ascii="Arial" w:eastAsia="Times New Roman" w:hAnsi="Arial" w:cs="Arial"/>
                <w:b/>
                <w:bCs/>
                <w:color w:val="000000"/>
                <w:sz w:val="24"/>
                <w:szCs w:val="24"/>
              </w:rPr>
              <w:t>Periode</w:t>
            </w:r>
          </w:p>
        </w:tc>
        <w:tc>
          <w:tcPr>
            <w:tcW w:w="2221" w:type="dxa"/>
            <w:vMerge w:val="restart"/>
            <w:shd w:val="clear" w:color="auto" w:fill="auto"/>
            <w:vAlign w:val="center"/>
            <w:hideMark/>
          </w:tcPr>
          <w:p w14:paraId="17C69B2C" w14:textId="77777777" w:rsidR="00310B47" w:rsidRPr="00310B47" w:rsidRDefault="00310B47" w:rsidP="00310B47">
            <w:pPr>
              <w:spacing w:after="0" w:line="240" w:lineRule="auto"/>
              <w:jc w:val="center"/>
              <w:rPr>
                <w:rFonts w:ascii="Arial" w:eastAsia="Times New Roman" w:hAnsi="Arial" w:cs="Arial"/>
                <w:b/>
                <w:bCs/>
                <w:color w:val="000000"/>
                <w:sz w:val="24"/>
                <w:szCs w:val="24"/>
              </w:rPr>
            </w:pPr>
            <w:r w:rsidRPr="00310B47">
              <w:rPr>
                <w:rFonts w:ascii="Arial" w:eastAsia="Times New Roman" w:hAnsi="Arial" w:cs="Arial"/>
                <w:b/>
                <w:bCs/>
                <w:color w:val="000000"/>
                <w:sz w:val="24"/>
                <w:szCs w:val="24"/>
              </w:rPr>
              <w:t xml:space="preserve">Total Kendaraan smp/jam </w:t>
            </w:r>
          </w:p>
        </w:tc>
      </w:tr>
      <w:tr w:rsidR="00310B47" w:rsidRPr="00310B47" w14:paraId="062ED94F" w14:textId="77777777" w:rsidTr="00310B47">
        <w:trPr>
          <w:trHeight w:val="572"/>
          <w:jc w:val="center"/>
        </w:trPr>
        <w:tc>
          <w:tcPr>
            <w:tcW w:w="2103" w:type="dxa"/>
            <w:vMerge/>
            <w:shd w:val="clear" w:color="auto" w:fill="auto"/>
            <w:vAlign w:val="center"/>
            <w:hideMark/>
          </w:tcPr>
          <w:p w14:paraId="42B203B9" w14:textId="77777777" w:rsidR="00310B47" w:rsidRPr="00310B47" w:rsidRDefault="00310B47" w:rsidP="00310B47">
            <w:pPr>
              <w:spacing w:after="0" w:line="240" w:lineRule="auto"/>
              <w:rPr>
                <w:rFonts w:ascii="Arial" w:eastAsia="Times New Roman" w:hAnsi="Arial" w:cs="Arial"/>
                <w:b/>
                <w:bCs/>
                <w:color w:val="000000"/>
                <w:sz w:val="24"/>
                <w:szCs w:val="24"/>
              </w:rPr>
            </w:pPr>
          </w:p>
        </w:tc>
        <w:tc>
          <w:tcPr>
            <w:tcW w:w="2221" w:type="dxa"/>
            <w:vMerge/>
            <w:shd w:val="clear" w:color="auto" w:fill="auto"/>
            <w:vAlign w:val="center"/>
            <w:hideMark/>
          </w:tcPr>
          <w:p w14:paraId="4245ADF1" w14:textId="77777777" w:rsidR="00310B47" w:rsidRPr="00310B47" w:rsidRDefault="00310B47" w:rsidP="00310B47">
            <w:pPr>
              <w:spacing w:after="0" w:line="240" w:lineRule="auto"/>
              <w:rPr>
                <w:rFonts w:ascii="Arial" w:eastAsia="Times New Roman" w:hAnsi="Arial" w:cs="Arial"/>
                <w:b/>
                <w:bCs/>
                <w:color w:val="000000"/>
                <w:sz w:val="24"/>
                <w:szCs w:val="24"/>
              </w:rPr>
            </w:pPr>
          </w:p>
        </w:tc>
      </w:tr>
      <w:tr w:rsidR="00310B47" w:rsidRPr="00310B47" w14:paraId="02CAB5B0" w14:textId="77777777" w:rsidTr="00310B47">
        <w:trPr>
          <w:trHeight w:val="375"/>
          <w:jc w:val="center"/>
        </w:trPr>
        <w:tc>
          <w:tcPr>
            <w:tcW w:w="2103" w:type="dxa"/>
            <w:shd w:val="clear" w:color="auto" w:fill="auto"/>
            <w:noWrap/>
            <w:vAlign w:val="bottom"/>
            <w:hideMark/>
          </w:tcPr>
          <w:p w14:paraId="4E536E9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30 - 09.30</w:t>
            </w:r>
          </w:p>
        </w:tc>
        <w:tc>
          <w:tcPr>
            <w:tcW w:w="2221" w:type="dxa"/>
            <w:shd w:val="clear" w:color="auto" w:fill="auto"/>
            <w:noWrap/>
            <w:vAlign w:val="bottom"/>
            <w:hideMark/>
          </w:tcPr>
          <w:p w14:paraId="71C7386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58</w:t>
            </w:r>
          </w:p>
        </w:tc>
      </w:tr>
      <w:tr w:rsidR="00310B47" w:rsidRPr="00310B47" w14:paraId="68967548" w14:textId="77777777" w:rsidTr="00310B47">
        <w:trPr>
          <w:trHeight w:val="375"/>
          <w:jc w:val="center"/>
        </w:trPr>
        <w:tc>
          <w:tcPr>
            <w:tcW w:w="2103" w:type="dxa"/>
            <w:shd w:val="clear" w:color="auto" w:fill="auto"/>
            <w:noWrap/>
            <w:vAlign w:val="bottom"/>
            <w:hideMark/>
          </w:tcPr>
          <w:p w14:paraId="35A8C95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45 - 09.45</w:t>
            </w:r>
          </w:p>
        </w:tc>
        <w:tc>
          <w:tcPr>
            <w:tcW w:w="2221" w:type="dxa"/>
            <w:shd w:val="clear" w:color="auto" w:fill="auto"/>
            <w:noWrap/>
            <w:vAlign w:val="bottom"/>
            <w:hideMark/>
          </w:tcPr>
          <w:p w14:paraId="27404B5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58,3</w:t>
            </w:r>
          </w:p>
        </w:tc>
      </w:tr>
      <w:tr w:rsidR="00310B47" w:rsidRPr="00310B47" w14:paraId="6A17F362" w14:textId="77777777" w:rsidTr="00310B47">
        <w:trPr>
          <w:trHeight w:val="375"/>
          <w:jc w:val="center"/>
        </w:trPr>
        <w:tc>
          <w:tcPr>
            <w:tcW w:w="2103" w:type="dxa"/>
            <w:shd w:val="clear" w:color="auto" w:fill="auto"/>
            <w:noWrap/>
            <w:vAlign w:val="bottom"/>
            <w:hideMark/>
          </w:tcPr>
          <w:p w14:paraId="6F1E4BF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00 - 10.00</w:t>
            </w:r>
          </w:p>
        </w:tc>
        <w:tc>
          <w:tcPr>
            <w:tcW w:w="2221" w:type="dxa"/>
            <w:shd w:val="clear" w:color="auto" w:fill="auto"/>
            <w:noWrap/>
            <w:vAlign w:val="bottom"/>
            <w:hideMark/>
          </w:tcPr>
          <w:p w14:paraId="7854D90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78,8</w:t>
            </w:r>
          </w:p>
        </w:tc>
      </w:tr>
      <w:tr w:rsidR="00310B47" w:rsidRPr="00310B47" w14:paraId="48586AB9" w14:textId="77777777" w:rsidTr="00310B47">
        <w:trPr>
          <w:trHeight w:val="375"/>
          <w:jc w:val="center"/>
        </w:trPr>
        <w:tc>
          <w:tcPr>
            <w:tcW w:w="2103" w:type="dxa"/>
            <w:shd w:val="clear" w:color="auto" w:fill="auto"/>
            <w:noWrap/>
            <w:vAlign w:val="bottom"/>
            <w:hideMark/>
          </w:tcPr>
          <w:p w14:paraId="33E0D5D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15 - 10.15</w:t>
            </w:r>
          </w:p>
        </w:tc>
        <w:tc>
          <w:tcPr>
            <w:tcW w:w="2221" w:type="dxa"/>
            <w:shd w:val="clear" w:color="auto" w:fill="auto"/>
            <w:noWrap/>
            <w:vAlign w:val="bottom"/>
            <w:hideMark/>
          </w:tcPr>
          <w:p w14:paraId="5378476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92</w:t>
            </w:r>
          </w:p>
        </w:tc>
      </w:tr>
      <w:tr w:rsidR="00310B47" w:rsidRPr="00310B47" w14:paraId="3820BAE3" w14:textId="77777777" w:rsidTr="00310B47">
        <w:trPr>
          <w:trHeight w:val="375"/>
          <w:jc w:val="center"/>
        </w:trPr>
        <w:tc>
          <w:tcPr>
            <w:tcW w:w="2103" w:type="dxa"/>
            <w:shd w:val="clear" w:color="auto" w:fill="auto"/>
            <w:noWrap/>
            <w:vAlign w:val="bottom"/>
            <w:hideMark/>
          </w:tcPr>
          <w:p w14:paraId="0303246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30 - 10.30</w:t>
            </w:r>
          </w:p>
        </w:tc>
        <w:tc>
          <w:tcPr>
            <w:tcW w:w="2221" w:type="dxa"/>
            <w:shd w:val="clear" w:color="auto" w:fill="auto"/>
            <w:noWrap/>
            <w:vAlign w:val="bottom"/>
            <w:hideMark/>
          </w:tcPr>
          <w:p w14:paraId="2A98848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05</w:t>
            </w:r>
          </w:p>
        </w:tc>
      </w:tr>
      <w:tr w:rsidR="00310B47" w:rsidRPr="00310B47" w14:paraId="7D27D15D" w14:textId="77777777" w:rsidTr="00310B47">
        <w:trPr>
          <w:trHeight w:val="375"/>
          <w:jc w:val="center"/>
        </w:trPr>
        <w:tc>
          <w:tcPr>
            <w:tcW w:w="2103" w:type="dxa"/>
            <w:shd w:val="clear" w:color="auto" w:fill="auto"/>
            <w:noWrap/>
            <w:vAlign w:val="bottom"/>
            <w:hideMark/>
          </w:tcPr>
          <w:p w14:paraId="5AAE556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45 - 10.45</w:t>
            </w:r>
          </w:p>
        </w:tc>
        <w:tc>
          <w:tcPr>
            <w:tcW w:w="2221" w:type="dxa"/>
            <w:shd w:val="clear" w:color="auto" w:fill="auto"/>
            <w:noWrap/>
            <w:vAlign w:val="bottom"/>
            <w:hideMark/>
          </w:tcPr>
          <w:p w14:paraId="6D0F406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41,2</w:t>
            </w:r>
          </w:p>
        </w:tc>
      </w:tr>
      <w:tr w:rsidR="00310B47" w:rsidRPr="00310B47" w14:paraId="637F1587" w14:textId="77777777" w:rsidTr="00310B47">
        <w:trPr>
          <w:trHeight w:val="375"/>
          <w:jc w:val="center"/>
        </w:trPr>
        <w:tc>
          <w:tcPr>
            <w:tcW w:w="2103" w:type="dxa"/>
            <w:shd w:val="clear" w:color="auto" w:fill="auto"/>
            <w:noWrap/>
            <w:vAlign w:val="bottom"/>
            <w:hideMark/>
          </w:tcPr>
          <w:p w14:paraId="7B97E47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0 - 11.00</w:t>
            </w:r>
          </w:p>
        </w:tc>
        <w:tc>
          <w:tcPr>
            <w:tcW w:w="2221" w:type="dxa"/>
            <w:shd w:val="clear" w:color="auto" w:fill="auto"/>
            <w:noWrap/>
            <w:vAlign w:val="bottom"/>
            <w:hideMark/>
          </w:tcPr>
          <w:p w14:paraId="0D251AB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70,6</w:t>
            </w:r>
          </w:p>
        </w:tc>
      </w:tr>
      <w:tr w:rsidR="00310B47" w:rsidRPr="00310B47" w14:paraId="1212A172" w14:textId="77777777" w:rsidTr="00310B47">
        <w:trPr>
          <w:trHeight w:val="375"/>
          <w:jc w:val="center"/>
        </w:trPr>
        <w:tc>
          <w:tcPr>
            <w:tcW w:w="2103" w:type="dxa"/>
            <w:shd w:val="clear" w:color="auto" w:fill="auto"/>
            <w:noWrap/>
            <w:vAlign w:val="bottom"/>
            <w:hideMark/>
          </w:tcPr>
          <w:p w14:paraId="1D69D29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15 - 11.15</w:t>
            </w:r>
          </w:p>
        </w:tc>
        <w:tc>
          <w:tcPr>
            <w:tcW w:w="2221" w:type="dxa"/>
            <w:shd w:val="clear" w:color="auto" w:fill="auto"/>
            <w:noWrap/>
            <w:vAlign w:val="bottom"/>
            <w:hideMark/>
          </w:tcPr>
          <w:p w14:paraId="7FC05F3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13,3</w:t>
            </w:r>
          </w:p>
        </w:tc>
      </w:tr>
      <w:tr w:rsidR="00310B47" w:rsidRPr="00310B47" w14:paraId="0C65688D" w14:textId="77777777" w:rsidTr="00310B47">
        <w:trPr>
          <w:trHeight w:val="375"/>
          <w:jc w:val="center"/>
        </w:trPr>
        <w:tc>
          <w:tcPr>
            <w:tcW w:w="2103" w:type="dxa"/>
            <w:shd w:val="clear" w:color="auto" w:fill="auto"/>
            <w:noWrap/>
            <w:vAlign w:val="bottom"/>
            <w:hideMark/>
          </w:tcPr>
          <w:p w14:paraId="6FC856A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30 - 11.30</w:t>
            </w:r>
          </w:p>
        </w:tc>
        <w:tc>
          <w:tcPr>
            <w:tcW w:w="2221" w:type="dxa"/>
            <w:shd w:val="clear" w:color="auto" w:fill="auto"/>
            <w:noWrap/>
            <w:vAlign w:val="bottom"/>
            <w:hideMark/>
          </w:tcPr>
          <w:p w14:paraId="73B1F08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34,4</w:t>
            </w:r>
          </w:p>
        </w:tc>
      </w:tr>
      <w:tr w:rsidR="00310B47" w:rsidRPr="00310B47" w14:paraId="2069AE6D" w14:textId="77777777" w:rsidTr="00310B47">
        <w:trPr>
          <w:trHeight w:val="375"/>
          <w:jc w:val="center"/>
        </w:trPr>
        <w:tc>
          <w:tcPr>
            <w:tcW w:w="2103" w:type="dxa"/>
            <w:shd w:val="clear" w:color="auto" w:fill="auto"/>
            <w:noWrap/>
            <w:vAlign w:val="bottom"/>
            <w:hideMark/>
          </w:tcPr>
          <w:p w14:paraId="2968A64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45 - 11.45</w:t>
            </w:r>
          </w:p>
        </w:tc>
        <w:tc>
          <w:tcPr>
            <w:tcW w:w="2221" w:type="dxa"/>
            <w:shd w:val="clear" w:color="auto" w:fill="auto"/>
            <w:noWrap/>
            <w:vAlign w:val="bottom"/>
            <w:hideMark/>
          </w:tcPr>
          <w:p w14:paraId="2EC0402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54,6</w:t>
            </w:r>
          </w:p>
        </w:tc>
      </w:tr>
      <w:tr w:rsidR="00310B47" w:rsidRPr="00310B47" w14:paraId="2E13EEBF" w14:textId="77777777" w:rsidTr="00310B47">
        <w:trPr>
          <w:trHeight w:val="375"/>
          <w:jc w:val="center"/>
        </w:trPr>
        <w:tc>
          <w:tcPr>
            <w:tcW w:w="2103" w:type="dxa"/>
            <w:shd w:val="clear" w:color="auto" w:fill="auto"/>
            <w:noWrap/>
            <w:vAlign w:val="bottom"/>
            <w:hideMark/>
          </w:tcPr>
          <w:p w14:paraId="11553D0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00 - 12.00</w:t>
            </w:r>
          </w:p>
        </w:tc>
        <w:tc>
          <w:tcPr>
            <w:tcW w:w="2221" w:type="dxa"/>
            <w:shd w:val="clear" w:color="auto" w:fill="auto"/>
            <w:noWrap/>
            <w:vAlign w:val="bottom"/>
            <w:hideMark/>
          </w:tcPr>
          <w:p w14:paraId="0E13F11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74,8</w:t>
            </w:r>
          </w:p>
        </w:tc>
      </w:tr>
      <w:tr w:rsidR="00310B47" w:rsidRPr="00310B47" w14:paraId="12BA3F20" w14:textId="77777777" w:rsidTr="00310B47">
        <w:trPr>
          <w:trHeight w:val="375"/>
          <w:jc w:val="center"/>
        </w:trPr>
        <w:tc>
          <w:tcPr>
            <w:tcW w:w="2103" w:type="dxa"/>
            <w:shd w:val="clear" w:color="auto" w:fill="auto"/>
            <w:noWrap/>
            <w:vAlign w:val="bottom"/>
            <w:hideMark/>
          </w:tcPr>
          <w:p w14:paraId="4DBAD97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15 - 12.15</w:t>
            </w:r>
          </w:p>
        </w:tc>
        <w:tc>
          <w:tcPr>
            <w:tcW w:w="2221" w:type="dxa"/>
            <w:shd w:val="clear" w:color="auto" w:fill="auto"/>
            <w:noWrap/>
            <w:vAlign w:val="bottom"/>
            <w:hideMark/>
          </w:tcPr>
          <w:p w14:paraId="1436BB4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94,4</w:t>
            </w:r>
          </w:p>
        </w:tc>
      </w:tr>
      <w:tr w:rsidR="00310B47" w:rsidRPr="00310B47" w14:paraId="6AAE3AD4" w14:textId="77777777" w:rsidTr="00310B47">
        <w:trPr>
          <w:trHeight w:val="375"/>
          <w:jc w:val="center"/>
        </w:trPr>
        <w:tc>
          <w:tcPr>
            <w:tcW w:w="2103" w:type="dxa"/>
            <w:shd w:val="clear" w:color="auto" w:fill="auto"/>
            <w:noWrap/>
            <w:vAlign w:val="bottom"/>
            <w:hideMark/>
          </w:tcPr>
          <w:p w14:paraId="0E145CE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30 - 12.30</w:t>
            </w:r>
          </w:p>
        </w:tc>
        <w:tc>
          <w:tcPr>
            <w:tcW w:w="2221" w:type="dxa"/>
            <w:shd w:val="clear" w:color="auto" w:fill="auto"/>
            <w:noWrap/>
            <w:vAlign w:val="bottom"/>
            <w:hideMark/>
          </w:tcPr>
          <w:p w14:paraId="3E3DFA0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07,9</w:t>
            </w:r>
          </w:p>
        </w:tc>
      </w:tr>
      <w:tr w:rsidR="00310B47" w:rsidRPr="00310B47" w14:paraId="2261D688" w14:textId="77777777" w:rsidTr="00310B47">
        <w:trPr>
          <w:trHeight w:val="375"/>
          <w:jc w:val="center"/>
        </w:trPr>
        <w:tc>
          <w:tcPr>
            <w:tcW w:w="2103" w:type="dxa"/>
            <w:shd w:val="clear" w:color="auto" w:fill="auto"/>
            <w:noWrap/>
            <w:vAlign w:val="bottom"/>
            <w:hideMark/>
          </w:tcPr>
          <w:p w14:paraId="3913D81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45 - 12.45</w:t>
            </w:r>
          </w:p>
        </w:tc>
        <w:tc>
          <w:tcPr>
            <w:tcW w:w="2221" w:type="dxa"/>
            <w:shd w:val="clear" w:color="auto" w:fill="auto"/>
            <w:noWrap/>
            <w:vAlign w:val="bottom"/>
            <w:hideMark/>
          </w:tcPr>
          <w:p w14:paraId="4956CF7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10,8</w:t>
            </w:r>
          </w:p>
        </w:tc>
      </w:tr>
      <w:tr w:rsidR="00310B47" w:rsidRPr="00310B47" w14:paraId="2BA276BA" w14:textId="77777777" w:rsidTr="00310B47">
        <w:trPr>
          <w:trHeight w:val="375"/>
          <w:jc w:val="center"/>
        </w:trPr>
        <w:tc>
          <w:tcPr>
            <w:tcW w:w="2103" w:type="dxa"/>
            <w:shd w:val="clear" w:color="auto" w:fill="auto"/>
            <w:noWrap/>
            <w:vAlign w:val="bottom"/>
            <w:hideMark/>
          </w:tcPr>
          <w:p w14:paraId="1E6FF22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00 - 13.00</w:t>
            </w:r>
          </w:p>
        </w:tc>
        <w:tc>
          <w:tcPr>
            <w:tcW w:w="2221" w:type="dxa"/>
            <w:shd w:val="clear" w:color="auto" w:fill="auto"/>
            <w:noWrap/>
            <w:vAlign w:val="bottom"/>
            <w:hideMark/>
          </w:tcPr>
          <w:p w14:paraId="47A8A3D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16,2</w:t>
            </w:r>
          </w:p>
        </w:tc>
      </w:tr>
      <w:tr w:rsidR="00310B47" w:rsidRPr="00310B47" w14:paraId="4FEF2437" w14:textId="77777777" w:rsidTr="00310B47">
        <w:trPr>
          <w:trHeight w:val="375"/>
          <w:jc w:val="center"/>
        </w:trPr>
        <w:tc>
          <w:tcPr>
            <w:tcW w:w="2103" w:type="dxa"/>
            <w:shd w:val="clear" w:color="auto" w:fill="auto"/>
            <w:noWrap/>
            <w:vAlign w:val="bottom"/>
            <w:hideMark/>
          </w:tcPr>
          <w:p w14:paraId="12B18E9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15 - 13.15</w:t>
            </w:r>
          </w:p>
        </w:tc>
        <w:tc>
          <w:tcPr>
            <w:tcW w:w="2221" w:type="dxa"/>
            <w:shd w:val="clear" w:color="auto" w:fill="auto"/>
            <w:noWrap/>
            <w:vAlign w:val="bottom"/>
            <w:hideMark/>
          </w:tcPr>
          <w:p w14:paraId="40B7381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13,3</w:t>
            </w:r>
          </w:p>
        </w:tc>
      </w:tr>
      <w:tr w:rsidR="00310B47" w:rsidRPr="00310B47" w14:paraId="4A316640" w14:textId="77777777" w:rsidTr="00310B47">
        <w:trPr>
          <w:trHeight w:val="375"/>
          <w:jc w:val="center"/>
        </w:trPr>
        <w:tc>
          <w:tcPr>
            <w:tcW w:w="2103" w:type="dxa"/>
            <w:shd w:val="clear" w:color="auto" w:fill="auto"/>
            <w:noWrap/>
            <w:vAlign w:val="bottom"/>
            <w:hideMark/>
          </w:tcPr>
          <w:p w14:paraId="244D40B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30 - 13.30</w:t>
            </w:r>
          </w:p>
        </w:tc>
        <w:tc>
          <w:tcPr>
            <w:tcW w:w="2221" w:type="dxa"/>
            <w:shd w:val="clear" w:color="auto" w:fill="auto"/>
            <w:noWrap/>
            <w:vAlign w:val="bottom"/>
            <w:hideMark/>
          </w:tcPr>
          <w:p w14:paraId="42B8E4E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26,4</w:t>
            </w:r>
          </w:p>
        </w:tc>
      </w:tr>
      <w:tr w:rsidR="00310B47" w:rsidRPr="00310B47" w14:paraId="272AA951" w14:textId="77777777" w:rsidTr="00310B47">
        <w:trPr>
          <w:trHeight w:val="375"/>
          <w:jc w:val="center"/>
        </w:trPr>
        <w:tc>
          <w:tcPr>
            <w:tcW w:w="2103" w:type="dxa"/>
            <w:shd w:val="clear" w:color="auto" w:fill="auto"/>
            <w:noWrap/>
            <w:vAlign w:val="bottom"/>
            <w:hideMark/>
          </w:tcPr>
          <w:p w14:paraId="642C8F4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45 - 13.45</w:t>
            </w:r>
          </w:p>
        </w:tc>
        <w:tc>
          <w:tcPr>
            <w:tcW w:w="2221" w:type="dxa"/>
            <w:shd w:val="clear" w:color="auto" w:fill="auto"/>
            <w:noWrap/>
            <w:vAlign w:val="bottom"/>
            <w:hideMark/>
          </w:tcPr>
          <w:p w14:paraId="1C814B1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59,1</w:t>
            </w:r>
          </w:p>
        </w:tc>
      </w:tr>
      <w:tr w:rsidR="00310B47" w:rsidRPr="00310B47" w14:paraId="16CCF517" w14:textId="77777777" w:rsidTr="00310B47">
        <w:trPr>
          <w:trHeight w:val="375"/>
          <w:jc w:val="center"/>
        </w:trPr>
        <w:tc>
          <w:tcPr>
            <w:tcW w:w="2103" w:type="dxa"/>
            <w:shd w:val="clear" w:color="auto" w:fill="auto"/>
            <w:noWrap/>
            <w:vAlign w:val="bottom"/>
            <w:hideMark/>
          </w:tcPr>
          <w:p w14:paraId="2AAE5AD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00 - 14.00</w:t>
            </w:r>
          </w:p>
        </w:tc>
        <w:tc>
          <w:tcPr>
            <w:tcW w:w="2221" w:type="dxa"/>
            <w:shd w:val="clear" w:color="auto" w:fill="auto"/>
            <w:noWrap/>
            <w:vAlign w:val="bottom"/>
            <w:hideMark/>
          </w:tcPr>
          <w:p w14:paraId="7DE0092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09,7</w:t>
            </w:r>
          </w:p>
        </w:tc>
      </w:tr>
      <w:tr w:rsidR="00310B47" w:rsidRPr="00310B47" w14:paraId="5C2FD200" w14:textId="77777777" w:rsidTr="00310B47">
        <w:trPr>
          <w:trHeight w:val="375"/>
          <w:jc w:val="center"/>
        </w:trPr>
        <w:tc>
          <w:tcPr>
            <w:tcW w:w="2103" w:type="dxa"/>
            <w:shd w:val="clear" w:color="auto" w:fill="auto"/>
            <w:noWrap/>
            <w:vAlign w:val="bottom"/>
            <w:hideMark/>
          </w:tcPr>
          <w:p w14:paraId="4FE3430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15 - 14.15</w:t>
            </w:r>
          </w:p>
        </w:tc>
        <w:tc>
          <w:tcPr>
            <w:tcW w:w="2221" w:type="dxa"/>
            <w:shd w:val="clear" w:color="auto" w:fill="auto"/>
            <w:noWrap/>
            <w:vAlign w:val="bottom"/>
            <w:hideMark/>
          </w:tcPr>
          <w:p w14:paraId="5C8E5A6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53,5</w:t>
            </w:r>
          </w:p>
        </w:tc>
      </w:tr>
      <w:tr w:rsidR="00310B47" w:rsidRPr="00310B47" w14:paraId="73239904" w14:textId="77777777" w:rsidTr="00310B47">
        <w:trPr>
          <w:trHeight w:val="375"/>
          <w:jc w:val="center"/>
        </w:trPr>
        <w:tc>
          <w:tcPr>
            <w:tcW w:w="2103" w:type="dxa"/>
            <w:shd w:val="clear" w:color="auto" w:fill="auto"/>
            <w:noWrap/>
            <w:vAlign w:val="bottom"/>
            <w:hideMark/>
          </w:tcPr>
          <w:p w14:paraId="3198320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30 - 14.30</w:t>
            </w:r>
          </w:p>
        </w:tc>
        <w:tc>
          <w:tcPr>
            <w:tcW w:w="2221" w:type="dxa"/>
            <w:shd w:val="clear" w:color="auto" w:fill="auto"/>
            <w:noWrap/>
            <w:vAlign w:val="bottom"/>
            <w:hideMark/>
          </w:tcPr>
          <w:p w14:paraId="36C3085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1,1</w:t>
            </w:r>
          </w:p>
        </w:tc>
      </w:tr>
      <w:tr w:rsidR="00310B47" w:rsidRPr="00310B47" w14:paraId="682B4C3C" w14:textId="77777777" w:rsidTr="00310B47">
        <w:trPr>
          <w:trHeight w:val="375"/>
          <w:jc w:val="center"/>
        </w:trPr>
        <w:tc>
          <w:tcPr>
            <w:tcW w:w="2103" w:type="dxa"/>
            <w:shd w:val="clear" w:color="auto" w:fill="auto"/>
            <w:noWrap/>
            <w:vAlign w:val="bottom"/>
            <w:hideMark/>
          </w:tcPr>
          <w:p w14:paraId="37B21D2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45 - 14.45</w:t>
            </w:r>
          </w:p>
        </w:tc>
        <w:tc>
          <w:tcPr>
            <w:tcW w:w="2221" w:type="dxa"/>
            <w:shd w:val="clear" w:color="auto" w:fill="auto"/>
            <w:noWrap/>
            <w:vAlign w:val="bottom"/>
            <w:hideMark/>
          </w:tcPr>
          <w:p w14:paraId="4714130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32,1</w:t>
            </w:r>
          </w:p>
        </w:tc>
      </w:tr>
      <w:tr w:rsidR="00310B47" w:rsidRPr="00310B47" w14:paraId="7EEC35CB" w14:textId="77777777" w:rsidTr="00310B47">
        <w:trPr>
          <w:trHeight w:val="375"/>
          <w:jc w:val="center"/>
        </w:trPr>
        <w:tc>
          <w:tcPr>
            <w:tcW w:w="2103" w:type="dxa"/>
            <w:shd w:val="clear" w:color="auto" w:fill="auto"/>
            <w:noWrap/>
            <w:vAlign w:val="bottom"/>
            <w:hideMark/>
          </w:tcPr>
          <w:p w14:paraId="60187F5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00 - 15.00</w:t>
            </w:r>
          </w:p>
        </w:tc>
        <w:tc>
          <w:tcPr>
            <w:tcW w:w="2221" w:type="dxa"/>
            <w:shd w:val="clear" w:color="auto" w:fill="auto"/>
            <w:noWrap/>
            <w:vAlign w:val="bottom"/>
            <w:hideMark/>
          </w:tcPr>
          <w:p w14:paraId="26D971B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22,5</w:t>
            </w:r>
          </w:p>
        </w:tc>
      </w:tr>
      <w:tr w:rsidR="00310B47" w:rsidRPr="00310B47" w14:paraId="63057C4F" w14:textId="77777777" w:rsidTr="00310B47">
        <w:trPr>
          <w:trHeight w:val="375"/>
          <w:jc w:val="center"/>
        </w:trPr>
        <w:tc>
          <w:tcPr>
            <w:tcW w:w="2103" w:type="dxa"/>
            <w:shd w:val="clear" w:color="auto" w:fill="auto"/>
            <w:noWrap/>
            <w:vAlign w:val="bottom"/>
          </w:tcPr>
          <w:p w14:paraId="46D8B56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15 - 15.15</w:t>
            </w:r>
          </w:p>
        </w:tc>
        <w:tc>
          <w:tcPr>
            <w:tcW w:w="2221" w:type="dxa"/>
            <w:shd w:val="clear" w:color="auto" w:fill="auto"/>
            <w:noWrap/>
            <w:vAlign w:val="bottom"/>
          </w:tcPr>
          <w:p w14:paraId="02B4895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29</w:t>
            </w:r>
          </w:p>
        </w:tc>
      </w:tr>
      <w:tr w:rsidR="00310B47" w:rsidRPr="00310B47" w14:paraId="4BB686B2" w14:textId="77777777" w:rsidTr="00310B47">
        <w:trPr>
          <w:trHeight w:val="375"/>
          <w:jc w:val="center"/>
        </w:trPr>
        <w:tc>
          <w:tcPr>
            <w:tcW w:w="2103" w:type="dxa"/>
            <w:shd w:val="clear" w:color="auto" w:fill="auto"/>
            <w:noWrap/>
            <w:vAlign w:val="bottom"/>
            <w:hideMark/>
          </w:tcPr>
          <w:p w14:paraId="647EDB4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30 - 15.30</w:t>
            </w:r>
          </w:p>
        </w:tc>
        <w:tc>
          <w:tcPr>
            <w:tcW w:w="2221" w:type="dxa"/>
            <w:shd w:val="clear" w:color="auto" w:fill="auto"/>
            <w:noWrap/>
            <w:vAlign w:val="bottom"/>
            <w:hideMark/>
          </w:tcPr>
          <w:p w14:paraId="71AE6DC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44,6</w:t>
            </w:r>
          </w:p>
        </w:tc>
      </w:tr>
      <w:tr w:rsidR="00310B47" w:rsidRPr="00310B47" w14:paraId="6C281A77" w14:textId="77777777" w:rsidTr="00310B47">
        <w:trPr>
          <w:trHeight w:val="375"/>
          <w:jc w:val="center"/>
        </w:trPr>
        <w:tc>
          <w:tcPr>
            <w:tcW w:w="2103" w:type="dxa"/>
            <w:shd w:val="clear" w:color="auto" w:fill="auto"/>
            <w:noWrap/>
            <w:vAlign w:val="bottom"/>
            <w:hideMark/>
          </w:tcPr>
          <w:p w14:paraId="345A2A0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4.45 - 15.45</w:t>
            </w:r>
          </w:p>
        </w:tc>
        <w:tc>
          <w:tcPr>
            <w:tcW w:w="2221" w:type="dxa"/>
            <w:shd w:val="clear" w:color="auto" w:fill="auto"/>
            <w:noWrap/>
            <w:vAlign w:val="bottom"/>
            <w:hideMark/>
          </w:tcPr>
          <w:p w14:paraId="020A9CA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93,1</w:t>
            </w:r>
          </w:p>
        </w:tc>
      </w:tr>
      <w:tr w:rsidR="00310B47" w:rsidRPr="00310B47" w14:paraId="6FA40DB2" w14:textId="77777777" w:rsidTr="00310B47">
        <w:trPr>
          <w:trHeight w:val="375"/>
          <w:jc w:val="center"/>
        </w:trPr>
        <w:tc>
          <w:tcPr>
            <w:tcW w:w="2103" w:type="dxa"/>
            <w:shd w:val="clear" w:color="auto" w:fill="auto"/>
            <w:noWrap/>
            <w:vAlign w:val="bottom"/>
            <w:hideMark/>
          </w:tcPr>
          <w:p w14:paraId="598C2DB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00 - 16.00</w:t>
            </w:r>
          </w:p>
        </w:tc>
        <w:tc>
          <w:tcPr>
            <w:tcW w:w="2221" w:type="dxa"/>
            <w:shd w:val="clear" w:color="auto" w:fill="auto"/>
            <w:noWrap/>
            <w:vAlign w:val="bottom"/>
            <w:hideMark/>
          </w:tcPr>
          <w:p w14:paraId="71C3626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79,7</w:t>
            </w:r>
          </w:p>
        </w:tc>
      </w:tr>
      <w:tr w:rsidR="00310B47" w:rsidRPr="00310B47" w14:paraId="5A30C729" w14:textId="77777777" w:rsidTr="00310B47">
        <w:trPr>
          <w:trHeight w:val="375"/>
          <w:jc w:val="center"/>
        </w:trPr>
        <w:tc>
          <w:tcPr>
            <w:tcW w:w="2103" w:type="dxa"/>
            <w:shd w:val="clear" w:color="auto" w:fill="auto"/>
            <w:noWrap/>
            <w:vAlign w:val="bottom"/>
            <w:hideMark/>
          </w:tcPr>
          <w:p w14:paraId="03AE49B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15 - 16.15</w:t>
            </w:r>
          </w:p>
        </w:tc>
        <w:tc>
          <w:tcPr>
            <w:tcW w:w="2221" w:type="dxa"/>
            <w:shd w:val="clear" w:color="auto" w:fill="auto"/>
            <w:noWrap/>
            <w:vAlign w:val="bottom"/>
            <w:hideMark/>
          </w:tcPr>
          <w:p w14:paraId="504DF80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61,7</w:t>
            </w:r>
          </w:p>
        </w:tc>
      </w:tr>
      <w:tr w:rsidR="00310B47" w:rsidRPr="00310B47" w14:paraId="23F1DE14" w14:textId="77777777" w:rsidTr="00310B47">
        <w:trPr>
          <w:trHeight w:val="375"/>
          <w:jc w:val="center"/>
        </w:trPr>
        <w:tc>
          <w:tcPr>
            <w:tcW w:w="2103" w:type="dxa"/>
            <w:shd w:val="clear" w:color="000000" w:fill="FFFF00"/>
            <w:noWrap/>
            <w:vAlign w:val="bottom"/>
            <w:hideMark/>
          </w:tcPr>
          <w:p w14:paraId="1C55469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sz w:val="24"/>
                <w:szCs w:val="24"/>
              </w:rPr>
              <w:t>15.30 - 16.30</w:t>
            </w:r>
          </w:p>
        </w:tc>
        <w:tc>
          <w:tcPr>
            <w:tcW w:w="2221" w:type="dxa"/>
            <w:shd w:val="clear" w:color="000000" w:fill="FFFF00"/>
            <w:noWrap/>
            <w:vAlign w:val="bottom"/>
            <w:hideMark/>
          </w:tcPr>
          <w:p w14:paraId="0E81C86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93,4</w:t>
            </w:r>
          </w:p>
        </w:tc>
      </w:tr>
      <w:tr w:rsidR="00310B47" w:rsidRPr="00310B47" w14:paraId="33784DFB" w14:textId="77777777" w:rsidTr="00310B47">
        <w:trPr>
          <w:trHeight w:val="375"/>
          <w:jc w:val="center"/>
        </w:trPr>
        <w:tc>
          <w:tcPr>
            <w:tcW w:w="2103" w:type="dxa"/>
            <w:shd w:val="clear" w:color="auto" w:fill="auto"/>
            <w:noWrap/>
            <w:vAlign w:val="bottom"/>
            <w:hideMark/>
          </w:tcPr>
          <w:p w14:paraId="10E163C2"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color w:val="000000"/>
                <w:sz w:val="24"/>
                <w:szCs w:val="24"/>
              </w:rPr>
              <w:t>15.45 - 16.45</w:t>
            </w:r>
          </w:p>
        </w:tc>
        <w:tc>
          <w:tcPr>
            <w:tcW w:w="2221" w:type="dxa"/>
            <w:shd w:val="clear" w:color="auto" w:fill="auto"/>
            <w:noWrap/>
            <w:vAlign w:val="bottom"/>
            <w:hideMark/>
          </w:tcPr>
          <w:p w14:paraId="31BCCFB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67,3</w:t>
            </w:r>
          </w:p>
        </w:tc>
      </w:tr>
      <w:tr w:rsidR="00310B47" w:rsidRPr="00310B47" w14:paraId="1D031027" w14:textId="77777777" w:rsidTr="00310B47">
        <w:trPr>
          <w:trHeight w:val="375"/>
          <w:jc w:val="center"/>
        </w:trPr>
        <w:tc>
          <w:tcPr>
            <w:tcW w:w="2103" w:type="dxa"/>
            <w:shd w:val="clear" w:color="auto" w:fill="auto"/>
            <w:noWrap/>
            <w:vAlign w:val="bottom"/>
          </w:tcPr>
          <w:p w14:paraId="2954751F"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sz w:val="24"/>
                <w:szCs w:val="24"/>
              </w:rPr>
              <w:t>16.00 - 17.00</w:t>
            </w:r>
          </w:p>
        </w:tc>
        <w:tc>
          <w:tcPr>
            <w:tcW w:w="2221" w:type="dxa"/>
            <w:shd w:val="clear" w:color="auto" w:fill="auto"/>
            <w:noWrap/>
            <w:vAlign w:val="bottom"/>
          </w:tcPr>
          <w:p w14:paraId="281DDF0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25,1</w:t>
            </w:r>
          </w:p>
        </w:tc>
      </w:tr>
      <w:tr w:rsidR="00310B47" w:rsidRPr="00310B47" w14:paraId="0809D833" w14:textId="77777777" w:rsidTr="00310B47">
        <w:trPr>
          <w:trHeight w:val="375"/>
          <w:jc w:val="center"/>
        </w:trPr>
        <w:tc>
          <w:tcPr>
            <w:tcW w:w="2103" w:type="dxa"/>
            <w:shd w:val="clear" w:color="auto" w:fill="auto"/>
            <w:noWrap/>
            <w:vAlign w:val="bottom"/>
            <w:hideMark/>
          </w:tcPr>
          <w:p w14:paraId="198F698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15 - 17.15</w:t>
            </w:r>
          </w:p>
        </w:tc>
        <w:tc>
          <w:tcPr>
            <w:tcW w:w="2221" w:type="dxa"/>
            <w:shd w:val="clear" w:color="auto" w:fill="auto"/>
            <w:noWrap/>
            <w:vAlign w:val="bottom"/>
            <w:hideMark/>
          </w:tcPr>
          <w:p w14:paraId="2DCF62B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89,1</w:t>
            </w:r>
          </w:p>
        </w:tc>
      </w:tr>
      <w:tr w:rsidR="00310B47" w:rsidRPr="00310B47" w14:paraId="4F6D5273" w14:textId="77777777" w:rsidTr="00310B47">
        <w:trPr>
          <w:trHeight w:val="375"/>
          <w:jc w:val="center"/>
        </w:trPr>
        <w:tc>
          <w:tcPr>
            <w:tcW w:w="2103" w:type="dxa"/>
            <w:shd w:val="clear" w:color="auto" w:fill="auto"/>
            <w:noWrap/>
            <w:vAlign w:val="bottom"/>
            <w:hideMark/>
          </w:tcPr>
          <w:p w14:paraId="7CB7E355" w14:textId="77777777" w:rsidR="00310B47" w:rsidRPr="00310B47" w:rsidRDefault="00310B47" w:rsidP="00310B47">
            <w:pPr>
              <w:spacing w:after="0" w:line="240" w:lineRule="auto"/>
              <w:jc w:val="center"/>
              <w:rPr>
                <w:rFonts w:ascii="Arial" w:eastAsia="Times New Roman" w:hAnsi="Arial" w:cs="Arial"/>
                <w:sz w:val="24"/>
                <w:szCs w:val="24"/>
              </w:rPr>
            </w:pPr>
            <w:r w:rsidRPr="00310B47">
              <w:rPr>
                <w:rFonts w:ascii="Arial" w:eastAsia="Times New Roman" w:hAnsi="Arial" w:cs="Arial"/>
                <w:color w:val="000000"/>
                <w:sz w:val="24"/>
                <w:szCs w:val="24"/>
              </w:rPr>
              <w:t>16.30 - 17.30</w:t>
            </w:r>
          </w:p>
        </w:tc>
        <w:tc>
          <w:tcPr>
            <w:tcW w:w="2221" w:type="dxa"/>
            <w:shd w:val="clear" w:color="auto" w:fill="auto"/>
            <w:noWrap/>
            <w:vAlign w:val="bottom"/>
            <w:hideMark/>
          </w:tcPr>
          <w:p w14:paraId="359926A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56,9</w:t>
            </w:r>
          </w:p>
        </w:tc>
      </w:tr>
      <w:tr w:rsidR="00310B47" w:rsidRPr="00310B47" w14:paraId="6905AFCA" w14:textId="77777777" w:rsidTr="00310B47">
        <w:trPr>
          <w:trHeight w:val="394"/>
          <w:jc w:val="center"/>
        </w:trPr>
        <w:tc>
          <w:tcPr>
            <w:tcW w:w="2103" w:type="dxa"/>
            <w:vMerge w:val="restart"/>
            <w:shd w:val="clear" w:color="auto" w:fill="auto"/>
            <w:noWrap/>
            <w:vAlign w:val="center"/>
            <w:hideMark/>
          </w:tcPr>
          <w:p w14:paraId="3000E7EF" w14:textId="77777777" w:rsidR="00310B47" w:rsidRPr="00310B47" w:rsidRDefault="00310B47" w:rsidP="00310B47">
            <w:pPr>
              <w:spacing w:after="0" w:line="240" w:lineRule="auto"/>
              <w:jc w:val="center"/>
              <w:rPr>
                <w:rFonts w:ascii="Arial" w:eastAsia="Times New Roman" w:hAnsi="Arial" w:cs="Arial"/>
                <w:b/>
                <w:bCs/>
                <w:color w:val="000000"/>
                <w:sz w:val="24"/>
                <w:szCs w:val="24"/>
              </w:rPr>
            </w:pPr>
            <w:r w:rsidRPr="00310B47">
              <w:rPr>
                <w:rFonts w:ascii="Arial" w:eastAsia="Times New Roman" w:hAnsi="Arial" w:cs="Arial"/>
                <w:b/>
                <w:bCs/>
                <w:color w:val="000000"/>
                <w:sz w:val="24"/>
                <w:szCs w:val="24"/>
              </w:rPr>
              <w:t>Periode</w:t>
            </w:r>
          </w:p>
        </w:tc>
        <w:tc>
          <w:tcPr>
            <w:tcW w:w="2221" w:type="dxa"/>
            <w:vMerge w:val="restart"/>
            <w:shd w:val="clear" w:color="auto" w:fill="auto"/>
            <w:vAlign w:val="center"/>
            <w:hideMark/>
          </w:tcPr>
          <w:p w14:paraId="2DCE93B7" w14:textId="77777777" w:rsidR="00310B47" w:rsidRPr="00310B47" w:rsidRDefault="00310B47" w:rsidP="00310B47">
            <w:pPr>
              <w:spacing w:after="0" w:line="240" w:lineRule="auto"/>
              <w:jc w:val="center"/>
              <w:rPr>
                <w:rFonts w:ascii="Arial" w:eastAsia="Times New Roman" w:hAnsi="Arial" w:cs="Arial"/>
                <w:b/>
                <w:bCs/>
                <w:color w:val="000000"/>
                <w:sz w:val="24"/>
                <w:szCs w:val="24"/>
              </w:rPr>
            </w:pPr>
            <w:r w:rsidRPr="00310B47">
              <w:rPr>
                <w:rFonts w:ascii="Arial" w:eastAsia="Times New Roman" w:hAnsi="Arial" w:cs="Arial"/>
                <w:b/>
                <w:bCs/>
                <w:color w:val="000000"/>
                <w:sz w:val="24"/>
                <w:szCs w:val="24"/>
              </w:rPr>
              <w:t xml:space="preserve">Total Kendaraan smp/jam </w:t>
            </w:r>
          </w:p>
        </w:tc>
      </w:tr>
      <w:tr w:rsidR="00310B47" w:rsidRPr="00310B47" w14:paraId="721E04E4" w14:textId="77777777" w:rsidTr="00310B47">
        <w:trPr>
          <w:trHeight w:val="572"/>
          <w:jc w:val="center"/>
        </w:trPr>
        <w:tc>
          <w:tcPr>
            <w:tcW w:w="2103" w:type="dxa"/>
            <w:vMerge/>
            <w:shd w:val="clear" w:color="auto" w:fill="auto"/>
            <w:vAlign w:val="center"/>
            <w:hideMark/>
          </w:tcPr>
          <w:p w14:paraId="1A35D032" w14:textId="77777777" w:rsidR="00310B47" w:rsidRPr="00310B47" w:rsidRDefault="00310B47" w:rsidP="00310B47">
            <w:pPr>
              <w:spacing w:after="0" w:line="240" w:lineRule="auto"/>
              <w:rPr>
                <w:rFonts w:ascii="Arial" w:eastAsia="Times New Roman" w:hAnsi="Arial" w:cs="Arial"/>
                <w:b/>
                <w:bCs/>
                <w:color w:val="000000"/>
                <w:sz w:val="24"/>
                <w:szCs w:val="24"/>
              </w:rPr>
            </w:pPr>
          </w:p>
        </w:tc>
        <w:tc>
          <w:tcPr>
            <w:tcW w:w="2221" w:type="dxa"/>
            <w:vMerge/>
            <w:shd w:val="clear" w:color="auto" w:fill="auto"/>
            <w:vAlign w:val="center"/>
            <w:hideMark/>
          </w:tcPr>
          <w:p w14:paraId="1D80D2A7" w14:textId="77777777" w:rsidR="00310B47" w:rsidRPr="00310B47" w:rsidRDefault="00310B47" w:rsidP="00310B47">
            <w:pPr>
              <w:spacing w:after="0" w:line="240" w:lineRule="auto"/>
              <w:rPr>
                <w:rFonts w:ascii="Arial" w:eastAsia="Times New Roman" w:hAnsi="Arial" w:cs="Arial"/>
                <w:b/>
                <w:bCs/>
                <w:color w:val="000000"/>
                <w:sz w:val="24"/>
                <w:szCs w:val="24"/>
              </w:rPr>
            </w:pPr>
          </w:p>
        </w:tc>
      </w:tr>
      <w:tr w:rsidR="00310B47" w:rsidRPr="00310B47" w14:paraId="4B7A5A5A" w14:textId="77777777" w:rsidTr="00310B47">
        <w:trPr>
          <w:trHeight w:val="375"/>
          <w:jc w:val="center"/>
        </w:trPr>
        <w:tc>
          <w:tcPr>
            <w:tcW w:w="2103" w:type="dxa"/>
            <w:shd w:val="clear" w:color="auto" w:fill="auto"/>
            <w:noWrap/>
            <w:vAlign w:val="bottom"/>
            <w:hideMark/>
          </w:tcPr>
          <w:p w14:paraId="04AE8FD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45 - 17.45</w:t>
            </w:r>
          </w:p>
        </w:tc>
        <w:tc>
          <w:tcPr>
            <w:tcW w:w="2221" w:type="dxa"/>
            <w:shd w:val="clear" w:color="auto" w:fill="auto"/>
            <w:noWrap/>
            <w:vAlign w:val="bottom"/>
            <w:hideMark/>
          </w:tcPr>
          <w:p w14:paraId="37D041D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28</w:t>
            </w:r>
          </w:p>
        </w:tc>
      </w:tr>
      <w:tr w:rsidR="00310B47" w:rsidRPr="00310B47" w14:paraId="26280168" w14:textId="77777777" w:rsidTr="00310B47">
        <w:trPr>
          <w:trHeight w:val="375"/>
          <w:jc w:val="center"/>
        </w:trPr>
        <w:tc>
          <w:tcPr>
            <w:tcW w:w="2103" w:type="dxa"/>
            <w:shd w:val="clear" w:color="auto" w:fill="auto"/>
            <w:noWrap/>
            <w:vAlign w:val="bottom"/>
            <w:hideMark/>
          </w:tcPr>
          <w:p w14:paraId="2FE8FD9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00 - 18.00</w:t>
            </w:r>
          </w:p>
        </w:tc>
        <w:tc>
          <w:tcPr>
            <w:tcW w:w="2221" w:type="dxa"/>
            <w:shd w:val="clear" w:color="auto" w:fill="auto"/>
            <w:noWrap/>
            <w:vAlign w:val="bottom"/>
            <w:hideMark/>
          </w:tcPr>
          <w:p w14:paraId="1855945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03,9</w:t>
            </w:r>
          </w:p>
        </w:tc>
      </w:tr>
      <w:tr w:rsidR="00310B47" w:rsidRPr="00310B47" w14:paraId="26294F80" w14:textId="77777777" w:rsidTr="00310B47">
        <w:trPr>
          <w:trHeight w:val="375"/>
          <w:jc w:val="center"/>
        </w:trPr>
        <w:tc>
          <w:tcPr>
            <w:tcW w:w="2103" w:type="dxa"/>
            <w:shd w:val="clear" w:color="auto" w:fill="auto"/>
            <w:noWrap/>
            <w:vAlign w:val="bottom"/>
            <w:hideMark/>
          </w:tcPr>
          <w:p w14:paraId="67CAB0A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15 - 18.15</w:t>
            </w:r>
          </w:p>
        </w:tc>
        <w:tc>
          <w:tcPr>
            <w:tcW w:w="2221" w:type="dxa"/>
            <w:shd w:val="clear" w:color="auto" w:fill="auto"/>
            <w:noWrap/>
            <w:vAlign w:val="bottom"/>
            <w:hideMark/>
          </w:tcPr>
          <w:p w14:paraId="65E891A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63,7</w:t>
            </w:r>
          </w:p>
        </w:tc>
      </w:tr>
      <w:tr w:rsidR="00310B47" w:rsidRPr="00310B47" w14:paraId="5872AC1A" w14:textId="77777777" w:rsidTr="00310B47">
        <w:trPr>
          <w:trHeight w:val="375"/>
          <w:jc w:val="center"/>
        </w:trPr>
        <w:tc>
          <w:tcPr>
            <w:tcW w:w="2103" w:type="dxa"/>
            <w:shd w:val="clear" w:color="auto" w:fill="auto"/>
            <w:noWrap/>
            <w:vAlign w:val="bottom"/>
            <w:hideMark/>
          </w:tcPr>
          <w:p w14:paraId="19DB971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30 - 18.30</w:t>
            </w:r>
          </w:p>
        </w:tc>
        <w:tc>
          <w:tcPr>
            <w:tcW w:w="2221" w:type="dxa"/>
            <w:shd w:val="clear" w:color="auto" w:fill="auto"/>
            <w:noWrap/>
            <w:vAlign w:val="bottom"/>
            <w:hideMark/>
          </w:tcPr>
          <w:p w14:paraId="183F88E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43,6</w:t>
            </w:r>
          </w:p>
        </w:tc>
      </w:tr>
      <w:tr w:rsidR="00310B47" w:rsidRPr="00310B47" w14:paraId="3627C9D5" w14:textId="77777777" w:rsidTr="00310B47">
        <w:trPr>
          <w:trHeight w:val="375"/>
          <w:jc w:val="center"/>
        </w:trPr>
        <w:tc>
          <w:tcPr>
            <w:tcW w:w="2103" w:type="dxa"/>
            <w:shd w:val="clear" w:color="auto" w:fill="auto"/>
            <w:noWrap/>
            <w:vAlign w:val="bottom"/>
            <w:hideMark/>
          </w:tcPr>
          <w:p w14:paraId="42413A2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45 - 18.45</w:t>
            </w:r>
          </w:p>
        </w:tc>
        <w:tc>
          <w:tcPr>
            <w:tcW w:w="2221" w:type="dxa"/>
            <w:shd w:val="clear" w:color="auto" w:fill="auto"/>
            <w:noWrap/>
            <w:vAlign w:val="bottom"/>
            <w:hideMark/>
          </w:tcPr>
          <w:p w14:paraId="5B61132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39,4</w:t>
            </w:r>
          </w:p>
        </w:tc>
      </w:tr>
      <w:tr w:rsidR="00310B47" w:rsidRPr="00310B47" w14:paraId="31E987FE" w14:textId="77777777" w:rsidTr="00310B47">
        <w:trPr>
          <w:trHeight w:val="375"/>
          <w:jc w:val="center"/>
        </w:trPr>
        <w:tc>
          <w:tcPr>
            <w:tcW w:w="2103" w:type="dxa"/>
            <w:shd w:val="clear" w:color="auto" w:fill="auto"/>
            <w:noWrap/>
            <w:vAlign w:val="bottom"/>
            <w:hideMark/>
          </w:tcPr>
          <w:p w14:paraId="2F76B8F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00 -19.00</w:t>
            </w:r>
          </w:p>
        </w:tc>
        <w:tc>
          <w:tcPr>
            <w:tcW w:w="2221" w:type="dxa"/>
            <w:shd w:val="clear" w:color="auto" w:fill="auto"/>
            <w:noWrap/>
            <w:vAlign w:val="bottom"/>
            <w:hideMark/>
          </w:tcPr>
          <w:p w14:paraId="78A375C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25,6</w:t>
            </w:r>
          </w:p>
        </w:tc>
      </w:tr>
      <w:tr w:rsidR="00310B47" w:rsidRPr="00310B47" w14:paraId="174C9843" w14:textId="77777777" w:rsidTr="00310B47">
        <w:trPr>
          <w:trHeight w:val="375"/>
          <w:jc w:val="center"/>
        </w:trPr>
        <w:tc>
          <w:tcPr>
            <w:tcW w:w="2103" w:type="dxa"/>
            <w:shd w:val="clear" w:color="auto" w:fill="auto"/>
            <w:noWrap/>
            <w:vAlign w:val="bottom"/>
            <w:hideMark/>
          </w:tcPr>
          <w:p w14:paraId="6712E02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15 - 19.15</w:t>
            </w:r>
          </w:p>
        </w:tc>
        <w:tc>
          <w:tcPr>
            <w:tcW w:w="2221" w:type="dxa"/>
            <w:shd w:val="clear" w:color="auto" w:fill="auto"/>
            <w:noWrap/>
            <w:vAlign w:val="bottom"/>
            <w:hideMark/>
          </w:tcPr>
          <w:p w14:paraId="5A2D4F6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8,4</w:t>
            </w:r>
          </w:p>
        </w:tc>
      </w:tr>
      <w:tr w:rsidR="00310B47" w:rsidRPr="00310B47" w14:paraId="7CC6FF1F" w14:textId="77777777" w:rsidTr="00310B47">
        <w:trPr>
          <w:trHeight w:val="375"/>
          <w:jc w:val="center"/>
        </w:trPr>
        <w:tc>
          <w:tcPr>
            <w:tcW w:w="2103" w:type="dxa"/>
            <w:shd w:val="clear" w:color="auto" w:fill="auto"/>
            <w:noWrap/>
            <w:vAlign w:val="bottom"/>
            <w:hideMark/>
          </w:tcPr>
          <w:p w14:paraId="7079F46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30 - 19.30</w:t>
            </w:r>
          </w:p>
        </w:tc>
        <w:tc>
          <w:tcPr>
            <w:tcW w:w="2221" w:type="dxa"/>
            <w:shd w:val="clear" w:color="auto" w:fill="auto"/>
            <w:noWrap/>
            <w:vAlign w:val="bottom"/>
            <w:hideMark/>
          </w:tcPr>
          <w:p w14:paraId="11A1870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88,8</w:t>
            </w:r>
          </w:p>
        </w:tc>
      </w:tr>
      <w:tr w:rsidR="00310B47" w:rsidRPr="00310B47" w14:paraId="57931C4A" w14:textId="77777777" w:rsidTr="00310B47">
        <w:trPr>
          <w:trHeight w:val="375"/>
          <w:jc w:val="center"/>
        </w:trPr>
        <w:tc>
          <w:tcPr>
            <w:tcW w:w="2103" w:type="dxa"/>
            <w:shd w:val="clear" w:color="auto" w:fill="auto"/>
            <w:noWrap/>
            <w:vAlign w:val="bottom"/>
            <w:hideMark/>
          </w:tcPr>
          <w:p w14:paraId="79363CB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8.45 - 19.45</w:t>
            </w:r>
          </w:p>
        </w:tc>
        <w:tc>
          <w:tcPr>
            <w:tcW w:w="2221" w:type="dxa"/>
            <w:shd w:val="clear" w:color="auto" w:fill="auto"/>
            <w:noWrap/>
            <w:vAlign w:val="bottom"/>
            <w:hideMark/>
          </w:tcPr>
          <w:p w14:paraId="30C3835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73</w:t>
            </w:r>
          </w:p>
        </w:tc>
      </w:tr>
      <w:tr w:rsidR="00310B47" w:rsidRPr="00310B47" w14:paraId="138D65CE" w14:textId="77777777" w:rsidTr="00310B47">
        <w:trPr>
          <w:trHeight w:val="375"/>
          <w:jc w:val="center"/>
        </w:trPr>
        <w:tc>
          <w:tcPr>
            <w:tcW w:w="2103" w:type="dxa"/>
            <w:shd w:val="clear" w:color="auto" w:fill="auto"/>
            <w:noWrap/>
            <w:vAlign w:val="bottom"/>
            <w:hideMark/>
          </w:tcPr>
          <w:p w14:paraId="41B121B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00 - 20.00</w:t>
            </w:r>
          </w:p>
        </w:tc>
        <w:tc>
          <w:tcPr>
            <w:tcW w:w="2221" w:type="dxa"/>
            <w:shd w:val="clear" w:color="auto" w:fill="auto"/>
            <w:noWrap/>
            <w:vAlign w:val="bottom"/>
            <w:hideMark/>
          </w:tcPr>
          <w:p w14:paraId="43684E3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56,7</w:t>
            </w:r>
          </w:p>
        </w:tc>
      </w:tr>
      <w:tr w:rsidR="00310B47" w:rsidRPr="00310B47" w14:paraId="30ECEB02" w14:textId="77777777" w:rsidTr="00310B47">
        <w:trPr>
          <w:trHeight w:val="375"/>
          <w:jc w:val="center"/>
        </w:trPr>
        <w:tc>
          <w:tcPr>
            <w:tcW w:w="2103" w:type="dxa"/>
            <w:shd w:val="clear" w:color="auto" w:fill="auto"/>
            <w:noWrap/>
            <w:vAlign w:val="bottom"/>
            <w:hideMark/>
          </w:tcPr>
          <w:p w14:paraId="328750C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15 - 20.15</w:t>
            </w:r>
          </w:p>
        </w:tc>
        <w:tc>
          <w:tcPr>
            <w:tcW w:w="2221" w:type="dxa"/>
            <w:shd w:val="clear" w:color="auto" w:fill="auto"/>
            <w:noWrap/>
            <w:vAlign w:val="bottom"/>
            <w:hideMark/>
          </w:tcPr>
          <w:p w14:paraId="0C338E7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51,6</w:t>
            </w:r>
          </w:p>
        </w:tc>
      </w:tr>
      <w:tr w:rsidR="00310B47" w:rsidRPr="00310B47" w14:paraId="724B1139" w14:textId="77777777" w:rsidTr="00310B47">
        <w:trPr>
          <w:trHeight w:val="375"/>
          <w:jc w:val="center"/>
        </w:trPr>
        <w:tc>
          <w:tcPr>
            <w:tcW w:w="2103" w:type="dxa"/>
            <w:shd w:val="clear" w:color="auto" w:fill="auto"/>
            <w:noWrap/>
            <w:vAlign w:val="bottom"/>
            <w:hideMark/>
          </w:tcPr>
          <w:p w14:paraId="0C0070A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30 - 20.30</w:t>
            </w:r>
          </w:p>
        </w:tc>
        <w:tc>
          <w:tcPr>
            <w:tcW w:w="2221" w:type="dxa"/>
            <w:shd w:val="clear" w:color="auto" w:fill="auto"/>
            <w:noWrap/>
            <w:vAlign w:val="bottom"/>
            <w:hideMark/>
          </w:tcPr>
          <w:p w14:paraId="07EEE16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34,8</w:t>
            </w:r>
          </w:p>
        </w:tc>
      </w:tr>
      <w:tr w:rsidR="00310B47" w:rsidRPr="00310B47" w14:paraId="0E0C0D38" w14:textId="77777777" w:rsidTr="00310B47">
        <w:trPr>
          <w:trHeight w:val="375"/>
          <w:jc w:val="center"/>
        </w:trPr>
        <w:tc>
          <w:tcPr>
            <w:tcW w:w="2103" w:type="dxa"/>
            <w:shd w:val="clear" w:color="auto" w:fill="auto"/>
            <w:noWrap/>
            <w:vAlign w:val="bottom"/>
            <w:hideMark/>
          </w:tcPr>
          <w:p w14:paraId="44E0B6D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45 - 20.45</w:t>
            </w:r>
          </w:p>
        </w:tc>
        <w:tc>
          <w:tcPr>
            <w:tcW w:w="2221" w:type="dxa"/>
            <w:shd w:val="clear" w:color="auto" w:fill="auto"/>
            <w:noWrap/>
            <w:vAlign w:val="bottom"/>
            <w:hideMark/>
          </w:tcPr>
          <w:p w14:paraId="7BD3F93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16,5</w:t>
            </w:r>
          </w:p>
        </w:tc>
      </w:tr>
      <w:tr w:rsidR="00310B47" w:rsidRPr="00310B47" w14:paraId="62DC828A" w14:textId="77777777" w:rsidTr="00310B47">
        <w:trPr>
          <w:trHeight w:val="375"/>
          <w:jc w:val="center"/>
        </w:trPr>
        <w:tc>
          <w:tcPr>
            <w:tcW w:w="2103" w:type="dxa"/>
            <w:shd w:val="clear" w:color="auto" w:fill="auto"/>
            <w:noWrap/>
            <w:vAlign w:val="bottom"/>
            <w:hideMark/>
          </w:tcPr>
          <w:p w14:paraId="7F63E23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00 - 21.00</w:t>
            </w:r>
          </w:p>
        </w:tc>
        <w:tc>
          <w:tcPr>
            <w:tcW w:w="2221" w:type="dxa"/>
            <w:shd w:val="clear" w:color="auto" w:fill="auto"/>
            <w:noWrap/>
            <w:vAlign w:val="bottom"/>
            <w:hideMark/>
          </w:tcPr>
          <w:p w14:paraId="35E9BBF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92,3</w:t>
            </w:r>
          </w:p>
        </w:tc>
      </w:tr>
      <w:tr w:rsidR="00310B47" w:rsidRPr="00310B47" w14:paraId="7E1FC21D" w14:textId="77777777" w:rsidTr="00310B47">
        <w:trPr>
          <w:trHeight w:val="375"/>
          <w:jc w:val="center"/>
        </w:trPr>
        <w:tc>
          <w:tcPr>
            <w:tcW w:w="2103" w:type="dxa"/>
            <w:shd w:val="clear" w:color="auto" w:fill="auto"/>
            <w:noWrap/>
            <w:vAlign w:val="bottom"/>
            <w:hideMark/>
          </w:tcPr>
          <w:p w14:paraId="4088CE7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w:t>
            </w:r>
          </w:p>
        </w:tc>
        <w:tc>
          <w:tcPr>
            <w:tcW w:w="2221" w:type="dxa"/>
            <w:shd w:val="clear" w:color="auto" w:fill="auto"/>
            <w:noWrap/>
            <w:vAlign w:val="bottom"/>
            <w:hideMark/>
          </w:tcPr>
          <w:p w14:paraId="5B66498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8217,9</w:t>
            </w:r>
          </w:p>
        </w:tc>
      </w:tr>
    </w:tbl>
    <w:p w14:paraId="2366DF54" w14:textId="77777777" w:rsidR="00310B47" w:rsidRPr="00310B47" w:rsidRDefault="00310B47" w:rsidP="00310B47">
      <w:pPr>
        <w:spacing w:after="0" w:line="360" w:lineRule="auto"/>
        <w:ind w:left="1560" w:firstLine="720"/>
        <w:jc w:val="both"/>
        <w:rPr>
          <w:rFonts w:ascii="Arial" w:hAnsi="Arial" w:cs="Arial"/>
          <w:sz w:val="24"/>
        </w:rPr>
      </w:pPr>
      <w:r w:rsidRPr="00310B47">
        <w:rPr>
          <w:rFonts w:ascii="Arial" w:hAnsi="Arial" w:cs="Arial"/>
          <w:sz w:val="24"/>
        </w:rPr>
        <w:t xml:space="preserve">Sumber : Analisa Data </w:t>
      </w:r>
    </w:p>
    <w:p w14:paraId="3C9258AE"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Berdasarkan tabel 3.4 dalam sehari diperoleh volume lalu lintas arah pondok kopi – pasar kranji mencapai 48217,9 smp/hari dan volume tertinggi terjadi pada pukul 15.30 – 16.30 dengan volume kendaraan sebanyak 1293,4 smp/jam.</w:t>
      </w:r>
    </w:p>
    <w:p w14:paraId="5560E9C5" w14:textId="77777777" w:rsidR="00310B47" w:rsidRPr="00310B47" w:rsidRDefault="00310B47" w:rsidP="00310B47">
      <w:pPr>
        <w:spacing w:after="0" w:line="360" w:lineRule="auto"/>
        <w:jc w:val="both"/>
        <w:rPr>
          <w:rFonts w:ascii="Arial" w:hAnsi="Arial" w:cs="Times New Roman"/>
          <w:sz w:val="24"/>
        </w:rPr>
      </w:pPr>
    </w:p>
    <w:p w14:paraId="01F50D40"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noProof/>
          <w:sz w:val="24"/>
        </w:rPr>
        <w:drawing>
          <wp:inline distT="0" distB="0" distL="0" distR="0" wp14:anchorId="799CC845" wp14:editId="0EBC0438">
            <wp:extent cx="5731510" cy="3240405"/>
            <wp:effectExtent l="0" t="0" r="2540" b="1714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10A0C32" w14:textId="77777777" w:rsidR="00310B47" w:rsidRPr="00310B47" w:rsidRDefault="00310B47" w:rsidP="00310B47">
      <w:pPr>
        <w:spacing w:after="0" w:line="240" w:lineRule="auto"/>
        <w:jc w:val="center"/>
        <w:rPr>
          <w:rFonts w:ascii="Arial" w:hAnsi="Arial" w:cs="Times New Roman"/>
          <w:iCs/>
          <w:sz w:val="24"/>
          <w:szCs w:val="24"/>
        </w:rPr>
      </w:pPr>
      <w:bookmarkStart w:id="323" w:name="_Toc109856062"/>
      <w:bookmarkStart w:id="324" w:name="_Toc110036708"/>
      <w:r w:rsidRPr="00310B47">
        <w:rPr>
          <w:rFonts w:ascii="Arial" w:hAnsi="Arial" w:cs="Times New Roman"/>
          <w:iCs/>
          <w:sz w:val="24"/>
          <w:szCs w:val="24"/>
        </w:rPr>
        <w:t xml:space="preserve">Gambar 3.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Gambar_3.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6</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Grafik Volume Kendaraan Arah Pondok Kopi – Pasar kranji.</w:t>
      </w:r>
      <w:bookmarkEnd w:id="323"/>
      <w:bookmarkEnd w:id="324"/>
    </w:p>
    <w:p w14:paraId="698299A1" w14:textId="77777777" w:rsidR="00310B47" w:rsidRPr="00310B47" w:rsidRDefault="00310B47" w:rsidP="00310B47">
      <w:pPr>
        <w:spacing w:after="0" w:line="360" w:lineRule="auto"/>
        <w:jc w:val="both"/>
        <w:rPr>
          <w:rFonts w:ascii="Arial" w:hAnsi="Arial" w:cs="Times New Roman"/>
          <w:sz w:val="24"/>
        </w:rPr>
      </w:pPr>
    </w:p>
    <w:p w14:paraId="524CA08F"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Berdasarkan gambar grafik 3.5 diperoleh volume lalu lintas tertingi arah pondok kopi – pasar kranji terjadi pada pukul 15.30 – 16.30 dengan volume kendaraan sebanyak 1293,4 smp/jam, sedangkan volume lalu lintas terendah adalah puku; 06.00 – 07.00 sebanyak 330,7 smp/jam.</w:t>
      </w:r>
    </w:p>
    <w:p w14:paraId="60B87D71" w14:textId="77777777" w:rsidR="00310B47" w:rsidRPr="00310B47" w:rsidRDefault="00310B47" w:rsidP="00310B47">
      <w:pPr>
        <w:spacing w:after="0" w:line="360" w:lineRule="auto"/>
        <w:jc w:val="both"/>
        <w:rPr>
          <w:rFonts w:ascii="Arial" w:hAnsi="Arial" w:cs="Arial"/>
          <w:sz w:val="24"/>
        </w:rPr>
      </w:pPr>
    </w:p>
    <w:p w14:paraId="20B13CAF" w14:textId="77777777" w:rsidR="00310B47" w:rsidRPr="00310B47" w:rsidRDefault="00310B47" w:rsidP="00310B47">
      <w:pPr>
        <w:keepNext/>
        <w:keepLines/>
        <w:numPr>
          <w:ilvl w:val="0"/>
          <w:numId w:val="29"/>
        </w:numPr>
        <w:spacing w:after="0" w:line="360" w:lineRule="auto"/>
        <w:ind w:left="567" w:hanging="567"/>
        <w:jc w:val="both"/>
        <w:outlineLvl w:val="1"/>
        <w:rPr>
          <w:rFonts w:ascii="Arial" w:eastAsia="Times New Roman" w:hAnsi="Arial" w:cs="Times New Roman"/>
          <w:b/>
          <w:sz w:val="24"/>
          <w:szCs w:val="26"/>
        </w:rPr>
      </w:pPr>
      <w:bookmarkStart w:id="325" w:name="_Toc109859944"/>
      <w:bookmarkStart w:id="326" w:name="_Toc111578665"/>
      <w:r w:rsidRPr="00310B47">
        <w:rPr>
          <w:rFonts w:ascii="Arial" w:eastAsia="Times New Roman" w:hAnsi="Arial" w:cs="Times New Roman"/>
          <w:b/>
          <w:sz w:val="24"/>
          <w:szCs w:val="26"/>
        </w:rPr>
        <w:t>Analisa Data</w:t>
      </w:r>
      <w:bookmarkEnd w:id="325"/>
      <w:bookmarkEnd w:id="326"/>
    </w:p>
    <w:p w14:paraId="4A71B6E0"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 xml:space="preserve">Analisa data berdasarkan hasil olah data survei pada setiap titik menggunakan rumus perhitungan sebagai berikut : </w:t>
      </w:r>
    </w:p>
    <w:p w14:paraId="07819D26" w14:textId="77777777" w:rsidR="00310B47" w:rsidRPr="00310B47" w:rsidRDefault="00310B47" w:rsidP="00E21479">
      <w:pPr>
        <w:numPr>
          <w:ilvl w:val="0"/>
          <w:numId w:val="40"/>
        </w:numPr>
        <w:spacing w:after="0" w:line="360" w:lineRule="auto"/>
        <w:ind w:left="567" w:hanging="567"/>
        <w:contextualSpacing/>
        <w:jc w:val="both"/>
        <w:rPr>
          <w:rFonts w:ascii="Arial" w:hAnsi="Arial" w:cs="Arial"/>
          <w:sz w:val="24"/>
        </w:rPr>
      </w:pPr>
      <w:r w:rsidRPr="00310B47">
        <w:rPr>
          <w:rFonts w:ascii="Arial" w:hAnsi="Arial" w:cs="Arial"/>
          <w:sz w:val="24"/>
        </w:rPr>
        <w:t>Kecepatan Arus Bebas</w:t>
      </w:r>
    </w:p>
    <w:p w14:paraId="12767241" w14:textId="77777777" w:rsidR="00310B47" w:rsidRPr="00310B47" w:rsidRDefault="00310B47" w:rsidP="00310B47">
      <w:pPr>
        <w:spacing w:after="0" w:line="360" w:lineRule="auto"/>
        <w:ind w:left="567"/>
        <w:contextualSpacing/>
        <w:jc w:val="both"/>
        <w:rPr>
          <w:rFonts w:ascii="Arial" w:hAnsi="Arial" w:cs="Arial"/>
          <w:sz w:val="24"/>
          <w:vertAlign w:val="subscript"/>
          <w:lang w:val="en-ID"/>
        </w:rPr>
      </w:pPr>
      <w:r w:rsidRPr="00310B47">
        <w:rPr>
          <w:rFonts w:ascii="Arial" w:hAnsi="Arial" w:cs="Arial"/>
          <w:sz w:val="24"/>
          <w:lang w:val="en-ID"/>
        </w:rPr>
        <w:t>FV = (FV</w:t>
      </w:r>
      <w:r w:rsidRPr="00310B47">
        <w:rPr>
          <w:rFonts w:ascii="Arial" w:hAnsi="Arial" w:cs="Arial"/>
          <w:sz w:val="24"/>
          <w:vertAlign w:val="subscript"/>
          <w:lang w:val="en-ID"/>
        </w:rPr>
        <w:t xml:space="preserve">0 </w:t>
      </w:r>
      <w:r w:rsidRPr="00310B47">
        <w:rPr>
          <w:rFonts w:ascii="Arial" w:hAnsi="Arial" w:cs="Arial"/>
          <w:sz w:val="24"/>
          <w:lang w:val="en-ID"/>
        </w:rPr>
        <w:t>+ FV</w:t>
      </w:r>
      <w:r w:rsidRPr="00310B47">
        <w:rPr>
          <w:rFonts w:ascii="Arial" w:hAnsi="Arial" w:cs="Arial"/>
          <w:sz w:val="24"/>
          <w:vertAlign w:val="subscript"/>
          <w:lang w:val="en-ID"/>
        </w:rPr>
        <w:t>W</w:t>
      </w:r>
      <w:r w:rsidRPr="00310B47">
        <w:rPr>
          <w:rFonts w:ascii="Arial" w:hAnsi="Arial" w:cs="Arial"/>
          <w:sz w:val="24"/>
          <w:lang w:val="en-ID"/>
        </w:rPr>
        <w:t>) x FFV</w:t>
      </w:r>
      <w:r w:rsidRPr="00310B47">
        <w:rPr>
          <w:rFonts w:ascii="Arial" w:hAnsi="Arial" w:cs="Arial"/>
          <w:sz w:val="24"/>
          <w:vertAlign w:val="subscript"/>
          <w:lang w:val="en-ID"/>
        </w:rPr>
        <w:t xml:space="preserve">SF </w:t>
      </w:r>
      <w:r w:rsidRPr="00310B47">
        <w:rPr>
          <w:rFonts w:ascii="Arial" w:hAnsi="Arial" w:cs="Arial"/>
          <w:sz w:val="24"/>
          <w:lang w:val="en-ID"/>
        </w:rPr>
        <w:t>x FFV</w:t>
      </w:r>
      <w:r w:rsidRPr="00310B47">
        <w:rPr>
          <w:rFonts w:ascii="Arial" w:hAnsi="Arial" w:cs="Arial"/>
          <w:sz w:val="24"/>
          <w:vertAlign w:val="subscript"/>
          <w:lang w:val="en-ID"/>
        </w:rPr>
        <w:t>CS</w:t>
      </w:r>
    </w:p>
    <w:p w14:paraId="6509EAF9" w14:textId="77777777" w:rsidR="00310B47" w:rsidRPr="00310B47" w:rsidRDefault="00310B47" w:rsidP="00E21479">
      <w:pPr>
        <w:numPr>
          <w:ilvl w:val="0"/>
          <w:numId w:val="40"/>
        </w:numPr>
        <w:spacing w:after="0" w:line="360" w:lineRule="auto"/>
        <w:ind w:left="567" w:hanging="567"/>
        <w:contextualSpacing/>
        <w:jc w:val="both"/>
        <w:rPr>
          <w:rFonts w:ascii="Arial" w:hAnsi="Arial" w:cs="Arial"/>
          <w:sz w:val="24"/>
        </w:rPr>
      </w:pPr>
      <w:r w:rsidRPr="00310B47">
        <w:rPr>
          <w:rFonts w:ascii="Arial" w:hAnsi="Arial" w:cs="Arial"/>
          <w:sz w:val="24"/>
        </w:rPr>
        <w:t>Kapasitas.</w:t>
      </w:r>
    </w:p>
    <w:p w14:paraId="4888379C" w14:textId="77777777" w:rsidR="00310B47" w:rsidRPr="00310B47" w:rsidRDefault="00310B47" w:rsidP="00310B47">
      <w:pPr>
        <w:spacing w:after="0" w:line="360" w:lineRule="auto"/>
        <w:ind w:left="567"/>
        <w:contextualSpacing/>
        <w:jc w:val="both"/>
        <w:rPr>
          <w:rFonts w:ascii="Arial" w:hAnsi="Arial" w:cs="Arial"/>
          <w:sz w:val="24"/>
          <w:vertAlign w:val="subscript"/>
          <w:lang w:val="en-ID"/>
        </w:rPr>
      </w:pPr>
      <w:r w:rsidRPr="00310B47">
        <w:rPr>
          <w:rFonts w:ascii="Arial" w:hAnsi="Arial" w:cs="Arial"/>
          <w:sz w:val="24"/>
          <w:lang w:val="en-ID"/>
        </w:rPr>
        <w:t>C = C</w:t>
      </w:r>
      <w:r w:rsidRPr="00310B47">
        <w:rPr>
          <w:rFonts w:ascii="Arial" w:hAnsi="Arial" w:cs="Arial"/>
          <w:sz w:val="24"/>
          <w:vertAlign w:val="subscript"/>
          <w:lang w:val="en-ID"/>
        </w:rPr>
        <w:t xml:space="preserve">0 </w:t>
      </w:r>
      <w:r w:rsidRPr="00310B47">
        <w:rPr>
          <w:rFonts w:ascii="Arial" w:hAnsi="Arial" w:cs="Arial"/>
          <w:sz w:val="24"/>
          <w:lang w:val="en-ID"/>
        </w:rPr>
        <w:t>x FC</w:t>
      </w:r>
      <w:r w:rsidRPr="00310B47">
        <w:rPr>
          <w:rFonts w:ascii="Arial" w:hAnsi="Arial" w:cs="Arial"/>
          <w:sz w:val="24"/>
          <w:vertAlign w:val="subscript"/>
          <w:lang w:val="en-ID"/>
        </w:rPr>
        <w:t>W</w:t>
      </w:r>
      <w:r w:rsidRPr="00310B47">
        <w:rPr>
          <w:rFonts w:ascii="Arial" w:hAnsi="Arial" w:cs="Arial"/>
          <w:sz w:val="24"/>
          <w:lang w:val="en-ID"/>
        </w:rPr>
        <w:t xml:space="preserve"> x FC</w:t>
      </w:r>
      <w:r w:rsidRPr="00310B47">
        <w:rPr>
          <w:rFonts w:ascii="Arial" w:hAnsi="Arial" w:cs="Arial"/>
          <w:sz w:val="24"/>
          <w:vertAlign w:val="subscript"/>
          <w:lang w:val="en-ID"/>
        </w:rPr>
        <w:t xml:space="preserve">SP </w:t>
      </w:r>
      <w:r w:rsidRPr="00310B47">
        <w:rPr>
          <w:rFonts w:ascii="Arial" w:hAnsi="Arial" w:cs="Arial"/>
          <w:sz w:val="24"/>
          <w:lang w:val="en-ID"/>
        </w:rPr>
        <w:t>x FC</w:t>
      </w:r>
      <w:r w:rsidRPr="00310B47">
        <w:rPr>
          <w:rFonts w:ascii="Arial" w:hAnsi="Arial" w:cs="Arial"/>
          <w:sz w:val="24"/>
          <w:vertAlign w:val="subscript"/>
          <w:lang w:val="en-ID"/>
        </w:rPr>
        <w:t xml:space="preserve">SF </w:t>
      </w:r>
      <w:r w:rsidRPr="00310B47">
        <w:rPr>
          <w:rFonts w:ascii="Arial" w:hAnsi="Arial" w:cs="Arial"/>
          <w:sz w:val="24"/>
          <w:lang w:val="en-ID"/>
        </w:rPr>
        <w:t>x FC</w:t>
      </w:r>
      <w:r w:rsidRPr="00310B47">
        <w:rPr>
          <w:rFonts w:ascii="Arial" w:hAnsi="Arial" w:cs="Arial"/>
          <w:sz w:val="24"/>
          <w:vertAlign w:val="subscript"/>
          <w:lang w:val="en-ID"/>
        </w:rPr>
        <w:t>CS</w:t>
      </w:r>
    </w:p>
    <w:p w14:paraId="2CCA3DC1" w14:textId="77777777" w:rsidR="00310B47" w:rsidRPr="00310B47" w:rsidRDefault="00310B47" w:rsidP="00E21479">
      <w:pPr>
        <w:numPr>
          <w:ilvl w:val="0"/>
          <w:numId w:val="40"/>
        </w:numPr>
        <w:spacing w:after="0" w:line="360" w:lineRule="auto"/>
        <w:ind w:left="567" w:hanging="567"/>
        <w:contextualSpacing/>
        <w:jc w:val="both"/>
        <w:rPr>
          <w:rFonts w:ascii="Arial" w:hAnsi="Arial" w:cs="Arial"/>
          <w:sz w:val="24"/>
        </w:rPr>
      </w:pPr>
      <w:r w:rsidRPr="00310B47">
        <w:rPr>
          <w:rFonts w:ascii="Arial" w:hAnsi="Arial" w:cs="Arial"/>
          <w:sz w:val="24"/>
        </w:rPr>
        <w:t>Derajat Kejenuhan.</w:t>
      </w:r>
    </w:p>
    <w:p w14:paraId="65AFE609" w14:textId="77777777" w:rsidR="00310B47" w:rsidRPr="00310B47" w:rsidRDefault="00310B47" w:rsidP="00310B47">
      <w:pPr>
        <w:spacing w:after="0" w:line="360" w:lineRule="auto"/>
        <w:ind w:left="567"/>
        <w:contextualSpacing/>
        <w:jc w:val="both"/>
        <w:rPr>
          <w:rFonts w:ascii="Arial" w:hAnsi="Arial" w:cs="Arial"/>
          <w:i/>
          <w:sz w:val="24"/>
          <w:lang w:val="en-ID"/>
        </w:rPr>
      </w:pPr>
      <w:r w:rsidRPr="00310B47">
        <w:rPr>
          <w:rFonts w:ascii="Arial" w:hAnsi="Arial" w:cs="Arial"/>
          <w:i/>
          <w:sz w:val="24"/>
          <w:lang w:val="en-ID"/>
        </w:rPr>
        <w:t>DS = Q/C</w:t>
      </w:r>
    </w:p>
    <w:p w14:paraId="2818C7B4" w14:textId="77777777" w:rsidR="00310B47" w:rsidRPr="00310B47" w:rsidRDefault="00310B47" w:rsidP="00E21479">
      <w:pPr>
        <w:numPr>
          <w:ilvl w:val="0"/>
          <w:numId w:val="40"/>
        </w:numPr>
        <w:spacing w:after="0" w:line="360" w:lineRule="auto"/>
        <w:ind w:left="567" w:hanging="567"/>
        <w:contextualSpacing/>
        <w:jc w:val="both"/>
        <w:rPr>
          <w:rFonts w:ascii="Arial" w:hAnsi="Arial" w:cs="Arial"/>
          <w:sz w:val="24"/>
        </w:rPr>
      </w:pPr>
      <w:r w:rsidRPr="00310B47">
        <w:rPr>
          <w:rFonts w:ascii="Arial" w:hAnsi="Arial" w:cs="Arial"/>
          <w:sz w:val="24"/>
        </w:rPr>
        <w:t>Kecepatan Waktu Tempuh.</w:t>
      </w:r>
    </w:p>
    <w:p w14:paraId="0000000E" w14:textId="13F3AE4F" w:rsidR="004C20B7" w:rsidRDefault="00310B47" w:rsidP="00310B47">
      <w:pPr>
        <w:spacing w:after="0" w:line="360" w:lineRule="auto"/>
        <w:ind w:left="851" w:hanging="284"/>
        <w:contextualSpacing/>
        <w:jc w:val="both"/>
        <w:rPr>
          <w:rFonts w:ascii="Times New Roman" w:eastAsia="Times New Roman" w:hAnsi="Times New Roman" w:cs="Times New Roman"/>
          <w:sz w:val="24"/>
          <w:szCs w:val="24"/>
        </w:rPr>
      </w:pPr>
      <w:r w:rsidRPr="00310B47">
        <w:rPr>
          <w:rFonts w:ascii="Arial" w:hAnsi="Arial" w:cs="Arial"/>
          <w:i/>
          <w:sz w:val="24"/>
          <w:lang w:val="en-ID"/>
        </w:rPr>
        <w:t>V = L/TT</w:t>
      </w:r>
    </w:p>
    <w:p w14:paraId="0000000F" w14:textId="77777777" w:rsidR="004C20B7" w:rsidRDefault="004C20B7">
      <w:pPr>
        <w:spacing w:after="0" w:line="240" w:lineRule="auto"/>
        <w:rPr>
          <w:rFonts w:ascii="Times New Roman" w:eastAsia="Times New Roman" w:hAnsi="Times New Roman" w:cs="Times New Roman"/>
          <w:sz w:val="24"/>
          <w:szCs w:val="24"/>
        </w:rPr>
      </w:pPr>
    </w:p>
    <w:p w14:paraId="00000010" w14:textId="77777777" w:rsidR="004C20B7" w:rsidRDefault="00310B47">
      <w:pPr>
        <w:spacing w:after="0" w:line="240" w:lineRule="auto"/>
        <w:rPr>
          <w:rFonts w:ascii="Times New Roman" w:eastAsia="Times New Roman" w:hAnsi="Times New Roman" w:cs="Times New Roman"/>
          <w:sz w:val="24"/>
          <w:szCs w:val="24"/>
        </w:rPr>
        <w:sectPr w:rsidR="004C20B7">
          <w:footerReference w:type="default" r:id="rId24"/>
          <w:footerReference w:type="first" r:id="rId25"/>
          <w:pgSz w:w="11906" w:h="16838"/>
          <w:pgMar w:top="1418" w:right="1418" w:bottom="1418" w:left="1418" w:header="709" w:footer="709" w:gutter="0"/>
          <w:cols w:space="720"/>
        </w:sectPr>
      </w:pPr>
      <w:r>
        <w:br w:type="page"/>
      </w:r>
    </w:p>
    <w:p w14:paraId="00000011" w14:textId="77777777" w:rsidR="004C20B7" w:rsidRDefault="00310B47">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BAB IV</w:t>
      </w:r>
    </w:p>
    <w:p w14:paraId="00000012" w14:textId="77777777" w:rsidR="004C20B7" w:rsidRDefault="004C20B7" w:rsidP="00310B47">
      <w:pPr>
        <w:spacing w:after="0" w:line="240" w:lineRule="auto"/>
        <w:jc w:val="both"/>
        <w:rPr>
          <w:rFonts w:ascii="Times New Roman" w:eastAsia="Times New Roman" w:hAnsi="Times New Roman" w:cs="Times New Roman"/>
          <w:b/>
          <w:sz w:val="28"/>
          <w:szCs w:val="28"/>
        </w:rPr>
      </w:pPr>
    </w:p>
    <w:p w14:paraId="00000013" w14:textId="77777777" w:rsidR="004C20B7" w:rsidRDefault="004C20B7">
      <w:pPr>
        <w:spacing w:after="0" w:line="240" w:lineRule="auto"/>
        <w:rPr>
          <w:rFonts w:ascii="Times New Roman" w:eastAsia="Times New Roman" w:hAnsi="Times New Roman" w:cs="Times New Roman"/>
          <w:b/>
          <w:sz w:val="28"/>
          <w:szCs w:val="28"/>
        </w:rPr>
      </w:pPr>
    </w:p>
    <w:p w14:paraId="174F6EC2" w14:textId="77777777" w:rsidR="00310B47" w:rsidRPr="00310B47" w:rsidRDefault="00310B47" w:rsidP="00E21479">
      <w:pPr>
        <w:keepNext/>
        <w:keepLines/>
        <w:numPr>
          <w:ilvl w:val="0"/>
          <w:numId w:val="42"/>
        </w:numPr>
        <w:tabs>
          <w:tab w:val="left" w:pos="426"/>
        </w:tabs>
        <w:spacing w:after="0" w:line="360" w:lineRule="auto"/>
        <w:ind w:left="567" w:hanging="567"/>
        <w:jc w:val="both"/>
        <w:outlineLvl w:val="1"/>
        <w:rPr>
          <w:rFonts w:ascii="Arial" w:eastAsia="Times New Roman" w:hAnsi="Arial" w:cs="Times New Roman"/>
          <w:b/>
          <w:sz w:val="24"/>
          <w:szCs w:val="26"/>
        </w:rPr>
      </w:pPr>
      <w:bookmarkStart w:id="327" w:name="_Toc109859946"/>
      <w:bookmarkStart w:id="328" w:name="_Toc111578667"/>
      <w:r w:rsidRPr="00310B47">
        <w:rPr>
          <w:rFonts w:ascii="Arial" w:eastAsia="Times New Roman" w:hAnsi="Arial" w:cs="Times New Roman"/>
          <w:b/>
          <w:sz w:val="24"/>
          <w:szCs w:val="26"/>
        </w:rPr>
        <w:t>Deskripsi Lokasi</w:t>
      </w:r>
      <w:bookmarkEnd w:id="327"/>
      <w:bookmarkEnd w:id="328"/>
    </w:p>
    <w:p w14:paraId="5D58BE59" w14:textId="77777777" w:rsidR="00310B47" w:rsidRPr="00310B47" w:rsidRDefault="00310B47" w:rsidP="00310B47">
      <w:pPr>
        <w:spacing w:after="0" w:line="360" w:lineRule="auto"/>
        <w:contextualSpacing/>
        <w:jc w:val="both"/>
        <w:rPr>
          <w:rFonts w:ascii="Arial" w:hAnsi="Arial" w:cs="Times New Roman"/>
          <w:sz w:val="24"/>
        </w:rPr>
      </w:pPr>
      <w:r w:rsidRPr="00310B47">
        <w:rPr>
          <w:rFonts w:ascii="Arial" w:hAnsi="Arial" w:cs="Times New Roman"/>
          <w:sz w:val="24"/>
        </w:rPr>
        <w:t>Proses analisa kinerja lalu lintas dibutuhkan teknis mengenai kondisi jalan eksisting, data tersebut untuk mengetahui kapasitas ( C ) dari jalan eksisting. Pada observasi lapangan yang dilaksanakan langsung pada ruas Jalan Raya Bintara diambil data geometrik jalan dan kondisi lingkungan.</w:t>
      </w:r>
    </w:p>
    <w:p w14:paraId="308B4D2D" w14:textId="77777777" w:rsidR="00310B47" w:rsidRPr="00310B47" w:rsidRDefault="00310B47" w:rsidP="00310B47">
      <w:pPr>
        <w:spacing w:after="0" w:line="360" w:lineRule="auto"/>
        <w:contextualSpacing/>
        <w:jc w:val="both"/>
        <w:rPr>
          <w:rFonts w:ascii="Arial" w:hAnsi="Arial" w:cs="Times New Roman"/>
          <w:sz w:val="24"/>
        </w:rPr>
      </w:pPr>
      <w:r w:rsidRPr="00310B47">
        <w:rPr>
          <w:rFonts w:ascii="Arial" w:hAnsi="Arial" w:cs="Times New Roman"/>
          <w:sz w:val="24"/>
        </w:rPr>
        <w:t xml:space="preserve">Berikut adalah data pada kondisi eksisting : </w:t>
      </w:r>
    </w:p>
    <w:p w14:paraId="6B1C7FF3" w14:textId="77777777" w:rsidR="00310B47" w:rsidRPr="00310B47" w:rsidRDefault="00310B47" w:rsidP="00310B47">
      <w:pPr>
        <w:spacing w:after="0" w:line="360" w:lineRule="auto"/>
        <w:contextualSpacing/>
        <w:jc w:val="both"/>
        <w:rPr>
          <w:rFonts w:ascii="Arial" w:hAnsi="Arial" w:cs="Times New Roman"/>
          <w:sz w:val="24"/>
        </w:rPr>
      </w:pPr>
      <w:r w:rsidRPr="00310B47">
        <w:rPr>
          <w:rFonts w:ascii="Arial" w:hAnsi="Arial" w:cs="Times New Roman"/>
          <w:sz w:val="24"/>
        </w:rPr>
        <w:t xml:space="preserve">Lokasi </w:t>
      </w:r>
      <w:r w:rsidRPr="00310B47">
        <w:rPr>
          <w:rFonts w:ascii="Arial" w:hAnsi="Arial" w:cs="Times New Roman"/>
          <w:sz w:val="24"/>
        </w:rPr>
        <w:tab/>
      </w:r>
      <w:r w:rsidRPr="00310B47">
        <w:rPr>
          <w:rFonts w:ascii="Arial" w:hAnsi="Arial" w:cs="Times New Roman"/>
          <w:sz w:val="24"/>
        </w:rPr>
        <w:tab/>
        <w:t>: Jalan Raya Bintara.</w:t>
      </w:r>
    </w:p>
    <w:p w14:paraId="3F658DDB" w14:textId="77777777" w:rsidR="00310B47" w:rsidRPr="00310B47" w:rsidRDefault="00310B47" w:rsidP="00310B47">
      <w:pPr>
        <w:spacing w:after="0" w:line="360" w:lineRule="auto"/>
        <w:contextualSpacing/>
        <w:jc w:val="both"/>
        <w:rPr>
          <w:rFonts w:ascii="Arial" w:hAnsi="Arial" w:cs="Times New Roman"/>
          <w:sz w:val="24"/>
        </w:rPr>
      </w:pPr>
      <w:r w:rsidRPr="00310B47">
        <w:rPr>
          <w:rFonts w:ascii="Arial" w:hAnsi="Arial" w:cs="Times New Roman"/>
          <w:sz w:val="24"/>
        </w:rPr>
        <w:t xml:space="preserve">Provinsi </w:t>
      </w:r>
      <w:r w:rsidRPr="00310B47">
        <w:rPr>
          <w:rFonts w:ascii="Arial" w:hAnsi="Arial" w:cs="Times New Roman"/>
          <w:sz w:val="24"/>
        </w:rPr>
        <w:tab/>
      </w:r>
      <w:r w:rsidRPr="00310B47">
        <w:rPr>
          <w:rFonts w:ascii="Arial" w:hAnsi="Arial" w:cs="Times New Roman"/>
          <w:sz w:val="24"/>
        </w:rPr>
        <w:tab/>
        <w:t>: Jawa Barat.</w:t>
      </w:r>
    </w:p>
    <w:p w14:paraId="35FFD8B6" w14:textId="77777777" w:rsidR="00310B47" w:rsidRPr="00310B47" w:rsidRDefault="00310B47" w:rsidP="00310B47">
      <w:pPr>
        <w:spacing w:after="0" w:line="360" w:lineRule="auto"/>
        <w:contextualSpacing/>
        <w:jc w:val="both"/>
        <w:rPr>
          <w:rFonts w:ascii="Arial" w:hAnsi="Arial" w:cs="Times New Roman"/>
          <w:sz w:val="24"/>
        </w:rPr>
      </w:pPr>
      <w:r w:rsidRPr="00310B47">
        <w:rPr>
          <w:rFonts w:ascii="Arial" w:hAnsi="Arial" w:cs="Times New Roman"/>
          <w:sz w:val="24"/>
        </w:rPr>
        <w:t>Kota</w:t>
      </w:r>
      <w:r w:rsidRPr="00310B47">
        <w:rPr>
          <w:rFonts w:ascii="Arial" w:hAnsi="Arial" w:cs="Times New Roman"/>
          <w:sz w:val="24"/>
        </w:rPr>
        <w:tab/>
      </w:r>
      <w:r w:rsidRPr="00310B47">
        <w:rPr>
          <w:rFonts w:ascii="Arial" w:hAnsi="Arial" w:cs="Times New Roman"/>
          <w:sz w:val="24"/>
        </w:rPr>
        <w:tab/>
      </w:r>
      <w:r w:rsidRPr="00310B47">
        <w:rPr>
          <w:rFonts w:ascii="Arial" w:hAnsi="Arial" w:cs="Times New Roman"/>
          <w:sz w:val="24"/>
        </w:rPr>
        <w:tab/>
        <w:t>: Bekasi.</w:t>
      </w:r>
    </w:p>
    <w:p w14:paraId="332982E7" w14:textId="77777777" w:rsidR="00310B47" w:rsidRPr="00310B47" w:rsidRDefault="00310B47" w:rsidP="00310B47">
      <w:pPr>
        <w:spacing w:after="0" w:line="360" w:lineRule="auto"/>
        <w:contextualSpacing/>
        <w:jc w:val="both"/>
        <w:rPr>
          <w:rFonts w:ascii="Arial" w:hAnsi="Arial" w:cs="Times New Roman"/>
          <w:sz w:val="24"/>
        </w:rPr>
      </w:pPr>
      <w:r w:rsidRPr="00310B47">
        <w:rPr>
          <w:rFonts w:ascii="Arial" w:hAnsi="Arial" w:cs="Times New Roman"/>
          <w:sz w:val="24"/>
        </w:rPr>
        <w:t>Kecamatan</w:t>
      </w:r>
      <w:r w:rsidRPr="00310B47">
        <w:rPr>
          <w:rFonts w:ascii="Arial" w:hAnsi="Arial" w:cs="Times New Roman"/>
          <w:sz w:val="24"/>
        </w:rPr>
        <w:tab/>
      </w:r>
      <w:r w:rsidRPr="00310B47">
        <w:rPr>
          <w:rFonts w:ascii="Arial" w:hAnsi="Arial" w:cs="Times New Roman"/>
          <w:sz w:val="24"/>
        </w:rPr>
        <w:tab/>
        <w:t>: Bekasi Barat.</w:t>
      </w:r>
    </w:p>
    <w:p w14:paraId="5A8FA804" w14:textId="77777777" w:rsidR="00310B47" w:rsidRPr="00310B47" w:rsidRDefault="00310B47" w:rsidP="00310B47">
      <w:pPr>
        <w:tabs>
          <w:tab w:val="left" w:pos="2127"/>
        </w:tabs>
        <w:spacing w:after="0" w:line="360" w:lineRule="auto"/>
        <w:ind w:left="2160" w:hanging="2160"/>
        <w:contextualSpacing/>
        <w:jc w:val="both"/>
        <w:rPr>
          <w:rFonts w:ascii="Arial" w:hAnsi="Arial" w:cs="Times New Roman"/>
          <w:sz w:val="24"/>
        </w:rPr>
      </w:pPr>
      <w:r w:rsidRPr="00310B47">
        <w:rPr>
          <w:rFonts w:ascii="Arial" w:hAnsi="Arial" w:cs="Times New Roman"/>
          <w:sz w:val="24"/>
        </w:rPr>
        <w:t>Ukuran Kota</w:t>
      </w:r>
      <w:r w:rsidRPr="00310B47">
        <w:rPr>
          <w:rFonts w:ascii="Arial" w:hAnsi="Arial" w:cs="Times New Roman"/>
          <w:sz w:val="24"/>
        </w:rPr>
        <w:tab/>
      </w:r>
      <w:r w:rsidRPr="00310B47">
        <w:rPr>
          <w:rFonts w:ascii="Arial" w:hAnsi="Arial" w:cs="Times New Roman"/>
          <w:sz w:val="24"/>
        </w:rPr>
        <w:tab/>
        <w:t>: 2.543.676 penduduk tahun 2020 berdasarkan Badan Pusat  Statistik (BPS) Kota Bekasi 2020.</w:t>
      </w:r>
    </w:p>
    <w:p w14:paraId="542D81F6" w14:textId="77777777" w:rsidR="00310B47" w:rsidRPr="00310B47" w:rsidRDefault="00310B47" w:rsidP="00310B47">
      <w:pPr>
        <w:spacing w:after="0" w:line="360" w:lineRule="auto"/>
        <w:ind w:left="1440" w:hanging="1440"/>
        <w:contextualSpacing/>
        <w:jc w:val="both"/>
        <w:rPr>
          <w:rFonts w:ascii="Arial" w:hAnsi="Arial" w:cs="Times New Roman"/>
          <w:sz w:val="24"/>
        </w:rPr>
      </w:pPr>
      <w:r w:rsidRPr="00310B47">
        <w:rPr>
          <w:rFonts w:ascii="Arial" w:hAnsi="Arial" w:cs="Times New Roman"/>
          <w:sz w:val="24"/>
        </w:rPr>
        <w:t>Tipe Jalan</w:t>
      </w:r>
      <w:r w:rsidRPr="00310B47">
        <w:rPr>
          <w:rFonts w:ascii="Arial" w:hAnsi="Arial" w:cs="Times New Roman"/>
          <w:sz w:val="24"/>
        </w:rPr>
        <w:tab/>
      </w:r>
      <w:r w:rsidRPr="00310B47">
        <w:rPr>
          <w:rFonts w:ascii="Arial" w:hAnsi="Arial" w:cs="Times New Roman"/>
          <w:sz w:val="24"/>
        </w:rPr>
        <w:tab/>
        <w:t>: Dua-lajur tak terbagi (2/2 UD).</w:t>
      </w:r>
    </w:p>
    <w:p w14:paraId="70DF9268" w14:textId="77777777" w:rsidR="00310B47" w:rsidRPr="00310B47" w:rsidRDefault="00310B47" w:rsidP="00310B47">
      <w:pPr>
        <w:spacing w:after="0" w:line="360" w:lineRule="auto"/>
        <w:ind w:left="1440" w:hanging="1440"/>
        <w:contextualSpacing/>
        <w:jc w:val="both"/>
        <w:rPr>
          <w:rFonts w:ascii="Arial" w:hAnsi="Arial" w:cs="Times New Roman"/>
          <w:sz w:val="24"/>
        </w:rPr>
      </w:pPr>
      <w:r w:rsidRPr="00310B47">
        <w:rPr>
          <w:rFonts w:ascii="Arial" w:hAnsi="Arial" w:cs="Times New Roman"/>
          <w:sz w:val="24"/>
        </w:rPr>
        <w:t>Lebar Jalan</w:t>
      </w:r>
      <w:r w:rsidRPr="00310B47">
        <w:rPr>
          <w:rFonts w:ascii="Arial" w:hAnsi="Arial" w:cs="Times New Roman"/>
          <w:sz w:val="24"/>
        </w:rPr>
        <w:tab/>
      </w:r>
      <w:r w:rsidRPr="00310B47">
        <w:rPr>
          <w:rFonts w:ascii="Arial" w:hAnsi="Arial" w:cs="Times New Roman"/>
          <w:sz w:val="24"/>
        </w:rPr>
        <w:tab/>
        <w:t>: 6 Meter dengan lebar tiap lajur 3 Meter.</w:t>
      </w:r>
    </w:p>
    <w:p w14:paraId="4C008A07" w14:textId="77777777" w:rsidR="00310B47" w:rsidRPr="00310B47" w:rsidRDefault="00310B47" w:rsidP="00310B47">
      <w:pPr>
        <w:spacing w:after="0" w:line="360" w:lineRule="auto"/>
        <w:ind w:left="1440" w:hanging="1440"/>
        <w:contextualSpacing/>
        <w:jc w:val="both"/>
        <w:rPr>
          <w:rFonts w:ascii="Arial" w:hAnsi="Arial" w:cs="Times New Roman"/>
          <w:sz w:val="24"/>
        </w:rPr>
      </w:pPr>
      <w:r w:rsidRPr="00310B47">
        <w:rPr>
          <w:rFonts w:ascii="Arial" w:hAnsi="Arial" w:cs="Times New Roman"/>
          <w:sz w:val="24"/>
        </w:rPr>
        <w:t xml:space="preserve">Lebar Jalan Efektif </w:t>
      </w:r>
      <w:r w:rsidRPr="00310B47">
        <w:rPr>
          <w:rFonts w:ascii="Arial" w:hAnsi="Arial" w:cs="Times New Roman"/>
          <w:sz w:val="24"/>
        </w:rPr>
        <w:tab/>
        <w:t>: 6 Meter</w:t>
      </w:r>
    </w:p>
    <w:p w14:paraId="4BBC1E43" w14:textId="77777777" w:rsidR="00310B47" w:rsidRPr="00310B47" w:rsidRDefault="00310B47" w:rsidP="00310B47">
      <w:pPr>
        <w:spacing w:after="0" w:line="360" w:lineRule="auto"/>
        <w:ind w:left="1440" w:hanging="1440"/>
        <w:contextualSpacing/>
        <w:jc w:val="both"/>
        <w:rPr>
          <w:rFonts w:ascii="Arial" w:hAnsi="Arial" w:cs="Times New Roman"/>
          <w:sz w:val="24"/>
        </w:rPr>
      </w:pPr>
      <w:r w:rsidRPr="00310B47">
        <w:rPr>
          <w:rFonts w:ascii="Arial" w:hAnsi="Arial" w:cs="Times New Roman"/>
          <w:sz w:val="24"/>
        </w:rPr>
        <w:t>Panjang Ruas</w:t>
      </w:r>
      <w:r w:rsidRPr="00310B47">
        <w:rPr>
          <w:rFonts w:ascii="Arial" w:hAnsi="Arial" w:cs="Times New Roman"/>
          <w:sz w:val="24"/>
        </w:rPr>
        <w:tab/>
        <w:t>: 1,1 Km.</w:t>
      </w:r>
    </w:p>
    <w:p w14:paraId="0AE1C384" w14:textId="77777777" w:rsidR="00310B47" w:rsidRPr="00310B47" w:rsidRDefault="00310B47" w:rsidP="00310B47">
      <w:pPr>
        <w:spacing w:after="0" w:line="360" w:lineRule="auto"/>
        <w:ind w:left="1440" w:hanging="1440"/>
        <w:contextualSpacing/>
        <w:jc w:val="both"/>
        <w:rPr>
          <w:rFonts w:ascii="Arial" w:hAnsi="Arial" w:cs="Times New Roman"/>
          <w:sz w:val="24"/>
        </w:rPr>
      </w:pPr>
    </w:p>
    <w:p w14:paraId="121643E5" w14:textId="77777777" w:rsidR="00310B47" w:rsidRPr="00310B47" w:rsidRDefault="00310B47" w:rsidP="00310B47">
      <w:pPr>
        <w:spacing w:after="0" w:line="360" w:lineRule="auto"/>
        <w:jc w:val="both"/>
        <w:rPr>
          <w:rFonts w:ascii="Arial" w:hAnsi="Arial" w:cs="Times New Roman"/>
          <w:sz w:val="24"/>
        </w:rPr>
      </w:pPr>
    </w:p>
    <w:p w14:paraId="7B3770B8" w14:textId="77777777" w:rsidR="00310B47" w:rsidRPr="00310B47" w:rsidRDefault="00310B47" w:rsidP="00310B47">
      <w:pPr>
        <w:spacing w:after="0" w:line="360" w:lineRule="auto"/>
        <w:jc w:val="center"/>
        <w:rPr>
          <w:rFonts w:ascii="Arial" w:hAnsi="Arial" w:cs="Times New Roman"/>
          <w:sz w:val="24"/>
        </w:rPr>
      </w:pPr>
      <w:r w:rsidRPr="00310B47">
        <w:rPr>
          <w:rFonts w:ascii="Arial" w:hAnsi="Arial" w:cs="Times New Roman"/>
          <w:noProof/>
          <w:sz w:val="24"/>
        </w:rPr>
        <w:drawing>
          <wp:inline distT="0" distB="0" distL="0" distR="0" wp14:anchorId="020AD978" wp14:editId="75458E08">
            <wp:extent cx="5353050" cy="2343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ometrik jln.drawio.png"/>
                    <pic:cNvPicPr/>
                  </pic:nvPicPr>
                  <pic:blipFill>
                    <a:blip r:embed="rId26">
                      <a:extLst>
                        <a:ext uri="{28A0092B-C50C-407E-A947-70E740481C1C}">
                          <a14:useLocalDpi xmlns:a14="http://schemas.microsoft.com/office/drawing/2010/main" val="0"/>
                        </a:ext>
                      </a:extLst>
                    </a:blip>
                    <a:stretch>
                      <a:fillRect/>
                    </a:stretch>
                  </pic:blipFill>
                  <pic:spPr>
                    <a:xfrm>
                      <a:off x="0" y="0"/>
                      <a:ext cx="5353050" cy="2343150"/>
                    </a:xfrm>
                    <a:prstGeom prst="rect">
                      <a:avLst/>
                    </a:prstGeom>
                  </pic:spPr>
                </pic:pic>
              </a:graphicData>
            </a:graphic>
          </wp:inline>
        </w:drawing>
      </w:r>
    </w:p>
    <w:p w14:paraId="18EC3C75" w14:textId="77777777" w:rsidR="00310B47" w:rsidRPr="00310B47" w:rsidRDefault="00310B47" w:rsidP="00310B47">
      <w:pPr>
        <w:spacing w:after="0" w:line="240" w:lineRule="auto"/>
        <w:jc w:val="center"/>
        <w:rPr>
          <w:rFonts w:ascii="Arial" w:hAnsi="Arial" w:cs="Arial"/>
          <w:iCs/>
          <w:sz w:val="24"/>
          <w:szCs w:val="24"/>
        </w:rPr>
      </w:pPr>
      <w:bookmarkStart w:id="329" w:name="_Toc111576191"/>
      <w:r w:rsidRPr="00310B47">
        <w:rPr>
          <w:rFonts w:ascii="Arial" w:hAnsi="Arial" w:cs="Times New Roman"/>
          <w:iCs/>
          <w:sz w:val="24"/>
          <w:szCs w:val="24"/>
        </w:rPr>
        <w:t xml:space="preserve">Gambar 4.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Gambar_4.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1</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Geometrik Jalan Raya Bintara</w:t>
      </w:r>
      <w:bookmarkEnd w:id="329"/>
    </w:p>
    <w:p w14:paraId="39D8007D" w14:textId="77777777" w:rsidR="00310B47" w:rsidRPr="00310B47" w:rsidRDefault="00310B47" w:rsidP="00310B47">
      <w:pPr>
        <w:spacing w:after="0" w:line="360" w:lineRule="auto"/>
        <w:jc w:val="both"/>
        <w:rPr>
          <w:rFonts w:ascii="Arial" w:hAnsi="Arial" w:cs="Times New Roman"/>
          <w:sz w:val="24"/>
        </w:rPr>
      </w:pPr>
    </w:p>
    <w:p w14:paraId="2E9786CA" w14:textId="77777777" w:rsidR="00310B47" w:rsidRPr="00310B47" w:rsidRDefault="00310B47" w:rsidP="00E21479">
      <w:pPr>
        <w:keepNext/>
        <w:keepLines/>
        <w:numPr>
          <w:ilvl w:val="0"/>
          <w:numId w:val="42"/>
        </w:numPr>
        <w:tabs>
          <w:tab w:val="left" w:pos="709"/>
          <w:tab w:val="left" w:pos="1134"/>
        </w:tabs>
        <w:spacing w:after="0" w:line="360" w:lineRule="auto"/>
        <w:ind w:left="567" w:hanging="567"/>
        <w:jc w:val="both"/>
        <w:outlineLvl w:val="1"/>
        <w:rPr>
          <w:rFonts w:ascii="Arial" w:eastAsia="Times New Roman" w:hAnsi="Arial" w:cs="Times New Roman"/>
          <w:b/>
          <w:sz w:val="24"/>
          <w:szCs w:val="26"/>
        </w:rPr>
      </w:pPr>
      <w:r w:rsidRPr="00310B47">
        <w:rPr>
          <w:rFonts w:ascii="Arial" w:eastAsia="Times New Roman" w:hAnsi="Arial" w:cs="Times New Roman"/>
          <w:b/>
          <w:sz w:val="24"/>
          <w:szCs w:val="26"/>
        </w:rPr>
        <w:t xml:space="preserve"> </w:t>
      </w:r>
      <w:bookmarkStart w:id="330" w:name="_Toc109859947"/>
      <w:bookmarkStart w:id="331" w:name="_Toc111578668"/>
      <w:r w:rsidRPr="00310B47">
        <w:rPr>
          <w:rFonts w:ascii="Arial" w:eastAsia="Times New Roman" w:hAnsi="Arial" w:cs="Times New Roman"/>
          <w:b/>
          <w:sz w:val="24"/>
          <w:szCs w:val="26"/>
        </w:rPr>
        <w:t>Analisa Kondisi Eksisting</w:t>
      </w:r>
      <w:bookmarkEnd w:id="330"/>
      <w:bookmarkEnd w:id="331"/>
    </w:p>
    <w:p w14:paraId="061AC2E3"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Analisa kondisi eksisting dilakukan agar dapat diketahui hasil akhir dari pengumpulan data yang telah dilakukan pada ruas jalan tersebut. Analisa yang akan dilakukan meliputi kapasitas, derajat kejenuhan, kecepatan arus bebas, kecepatan berdasarkan derjat kejenuhan dan waktu tempuh berdasarkan nilai kecepatan.</w:t>
      </w:r>
    </w:p>
    <w:p w14:paraId="4BB3273A"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Nilai arus lalu lintas (Q) mencerminkan komposisi lalu lintas, dengan menggunakan rumus arus dalam satuan mobil penumpang (smp). Semua nilai lalu lintas (per arah total) diubah menjadi satuan mobil oenumpang (smp) dengan menggunakan ekivalensi mobil penumpng (emp) yang ditentukan, yang diturunkan secra empiris. Ekivlensi mobil penumpng (emp) untuk masing-masing tipe kendaraan tergntung pada tipe jalan dan arus lalu lintas total yng dinyatakan dalam kend/jam sesuai dengan tabel 2.4 pada bab 2.</w:t>
      </w:r>
    </w:p>
    <w:p w14:paraId="32F4AEB8"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Nilai ekivalensi mobil penumpang (emp) berdsarkan jenis kendaraannya sebagai berikut :</w:t>
      </w:r>
    </w:p>
    <w:p w14:paraId="6FDF89BB" w14:textId="77777777" w:rsidR="00310B47" w:rsidRPr="00310B47" w:rsidRDefault="00310B47" w:rsidP="00E21479">
      <w:pPr>
        <w:numPr>
          <w:ilvl w:val="0"/>
          <w:numId w:val="44"/>
        </w:numPr>
        <w:spacing w:after="0" w:line="360" w:lineRule="auto"/>
        <w:contextualSpacing/>
        <w:jc w:val="both"/>
        <w:rPr>
          <w:rFonts w:ascii="Arial" w:hAnsi="Arial" w:cs="Times New Roman"/>
          <w:sz w:val="24"/>
        </w:rPr>
      </w:pPr>
      <w:r w:rsidRPr="00310B47">
        <w:rPr>
          <w:rFonts w:ascii="Arial" w:hAnsi="Arial" w:cs="Times New Roman"/>
          <w:sz w:val="24"/>
        </w:rPr>
        <w:t xml:space="preserve">Sepeda Motor (MC) </w:t>
      </w:r>
      <w:r w:rsidRPr="00310B47">
        <w:rPr>
          <w:rFonts w:ascii="Arial" w:hAnsi="Arial" w:cs="Times New Roman"/>
          <w:sz w:val="24"/>
        </w:rPr>
        <w:tab/>
        <w:t>= 0,5</w:t>
      </w:r>
    </w:p>
    <w:p w14:paraId="6DB3B04F" w14:textId="77777777" w:rsidR="00310B47" w:rsidRPr="00310B47" w:rsidRDefault="00310B47" w:rsidP="00E21479">
      <w:pPr>
        <w:numPr>
          <w:ilvl w:val="0"/>
          <w:numId w:val="44"/>
        </w:numPr>
        <w:spacing w:after="0" w:line="360" w:lineRule="auto"/>
        <w:contextualSpacing/>
        <w:jc w:val="both"/>
        <w:rPr>
          <w:rFonts w:ascii="Arial" w:hAnsi="Arial" w:cs="Times New Roman"/>
          <w:sz w:val="24"/>
        </w:rPr>
      </w:pPr>
      <w:r w:rsidRPr="00310B47">
        <w:rPr>
          <w:rFonts w:ascii="Arial" w:hAnsi="Arial" w:cs="Times New Roman"/>
          <w:sz w:val="24"/>
        </w:rPr>
        <w:t>Kendaraan Ringan (LV)</w:t>
      </w:r>
      <w:r w:rsidRPr="00310B47">
        <w:rPr>
          <w:rFonts w:ascii="Arial" w:hAnsi="Arial" w:cs="Times New Roman"/>
          <w:sz w:val="24"/>
        </w:rPr>
        <w:tab/>
        <w:t>= 1</w:t>
      </w:r>
    </w:p>
    <w:p w14:paraId="217FBDC3" w14:textId="77777777" w:rsidR="00310B47" w:rsidRPr="00310B47" w:rsidRDefault="00310B47" w:rsidP="00E21479">
      <w:pPr>
        <w:numPr>
          <w:ilvl w:val="0"/>
          <w:numId w:val="44"/>
        </w:numPr>
        <w:spacing w:after="0" w:line="360" w:lineRule="auto"/>
        <w:contextualSpacing/>
        <w:jc w:val="both"/>
        <w:rPr>
          <w:rFonts w:ascii="Arial" w:hAnsi="Arial" w:cs="Times New Roman"/>
          <w:sz w:val="24"/>
        </w:rPr>
      </w:pPr>
      <w:r w:rsidRPr="00310B47">
        <w:rPr>
          <w:rFonts w:ascii="Arial" w:hAnsi="Arial" w:cs="Times New Roman"/>
          <w:sz w:val="24"/>
        </w:rPr>
        <w:t>Kendaraan Berat</w:t>
      </w:r>
      <w:r w:rsidRPr="00310B47">
        <w:rPr>
          <w:rFonts w:ascii="Arial" w:hAnsi="Arial" w:cs="Times New Roman"/>
          <w:sz w:val="24"/>
        </w:rPr>
        <w:tab/>
      </w:r>
      <w:r w:rsidRPr="00310B47">
        <w:rPr>
          <w:rFonts w:ascii="Arial" w:hAnsi="Arial" w:cs="Times New Roman"/>
          <w:sz w:val="24"/>
        </w:rPr>
        <w:tab/>
        <w:t>= 1,3</w:t>
      </w:r>
    </w:p>
    <w:p w14:paraId="3C9FAD71" w14:textId="77777777" w:rsidR="00310B47" w:rsidRPr="00310B47" w:rsidRDefault="00310B47" w:rsidP="00310B47">
      <w:pPr>
        <w:spacing w:after="0" w:line="360" w:lineRule="auto"/>
        <w:rPr>
          <w:rFonts w:ascii="Arial" w:hAnsi="Arial" w:cs="Times New Roman"/>
          <w:sz w:val="24"/>
        </w:rPr>
      </w:pPr>
      <w:r w:rsidRPr="00310B47">
        <w:rPr>
          <w:rFonts w:ascii="Arial" w:hAnsi="Arial" w:cs="Times New Roman"/>
          <w:sz w:val="24"/>
        </w:rPr>
        <w:t>Pengaruh kendaraan tidak bermotor dimasukan dalam faktor penyesuaian hambatan samping.</w:t>
      </w:r>
    </w:p>
    <w:p w14:paraId="54CDAC74" w14:textId="77777777" w:rsidR="00310B47" w:rsidRPr="00310B47" w:rsidRDefault="00310B47" w:rsidP="00310B47">
      <w:pPr>
        <w:spacing w:after="0" w:line="240" w:lineRule="auto"/>
        <w:jc w:val="center"/>
        <w:rPr>
          <w:rFonts w:ascii="Arial" w:hAnsi="Arial" w:cs="Times New Roman"/>
          <w:iCs/>
          <w:sz w:val="24"/>
          <w:szCs w:val="24"/>
        </w:rPr>
      </w:pPr>
      <w:bookmarkStart w:id="332" w:name="_Toc110037066"/>
      <w:r w:rsidRPr="00310B47">
        <w:rPr>
          <w:rFonts w:ascii="Arial" w:hAnsi="Arial" w:cs="Times New Roman"/>
          <w:iCs/>
          <w:sz w:val="24"/>
          <w:szCs w:val="24"/>
        </w:rPr>
        <w:t xml:space="preserve">Tabel 4.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4.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1</w:t>
      </w:r>
      <w:r w:rsidRPr="00310B47">
        <w:rPr>
          <w:rFonts w:ascii="Arial" w:hAnsi="Arial" w:cs="Times New Roman"/>
          <w:iCs/>
          <w:sz w:val="24"/>
          <w:szCs w:val="24"/>
        </w:rPr>
        <w:fldChar w:fldCharType="end"/>
      </w:r>
      <w:r w:rsidRPr="00310B47">
        <w:rPr>
          <w:rFonts w:ascii="Arial" w:hAnsi="Arial" w:cs="Times New Roman"/>
          <w:iCs/>
          <w:sz w:val="24"/>
          <w:szCs w:val="24"/>
        </w:rPr>
        <w:t xml:space="preserve"> Tabel Nilai Q Untuk Analisa Data</w:t>
      </w:r>
      <w:bookmarkEnd w:id="3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2018"/>
        <w:gridCol w:w="1030"/>
        <w:gridCol w:w="1091"/>
        <w:gridCol w:w="913"/>
        <w:gridCol w:w="1230"/>
        <w:gridCol w:w="1441"/>
      </w:tblGrid>
      <w:tr w:rsidR="00310B47" w:rsidRPr="00310B47" w14:paraId="24310C20" w14:textId="77777777" w:rsidTr="00310B47">
        <w:trPr>
          <w:trHeight w:val="300"/>
          <w:jc w:val="center"/>
        </w:trPr>
        <w:tc>
          <w:tcPr>
            <w:tcW w:w="0" w:type="auto"/>
            <w:vMerge w:val="restart"/>
            <w:shd w:val="clear" w:color="auto" w:fill="auto"/>
            <w:noWrap/>
            <w:vAlign w:val="center"/>
            <w:hideMark/>
          </w:tcPr>
          <w:p w14:paraId="715DC74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Arah </w:t>
            </w:r>
          </w:p>
        </w:tc>
        <w:tc>
          <w:tcPr>
            <w:tcW w:w="0" w:type="auto"/>
            <w:vMerge w:val="restart"/>
            <w:shd w:val="clear" w:color="auto" w:fill="auto"/>
            <w:noWrap/>
            <w:vAlign w:val="center"/>
            <w:hideMark/>
          </w:tcPr>
          <w:p w14:paraId="35B24F7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Jenis Kendaraan </w:t>
            </w:r>
          </w:p>
        </w:tc>
        <w:tc>
          <w:tcPr>
            <w:tcW w:w="0" w:type="auto"/>
            <w:vMerge w:val="restart"/>
            <w:shd w:val="clear" w:color="auto" w:fill="auto"/>
            <w:noWrap/>
            <w:vAlign w:val="center"/>
            <w:hideMark/>
          </w:tcPr>
          <w:p w14:paraId="149FB1C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Volume </w:t>
            </w:r>
          </w:p>
        </w:tc>
        <w:tc>
          <w:tcPr>
            <w:tcW w:w="0" w:type="auto"/>
            <w:vMerge w:val="restart"/>
            <w:shd w:val="clear" w:color="auto" w:fill="auto"/>
            <w:vAlign w:val="center"/>
            <w:hideMark/>
          </w:tcPr>
          <w:p w14:paraId="4D74949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Q Dalam    1 jam </w:t>
            </w:r>
          </w:p>
        </w:tc>
        <w:tc>
          <w:tcPr>
            <w:tcW w:w="0" w:type="auto"/>
            <w:vMerge w:val="restart"/>
            <w:shd w:val="clear" w:color="auto" w:fill="auto"/>
            <w:vAlign w:val="center"/>
            <w:hideMark/>
          </w:tcPr>
          <w:p w14:paraId="0C75F2A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Q Total 2 arah </w:t>
            </w:r>
          </w:p>
        </w:tc>
        <w:tc>
          <w:tcPr>
            <w:tcW w:w="0" w:type="auto"/>
            <w:vMerge w:val="restart"/>
            <w:shd w:val="clear" w:color="auto" w:fill="auto"/>
            <w:vAlign w:val="center"/>
            <w:hideMark/>
          </w:tcPr>
          <w:p w14:paraId="23EB8DB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atuan</w:t>
            </w:r>
          </w:p>
        </w:tc>
        <w:tc>
          <w:tcPr>
            <w:tcW w:w="0" w:type="auto"/>
            <w:vMerge w:val="restart"/>
            <w:shd w:val="clear" w:color="auto" w:fill="auto"/>
            <w:vAlign w:val="center"/>
            <w:hideMark/>
          </w:tcPr>
          <w:p w14:paraId="1EA7BE0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Volume Penduduk </w:t>
            </w:r>
          </w:p>
        </w:tc>
      </w:tr>
      <w:tr w:rsidR="00310B47" w:rsidRPr="00310B47" w14:paraId="06DA7529" w14:textId="77777777" w:rsidTr="00310B47">
        <w:trPr>
          <w:trHeight w:val="458"/>
          <w:jc w:val="center"/>
        </w:trPr>
        <w:tc>
          <w:tcPr>
            <w:tcW w:w="0" w:type="auto"/>
            <w:vMerge/>
            <w:vAlign w:val="center"/>
            <w:hideMark/>
          </w:tcPr>
          <w:p w14:paraId="08AAE059"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E6D7D11"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6963BAA2"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31FBC14E"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223388C2"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2E122F87"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0AB6189A"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766B6D30" w14:textId="77777777" w:rsidTr="00310B47">
        <w:trPr>
          <w:trHeight w:val="300"/>
          <w:jc w:val="center"/>
        </w:trPr>
        <w:tc>
          <w:tcPr>
            <w:tcW w:w="0" w:type="auto"/>
            <w:vMerge w:val="restart"/>
            <w:shd w:val="clear" w:color="auto" w:fill="auto"/>
            <w:vAlign w:val="center"/>
            <w:hideMark/>
          </w:tcPr>
          <w:p w14:paraId="05CD55A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 Pd Kopi - Ps. Kranji</w:t>
            </w:r>
          </w:p>
        </w:tc>
        <w:tc>
          <w:tcPr>
            <w:tcW w:w="0" w:type="auto"/>
            <w:shd w:val="clear" w:color="auto" w:fill="auto"/>
            <w:noWrap/>
            <w:vAlign w:val="bottom"/>
            <w:hideMark/>
          </w:tcPr>
          <w:p w14:paraId="315AA9A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C</w:t>
            </w:r>
          </w:p>
        </w:tc>
        <w:tc>
          <w:tcPr>
            <w:tcW w:w="0" w:type="auto"/>
            <w:shd w:val="clear" w:color="auto" w:fill="auto"/>
            <w:noWrap/>
            <w:vAlign w:val="bottom"/>
            <w:hideMark/>
          </w:tcPr>
          <w:p w14:paraId="7E2B2CE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75</w:t>
            </w:r>
          </w:p>
        </w:tc>
        <w:tc>
          <w:tcPr>
            <w:tcW w:w="0" w:type="auto"/>
            <w:vMerge w:val="restart"/>
            <w:shd w:val="clear" w:color="auto" w:fill="auto"/>
            <w:noWrap/>
            <w:vAlign w:val="center"/>
            <w:hideMark/>
          </w:tcPr>
          <w:p w14:paraId="5967885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95</w:t>
            </w:r>
          </w:p>
        </w:tc>
        <w:tc>
          <w:tcPr>
            <w:tcW w:w="0" w:type="auto"/>
            <w:vMerge w:val="restart"/>
            <w:shd w:val="clear" w:color="auto" w:fill="auto"/>
            <w:noWrap/>
            <w:vAlign w:val="center"/>
            <w:hideMark/>
          </w:tcPr>
          <w:p w14:paraId="73E56DF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44</w:t>
            </w:r>
          </w:p>
        </w:tc>
        <w:tc>
          <w:tcPr>
            <w:tcW w:w="0" w:type="auto"/>
            <w:vMerge w:val="restart"/>
            <w:shd w:val="clear" w:color="auto" w:fill="auto"/>
            <w:noWrap/>
            <w:vAlign w:val="center"/>
            <w:hideMark/>
          </w:tcPr>
          <w:p w14:paraId="43B8246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mp/Jam</w:t>
            </w:r>
          </w:p>
        </w:tc>
        <w:tc>
          <w:tcPr>
            <w:tcW w:w="0" w:type="auto"/>
            <w:vMerge w:val="restart"/>
            <w:shd w:val="clear" w:color="auto" w:fill="auto"/>
            <w:noWrap/>
            <w:vAlign w:val="center"/>
            <w:hideMark/>
          </w:tcPr>
          <w:p w14:paraId="0A583EB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43.676</w:t>
            </w:r>
          </w:p>
        </w:tc>
      </w:tr>
      <w:tr w:rsidR="00310B47" w:rsidRPr="00310B47" w14:paraId="4B98C44A" w14:textId="77777777" w:rsidTr="00310B47">
        <w:trPr>
          <w:trHeight w:val="300"/>
          <w:jc w:val="center"/>
        </w:trPr>
        <w:tc>
          <w:tcPr>
            <w:tcW w:w="0" w:type="auto"/>
            <w:vMerge/>
            <w:vAlign w:val="center"/>
            <w:hideMark/>
          </w:tcPr>
          <w:p w14:paraId="1248C1CD"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0C3F969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V</w:t>
            </w:r>
          </w:p>
        </w:tc>
        <w:tc>
          <w:tcPr>
            <w:tcW w:w="0" w:type="auto"/>
            <w:shd w:val="clear" w:color="auto" w:fill="auto"/>
            <w:noWrap/>
            <w:vAlign w:val="bottom"/>
            <w:hideMark/>
          </w:tcPr>
          <w:p w14:paraId="7E80CC6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6</w:t>
            </w:r>
          </w:p>
        </w:tc>
        <w:tc>
          <w:tcPr>
            <w:tcW w:w="0" w:type="auto"/>
            <w:vMerge/>
            <w:vAlign w:val="center"/>
            <w:hideMark/>
          </w:tcPr>
          <w:p w14:paraId="2E2EC2C5"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52F2C553"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688DF1D"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0BE42CD6"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377C565B" w14:textId="77777777" w:rsidTr="00310B47">
        <w:trPr>
          <w:trHeight w:val="300"/>
          <w:jc w:val="center"/>
        </w:trPr>
        <w:tc>
          <w:tcPr>
            <w:tcW w:w="0" w:type="auto"/>
            <w:vMerge/>
            <w:vAlign w:val="center"/>
            <w:hideMark/>
          </w:tcPr>
          <w:p w14:paraId="3EAF2DB7"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61798F5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V</w:t>
            </w:r>
          </w:p>
        </w:tc>
        <w:tc>
          <w:tcPr>
            <w:tcW w:w="0" w:type="auto"/>
            <w:shd w:val="clear" w:color="auto" w:fill="auto"/>
            <w:noWrap/>
            <w:vAlign w:val="bottom"/>
            <w:hideMark/>
          </w:tcPr>
          <w:p w14:paraId="0F7D9A0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4</w:t>
            </w:r>
          </w:p>
        </w:tc>
        <w:tc>
          <w:tcPr>
            <w:tcW w:w="0" w:type="auto"/>
            <w:vMerge/>
            <w:vAlign w:val="center"/>
            <w:hideMark/>
          </w:tcPr>
          <w:p w14:paraId="608A138B"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2C1CAD04"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63262D0C"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A9B00D9"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70A7CB09" w14:textId="77777777" w:rsidTr="00310B47">
        <w:trPr>
          <w:trHeight w:val="300"/>
          <w:jc w:val="center"/>
        </w:trPr>
        <w:tc>
          <w:tcPr>
            <w:tcW w:w="0" w:type="auto"/>
            <w:vMerge w:val="restart"/>
            <w:shd w:val="clear" w:color="auto" w:fill="auto"/>
            <w:vAlign w:val="center"/>
            <w:hideMark/>
          </w:tcPr>
          <w:p w14:paraId="3809AC8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s.kranji - Pd Kopi</w:t>
            </w:r>
          </w:p>
        </w:tc>
        <w:tc>
          <w:tcPr>
            <w:tcW w:w="0" w:type="auto"/>
            <w:shd w:val="clear" w:color="auto" w:fill="auto"/>
            <w:noWrap/>
            <w:vAlign w:val="bottom"/>
            <w:hideMark/>
          </w:tcPr>
          <w:p w14:paraId="662BF40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C</w:t>
            </w:r>
          </w:p>
        </w:tc>
        <w:tc>
          <w:tcPr>
            <w:tcW w:w="0" w:type="auto"/>
            <w:shd w:val="clear" w:color="auto" w:fill="auto"/>
            <w:noWrap/>
            <w:vAlign w:val="bottom"/>
            <w:hideMark/>
          </w:tcPr>
          <w:p w14:paraId="3F3EAE7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44</w:t>
            </w:r>
          </w:p>
        </w:tc>
        <w:tc>
          <w:tcPr>
            <w:tcW w:w="0" w:type="auto"/>
            <w:vMerge w:val="restart"/>
            <w:shd w:val="clear" w:color="auto" w:fill="auto"/>
            <w:noWrap/>
            <w:vAlign w:val="center"/>
            <w:hideMark/>
          </w:tcPr>
          <w:p w14:paraId="62B76B2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249</w:t>
            </w:r>
          </w:p>
        </w:tc>
        <w:tc>
          <w:tcPr>
            <w:tcW w:w="0" w:type="auto"/>
            <w:vMerge/>
            <w:vAlign w:val="center"/>
            <w:hideMark/>
          </w:tcPr>
          <w:p w14:paraId="3196E7A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0540B5E7"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E8F0B0E"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29540477" w14:textId="77777777" w:rsidTr="00310B47">
        <w:trPr>
          <w:trHeight w:val="300"/>
          <w:jc w:val="center"/>
        </w:trPr>
        <w:tc>
          <w:tcPr>
            <w:tcW w:w="0" w:type="auto"/>
            <w:vMerge/>
            <w:vAlign w:val="center"/>
            <w:hideMark/>
          </w:tcPr>
          <w:p w14:paraId="702505E3"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575FCBC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V</w:t>
            </w:r>
          </w:p>
        </w:tc>
        <w:tc>
          <w:tcPr>
            <w:tcW w:w="0" w:type="auto"/>
            <w:shd w:val="clear" w:color="auto" w:fill="auto"/>
            <w:noWrap/>
            <w:vAlign w:val="bottom"/>
            <w:hideMark/>
          </w:tcPr>
          <w:p w14:paraId="111963F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9</w:t>
            </w:r>
          </w:p>
        </w:tc>
        <w:tc>
          <w:tcPr>
            <w:tcW w:w="0" w:type="auto"/>
            <w:vMerge/>
            <w:vAlign w:val="center"/>
            <w:hideMark/>
          </w:tcPr>
          <w:p w14:paraId="161BD571"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4D80F11"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2FC6CFCD"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791EB007"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32A58717" w14:textId="77777777" w:rsidTr="00310B47">
        <w:trPr>
          <w:trHeight w:val="300"/>
          <w:jc w:val="center"/>
        </w:trPr>
        <w:tc>
          <w:tcPr>
            <w:tcW w:w="0" w:type="auto"/>
            <w:vMerge/>
            <w:vAlign w:val="center"/>
            <w:hideMark/>
          </w:tcPr>
          <w:p w14:paraId="173C0FE4"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763A5C5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C</w:t>
            </w:r>
          </w:p>
        </w:tc>
        <w:tc>
          <w:tcPr>
            <w:tcW w:w="0" w:type="auto"/>
            <w:shd w:val="clear" w:color="auto" w:fill="auto"/>
            <w:noWrap/>
            <w:vAlign w:val="bottom"/>
            <w:hideMark/>
          </w:tcPr>
          <w:p w14:paraId="37F47BF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w:t>
            </w:r>
          </w:p>
        </w:tc>
        <w:tc>
          <w:tcPr>
            <w:tcW w:w="0" w:type="auto"/>
            <w:vMerge/>
            <w:vAlign w:val="center"/>
            <w:hideMark/>
          </w:tcPr>
          <w:p w14:paraId="3945C71F"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4F4AFCD"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7A092682"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C173DAA" w14:textId="77777777" w:rsidR="00310B47" w:rsidRPr="00310B47" w:rsidRDefault="00310B47" w:rsidP="00310B47">
            <w:pPr>
              <w:spacing w:after="0" w:line="240" w:lineRule="auto"/>
              <w:rPr>
                <w:rFonts w:ascii="Arial" w:eastAsia="Times New Roman" w:hAnsi="Arial" w:cs="Arial"/>
                <w:color w:val="000000"/>
                <w:sz w:val="24"/>
                <w:szCs w:val="24"/>
              </w:rPr>
            </w:pPr>
          </w:p>
        </w:tc>
      </w:tr>
    </w:tbl>
    <w:p w14:paraId="133C3927" w14:textId="77777777" w:rsidR="00310B47" w:rsidRPr="00310B47" w:rsidRDefault="00310B47" w:rsidP="00310B47">
      <w:pPr>
        <w:spacing w:after="0" w:line="360" w:lineRule="auto"/>
        <w:jc w:val="both"/>
        <w:rPr>
          <w:rFonts w:ascii="Arial" w:hAnsi="Arial" w:cs="Times New Roman"/>
          <w:sz w:val="24"/>
        </w:rPr>
      </w:pPr>
    </w:p>
    <w:p w14:paraId="08693EB3" w14:textId="77777777" w:rsidR="00310B47" w:rsidRPr="00310B47" w:rsidRDefault="00310B47" w:rsidP="00310B47">
      <w:pPr>
        <w:spacing w:after="0" w:line="360" w:lineRule="auto"/>
        <w:jc w:val="both"/>
        <w:rPr>
          <w:rFonts w:ascii="Arial" w:hAnsi="Arial" w:cs="Arial"/>
          <w:sz w:val="24"/>
        </w:rPr>
      </w:pPr>
      <w:r w:rsidRPr="00310B47">
        <w:rPr>
          <w:rFonts w:ascii="Arial" w:hAnsi="Arial" w:cs="Times New Roman"/>
          <w:sz w:val="24"/>
        </w:rPr>
        <w:t xml:space="preserve">Dari hasil analisa perhitungan pada bab 3, diketahui nilai volume arus puncak </w:t>
      </w:r>
      <w:r w:rsidRPr="00310B47">
        <w:rPr>
          <w:rFonts w:ascii="Arial" w:hAnsi="Arial" w:cs="Arial"/>
          <w:sz w:val="24"/>
        </w:rPr>
        <w:t>dengan volume kendaraan sebanyak 2544 smp/jam pada total kedua arah.</w:t>
      </w:r>
    </w:p>
    <w:p w14:paraId="48970EFA" w14:textId="77777777" w:rsidR="00310B47" w:rsidRPr="00310B47" w:rsidRDefault="00310B47" w:rsidP="00310B47">
      <w:pPr>
        <w:rPr>
          <w:rFonts w:ascii="Arial" w:hAnsi="Arial" w:cs="Arial"/>
          <w:sz w:val="24"/>
          <w:lang w:val="en-ID"/>
        </w:rPr>
      </w:pPr>
      <w:r w:rsidRPr="00310B47">
        <w:rPr>
          <w:rFonts w:ascii="Arial" w:hAnsi="Arial" w:cs="Arial"/>
          <w:sz w:val="24"/>
          <w:lang w:val="en-ID"/>
        </w:rPr>
        <w:br w:type="page"/>
      </w:r>
    </w:p>
    <w:p w14:paraId="66265E44"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Kapasitas Dasar</w:t>
      </w:r>
    </w:p>
    <w:p w14:paraId="68FB418C" w14:textId="77777777" w:rsidR="00310B47" w:rsidRPr="00310B47" w:rsidRDefault="00310B47" w:rsidP="00310B47">
      <w:pPr>
        <w:spacing w:after="0" w:line="360" w:lineRule="auto"/>
        <w:contextualSpacing/>
        <w:jc w:val="both"/>
        <w:rPr>
          <w:rFonts w:ascii="Arial" w:hAnsi="Arial" w:cs="Times New Roman"/>
          <w:b/>
          <w:sz w:val="24"/>
        </w:rPr>
      </w:pPr>
      <w:r w:rsidRPr="00310B47">
        <w:rPr>
          <w:rFonts w:ascii="Arial" w:hAnsi="Arial" w:cs="Times New Roman"/>
          <w:sz w:val="24"/>
        </w:rPr>
        <w:t>Analisa dilakukan pada kedua arah Berdasarkan Manual Kapasitas Jalan Indonesia (MKJI, 1997). Data masukan dari formulir UR_1 dan UR_2 digunakan untuk menentukan kapasitas,. Kapasitas dasar (C</w:t>
      </w:r>
      <w:r w:rsidRPr="00310B47">
        <w:rPr>
          <w:rFonts w:ascii="Arial" w:hAnsi="Arial" w:cs="Times New Roman"/>
          <w:sz w:val="24"/>
          <w:vertAlign w:val="subscript"/>
        </w:rPr>
        <w:t>0</w:t>
      </w:r>
      <w:r w:rsidRPr="00310B47">
        <w:rPr>
          <w:rFonts w:ascii="Arial" w:hAnsi="Arial" w:cs="Times New Roman"/>
          <w:sz w:val="24"/>
        </w:rPr>
        <w:t xml:space="preserve">) untuk tipe jalan tidak tebagi (2/2 UD) adalah sebesar </w:t>
      </w:r>
      <w:r w:rsidRPr="00310B47">
        <w:rPr>
          <w:rFonts w:ascii="Arial" w:hAnsi="Arial" w:cs="Times New Roman"/>
          <w:b/>
          <w:sz w:val="24"/>
        </w:rPr>
        <w:t>2900 smp/jam untuk total dua arah.</w:t>
      </w:r>
    </w:p>
    <w:p w14:paraId="0A0E98D1" w14:textId="77777777" w:rsidR="00310B47" w:rsidRPr="00310B47" w:rsidRDefault="00310B47" w:rsidP="00310B47">
      <w:pPr>
        <w:spacing w:after="0" w:line="360" w:lineRule="auto"/>
        <w:ind w:firstLine="709"/>
        <w:rPr>
          <w:rFonts w:ascii="Arial" w:hAnsi="Arial" w:cs="Arial"/>
          <w:sz w:val="24"/>
        </w:rPr>
      </w:pPr>
    </w:p>
    <w:p w14:paraId="6D092E30" w14:textId="77777777" w:rsidR="00310B47" w:rsidRPr="00310B47" w:rsidRDefault="00310B47" w:rsidP="00310B47">
      <w:pPr>
        <w:spacing w:after="0" w:line="240" w:lineRule="auto"/>
        <w:ind w:firstLine="709"/>
        <w:jc w:val="center"/>
        <w:rPr>
          <w:rFonts w:ascii="Arial" w:hAnsi="Arial" w:cs="Arial"/>
          <w:iCs/>
          <w:sz w:val="24"/>
          <w:szCs w:val="24"/>
        </w:rPr>
      </w:pPr>
      <w:bookmarkStart w:id="333" w:name="_Toc110037067"/>
      <w:r w:rsidRPr="00310B47">
        <w:rPr>
          <w:rFonts w:ascii="Arial" w:hAnsi="Arial" w:cs="Times New Roman"/>
          <w:iCs/>
          <w:sz w:val="24"/>
          <w:szCs w:val="24"/>
        </w:rPr>
        <w:t xml:space="preserve">Tabel 4.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4.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2</w:t>
      </w:r>
      <w:r w:rsidRPr="00310B47">
        <w:rPr>
          <w:rFonts w:ascii="Arial" w:hAnsi="Arial" w:cs="Times New Roman"/>
          <w:iCs/>
          <w:sz w:val="24"/>
          <w:szCs w:val="24"/>
        </w:rPr>
        <w:fldChar w:fldCharType="end"/>
      </w:r>
      <w:r w:rsidRPr="00310B47">
        <w:rPr>
          <w:rFonts w:ascii="Arial" w:hAnsi="Arial" w:cs="Times New Roman"/>
          <w:iCs/>
          <w:sz w:val="24"/>
          <w:szCs w:val="24"/>
        </w:rPr>
        <w:t xml:space="preserve"> </w:t>
      </w:r>
      <w:r w:rsidRPr="00310B47">
        <w:rPr>
          <w:rFonts w:ascii="Arial" w:hAnsi="Arial" w:cs="Arial"/>
          <w:iCs/>
          <w:sz w:val="24"/>
          <w:szCs w:val="24"/>
        </w:rPr>
        <w:t>Tabel Faktor Kapasitas Dasar (c</w:t>
      </w:r>
      <w:r w:rsidRPr="00310B47">
        <w:rPr>
          <w:rFonts w:ascii="Arial" w:hAnsi="Arial" w:cs="Arial"/>
          <w:iCs/>
          <w:sz w:val="24"/>
          <w:szCs w:val="24"/>
          <w:vertAlign w:val="subscript"/>
        </w:rPr>
        <w:t>0</w:t>
      </w:r>
      <w:r w:rsidRPr="00310B47">
        <w:rPr>
          <w:rFonts w:ascii="Arial" w:hAnsi="Arial" w:cs="Arial"/>
          <w:iCs/>
          <w:sz w:val="24"/>
          <w:szCs w:val="24"/>
        </w:rPr>
        <w:t>)</w:t>
      </w:r>
      <w:bookmarkEnd w:id="333"/>
    </w:p>
    <w:tbl>
      <w:tblPr>
        <w:tblW w:w="7526" w:type="dxa"/>
        <w:tblInd w:w="743" w:type="dxa"/>
        <w:tblLook w:val="04A0" w:firstRow="1" w:lastRow="0" w:firstColumn="1" w:lastColumn="0" w:noHBand="0" w:noVBand="1"/>
      </w:tblPr>
      <w:tblGrid>
        <w:gridCol w:w="3642"/>
        <w:gridCol w:w="2331"/>
        <w:gridCol w:w="1553"/>
      </w:tblGrid>
      <w:tr w:rsidR="00310B47" w:rsidRPr="00310B47" w14:paraId="11AF82C6" w14:textId="77777777" w:rsidTr="00310B47">
        <w:trPr>
          <w:trHeight w:val="270"/>
        </w:trPr>
        <w:tc>
          <w:tcPr>
            <w:tcW w:w="3642"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43DE459"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ipe Jalan</w:t>
            </w:r>
          </w:p>
        </w:tc>
        <w:tc>
          <w:tcPr>
            <w:tcW w:w="2331" w:type="dxa"/>
            <w:tcBorders>
              <w:top w:val="single" w:sz="4" w:space="0" w:color="auto"/>
              <w:left w:val="nil"/>
              <w:bottom w:val="single" w:sz="4" w:space="0" w:color="auto"/>
              <w:right w:val="single" w:sz="4" w:space="0" w:color="000000"/>
            </w:tcBorders>
            <w:shd w:val="clear" w:color="auto" w:fill="auto"/>
            <w:noWrap/>
            <w:vAlign w:val="bottom"/>
            <w:hideMark/>
          </w:tcPr>
          <w:p w14:paraId="256DD604"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Kapasitas dasar (smp/jam)</w:t>
            </w:r>
          </w:p>
        </w:tc>
        <w:tc>
          <w:tcPr>
            <w:tcW w:w="1553" w:type="dxa"/>
            <w:tcBorders>
              <w:top w:val="single" w:sz="4" w:space="0" w:color="auto"/>
              <w:left w:val="nil"/>
              <w:bottom w:val="single" w:sz="4" w:space="0" w:color="auto"/>
              <w:right w:val="single" w:sz="4" w:space="0" w:color="000000"/>
            </w:tcBorders>
            <w:shd w:val="clear" w:color="auto" w:fill="auto"/>
            <w:noWrap/>
            <w:vAlign w:val="bottom"/>
            <w:hideMark/>
          </w:tcPr>
          <w:p w14:paraId="01B82D53"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Catatan</w:t>
            </w:r>
          </w:p>
        </w:tc>
      </w:tr>
      <w:tr w:rsidR="00310B47" w:rsidRPr="00310B47" w14:paraId="0653CDD6" w14:textId="77777777" w:rsidTr="00310B47">
        <w:trPr>
          <w:trHeight w:val="270"/>
        </w:trPr>
        <w:tc>
          <w:tcPr>
            <w:tcW w:w="3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8B390"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Empat lajur terbagi atau jalan satu arah</w:t>
            </w:r>
          </w:p>
        </w:tc>
        <w:tc>
          <w:tcPr>
            <w:tcW w:w="23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4D465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650</w:t>
            </w:r>
          </w:p>
        </w:tc>
        <w:tc>
          <w:tcPr>
            <w:tcW w:w="15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F9BAC"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er lajur</w:t>
            </w:r>
          </w:p>
        </w:tc>
      </w:tr>
      <w:tr w:rsidR="00310B47" w:rsidRPr="00310B47" w14:paraId="592D0884" w14:textId="77777777" w:rsidTr="00310B47">
        <w:trPr>
          <w:trHeight w:val="270"/>
        </w:trPr>
        <w:tc>
          <w:tcPr>
            <w:tcW w:w="3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0C2EA2"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Empat lajur tak terbagi</w:t>
            </w:r>
          </w:p>
        </w:tc>
        <w:tc>
          <w:tcPr>
            <w:tcW w:w="23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5D6EA"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00</w:t>
            </w:r>
          </w:p>
        </w:tc>
        <w:tc>
          <w:tcPr>
            <w:tcW w:w="15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2B59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er lajur</w:t>
            </w:r>
          </w:p>
        </w:tc>
      </w:tr>
      <w:tr w:rsidR="00310B47" w:rsidRPr="00310B47" w14:paraId="71680FFE" w14:textId="77777777" w:rsidTr="00310B47">
        <w:trPr>
          <w:trHeight w:val="270"/>
        </w:trPr>
        <w:tc>
          <w:tcPr>
            <w:tcW w:w="3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CA5AB"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Dua lajur tak terbagi</w:t>
            </w:r>
          </w:p>
        </w:tc>
        <w:tc>
          <w:tcPr>
            <w:tcW w:w="23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C525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900</w:t>
            </w:r>
          </w:p>
        </w:tc>
        <w:tc>
          <w:tcPr>
            <w:tcW w:w="15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CE7B9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otal dua arah</w:t>
            </w:r>
          </w:p>
        </w:tc>
      </w:tr>
    </w:tbl>
    <w:p w14:paraId="403A6FB2" w14:textId="77777777" w:rsidR="00310B47" w:rsidRPr="00310B47" w:rsidRDefault="00310B47" w:rsidP="00310B47">
      <w:pPr>
        <w:spacing w:after="0" w:line="360" w:lineRule="auto"/>
        <w:ind w:left="851" w:hanging="142"/>
        <w:jc w:val="both"/>
        <w:rPr>
          <w:rFonts w:ascii="Arial" w:hAnsi="Arial" w:cs="Arial"/>
          <w:sz w:val="24"/>
        </w:rPr>
      </w:pPr>
      <w:r w:rsidRPr="00310B47">
        <w:rPr>
          <w:rFonts w:ascii="Arial" w:hAnsi="Arial" w:cs="Arial"/>
          <w:sz w:val="24"/>
        </w:rPr>
        <w:t>Sumber : Manual Kapasitas Jalan Indonesia (MKJI, 1997), tabel : C-1:1, halaman : 5 – 50.</w:t>
      </w:r>
    </w:p>
    <w:p w14:paraId="1CDBD336" w14:textId="77777777" w:rsidR="00310B47" w:rsidRPr="00310B47" w:rsidRDefault="00310B47" w:rsidP="00310B47">
      <w:pPr>
        <w:spacing w:after="0" w:line="360" w:lineRule="auto"/>
        <w:jc w:val="both"/>
        <w:rPr>
          <w:rFonts w:ascii="Arial" w:hAnsi="Arial" w:cs="Times New Roman"/>
          <w:sz w:val="24"/>
          <w:highlight w:val="yellow"/>
        </w:rPr>
      </w:pPr>
    </w:p>
    <w:p w14:paraId="38428666"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Menentukan Kapasitas</w:t>
      </w:r>
    </w:p>
    <w:p w14:paraId="6B2AD157" w14:textId="77777777" w:rsidR="00310B47" w:rsidRPr="00310B47" w:rsidRDefault="00310B47" w:rsidP="00310B47">
      <w:pPr>
        <w:tabs>
          <w:tab w:val="left" w:pos="426"/>
        </w:tabs>
        <w:spacing w:after="0" w:line="360" w:lineRule="auto"/>
        <w:ind w:left="284" w:hanging="283"/>
        <w:jc w:val="both"/>
        <w:rPr>
          <w:rFonts w:ascii="Arial" w:hAnsi="Arial" w:cs="Arial"/>
          <w:sz w:val="24"/>
          <w:vertAlign w:val="subscript"/>
          <w:lang w:val="en-ID"/>
        </w:rPr>
      </w:pPr>
      <w:r w:rsidRPr="00310B47">
        <w:rPr>
          <w:rFonts w:ascii="Arial" w:hAnsi="Arial" w:cs="Arial"/>
          <w:sz w:val="24"/>
          <w:lang w:val="en-ID"/>
        </w:rPr>
        <w:t>C = C</w:t>
      </w:r>
      <w:r w:rsidRPr="00310B47">
        <w:rPr>
          <w:rFonts w:ascii="Arial" w:hAnsi="Arial" w:cs="Arial"/>
          <w:sz w:val="24"/>
          <w:vertAlign w:val="subscript"/>
          <w:lang w:val="en-ID"/>
        </w:rPr>
        <w:t xml:space="preserve">0 </w:t>
      </w:r>
      <w:r w:rsidRPr="00310B47">
        <w:rPr>
          <w:rFonts w:ascii="Arial" w:hAnsi="Arial" w:cs="Arial"/>
          <w:sz w:val="24"/>
          <w:lang w:val="en-ID"/>
        </w:rPr>
        <w:t>x FC</w:t>
      </w:r>
      <w:r w:rsidRPr="00310B47">
        <w:rPr>
          <w:rFonts w:ascii="Arial" w:hAnsi="Arial" w:cs="Arial"/>
          <w:sz w:val="24"/>
          <w:vertAlign w:val="subscript"/>
          <w:lang w:val="en-ID"/>
        </w:rPr>
        <w:t>W</w:t>
      </w:r>
      <w:r w:rsidRPr="00310B47">
        <w:rPr>
          <w:rFonts w:ascii="Arial" w:hAnsi="Arial" w:cs="Arial"/>
          <w:sz w:val="24"/>
          <w:lang w:val="en-ID"/>
        </w:rPr>
        <w:t xml:space="preserve"> x FC</w:t>
      </w:r>
      <w:r w:rsidRPr="00310B47">
        <w:rPr>
          <w:rFonts w:ascii="Arial" w:hAnsi="Arial" w:cs="Arial"/>
          <w:sz w:val="24"/>
          <w:vertAlign w:val="subscript"/>
          <w:lang w:val="en-ID"/>
        </w:rPr>
        <w:t xml:space="preserve">SP </w:t>
      </w:r>
      <w:r w:rsidRPr="00310B47">
        <w:rPr>
          <w:rFonts w:ascii="Arial" w:hAnsi="Arial" w:cs="Arial"/>
          <w:sz w:val="24"/>
          <w:lang w:val="en-ID"/>
        </w:rPr>
        <w:t>x FC</w:t>
      </w:r>
      <w:r w:rsidRPr="00310B47">
        <w:rPr>
          <w:rFonts w:ascii="Arial" w:hAnsi="Arial" w:cs="Arial"/>
          <w:sz w:val="24"/>
          <w:vertAlign w:val="subscript"/>
          <w:lang w:val="en-ID"/>
        </w:rPr>
        <w:t xml:space="preserve">SF </w:t>
      </w:r>
      <w:r w:rsidRPr="00310B47">
        <w:rPr>
          <w:rFonts w:ascii="Arial" w:hAnsi="Arial" w:cs="Arial"/>
          <w:sz w:val="24"/>
          <w:lang w:val="en-ID"/>
        </w:rPr>
        <w:t>x FC</w:t>
      </w:r>
      <w:r w:rsidRPr="00310B47">
        <w:rPr>
          <w:rFonts w:ascii="Arial" w:hAnsi="Arial" w:cs="Arial"/>
          <w:sz w:val="24"/>
          <w:vertAlign w:val="subscript"/>
          <w:lang w:val="en-ID"/>
        </w:rPr>
        <w:t>CS</w:t>
      </w:r>
    </w:p>
    <w:p w14:paraId="64ADF216" w14:textId="77777777" w:rsidR="00310B47" w:rsidRPr="00310B47" w:rsidRDefault="00310B47" w:rsidP="00310B47">
      <w:pPr>
        <w:tabs>
          <w:tab w:val="left" w:pos="426"/>
        </w:tabs>
        <w:spacing w:after="0" w:line="360" w:lineRule="auto"/>
        <w:ind w:left="284" w:hanging="283"/>
        <w:jc w:val="both"/>
        <w:rPr>
          <w:rFonts w:ascii="Arial" w:hAnsi="Arial" w:cs="Arial"/>
          <w:sz w:val="24"/>
          <w:lang w:val="en-ID"/>
        </w:rPr>
      </w:pPr>
      <w:r w:rsidRPr="00310B47">
        <w:rPr>
          <w:rFonts w:ascii="Arial" w:hAnsi="Arial" w:cs="Arial"/>
          <w:sz w:val="24"/>
          <w:lang w:val="en-ID"/>
        </w:rPr>
        <w:t xml:space="preserve">Dengan nilai : </w:t>
      </w:r>
    </w:p>
    <w:p w14:paraId="002D1D06" w14:textId="77777777" w:rsidR="00310B47" w:rsidRPr="00310B47" w:rsidRDefault="00310B47" w:rsidP="00310B47">
      <w:pPr>
        <w:tabs>
          <w:tab w:val="left" w:pos="426"/>
        </w:tabs>
        <w:spacing w:after="0" w:line="360" w:lineRule="auto"/>
        <w:ind w:left="284" w:hanging="283"/>
        <w:jc w:val="both"/>
        <w:rPr>
          <w:rFonts w:ascii="Arial" w:hAnsi="Arial" w:cs="Arial"/>
          <w:sz w:val="24"/>
          <w:lang w:val="en-ID"/>
        </w:rPr>
      </w:pPr>
      <w:r w:rsidRPr="00310B47">
        <w:rPr>
          <w:rFonts w:ascii="Arial" w:hAnsi="Arial" w:cs="Arial"/>
          <w:sz w:val="24"/>
          <w:lang w:val="en-ID"/>
        </w:rPr>
        <w:t>C</w:t>
      </w:r>
      <w:r w:rsidRPr="00310B47">
        <w:rPr>
          <w:rFonts w:ascii="Arial" w:hAnsi="Arial" w:cs="Arial"/>
          <w:sz w:val="24"/>
          <w:vertAlign w:val="subscript"/>
          <w:lang w:val="en-ID"/>
        </w:rPr>
        <w:t xml:space="preserve">0 </w:t>
      </w:r>
      <w:r w:rsidRPr="00310B47">
        <w:rPr>
          <w:rFonts w:ascii="Arial" w:hAnsi="Arial" w:cs="Arial"/>
          <w:sz w:val="24"/>
          <w:lang w:val="en-ID"/>
        </w:rPr>
        <w:tab/>
      </w:r>
      <w:r w:rsidRPr="00310B47">
        <w:rPr>
          <w:rFonts w:ascii="Arial" w:hAnsi="Arial" w:cs="Arial"/>
          <w:sz w:val="24"/>
          <w:lang w:val="en-ID"/>
        </w:rPr>
        <w:tab/>
        <w:t xml:space="preserve">= 2900 smp/jam </w:t>
      </w:r>
      <w:r w:rsidRPr="00310B47">
        <w:rPr>
          <w:rFonts w:ascii="Arial" w:hAnsi="Arial" w:cs="Arial"/>
          <w:sz w:val="24"/>
          <w:lang w:val="en-ID"/>
        </w:rPr>
        <w:tab/>
        <w:t>(MKJI, 1997)</w:t>
      </w:r>
    </w:p>
    <w:p w14:paraId="5DBF194A" w14:textId="77777777" w:rsidR="00310B47" w:rsidRPr="00310B47" w:rsidRDefault="00310B47" w:rsidP="00310B47">
      <w:pPr>
        <w:tabs>
          <w:tab w:val="left" w:pos="426"/>
        </w:tabs>
        <w:spacing w:after="0" w:line="360" w:lineRule="auto"/>
        <w:ind w:left="284" w:hanging="283"/>
        <w:jc w:val="both"/>
        <w:rPr>
          <w:rFonts w:ascii="Arial" w:hAnsi="Arial" w:cs="Arial"/>
          <w:sz w:val="24"/>
          <w:lang w:val="en-ID"/>
        </w:rPr>
      </w:pPr>
      <w:r w:rsidRPr="00310B47">
        <w:rPr>
          <w:rFonts w:ascii="Arial" w:hAnsi="Arial" w:cs="Arial"/>
          <w:sz w:val="24"/>
          <w:lang w:val="en-ID"/>
        </w:rPr>
        <w:t>FC</w:t>
      </w:r>
      <w:r w:rsidRPr="00310B47">
        <w:rPr>
          <w:rFonts w:ascii="Arial" w:hAnsi="Arial" w:cs="Arial"/>
          <w:sz w:val="24"/>
          <w:vertAlign w:val="subscript"/>
          <w:lang w:val="en-ID"/>
        </w:rPr>
        <w:t>W</w:t>
      </w:r>
      <w:r w:rsidRPr="00310B47">
        <w:rPr>
          <w:rFonts w:ascii="Arial" w:hAnsi="Arial" w:cs="Arial"/>
          <w:sz w:val="24"/>
          <w:vertAlign w:val="subscript"/>
          <w:lang w:val="en-ID"/>
        </w:rPr>
        <w:tab/>
      </w:r>
      <w:r w:rsidRPr="00310B47">
        <w:rPr>
          <w:rFonts w:ascii="Arial" w:hAnsi="Arial" w:cs="Arial"/>
          <w:sz w:val="24"/>
          <w:lang w:val="en-ID"/>
        </w:rPr>
        <w:t>= 0,87</w:t>
      </w:r>
      <w:r w:rsidRPr="00310B47">
        <w:rPr>
          <w:rFonts w:ascii="Arial" w:hAnsi="Arial" w:cs="Arial"/>
          <w:sz w:val="24"/>
          <w:lang w:val="en-ID"/>
        </w:rPr>
        <w:tab/>
      </w:r>
      <w:r w:rsidRPr="00310B47">
        <w:rPr>
          <w:rFonts w:ascii="Arial" w:hAnsi="Arial" w:cs="Arial"/>
          <w:sz w:val="24"/>
          <w:lang w:val="en-ID"/>
        </w:rPr>
        <w:tab/>
      </w:r>
      <w:r w:rsidRPr="00310B47">
        <w:rPr>
          <w:rFonts w:ascii="Arial" w:hAnsi="Arial" w:cs="Arial"/>
          <w:sz w:val="24"/>
          <w:lang w:val="en-ID"/>
        </w:rPr>
        <w:tab/>
        <w:t>(MKJI, 1997)</w:t>
      </w:r>
    </w:p>
    <w:p w14:paraId="073A08E0" w14:textId="77777777" w:rsidR="00310B47" w:rsidRPr="00310B47" w:rsidRDefault="00310B47" w:rsidP="00310B47">
      <w:pPr>
        <w:tabs>
          <w:tab w:val="left" w:pos="426"/>
        </w:tabs>
        <w:spacing w:after="0" w:line="360" w:lineRule="auto"/>
        <w:ind w:left="284" w:hanging="283"/>
        <w:jc w:val="both"/>
        <w:rPr>
          <w:rFonts w:ascii="Arial" w:hAnsi="Arial" w:cs="Arial"/>
          <w:sz w:val="24"/>
          <w:lang w:val="en-ID"/>
        </w:rPr>
      </w:pPr>
      <w:r w:rsidRPr="00310B47">
        <w:rPr>
          <w:rFonts w:ascii="Arial" w:hAnsi="Arial" w:cs="Arial"/>
          <w:sz w:val="24"/>
          <w:lang w:val="en-ID"/>
        </w:rPr>
        <w:t>FC</w:t>
      </w:r>
      <w:r w:rsidRPr="00310B47">
        <w:rPr>
          <w:rFonts w:ascii="Arial" w:hAnsi="Arial" w:cs="Arial"/>
          <w:sz w:val="24"/>
          <w:vertAlign w:val="subscript"/>
          <w:lang w:val="en-ID"/>
        </w:rPr>
        <w:t>SP</w:t>
      </w:r>
      <w:r w:rsidRPr="00310B47">
        <w:rPr>
          <w:rFonts w:ascii="Arial" w:hAnsi="Arial" w:cs="Arial"/>
          <w:sz w:val="24"/>
          <w:lang w:val="en-ID"/>
        </w:rPr>
        <w:tab/>
        <w:t>= 1</w:t>
      </w:r>
      <w:r w:rsidRPr="00310B47">
        <w:rPr>
          <w:rFonts w:ascii="Arial" w:hAnsi="Arial" w:cs="Arial"/>
          <w:sz w:val="24"/>
          <w:lang w:val="en-ID"/>
        </w:rPr>
        <w:tab/>
      </w:r>
      <w:r w:rsidRPr="00310B47">
        <w:rPr>
          <w:rFonts w:ascii="Arial" w:hAnsi="Arial" w:cs="Arial"/>
          <w:sz w:val="24"/>
          <w:lang w:val="en-ID"/>
        </w:rPr>
        <w:tab/>
      </w:r>
      <w:r w:rsidRPr="00310B47">
        <w:rPr>
          <w:rFonts w:ascii="Arial" w:hAnsi="Arial" w:cs="Arial"/>
          <w:sz w:val="24"/>
          <w:lang w:val="en-ID"/>
        </w:rPr>
        <w:tab/>
        <w:t>(MKJI, 1997)</w:t>
      </w:r>
    </w:p>
    <w:p w14:paraId="587324D5" w14:textId="77777777" w:rsidR="00310B47" w:rsidRPr="00310B47" w:rsidRDefault="00310B47" w:rsidP="00310B47">
      <w:pPr>
        <w:tabs>
          <w:tab w:val="left" w:pos="426"/>
        </w:tabs>
        <w:spacing w:after="0" w:line="360" w:lineRule="auto"/>
        <w:ind w:left="284" w:hanging="283"/>
        <w:jc w:val="both"/>
        <w:rPr>
          <w:rFonts w:ascii="Arial" w:hAnsi="Arial" w:cs="Arial"/>
          <w:sz w:val="24"/>
          <w:lang w:val="en-ID"/>
        </w:rPr>
      </w:pPr>
      <w:r w:rsidRPr="00310B47">
        <w:rPr>
          <w:rFonts w:ascii="Arial" w:hAnsi="Arial" w:cs="Arial"/>
          <w:sz w:val="24"/>
          <w:lang w:val="en-ID"/>
        </w:rPr>
        <w:t>FC</w:t>
      </w:r>
      <w:r w:rsidRPr="00310B47">
        <w:rPr>
          <w:rFonts w:ascii="Arial" w:hAnsi="Arial" w:cs="Arial"/>
          <w:sz w:val="24"/>
          <w:vertAlign w:val="subscript"/>
          <w:lang w:val="en-ID"/>
        </w:rPr>
        <w:t>SF</w:t>
      </w:r>
      <w:r w:rsidRPr="00310B47">
        <w:rPr>
          <w:rFonts w:ascii="Arial" w:hAnsi="Arial" w:cs="Arial"/>
          <w:sz w:val="24"/>
          <w:lang w:val="en-ID"/>
        </w:rPr>
        <w:tab/>
        <w:t xml:space="preserve">= 0,86 </w:t>
      </w:r>
      <w:r w:rsidRPr="00310B47">
        <w:rPr>
          <w:rFonts w:ascii="Arial" w:hAnsi="Arial" w:cs="Arial"/>
          <w:sz w:val="24"/>
          <w:lang w:val="en-ID"/>
        </w:rPr>
        <w:tab/>
      </w:r>
      <w:r w:rsidRPr="00310B47">
        <w:rPr>
          <w:rFonts w:ascii="Arial" w:hAnsi="Arial" w:cs="Arial"/>
          <w:sz w:val="24"/>
          <w:lang w:val="en-ID"/>
        </w:rPr>
        <w:tab/>
        <w:t>(MKJI, 1997)</w:t>
      </w:r>
    </w:p>
    <w:p w14:paraId="5458E6B4" w14:textId="77777777" w:rsidR="00310B47" w:rsidRPr="00310B47" w:rsidRDefault="00310B47" w:rsidP="00310B47">
      <w:pPr>
        <w:tabs>
          <w:tab w:val="left" w:pos="426"/>
        </w:tabs>
        <w:spacing w:after="0" w:line="360" w:lineRule="auto"/>
        <w:ind w:left="284" w:hanging="283"/>
        <w:jc w:val="both"/>
        <w:rPr>
          <w:rFonts w:ascii="Arial" w:hAnsi="Arial" w:cs="Arial"/>
          <w:sz w:val="24"/>
          <w:lang w:val="en-ID"/>
        </w:rPr>
      </w:pPr>
      <w:r w:rsidRPr="00310B47">
        <w:rPr>
          <w:rFonts w:ascii="Arial" w:hAnsi="Arial" w:cs="Arial"/>
          <w:sz w:val="24"/>
          <w:lang w:val="en-ID"/>
        </w:rPr>
        <w:t>FC</w:t>
      </w:r>
      <w:r w:rsidRPr="00310B47">
        <w:rPr>
          <w:rFonts w:ascii="Arial" w:hAnsi="Arial" w:cs="Arial"/>
          <w:sz w:val="24"/>
          <w:vertAlign w:val="subscript"/>
          <w:lang w:val="en-ID"/>
        </w:rPr>
        <w:t>CS</w:t>
      </w:r>
      <w:r w:rsidRPr="00310B47">
        <w:rPr>
          <w:rFonts w:ascii="Arial" w:hAnsi="Arial" w:cs="Arial"/>
          <w:sz w:val="24"/>
          <w:lang w:val="en-ID"/>
        </w:rPr>
        <w:tab/>
        <w:t xml:space="preserve">= 1 </w:t>
      </w:r>
      <w:r w:rsidRPr="00310B47">
        <w:rPr>
          <w:rFonts w:ascii="Arial" w:hAnsi="Arial" w:cs="Arial"/>
          <w:sz w:val="24"/>
          <w:lang w:val="en-ID"/>
        </w:rPr>
        <w:tab/>
      </w:r>
      <w:r w:rsidRPr="00310B47">
        <w:rPr>
          <w:rFonts w:ascii="Arial" w:hAnsi="Arial" w:cs="Arial"/>
          <w:sz w:val="24"/>
          <w:lang w:val="en-ID"/>
        </w:rPr>
        <w:tab/>
      </w:r>
      <w:r w:rsidRPr="00310B47">
        <w:rPr>
          <w:rFonts w:ascii="Arial" w:hAnsi="Arial" w:cs="Arial"/>
          <w:sz w:val="24"/>
          <w:lang w:val="en-ID"/>
        </w:rPr>
        <w:tab/>
        <w:t>(MKJI, 1997)</w:t>
      </w:r>
    </w:p>
    <w:p w14:paraId="719773BC" w14:textId="77777777" w:rsidR="00310B47" w:rsidRPr="00310B47" w:rsidRDefault="00310B47" w:rsidP="00310B47">
      <w:pPr>
        <w:tabs>
          <w:tab w:val="left" w:pos="426"/>
        </w:tabs>
        <w:spacing w:after="0" w:line="360" w:lineRule="auto"/>
        <w:ind w:left="284" w:hanging="283"/>
        <w:jc w:val="both"/>
        <w:rPr>
          <w:rFonts w:ascii="Arial" w:hAnsi="Arial" w:cs="Arial"/>
          <w:sz w:val="24"/>
          <w:lang w:val="en-ID"/>
        </w:rPr>
      </w:pPr>
    </w:p>
    <w:p w14:paraId="5A3FE629" w14:textId="77777777" w:rsidR="00310B47" w:rsidRPr="00310B47" w:rsidRDefault="00310B47" w:rsidP="00310B47">
      <w:pPr>
        <w:tabs>
          <w:tab w:val="left" w:pos="426"/>
        </w:tabs>
        <w:spacing w:after="0" w:line="360" w:lineRule="auto"/>
        <w:ind w:left="284" w:hanging="283"/>
        <w:jc w:val="both"/>
        <w:rPr>
          <w:rFonts w:ascii="Arial" w:hAnsi="Arial" w:cs="Arial"/>
          <w:sz w:val="24"/>
          <w:lang w:val="en-ID"/>
        </w:rPr>
      </w:pPr>
      <w:r w:rsidRPr="00310B47">
        <w:rPr>
          <w:rFonts w:ascii="Arial" w:hAnsi="Arial" w:cs="Arial"/>
          <w:sz w:val="24"/>
          <w:lang w:val="en-ID"/>
        </w:rPr>
        <w:t>C = 2900 x 0,87 x 1 x 0,86 x 1</w:t>
      </w:r>
    </w:p>
    <w:p w14:paraId="606D9E44" w14:textId="77777777" w:rsidR="00310B47" w:rsidRPr="00310B47" w:rsidRDefault="00310B47" w:rsidP="00310B47">
      <w:pPr>
        <w:tabs>
          <w:tab w:val="left" w:pos="426"/>
        </w:tabs>
        <w:spacing w:after="0" w:line="360" w:lineRule="auto"/>
        <w:ind w:left="284" w:hanging="283"/>
        <w:jc w:val="both"/>
        <w:rPr>
          <w:rFonts w:ascii="Arial" w:hAnsi="Arial" w:cs="Arial"/>
          <w:sz w:val="24"/>
          <w:vertAlign w:val="subscript"/>
          <w:lang w:val="en-ID"/>
        </w:rPr>
      </w:pPr>
      <w:r w:rsidRPr="00310B47">
        <w:rPr>
          <w:rFonts w:ascii="Arial" w:hAnsi="Arial" w:cs="Arial"/>
          <w:sz w:val="24"/>
          <w:lang w:val="en-ID"/>
        </w:rPr>
        <w:tab/>
        <w:t xml:space="preserve">= </w:t>
      </w:r>
      <w:r w:rsidRPr="00310B47">
        <w:rPr>
          <w:rFonts w:ascii="Arial" w:hAnsi="Arial" w:cs="Arial"/>
          <w:b/>
          <w:sz w:val="24"/>
          <w:lang w:val="en-ID"/>
        </w:rPr>
        <w:t>2169,8 Smp/jam.</w:t>
      </w:r>
    </w:p>
    <w:p w14:paraId="685D7BB4" w14:textId="77777777" w:rsidR="00310B47" w:rsidRPr="00310B47" w:rsidRDefault="00310B47" w:rsidP="00310B47">
      <w:pPr>
        <w:tabs>
          <w:tab w:val="left" w:pos="567"/>
        </w:tabs>
        <w:spacing w:after="0" w:line="360" w:lineRule="auto"/>
        <w:ind w:left="567" w:firstLine="142"/>
        <w:contextualSpacing/>
        <w:jc w:val="both"/>
        <w:rPr>
          <w:rFonts w:ascii="Arial" w:hAnsi="Arial" w:cs="Arial"/>
          <w:sz w:val="24"/>
        </w:rPr>
      </w:pPr>
    </w:p>
    <w:p w14:paraId="655FA2E5" w14:textId="77777777" w:rsidR="00310B47" w:rsidRPr="00310B47" w:rsidRDefault="00310B47" w:rsidP="00310B47">
      <w:pPr>
        <w:spacing w:after="0" w:line="360" w:lineRule="auto"/>
        <w:ind w:firstLine="142"/>
        <w:contextualSpacing/>
        <w:jc w:val="both"/>
        <w:rPr>
          <w:rFonts w:ascii="Arial" w:hAnsi="Arial" w:cs="Arial"/>
          <w:sz w:val="24"/>
        </w:rPr>
      </w:pPr>
      <w:r w:rsidRPr="00310B47">
        <w:rPr>
          <w:rFonts w:ascii="Arial" w:hAnsi="Arial" w:cs="Arial"/>
          <w:sz w:val="24"/>
        </w:rPr>
        <w:t xml:space="preserve">Dimana : </w:t>
      </w:r>
    </w:p>
    <w:p w14:paraId="20F92AB9" w14:textId="77777777" w:rsidR="00310B47" w:rsidRPr="00310B47" w:rsidRDefault="00310B47" w:rsidP="00310B47">
      <w:pPr>
        <w:spacing w:after="0" w:line="360" w:lineRule="auto"/>
        <w:ind w:firstLine="142"/>
        <w:contextualSpacing/>
        <w:jc w:val="both"/>
        <w:rPr>
          <w:rFonts w:ascii="Arial" w:hAnsi="Arial" w:cs="Arial"/>
          <w:sz w:val="24"/>
        </w:rPr>
      </w:pPr>
      <w:r w:rsidRPr="00310B47">
        <w:rPr>
          <w:rFonts w:ascii="Arial" w:hAnsi="Arial" w:cs="Arial"/>
          <w:sz w:val="24"/>
        </w:rPr>
        <w:t xml:space="preserve">C </w:t>
      </w:r>
      <w:r w:rsidRPr="00310B47">
        <w:rPr>
          <w:rFonts w:ascii="Arial" w:hAnsi="Arial" w:cs="Arial"/>
          <w:sz w:val="24"/>
        </w:rPr>
        <w:tab/>
        <w:t>= Kapasitas (smp/jam).</w:t>
      </w:r>
    </w:p>
    <w:p w14:paraId="11E8B488" w14:textId="77777777" w:rsidR="00310B47" w:rsidRPr="00310B47" w:rsidRDefault="00310B47" w:rsidP="00310B47">
      <w:pPr>
        <w:spacing w:after="0" w:line="360" w:lineRule="auto"/>
        <w:ind w:firstLine="142"/>
        <w:contextualSpacing/>
        <w:jc w:val="both"/>
        <w:rPr>
          <w:rFonts w:ascii="Arial" w:hAnsi="Arial" w:cs="Arial"/>
          <w:sz w:val="24"/>
        </w:rPr>
      </w:pPr>
      <w:r w:rsidRPr="00310B47">
        <w:rPr>
          <w:rFonts w:ascii="Arial" w:hAnsi="Arial" w:cs="Arial"/>
          <w:sz w:val="24"/>
        </w:rPr>
        <w:t>C</w:t>
      </w:r>
      <w:r w:rsidRPr="00310B47">
        <w:rPr>
          <w:rFonts w:ascii="Arial" w:hAnsi="Arial" w:cs="Arial"/>
          <w:sz w:val="24"/>
          <w:vertAlign w:val="subscript"/>
        </w:rPr>
        <w:t xml:space="preserve">0 </w:t>
      </w:r>
      <w:r w:rsidRPr="00310B47">
        <w:rPr>
          <w:rFonts w:ascii="Arial" w:hAnsi="Arial" w:cs="Arial"/>
          <w:sz w:val="24"/>
          <w:vertAlign w:val="subscript"/>
        </w:rPr>
        <w:tab/>
      </w:r>
      <w:r w:rsidRPr="00310B47">
        <w:rPr>
          <w:rFonts w:ascii="Arial" w:hAnsi="Arial" w:cs="Arial"/>
          <w:sz w:val="24"/>
        </w:rPr>
        <w:t>= Kapasitas dasar (smp/jam).</w:t>
      </w:r>
    </w:p>
    <w:p w14:paraId="27627729" w14:textId="77777777" w:rsidR="00310B47" w:rsidRPr="00310B47" w:rsidRDefault="00310B47" w:rsidP="00310B47">
      <w:pPr>
        <w:spacing w:after="0" w:line="360" w:lineRule="auto"/>
        <w:ind w:firstLine="142"/>
        <w:contextualSpacing/>
        <w:jc w:val="both"/>
        <w:rPr>
          <w:rFonts w:ascii="Arial" w:hAnsi="Arial" w:cs="Arial"/>
          <w:sz w:val="24"/>
        </w:rPr>
      </w:pPr>
      <w:r w:rsidRPr="00310B47">
        <w:rPr>
          <w:rFonts w:ascii="Arial" w:hAnsi="Arial" w:cs="Arial"/>
          <w:sz w:val="24"/>
        </w:rPr>
        <w:t>FC</w:t>
      </w:r>
      <w:r w:rsidRPr="00310B47">
        <w:rPr>
          <w:rFonts w:ascii="Arial" w:hAnsi="Arial" w:cs="Arial"/>
          <w:sz w:val="24"/>
          <w:vertAlign w:val="subscript"/>
        </w:rPr>
        <w:t>W</w:t>
      </w:r>
      <w:r w:rsidRPr="00310B47">
        <w:rPr>
          <w:rFonts w:ascii="Arial" w:hAnsi="Arial" w:cs="Arial"/>
          <w:sz w:val="24"/>
        </w:rPr>
        <w:t xml:space="preserve"> </w:t>
      </w:r>
      <w:r w:rsidRPr="00310B47">
        <w:rPr>
          <w:rFonts w:ascii="Arial" w:hAnsi="Arial" w:cs="Arial"/>
          <w:sz w:val="24"/>
        </w:rPr>
        <w:tab/>
        <w:t>= Faktor penyesuaian lebar jalur.</w:t>
      </w:r>
    </w:p>
    <w:p w14:paraId="07822AC0" w14:textId="77777777" w:rsidR="00310B47" w:rsidRPr="00310B47" w:rsidRDefault="00310B47" w:rsidP="00310B47">
      <w:pPr>
        <w:spacing w:after="0" w:line="360" w:lineRule="auto"/>
        <w:ind w:firstLine="142"/>
        <w:contextualSpacing/>
        <w:jc w:val="both"/>
        <w:rPr>
          <w:rFonts w:ascii="Arial" w:hAnsi="Arial" w:cs="Arial"/>
          <w:sz w:val="24"/>
        </w:rPr>
      </w:pPr>
      <w:r w:rsidRPr="00310B47">
        <w:rPr>
          <w:rFonts w:ascii="Arial" w:hAnsi="Arial" w:cs="Arial"/>
          <w:sz w:val="24"/>
        </w:rPr>
        <w:t>FC</w:t>
      </w:r>
      <w:r w:rsidRPr="00310B47">
        <w:rPr>
          <w:rFonts w:ascii="Arial" w:hAnsi="Arial" w:cs="Arial"/>
          <w:sz w:val="24"/>
          <w:vertAlign w:val="subscript"/>
        </w:rPr>
        <w:t>SP</w:t>
      </w:r>
      <w:r w:rsidRPr="00310B47">
        <w:rPr>
          <w:rFonts w:ascii="Arial" w:hAnsi="Arial" w:cs="Arial"/>
          <w:sz w:val="24"/>
        </w:rPr>
        <w:t xml:space="preserve"> = Faktor penyesuaian pemisah arah (untuk jalan tidak terbagi).</w:t>
      </w:r>
    </w:p>
    <w:p w14:paraId="27AECCD6" w14:textId="77777777" w:rsidR="00310B47" w:rsidRPr="00310B47" w:rsidRDefault="00310B47" w:rsidP="00310B47">
      <w:pPr>
        <w:spacing w:after="0" w:line="360" w:lineRule="auto"/>
        <w:ind w:firstLine="142"/>
        <w:contextualSpacing/>
        <w:jc w:val="both"/>
        <w:rPr>
          <w:rFonts w:ascii="Arial" w:hAnsi="Arial" w:cs="Arial"/>
          <w:sz w:val="24"/>
        </w:rPr>
      </w:pPr>
      <w:r w:rsidRPr="00310B47">
        <w:rPr>
          <w:rFonts w:ascii="Arial" w:hAnsi="Arial" w:cs="Arial"/>
          <w:sz w:val="24"/>
        </w:rPr>
        <w:t>FC</w:t>
      </w:r>
      <w:r w:rsidRPr="00310B47">
        <w:rPr>
          <w:rFonts w:ascii="Arial" w:hAnsi="Arial" w:cs="Arial"/>
          <w:sz w:val="24"/>
          <w:vertAlign w:val="subscript"/>
        </w:rPr>
        <w:t>SF</w:t>
      </w:r>
      <w:r w:rsidRPr="00310B47">
        <w:rPr>
          <w:rFonts w:ascii="Arial" w:hAnsi="Arial" w:cs="Arial"/>
          <w:sz w:val="24"/>
        </w:rPr>
        <w:t xml:space="preserve"> = Faktor penyesuaian hambatan samping dan bahu jalan.</w:t>
      </w:r>
    </w:p>
    <w:p w14:paraId="77F4F359" w14:textId="77777777" w:rsidR="00310B47" w:rsidRPr="00310B47" w:rsidRDefault="00310B47" w:rsidP="00310B47">
      <w:pPr>
        <w:spacing w:after="0" w:line="360" w:lineRule="auto"/>
        <w:ind w:firstLine="142"/>
        <w:contextualSpacing/>
        <w:jc w:val="both"/>
        <w:rPr>
          <w:rFonts w:ascii="Arial" w:hAnsi="Arial" w:cs="Arial"/>
          <w:sz w:val="24"/>
        </w:rPr>
      </w:pPr>
      <w:r w:rsidRPr="00310B47">
        <w:rPr>
          <w:rFonts w:ascii="Arial" w:hAnsi="Arial" w:cs="Arial"/>
          <w:sz w:val="24"/>
        </w:rPr>
        <w:t>FC</w:t>
      </w:r>
      <w:r w:rsidRPr="00310B47">
        <w:rPr>
          <w:rFonts w:ascii="Arial" w:hAnsi="Arial" w:cs="Arial"/>
          <w:sz w:val="24"/>
          <w:vertAlign w:val="subscript"/>
        </w:rPr>
        <w:t xml:space="preserve">CS </w:t>
      </w:r>
      <w:r w:rsidRPr="00310B47">
        <w:rPr>
          <w:rFonts w:ascii="Arial" w:hAnsi="Arial" w:cs="Arial"/>
          <w:sz w:val="24"/>
        </w:rPr>
        <w:t xml:space="preserve">= Faktor penyesuaian untuk ukuran kota. </w:t>
      </w:r>
    </w:p>
    <w:p w14:paraId="0B2893B9" w14:textId="77777777" w:rsidR="00310B47" w:rsidRPr="00310B47" w:rsidRDefault="00310B47" w:rsidP="00310B47">
      <w:pPr>
        <w:spacing w:after="0" w:line="360" w:lineRule="auto"/>
        <w:ind w:firstLine="142"/>
        <w:contextualSpacing/>
        <w:jc w:val="both"/>
        <w:rPr>
          <w:rFonts w:ascii="Arial" w:hAnsi="Arial" w:cs="Arial"/>
          <w:sz w:val="24"/>
        </w:rPr>
      </w:pPr>
    </w:p>
    <w:p w14:paraId="2EB7D362"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Hambatan Samping</w:t>
      </w:r>
    </w:p>
    <w:p w14:paraId="5D3532C3" w14:textId="77777777" w:rsidR="00310B47" w:rsidRPr="00310B47" w:rsidRDefault="00310B47" w:rsidP="00310B47">
      <w:pPr>
        <w:spacing w:after="0" w:line="360" w:lineRule="auto"/>
        <w:contextualSpacing/>
        <w:jc w:val="both"/>
        <w:rPr>
          <w:rFonts w:ascii="Arial" w:hAnsi="Arial" w:cs="Times New Roman"/>
          <w:sz w:val="24"/>
        </w:rPr>
      </w:pPr>
      <w:r w:rsidRPr="00310B47">
        <w:rPr>
          <w:rFonts w:ascii="Arial" w:hAnsi="Arial" w:cs="Times New Roman"/>
          <w:sz w:val="24"/>
        </w:rPr>
        <w:t>Hambatan samping merupakan dampak terhadap kinerja lalu lintas yang berasal dari aktivitas samping segmen jalan, dalam menganalisa kapasitas jalan perkotaan dibutuhkan data hambatan samping. Hambatan samping umumnya sangat mempengaruhi kapasitas jalan adalah pejala kaki, kendaraan berhenti dan kendaran yang melambat pada ruas jalan tersebut.</w:t>
      </w:r>
    </w:p>
    <w:p w14:paraId="5CE94CB6" w14:textId="77777777" w:rsidR="00310B47" w:rsidRPr="00310B47" w:rsidRDefault="00310B47" w:rsidP="00310B47">
      <w:pPr>
        <w:spacing w:after="0" w:line="360" w:lineRule="auto"/>
        <w:contextualSpacing/>
        <w:jc w:val="center"/>
        <w:rPr>
          <w:rFonts w:ascii="Arial" w:hAnsi="Arial" w:cs="Times New Roman"/>
          <w:i/>
          <w:sz w:val="24"/>
          <w:szCs w:val="24"/>
          <w:highlight w:val="yellow"/>
        </w:rPr>
      </w:pPr>
    </w:p>
    <w:p w14:paraId="7D30D534" w14:textId="77777777" w:rsidR="00310B47" w:rsidRPr="00310B47" w:rsidRDefault="00310B47" w:rsidP="00310B47">
      <w:pPr>
        <w:spacing w:after="0" w:line="240" w:lineRule="auto"/>
        <w:jc w:val="center"/>
        <w:rPr>
          <w:rFonts w:ascii="Arial" w:hAnsi="Arial" w:cs="Times New Roman"/>
          <w:iCs/>
          <w:sz w:val="24"/>
          <w:szCs w:val="24"/>
          <w:highlight w:val="yellow"/>
        </w:rPr>
      </w:pPr>
      <w:bookmarkStart w:id="334" w:name="_Toc110037068"/>
      <w:r w:rsidRPr="00310B47">
        <w:rPr>
          <w:rFonts w:ascii="Arial" w:hAnsi="Arial" w:cs="Times New Roman"/>
          <w:iCs/>
          <w:sz w:val="24"/>
          <w:szCs w:val="24"/>
        </w:rPr>
        <w:t xml:space="preserve">Tabel 4.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4.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3</w:t>
      </w:r>
      <w:r w:rsidRPr="00310B47">
        <w:rPr>
          <w:rFonts w:ascii="Arial" w:hAnsi="Arial" w:cs="Times New Roman"/>
          <w:iCs/>
          <w:sz w:val="24"/>
          <w:szCs w:val="24"/>
        </w:rPr>
        <w:fldChar w:fldCharType="end"/>
      </w:r>
      <w:r w:rsidRPr="00310B47">
        <w:rPr>
          <w:rFonts w:ascii="Arial" w:hAnsi="Arial" w:cs="Times New Roman"/>
          <w:iCs/>
          <w:sz w:val="24"/>
          <w:szCs w:val="24"/>
        </w:rPr>
        <w:t xml:space="preserve"> Kelas Hambatan Samping</w:t>
      </w:r>
      <w:bookmarkEnd w:id="334"/>
    </w:p>
    <w:tbl>
      <w:tblPr>
        <w:tblW w:w="9815" w:type="dxa"/>
        <w:tblInd w:w="-5" w:type="dxa"/>
        <w:tblLook w:val="04A0" w:firstRow="1" w:lastRow="0" w:firstColumn="1" w:lastColumn="0" w:noHBand="0" w:noVBand="1"/>
      </w:tblPr>
      <w:tblGrid>
        <w:gridCol w:w="1894"/>
        <w:gridCol w:w="859"/>
        <w:gridCol w:w="2908"/>
        <w:gridCol w:w="4154"/>
      </w:tblGrid>
      <w:tr w:rsidR="00310B47" w:rsidRPr="00310B47" w14:paraId="54F2467E" w14:textId="77777777" w:rsidTr="00310B47">
        <w:trPr>
          <w:trHeight w:val="238"/>
        </w:trPr>
        <w:tc>
          <w:tcPr>
            <w:tcW w:w="1894"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5702C18"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Kelas hambatan samping (SFC)</w:t>
            </w:r>
          </w:p>
        </w:tc>
        <w:tc>
          <w:tcPr>
            <w:tcW w:w="859" w:type="dxa"/>
            <w:tcBorders>
              <w:top w:val="single" w:sz="4" w:space="0" w:color="auto"/>
              <w:left w:val="nil"/>
              <w:bottom w:val="single" w:sz="4" w:space="0" w:color="auto"/>
              <w:right w:val="single" w:sz="4" w:space="0" w:color="auto"/>
            </w:tcBorders>
            <w:shd w:val="clear" w:color="auto" w:fill="auto"/>
            <w:noWrap/>
            <w:vAlign w:val="bottom"/>
            <w:hideMark/>
          </w:tcPr>
          <w:p w14:paraId="4B58667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Kode</w:t>
            </w:r>
          </w:p>
        </w:tc>
        <w:tc>
          <w:tcPr>
            <w:tcW w:w="2908" w:type="dxa"/>
            <w:tcBorders>
              <w:top w:val="single" w:sz="4" w:space="0" w:color="auto"/>
              <w:left w:val="nil"/>
              <w:bottom w:val="single" w:sz="4" w:space="0" w:color="auto"/>
              <w:right w:val="single" w:sz="4" w:space="0" w:color="000000"/>
            </w:tcBorders>
            <w:shd w:val="clear" w:color="auto" w:fill="auto"/>
            <w:noWrap/>
            <w:vAlign w:val="bottom"/>
            <w:hideMark/>
          </w:tcPr>
          <w:p w14:paraId="195FC39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Jumlah bobot kejadian 200/jam (dua sisi)</w:t>
            </w:r>
          </w:p>
        </w:tc>
        <w:tc>
          <w:tcPr>
            <w:tcW w:w="4154" w:type="dxa"/>
            <w:tcBorders>
              <w:top w:val="single" w:sz="4" w:space="0" w:color="auto"/>
              <w:left w:val="nil"/>
              <w:bottom w:val="single" w:sz="4" w:space="0" w:color="auto"/>
              <w:right w:val="single" w:sz="4" w:space="0" w:color="000000"/>
            </w:tcBorders>
            <w:shd w:val="clear" w:color="auto" w:fill="auto"/>
            <w:noWrap/>
            <w:vAlign w:val="bottom"/>
            <w:hideMark/>
          </w:tcPr>
          <w:p w14:paraId="09DF41F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Kondisi khusus</w:t>
            </w:r>
          </w:p>
        </w:tc>
      </w:tr>
      <w:tr w:rsidR="00310B47" w:rsidRPr="00310B47" w14:paraId="4406B5D8" w14:textId="77777777" w:rsidTr="00310B47">
        <w:trPr>
          <w:trHeight w:val="238"/>
        </w:trPr>
        <w:tc>
          <w:tcPr>
            <w:tcW w:w="18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73E97"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Sangat Rendah</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79197E"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VL</w:t>
            </w:r>
          </w:p>
        </w:tc>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D3F3AD"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w:t>
            </w:r>
          </w:p>
        </w:tc>
        <w:tc>
          <w:tcPr>
            <w:tcW w:w="4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82C42"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Daerah pemukiman : jalan dengan jalan samping </w:t>
            </w:r>
          </w:p>
        </w:tc>
      </w:tr>
      <w:tr w:rsidR="00310B47" w:rsidRPr="00310B47" w14:paraId="61BE3578" w14:textId="77777777" w:rsidTr="00310B47">
        <w:trPr>
          <w:trHeight w:val="238"/>
        </w:trPr>
        <w:tc>
          <w:tcPr>
            <w:tcW w:w="18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AFF74"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Rendah</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A6D2C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w:t>
            </w:r>
          </w:p>
        </w:tc>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089F0"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0 – 299</w:t>
            </w:r>
          </w:p>
        </w:tc>
        <w:tc>
          <w:tcPr>
            <w:tcW w:w="4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882C5"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Daerah pemukiman : beberap</w:t>
            </w:r>
          </w:p>
          <w:p w14:paraId="27ED9D74"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a kendaraan umum </w:t>
            </w:r>
          </w:p>
        </w:tc>
      </w:tr>
      <w:tr w:rsidR="00310B47" w:rsidRPr="00310B47" w14:paraId="28140BBF" w14:textId="77777777" w:rsidTr="00310B47">
        <w:trPr>
          <w:trHeight w:val="238"/>
        </w:trPr>
        <w:tc>
          <w:tcPr>
            <w:tcW w:w="18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161DA0"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Sedang</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B6595"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w:t>
            </w:r>
          </w:p>
        </w:tc>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4D287"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00 – 499</w:t>
            </w:r>
          </w:p>
        </w:tc>
        <w:tc>
          <w:tcPr>
            <w:tcW w:w="4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3D773C"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Daerah industri : beberapa toko di sisi jalan </w:t>
            </w:r>
          </w:p>
        </w:tc>
      </w:tr>
      <w:tr w:rsidR="00310B47" w:rsidRPr="00310B47" w14:paraId="3EAADE84" w14:textId="77777777" w:rsidTr="00310B47">
        <w:trPr>
          <w:trHeight w:val="238"/>
        </w:trPr>
        <w:tc>
          <w:tcPr>
            <w:tcW w:w="18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354C9"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Tinggi</w:t>
            </w:r>
          </w:p>
        </w:tc>
        <w:tc>
          <w:tcPr>
            <w:tcW w:w="8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A877EB"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w:t>
            </w:r>
          </w:p>
        </w:tc>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0D1E22" w14:textId="77777777" w:rsidR="00310B47" w:rsidRPr="00310B47" w:rsidRDefault="00310B47" w:rsidP="00310B47">
            <w:pPr>
              <w:spacing w:after="0" w:line="36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00 – 899</w:t>
            </w:r>
          </w:p>
        </w:tc>
        <w:tc>
          <w:tcPr>
            <w:tcW w:w="4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9B4D2"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Daerah komersial : aktivitas sisi jalan tinggi</w:t>
            </w:r>
          </w:p>
        </w:tc>
      </w:tr>
      <w:tr w:rsidR="00310B47" w:rsidRPr="00310B47" w14:paraId="67255ADD" w14:textId="77777777" w:rsidTr="00310B47">
        <w:trPr>
          <w:trHeight w:val="238"/>
        </w:trPr>
        <w:tc>
          <w:tcPr>
            <w:tcW w:w="1894" w:type="dxa"/>
            <w:tcBorders>
              <w:top w:val="single" w:sz="4" w:space="0" w:color="auto"/>
              <w:left w:val="single" w:sz="4" w:space="0" w:color="auto"/>
              <w:bottom w:val="single" w:sz="4" w:space="0" w:color="auto"/>
              <w:right w:val="single" w:sz="4" w:space="0" w:color="auto"/>
            </w:tcBorders>
            <w:shd w:val="clear" w:color="auto" w:fill="E7E6E6"/>
            <w:noWrap/>
            <w:vAlign w:val="bottom"/>
            <w:hideMark/>
          </w:tcPr>
          <w:p w14:paraId="3C273C1B"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Sangat Tinggi</w:t>
            </w:r>
          </w:p>
        </w:tc>
        <w:tc>
          <w:tcPr>
            <w:tcW w:w="859" w:type="dxa"/>
            <w:tcBorders>
              <w:top w:val="single" w:sz="4" w:space="0" w:color="auto"/>
              <w:left w:val="single" w:sz="4" w:space="0" w:color="auto"/>
              <w:bottom w:val="single" w:sz="4" w:space="0" w:color="auto"/>
              <w:right w:val="single" w:sz="4" w:space="0" w:color="auto"/>
            </w:tcBorders>
            <w:shd w:val="clear" w:color="auto" w:fill="E7E6E6"/>
            <w:noWrap/>
            <w:vAlign w:val="bottom"/>
            <w:hideMark/>
          </w:tcPr>
          <w:p w14:paraId="48399C98"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VH</w:t>
            </w:r>
          </w:p>
        </w:tc>
        <w:tc>
          <w:tcPr>
            <w:tcW w:w="2908" w:type="dxa"/>
            <w:tcBorders>
              <w:top w:val="single" w:sz="4" w:space="0" w:color="auto"/>
              <w:left w:val="single" w:sz="4" w:space="0" w:color="auto"/>
              <w:bottom w:val="single" w:sz="4" w:space="0" w:color="auto"/>
              <w:right w:val="single" w:sz="4" w:space="0" w:color="auto"/>
            </w:tcBorders>
            <w:shd w:val="clear" w:color="auto" w:fill="E7E6E6"/>
            <w:noWrap/>
            <w:vAlign w:val="bottom"/>
            <w:hideMark/>
          </w:tcPr>
          <w:p w14:paraId="65394351" w14:textId="77777777" w:rsidR="00310B47" w:rsidRPr="00310B47" w:rsidRDefault="00310B47" w:rsidP="00310B47">
            <w:pPr>
              <w:spacing w:after="0" w:line="360" w:lineRule="auto"/>
              <w:jc w:val="center"/>
              <w:rPr>
                <w:rFonts w:ascii="Arial" w:hAnsi="Arial" w:cs="Times New Roman"/>
                <w:sz w:val="24"/>
              </w:rPr>
            </w:pPr>
            <w:r w:rsidRPr="00310B47">
              <w:rPr>
                <w:rFonts w:ascii="Arial" w:hAnsi="Arial" w:cs="Times New Roman"/>
                <w:sz w:val="24"/>
              </w:rPr>
              <w:t>˃900</w:t>
            </w:r>
          </w:p>
        </w:tc>
        <w:tc>
          <w:tcPr>
            <w:tcW w:w="4154" w:type="dxa"/>
            <w:tcBorders>
              <w:top w:val="single" w:sz="4" w:space="0" w:color="auto"/>
              <w:left w:val="single" w:sz="4" w:space="0" w:color="auto"/>
              <w:bottom w:val="single" w:sz="4" w:space="0" w:color="auto"/>
              <w:right w:val="single" w:sz="4" w:space="0" w:color="auto"/>
            </w:tcBorders>
            <w:shd w:val="clear" w:color="auto" w:fill="E7E6E6"/>
            <w:noWrap/>
            <w:vAlign w:val="bottom"/>
            <w:hideMark/>
          </w:tcPr>
          <w:p w14:paraId="60D85AEF"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 xml:space="preserve">Daerah komersial : dengan aktivitas pasar di samping jalan </w:t>
            </w:r>
          </w:p>
        </w:tc>
      </w:tr>
    </w:tbl>
    <w:p w14:paraId="1F1BBA89" w14:textId="77777777" w:rsidR="00310B47" w:rsidRPr="00310B47" w:rsidRDefault="00310B47" w:rsidP="00310B47">
      <w:pPr>
        <w:spacing w:after="0" w:line="360" w:lineRule="auto"/>
        <w:jc w:val="both"/>
        <w:rPr>
          <w:rFonts w:ascii="Arial" w:hAnsi="Arial" w:cs="Arial"/>
          <w:sz w:val="24"/>
        </w:rPr>
      </w:pPr>
      <w:r w:rsidRPr="00310B47">
        <w:rPr>
          <w:rFonts w:ascii="Arial" w:hAnsi="Arial" w:cs="Arial"/>
          <w:sz w:val="24"/>
        </w:rPr>
        <w:t>Sumber : Manual Kapasitas Jalan Indonesia, (MKJI, 1997), tabel : A – 4:1, halaman : 5 – 39.</w:t>
      </w:r>
    </w:p>
    <w:p w14:paraId="05CFE2FA" w14:textId="77777777" w:rsidR="00310B47" w:rsidRPr="00310B47" w:rsidRDefault="00310B47" w:rsidP="00310B47">
      <w:pPr>
        <w:tabs>
          <w:tab w:val="left" w:pos="0"/>
        </w:tabs>
        <w:spacing w:after="0" w:line="360" w:lineRule="auto"/>
        <w:jc w:val="both"/>
        <w:rPr>
          <w:rFonts w:ascii="Arial" w:hAnsi="Arial" w:cs="Arial"/>
          <w:sz w:val="24"/>
          <w:szCs w:val="32"/>
        </w:rPr>
      </w:pPr>
      <w:r w:rsidRPr="00310B47">
        <w:rPr>
          <w:rFonts w:ascii="Arial" w:hAnsi="Arial" w:cs="Arial"/>
          <w:sz w:val="24"/>
        </w:rPr>
        <w:t xml:space="preserve">Pada batasan masalah </w:t>
      </w:r>
      <w:r w:rsidRPr="00310B47">
        <w:rPr>
          <w:rFonts w:ascii="Arial" w:hAnsi="Arial" w:cs="Arial"/>
          <w:sz w:val="24"/>
          <w:szCs w:val="32"/>
        </w:rPr>
        <w:t xml:space="preserve">Kendaran keluar masuk pada sepanjang jalan yang dilakukan penelitian dibuat sebagai hambatan samping kelas </w:t>
      </w:r>
      <w:r w:rsidRPr="00310B47">
        <w:rPr>
          <w:rFonts w:ascii="Arial" w:hAnsi="Arial" w:cs="Arial"/>
          <w:b/>
          <w:sz w:val="24"/>
          <w:szCs w:val="32"/>
        </w:rPr>
        <w:t>VH.</w:t>
      </w:r>
    </w:p>
    <w:p w14:paraId="1343560F" w14:textId="77777777" w:rsidR="00310B47" w:rsidRPr="00310B47" w:rsidRDefault="00310B47" w:rsidP="00310B47">
      <w:pPr>
        <w:spacing w:after="0" w:line="360" w:lineRule="auto"/>
        <w:jc w:val="both"/>
        <w:rPr>
          <w:rFonts w:ascii="Arial" w:hAnsi="Arial" w:cs="Arial"/>
          <w:sz w:val="24"/>
        </w:rPr>
      </w:pPr>
    </w:p>
    <w:p w14:paraId="19492AA2" w14:textId="77777777" w:rsidR="00310B47" w:rsidRPr="00310B47" w:rsidRDefault="00310B47" w:rsidP="00310B47">
      <w:pPr>
        <w:spacing w:after="0" w:line="360" w:lineRule="auto"/>
        <w:contextualSpacing/>
        <w:jc w:val="both"/>
        <w:rPr>
          <w:rFonts w:ascii="Arial" w:hAnsi="Arial" w:cs="Times New Roman"/>
          <w:sz w:val="24"/>
          <w:highlight w:val="yellow"/>
        </w:rPr>
      </w:pPr>
    </w:p>
    <w:p w14:paraId="26F550A2" w14:textId="77777777" w:rsidR="00310B47" w:rsidRPr="00310B47" w:rsidRDefault="00310B47" w:rsidP="00310B47">
      <w:pPr>
        <w:spacing w:after="0" w:line="360" w:lineRule="auto"/>
        <w:jc w:val="both"/>
        <w:rPr>
          <w:rFonts w:ascii="Arial" w:hAnsi="Arial" w:cs="Times New Roman"/>
          <w:sz w:val="24"/>
          <w:highlight w:val="yellow"/>
        </w:rPr>
      </w:pPr>
    </w:p>
    <w:p w14:paraId="2C233124" w14:textId="77777777" w:rsidR="00310B47" w:rsidRPr="00310B47" w:rsidRDefault="00310B47" w:rsidP="00310B47">
      <w:pPr>
        <w:spacing w:after="0" w:line="360" w:lineRule="auto"/>
        <w:jc w:val="both"/>
        <w:rPr>
          <w:rFonts w:ascii="Arial" w:hAnsi="Arial" w:cs="Times New Roman"/>
          <w:sz w:val="24"/>
          <w:highlight w:val="yellow"/>
        </w:rPr>
      </w:pPr>
    </w:p>
    <w:p w14:paraId="5D210732" w14:textId="77777777" w:rsidR="00310B47" w:rsidRPr="00310B47" w:rsidRDefault="00310B47" w:rsidP="00310B47">
      <w:pPr>
        <w:spacing w:after="0" w:line="360" w:lineRule="auto"/>
        <w:jc w:val="both"/>
        <w:rPr>
          <w:rFonts w:ascii="Arial" w:hAnsi="Arial" w:cs="Times New Roman"/>
          <w:sz w:val="24"/>
          <w:highlight w:val="yellow"/>
        </w:rPr>
      </w:pPr>
    </w:p>
    <w:p w14:paraId="571DF030" w14:textId="77777777" w:rsidR="00310B47" w:rsidRPr="00310B47" w:rsidRDefault="00310B47" w:rsidP="00310B47">
      <w:pPr>
        <w:spacing w:after="0" w:line="360" w:lineRule="auto"/>
        <w:jc w:val="both"/>
        <w:rPr>
          <w:rFonts w:ascii="Arial" w:hAnsi="Arial" w:cs="Times New Roman"/>
          <w:sz w:val="24"/>
          <w:highlight w:val="yellow"/>
        </w:rPr>
      </w:pPr>
    </w:p>
    <w:p w14:paraId="32945846"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Derajat Kejenuhan</w:t>
      </w:r>
    </w:p>
    <w:p w14:paraId="000B526C" w14:textId="77777777" w:rsidR="00310B47" w:rsidRPr="00310B47" w:rsidRDefault="00310B47" w:rsidP="00310B47">
      <w:pPr>
        <w:spacing w:after="0" w:line="360" w:lineRule="auto"/>
        <w:jc w:val="both"/>
        <w:rPr>
          <w:rFonts w:ascii="Arial" w:hAnsi="Arial" w:cs="Arial"/>
          <w:sz w:val="24"/>
          <w:lang w:val="en-ID"/>
        </w:rPr>
      </w:pPr>
      <w:r w:rsidRPr="00310B47">
        <w:rPr>
          <w:rFonts w:ascii="Arial" w:hAnsi="Arial" w:cs="Times New Roman"/>
          <w:sz w:val="24"/>
        </w:rPr>
        <w:t xml:space="preserve">Berdasarkan komposisi lalu lintas pada kondisi eksisting terdapat Q Arus Total </w:t>
      </w:r>
      <w:r w:rsidRPr="00310B47">
        <w:rPr>
          <w:rFonts w:ascii="Arial" w:hAnsi="Arial" w:cs="Arial"/>
          <w:sz w:val="24"/>
        </w:rPr>
        <w:t xml:space="preserve">2544. Setelah mendapat Q Arus Total maka akan dihitung dengan kapasitas (C) </w:t>
      </w:r>
      <w:r w:rsidRPr="00310B47">
        <w:rPr>
          <w:rFonts w:ascii="Arial" w:hAnsi="Arial" w:cs="Arial"/>
          <w:sz w:val="24"/>
          <w:lang w:val="en-ID"/>
        </w:rPr>
        <w:t>2169,8 Smp/jam.Untuk perhitungan DS sebagai berikut :</w:t>
      </w:r>
    </w:p>
    <w:p w14:paraId="4D65964E" w14:textId="77777777" w:rsidR="00310B47" w:rsidRPr="00310B47" w:rsidRDefault="00310B47" w:rsidP="00310B47">
      <w:pPr>
        <w:spacing w:after="0" w:line="360" w:lineRule="auto"/>
        <w:ind w:left="709" w:hanging="709"/>
        <w:contextualSpacing/>
        <w:jc w:val="both"/>
        <w:rPr>
          <w:rFonts w:ascii="Arial" w:hAnsi="Arial" w:cs="Arial"/>
          <w:i/>
          <w:sz w:val="24"/>
          <w:lang w:val="en-ID"/>
        </w:rPr>
      </w:pPr>
      <w:r w:rsidRPr="00310B47">
        <w:rPr>
          <w:rFonts w:ascii="Arial" w:hAnsi="Arial" w:cs="Arial"/>
          <w:i/>
          <w:sz w:val="24"/>
          <w:lang w:val="en-ID"/>
        </w:rPr>
        <w:t>DS</w:t>
      </w:r>
      <w:r w:rsidRPr="00310B47">
        <w:rPr>
          <w:rFonts w:ascii="Arial" w:hAnsi="Arial" w:cs="Arial"/>
          <w:i/>
          <w:sz w:val="24"/>
          <w:lang w:val="en-ID"/>
        </w:rPr>
        <w:tab/>
        <w:t xml:space="preserve"> </w:t>
      </w:r>
      <w:r w:rsidRPr="00310B47">
        <w:rPr>
          <w:rFonts w:ascii="Arial" w:hAnsi="Arial" w:cs="Arial"/>
          <w:sz w:val="24"/>
          <w:lang w:val="en-ID"/>
        </w:rPr>
        <w:t xml:space="preserve">= </w:t>
      </w:r>
      <w:r w:rsidRPr="00310B47">
        <w:rPr>
          <w:rFonts w:ascii="Arial" w:hAnsi="Arial" w:cs="Arial"/>
          <w:i/>
          <w:sz w:val="24"/>
          <w:lang w:val="en-ID"/>
        </w:rPr>
        <w:t>Q/C</w:t>
      </w:r>
    </w:p>
    <w:p w14:paraId="4D441A75" w14:textId="77777777" w:rsidR="00310B47" w:rsidRPr="00310B47" w:rsidRDefault="00310B47" w:rsidP="00310B47">
      <w:pPr>
        <w:spacing w:after="0" w:line="360" w:lineRule="auto"/>
        <w:ind w:left="709"/>
        <w:contextualSpacing/>
        <w:jc w:val="both"/>
        <w:rPr>
          <w:rFonts w:ascii="Arial" w:hAnsi="Arial" w:cs="Arial"/>
          <w:sz w:val="24"/>
          <w:lang w:val="en-ID"/>
        </w:rPr>
      </w:pPr>
      <w:r w:rsidRPr="00310B47">
        <w:rPr>
          <w:rFonts w:ascii="Arial" w:hAnsi="Arial" w:cs="Arial"/>
          <w:sz w:val="24"/>
          <w:lang w:val="en-ID"/>
        </w:rPr>
        <w:t xml:space="preserve"> = </w:t>
      </w:r>
      <w:r w:rsidRPr="00310B47">
        <w:rPr>
          <w:rFonts w:ascii="Arial" w:hAnsi="Arial" w:cs="Arial"/>
          <w:sz w:val="24"/>
        </w:rPr>
        <w:t>2544</w:t>
      </w:r>
      <w:r w:rsidRPr="00310B47">
        <w:rPr>
          <w:rFonts w:ascii="Arial" w:hAnsi="Arial" w:cs="Arial"/>
          <w:sz w:val="24"/>
          <w:lang w:val="en-ID"/>
        </w:rPr>
        <w:t xml:space="preserve"> / 2169,8</w:t>
      </w:r>
    </w:p>
    <w:p w14:paraId="48B7E61A" w14:textId="77777777" w:rsidR="00310B47" w:rsidRPr="00310B47" w:rsidRDefault="00310B47" w:rsidP="00310B47">
      <w:pPr>
        <w:spacing w:after="0" w:line="360" w:lineRule="auto"/>
        <w:ind w:left="709"/>
        <w:contextualSpacing/>
        <w:jc w:val="both"/>
        <w:rPr>
          <w:rFonts w:ascii="Arial" w:hAnsi="Arial" w:cs="Arial"/>
          <w:sz w:val="24"/>
          <w:lang w:val="en-ID"/>
        </w:rPr>
      </w:pPr>
      <w:r w:rsidRPr="00310B47">
        <w:rPr>
          <w:rFonts w:ascii="Arial" w:hAnsi="Arial" w:cs="Arial"/>
          <w:sz w:val="24"/>
          <w:lang w:val="en-ID"/>
        </w:rPr>
        <w:t xml:space="preserve"> = </w:t>
      </w:r>
      <w:r w:rsidRPr="00310B47">
        <w:rPr>
          <w:rFonts w:ascii="Arial" w:hAnsi="Arial" w:cs="Arial"/>
          <w:b/>
          <w:sz w:val="24"/>
          <w:lang w:val="en-ID"/>
        </w:rPr>
        <w:t>1,17</w:t>
      </w:r>
    </w:p>
    <w:p w14:paraId="520346FD"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Dimana : </w:t>
      </w:r>
    </w:p>
    <w:p w14:paraId="62C7460E"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DS</w:t>
      </w:r>
      <w:r w:rsidRPr="00310B47">
        <w:rPr>
          <w:rFonts w:ascii="Arial" w:hAnsi="Arial" w:cs="Arial"/>
          <w:sz w:val="24"/>
        </w:rPr>
        <w:tab/>
        <w:t xml:space="preserve"> = Derajat Kejenuhan (smp/jam).</w:t>
      </w:r>
    </w:p>
    <w:p w14:paraId="11D76161"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Q </w:t>
      </w:r>
      <w:r w:rsidRPr="00310B47">
        <w:rPr>
          <w:rFonts w:ascii="Arial" w:hAnsi="Arial" w:cs="Arial"/>
          <w:sz w:val="24"/>
        </w:rPr>
        <w:tab/>
        <w:t xml:space="preserve"> = Arus Lalu Lintas.</w:t>
      </w:r>
    </w:p>
    <w:p w14:paraId="0EBF74FF"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C </w:t>
      </w:r>
      <w:r w:rsidRPr="00310B47">
        <w:rPr>
          <w:rFonts w:ascii="Arial" w:hAnsi="Arial" w:cs="Arial"/>
          <w:sz w:val="24"/>
        </w:rPr>
        <w:tab/>
        <w:t xml:space="preserve"> = Kapasitas Sesungguhnya (smp/jam).</w:t>
      </w:r>
    </w:p>
    <w:p w14:paraId="61F81B4C"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Berdasarkan hasil perhitungan derajat kejenuhan pada Jalan Raya Bintara sebesar 1,17 menunjukan bahwa jalan tersebut memiliki tingkat nilai kejenuhan lebih tinggi dibandingkan dengan nilai standar derajat kejenuhan yaitu 0,85 sehingga jalan tersebut terjadi kemacetan.</w:t>
      </w:r>
    </w:p>
    <w:p w14:paraId="063C2973" w14:textId="77777777" w:rsidR="00310B47" w:rsidRPr="00310B47" w:rsidRDefault="00310B47" w:rsidP="00310B47">
      <w:pPr>
        <w:spacing w:after="0" w:line="360" w:lineRule="auto"/>
        <w:contextualSpacing/>
        <w:jc w:val="both"/>
        <w:rPr>
          <w:rFonts w:ascii="Arial" w:hAnsi="Arial" w:cs="Arial"/>
          <w:sz w:val="24"/>
        </w:rPr>
      </w:pPr>
    </w:p>
    <w:p w14:paraId="4D0ED766" w14:textId="77777777" w:rsidR="00310B47" w:rsidRPr="00310B47" w:rsidRDefault="00310B47" w:rsidP="00310B47">
      <w:pPr>
        <w:tabs>
          <w:tab w:val="left" w:pos="1418"/>
        </w:tabs>
        <w:spacing w:after="0" w:line="360" w:lineRule="auto"/>
        <w:jc w:val="both"/>
        <w:rPr>
          <w:rFonts w:ascii="Arial" w:hAnsi="Arial" w:cs="Times New Roman"/>
          <w:b/>
          <w:sz w:val="24"/>
        </w:rPr>
      </w:pPr>
      <w:r w:rsidRPr="00310B47">
        <w:rPr>
          <w:rFonts w:ascii="Arial" w:hAnsi="Arial" w:cs="Times New Roman"/>
          <w:b/>
          <w:sz w:val="24"/>
        </w:rPr>
        <w:t>Kecepatan Arus Bebas</w:t>
      </w:r>
    </w:p>
    <w:p w14:paraId="4D6A4DDA" w14:textId="77777777" w:rsidR="00310B47" w:rsidRPr="00310B47" w:rsidRDefault="00310B47" w:rsidP="00310B47">
      <w:pPr>
        <w:spacing w:after="0" w:line="360" w:lineRule="auto"/>
        <w:contextualSpacing/>
        <w:jc w:val="both"/>
        <w:rPr>
          <w:rFonts w:ascii="Arial" w:hAnsi="Arial" w:cs="Times New Roman"/>
          <w:sz w:val="24"/>
        </w:rPr>
      </w:pPr>
      <w:r w:rsidRPr="00310B47">
        <w:rPr>
          <w:rFonts w:ascii="Arial" w:hAnsi="Arial" w:cs="Times New Roman"/>
          <w:sz w:val="24"/>
        </w:rPr>
        <w:t>Kecepatan arus bebas adalah kecepatan suatu kendaraan yang tidak terpengaruh oleh kehadiran kendaran lain, yaitu kecepatan dimana pengendara merasa nyaman untuk bergerak pada kondisi geometrik, lingkungan dan pengendalian lalu lintas yang ada pada suatu segmen jalan tanpa lalu lintas lainnya (km/jam).</w:t>
      </w:r>
    </w:p>
    <w:p w14:paraId="02399052" w14:textId="77777777" w:rsidR="00310B47" w:rsidRPr="00310B47" w:rsidRDefault="00310B47" w:rsidP="00310B47">
      <w:pPr>
        <w:spacing w:after="0" w:line="360" w:lineRule="auto"/>
        <w:contextualSpacing/>
        <w:rPr>
          <w:rFonts w:ascii="Arial" w:hAnsi="Arial" w:cs="Arial"/>
          <w:sz w:val="24"/>
          <w:vertAlign w:val="subscript"/>
          <w:lang w:val="en-ID"/>
        </w:rPr>
      </w:pPr>
      <w:r w:rsidRPr="00310B47">
        <w:rPr>
          <w:rFonts w:ascii="Arial" w:hAnsi="Arial" w:cs="Times New Roman"/>
          <w:sz w:val="24"/>
        </w:rPr>
        <w:t>Nilai kecepatan arus bebas (F</w:t>
      </w:r>
      <w:r w:rsidRPr="00310B47">
        <w:rPr>
          <w:rFonts w:ascii="Arial" w:hAnsi="Arial" w:cs="Times New Roman"/>
          <w:sz w:val="24"/>
          <w:vertAlign w:val="subscript"/>
        </w:rPr>
        <w:t>V</w:t>
      </w:r>
      <w:r w:rsidRPr="00310B47">
        <w:rPr>
          <w:rFonts w:ascii="Arial" w:hAnsi="Arial" w:cs="Times New Roman"/>
          <w:sz w:val="24"/>
        </w:rPr>
        <w:t>) jenis kendaran ringan ditetapkan sebagai kriteria dasar untuk kinerja segmen jalan. F</w:t>
      </w:r>
      <w:r w:rsidRPr="00310B47">
        <w:rPr>
          <w:rFonts w:ascii="Arial" w:hAnsi="Arial" w:cs="Times New Roman"/>
          <w:sz w:val="24"/>
          <w:vertAlign w:val="subscript"/>
        </w:rPr>
        <w:t xml:space="preserve">V </w:t>
      </w:r>
      <w:r w:rsidRPr="00310B47">
        <w:rPr>
          <w:rFonts w:ascii="Arial" w:hAnsi="Arial" w:cs="Times New Roman"/>
          <w:sz w:val="24"/>
        </w:rPr>
        <w:t>dihitung menggunakan persamaan sebagai berikut :</w:t>
      </w:r>
      <w:r w:rsidRPr="00310B47">
        <w:rPr>
          <w:rFonts w:ascii="Arial" w:hAnsi="Arial" w:cs="Times New Roman"/>
          <w:sz w:val="24"/>
        </w:rPr>
        <w:br/>
      </w:r>
      <w:r w:rsidRPr="00310B47">
        <w:rPr>
          <w:rFonts w:ascii="Arial" w:hAnsi="Arial" w:cs="Arial"/>
          <w:sz w:val="24"/>
          <w:lang w:val="en-ID"/>
        </w:rPr>
        <w:t xml:space="preserve"> FV = (FV</w:t>
      </w:r>
      <w:r w:rsidRPr="00310B47">
        <w:rPr>
          <w:rFonts w:ascii="Arial" w:hAnsi="Arial" w:cs="Arial"/>
          <w:sz w:val="24"/>
          <w:vertAlign w:val="subscript"/>
          <w:lang w:val="en-ID"/>
        </w:rPr>
        <w:t xml:space="preserve">0 </w:t>
      </w:r>
      <w:r w:rsidRPr="00310B47">
        <w:rPr>
          <w:rFonts w:ascii="Arial" w:hAnsi="Arial" w:cs="Arial"/>
          <w:sz w:val="24"/>
          <w:lang w:val="en-ID"/>
        </w:rPr>
        <w:t>+ FV</w:t>
      </w:r>
      <w:r w:rsidRPr="00310B47">
        <w:rPr>
          <w:rFonts w:ascii="Arial" w:hAnsi="Arial" w:cs="Arial"/>
          <w:sz w:val="24"/>
          <w:vertAlign w:val="subscript"/>
          <w:lang w:val="en-ID"/>
        </w:rPr>
        <w:t>W</w:t>
      </w:r>
      <w:r w:rsidRPr="00310B47">
        <w:rPr>
          <w:rFonts w:ascii="Arial" w:hAnsi="Arial" w:cs="Arial"/>
          <w:sz w:val="24"/>
          <w:lang w:val="en-ID"/>
        </w:rPr>
        <w:t>) x FFV</w:t>
      </w:r>
      <w:r w:rsidRPr="00310B47">
        <w:rPr>
          <w:rFonts w:ascii="Arial" w:hAnsi="Arial" w:cs="Arial"/>
          <w:sz w:val="24"/>
          <w:vertAlign w:val="subscript"/>
          <w:lang w:val="en-ID"/>
        </w:rPr>
        <w:t xml:space="preserve">SF </w:t>
      </w:r>
      <w:r w:rsidRPr="00310B47">
        <w:rPr>
          <w:rFonts w:ascii="Arial" w:hAnsi="Arial" w:cs="Arial"/>
          <w:sz w:val="24"/>
          <w:lang w:val="en-ID"/>
        </w:rPr>
        <w:t>x FFV</w:t>
      </w:r>
      <w:r w:rsidRPr="00310B47">
        <w:rPr>
          <w:rFonts w:ascii="Arial" w:hAnsi="Arial" w:cs="Arial"/>
          <w:sz w:val="24"/>
          <w:vertAlign w:val="subscript"/>
          <w:lang w:val="en-ID"/>
        </w:rPr>
        <w:t>CS</w:t>
      </w:r>
    </w:p>
    <w:p w14:paraId="75625162" w14:textId="77777777" w:rsidR="00310B47" w:rsidRPr="00310B47" w:rsidRDefault="00310B47" w:rsidP="00310B47">
      <w:pPr>
        <w:spacing w:after="0" w:line="360" w:lineRule="auto"/>
        <w:contextualSpacing/>
        <w:jc w:val="both"/>
        <w:rPr>
          <w:rFonts w:ascii="Arial" w:hAnsi="Arial" w:cs="Arial"/>
          <w:sz w:val="24"/>
          <w:lang w:val="en-ID"/>
        </w:rPr>
      </w:pPr>
      <w:r w:rsidRPr="00310B47">
        <w:rPr>
          <w:rFonts w:ascii="Arial" w:hAnsi="Arial" w:cs="Arial"/>
          <w:sz w:val="24"/>
          <w:lang w:val="en-ID"/>
        </w:rPr>
        <w:t xml:space="preserve">Dengan nilai : </w:t>
      </w:r>
    </w:p>
    <w:p w14:paraId="57D91443" w14:textId="77777777" w:rsidR="00310B47" w:rsidRPr="00310B47" w:rsidRDefault="00310B47" w:rsidP="00310B47">
      <w:pPr>
        <w:spacing w:after="0" w:line="360" w:lineRule="auto"/>
        <w:contextualSpacing/>
        <w:jc w:val="both"/>
        <w:rPr>
          <w:rFonts w:ascii="Arial" w:hAnsi="Arial" w:cs="Arial"/>
          <w:sz w:val="24"/>
          <w:lang w:val="en-ID"/>
        </w:rPr>
      </w:pPr>
      <w:r w:rsidRPr="00310B47">
        <w:rPr>
          <w:rFonts w:ascii="Arial" w:hAnsi="Arial" w:cs="Arial"/>
          <w:sz w:val="24"/>
          <w:lang w:val="en-ID"/>
        </w:rPr>
        <w:t>FV</w:t>
      </w:r>
      <w:r w:rsidRPr="00310B47">
        <w:rPr>
          <w:rFonts w:ascii="Arial" w:hAnsi="Arial" w:cs="Arial"/>
          <w:sz w:val="24"/>
          <w:vertAlign w:val="subscript"/>
          <w:lang w:val="en-ID"/>
        </w:rPr>
        <w:t>0</w:t>
      </w:r>
      <w:r w:rsidRPr="00310B47">
        <w:rPr>
          <w:rFonts w:ascii="Arial" w:hAnsi="Arial" w:cs="Arial"/>
          <w:sz w:val="24"/>
          <w:vertAlign w:val="subscript"/>
          <w:lang w:val="en-ID"/>
        </w:rPr>
        <w:tab/>
      </w:r>
      <w:r w:rsidRPr="00310B47">
        <w:rPr>
          <w:rFonts w:ascii="Arial" w:hAnsi="Arial" w:cs="Arial"/>
          <w:sz w:val="24"/>
          <w:vertAlign w:val="subscript"/>
          <w:lang w:val="en-ID"/>
        </w:rPr>
        <w:tab/>
        <w:t xml:space="preserve"> </w:t>
      </w:r>
      <w:r w:rsidRPr="00310B47">
        <w:rPr>
          <w:rFonts w:ascii="Arial" w:hAnsi="Arial" w:cs="Arial"/>
          <w:sz w:val="24"/>
          <w:lang w:val="en-ID"/>
        </w:rPr>
        <w:t>= 42 km/jam (MKJI, 1997)</w:t>
      </w:r>
    </w:p>
    <w:p w14:paraId="3DEB4241" w14:textId="77777777" w:rsidR="00310B47" w:rsidRPr="00310B47" w:rsidRDefault="00310B47" w:rsidP="00310B47">
      <w:pPr>
        <w:spacing w:after="0" w:line="360" w:lineRule="auto"/>
        <w:contextualSpacing/>
        <w:jc w:val="both"/>
        <w:rPr>
          <w:rFonts w:ascii="Arial" w:hAnsi="Arial" w:cs="Arial"/>
          <w:sz w:val="24"/>
          <w:lang w:val="en-ID"/>
        </w:rPr>
      </w:pPr>
      <w:r w:rsidRPr="00310B47">
        <w:rPr>
          <w:rFonts w:ascii="Arial" w:hAnsi="Arial" w:cs="Arial"/>
          <w:sz w:val="24"/>
          <w:lang w:val="en-ID"/>
        </w:rPr>
        <w:t>FV</w:t>
      </w:r>
      <w:r w:rsidRPr="00310B47">
        <w:rPr>
          <w:rFonts w:ascii="Arial" w:hAnsi="Arial" w:cs="Arial"/>
          <w:sz w:val="24"/>
          <w:vertAlign w:val="subscript"/>
          <w:lang w:val="en-ID"/>
        </w:rPr>
        <w:t xml:space="preserve">W </w:t>
      </w:r>
      <w:r w:rsidRPr="00310B47">
        <w:rPr>
          <w:rFonts w:ascii="Arial" w:hAnsi="Arial" w:cs="Arial"/>
          <w:sz w:val="24"/>
          <w:vertAlign w:val="subscript"/>
          <w:lang w:val="en-ID"/>
        </w:rPr>
        <w:tab/>
      </w:r>
      <w:r w:rsidRPr="00310B47">
        <w:rPr>
          <w:rFonts w:ascii="Arial" w:hAnsi="Arial" w:cs="Arial"/>
          <w:sz w:val="24"/>
          <w:vertAlign w:val="subscript"/>
          <w:lang w:val="en-ID"/>
        </w:rPr>
        <w:tab/>
      </w:r>
      <w:r w:rsidRPr="00310B47">
        <w:rPr>
          <w:rFonts w:ascii="Arial" w:hAnsi="Arial" w:cs="Arial"/>
          <w:sz w:val="24"/>
          <w:lang w:val="en-ID"/>
        </w:rPr>
        <w:t>= -3 km/jam (MKJI, 1997)</w:t>
      </w:r>
    </w:p>
    <w:p w14:paraId="05599162" w14:textId="77777777" w:rsidR="00310B47" w:rsidRPr="00310B47" w:rsidRDefault="00310B47" w:rsidP="00310B47">
      <w:pPr>
        <w:spacing w:after="0" w:line="360" w:lineRule="auto"/>
        <w:contextualSpacing/>
        <w:jc w:val="both"/>
        <w:rPr>
          <w:rFonts w:ascii="Arial" w:hAnsi="Arial" w:cs="Arial"/>
          <w:sz w:val="24"/>
          <w:lang w:val="en-ID"/>
        </w:rPr>
      </w:pPr>
      <w:r w:rsidRPr="00310B47">
        <w:rPr>
          <w:rFonts w:ascii="Arial" w:hAnsi="Arial" w:cs="Arial"/>
          <w:sz w:val="24"/>
          <w:lang w:val="en-ID"/>
        </w:rPr>
        <w:t>FFV</w:t>
      </w:r>
      <w:r w:rsidRPr="00310B47">
        <w:rPr>
          <w:rFonts w:ascii="Arial" w:hAnsi="Arial" w:cs="Arial"/>
          <w:sz w:val="24"/>
          <w:vertAlign w:val="subscript"/>
          <w:lang w:val="en-ID"/>
        </w:rPr>
        <w:t>SF</w:t>
      </w:r>
      <w:r w:rsidRPr="00310B47">
        <w:rPr>
          <w:rFonts w:ascii="Arial" w:hAnsi="Arial" w:cs="Arial"/>
          <w:sz w:val="24"/>
          <w:vertAlign w:val="subscript"/>
          <w:lang w:val="en-ID"/>
        </w:rPr>
        <w:tab/>
        <w:t xml:space="preserve"> </w:t>
      </w:r>
      <w:r w:rsidRPr="00310B47">
        <w:rPr>
          <w:rFonts w:ascii="Arial" w:hAnsi="Arial" w:cs="Arial"/>
          <w:sz w:val="24"/>
          <w:vertAlign w:val="subscript"/>
          <w:lang w:val="en-ID"/>
        </w:rPr>
        <w:tab/>
        <w:t xml:space="preserve"> </w:t>
      </w:r>
      <w:r w:rsidRPr="00310B47">
        <w:rPr>
          <w:rFonts w:ascii="Arial" w:hAnsi="Arial" w:cs="Arial"/>
          <w:sz w:val="24"/>
          <w:lang w:val="en-ID"/>
        </w:rPr>
        <w:t xml:space="preserve">= 0,86 </w:t>
      </w:r>
      <w:r w:rsidRPr="00310B47">
        <w:rPr>
          <w:rFonts w:ascii="Arial" w:hAnsi="Arial" w:cs="Arial"/>
          <w:sz w:val="24"/>
          <w:lang w:val="en-ID"/>
        </w:rPr>
        <w:tab/>
        <w:t>(MKJI, 1997)</w:t>
      </w:r>
    </w:p>
    <w:p w14:paraId="582B00F1" w14:textId="77777777" w:rsidR="00310B47" w:rsidRPr="00310B47" w:rsidRDefault="00310B47" w:rsidP="00310B47">
      <w:pPr>
        <w:spacing w:after="0" w:line="360" w:lineRule="auto"/>
        <w:contextualSpacing/>
        <w:jc w:val="both"/>
        <w:rPr>
          <w:rFonts w:ascii="Arial" w:hAnsi="Arial" w:cs="Arial"/>
          <w:sz w:val="24"/>
          <w:lang w:val="en-ID"/>
        </w:rPr>
      </w:pPr>
      <w:r w:rsidRPr="00310B47">
        <w:rPr>
          <w:rFonts w:ascii="Arial" w:hAnsi="Arial" w:cs="Arial"/>
          <w:sz w:val="24"/>
          <w:lang w:val="en-ID"/>
        </w:rPr>
        <w:t>FFV</w:t>
      </w:r>
      <w:r w:rsidRPr="00310B47">
        <w:rPr>
          <w:rFonts w:ascii="Arial" w:hAnsi="Arial" w:cs="Arial"/>
          <w:sz w:val="24"/>
          <w:vertAlign w:val="subscript"/>
          <w:lang w:val="en-ID"/>
        </w:rPr>
        <w:t>CS</w:t>
      </w:r>
      <w:r w:rsidRPr="00310B47">
        <w:rPr>
          <w:rFonts w:ascii="Arial" w:hAnsi="Arial" w:cs="Arial"/>
          <w:sz w:val="24"/>
          <w:vertAlign w:val="subscript"/>
          <w:lang w:val="en-ID"/>
        </w:rPr>
        <w:tab/>
      </w:r>
      <w:r w:rsidRPr="00310B47">
        <w:rPr>
          <w:rFonts w:ascii="Arial" w:hAnsi="Arial" w:cs="Arial"/>
          <w:sz w:val="24"/>
          <w:vertAlign w:val="subscript"/>
          <w:lang w:val="en-ID"/>
        </w:rPr>
        <w:tab/>
      </w:r>
      <w:r w:rsidRPr="00310B47">
        <w:rPr>
          <w:rFonts w:ascii="Arial" w:hAnsi="Arial" w:cs="Arial"/>
          <w:sz w:val="24"/>
          <w:lang w:val="en-ID"/>
        </w:rPr>
        <w:t>= 1</w:t>
      </w:r>
      <w:r w:rsidRPr="00310B47">
        <w:rPr>
          <w:rFonts w:ascii="Arial" w:hAnsi="Arial" w:cs="Arial"/>
          <w:sz w:val="24"/>
          <w:lang w:val="en-ID"/>
        </w:rPr>
        <w:tab/>
      </w:r>
      <w:r w:rsidRPr="00310B47">
        <w:rPr>
          <w:rFonts w:ascii="Arial" w:hAnsi="Arial" w:cs="Arial"/>
          <w:sz w:val="24"/>
          <w:lang w:val="en-ID"/>
        </w:rPr>
        <w:tab/>
        <w:t>(MKJI, 1997)</w:t>
      </w:r>
    </w:p>
    <w:p w14:paraId="04CFFB11" w14:textId="77777777" w:rsidR="00310B47" w:rsidRPr="00310B47" w:rsidRDefault="00310B47" w:rsidP="00310B47">
      <w:pPr>
        <w:spacing w:after="0" w:line="360" w:lineRule="auto"/>
        <w:contextualSpacing/>
        <w:jc w:val="both"/>
        <w:rPr>
          <w:rFonts w:ascii="Arial" w:hAnsi="Arial" w:cs="Arial"/>
          <w:sz w:val="24"/>
          <w:lang w:val="en-ID"/>
        </w:rPr>
      </w:pPr>
    </w:p>
    <w:p w14:paraId="39DF62AA" w14:textId="77777777" w:rsidR="00310B47" w:rsidRPr="00310B47" w:rsidRDefault="00310B47" w:rsidP="00310B47">
      <w:pPr>
        <w:spacing w:after="0" w:line="360" w:lineRule="auto"/>
        <w:contextualSpacing/>
        <w:jc w:val="both"/>
        <w:rPr>
          <w:rFonts w:ascii="Arial" w:hAnsi="Arial" w:cs="Arial"/>
          <w:sz w:val="24"/>
          <w:lang w:val="en-ID"/>
        </w:rPr>
      </w:pPr>
      <w:r w:rsidRPr="00310B47">
        <w:rPr>
          <w:rFonts w:ascii="Arial" w:hAnsi="Arial" w:cs="Arial"/>
          <w:sz w:val="24"/>
          <w:lang w:val="en-ID"/>
        </w:rPr>
        <w:t xml:space="preserve">FV </w:t>
      </w:r>
      <w:r w:rsidRPr="00310B47">
        <w:rPr>
          <w:rFonts w:ascii="Arial" w:hAnsi="Arial" w:cs="Arial"/>
          <w:sz w:val="24"/>
          <w:lang w:val="en-ID"/>
        </w:rPr>
        <w:tab/>
      </w:r>
      <w:r w:rsidRPr="00310B47">
        <w:rPr>
          <w:rFonts w:ascii="Arial" w:hAnsi="Arial" w:cs="Arial"/>
          <w:sz w:val="24"/>
          <w:lang w:val="en-ID"/>
        </w:rPr>
        <w:tab/>
        <w:t>= (42 + -3) x 0,86 x 1</w:t>
      </w:r>
    </w:p>
    <w:p w14:paraId="49D8E308" w14:textId="77777777" w:rsidR="00310B47" w:rsidRPr="00310B47" w:rsidRDefault="00310B47" w:rsidP="00310B47">
      <w:pPr>
        <w:spacing w:after="0" w:line="360" w:lineRule="auto"/>
        <w:contextualSpacing/>
        <w:jc w:val="both"/>
        <w:rPr>
          <w:rFonts w:ascii="Arial" w:hAnsi="Arial" w:cs="Arial"/>
          <w:b/>
          <w:sz w:val="24"/>
          <w:lang w:val="en-ID"/>
        </w:rPr>
      </w:pPr>
      <w:r w:rsidRPr="00310B47">
        <w:rPr>
          <w:rFonts w:ascii="Arial" w:hAnsi="Arial" w:cs="Arial"/>
          <w:sz w:val="24"/>
          <w:lang w:val="en-ID"/>
        </w:rPr>
        <w:tab/>
      </w:r>
      <w:r w:rsidRPr="00310B47">
        <w:rPr>
          <w:rFonts w:ascii="Arial" w:hAnsi="Arial" w:cs="Arial"/>
          <w:sz w:val="24"/>
          <w:lang w:val="en-ID"/>
        </w:rPr>
        <w:tab/>
        <w:t xml:space="preserve">= </w:t>
      </w:r>
      <w:r w:rsidRPr="00310B47">
        <w:rPr>
          <w:rFonts w:ascii="Arial" w:hAnsi="Arial" w:cs="Arial"/>
          <w:b/>
          <w:sz w:val="24"/>
          <w:lang w:val="en-ID"/>
        </w:rPr>
        <w:t>33,54 km/jam.</w:t>
      </w:r>
    </w:p>
    <w:p w14:paraId="208A8A7E" w14:textId="77777777" w:rsidR="00310B47" w:rsidRPr="00310B47" w:rsidRDefault="00310B47" w:rsidP="00310B47">
      <w:pPr>
        <w:spacing w:after="0" w:line="360" w:lineRule="auto"/>
        <w:ind w:left="709" w:hanging="709"/>
        <w:jc w:val="both"/>
        <w:rPr>
          <w:rFonts w:ascii="Arial" w:hAnsi="Arial" w:cs="Arial"/>
          <w:sz w:val="24"/>
        </w:rPr>
      </w:pPr>
      <w:r w:rsidRPr="00310B47">
        <w:rPr>
          <w:rFonts w:ascii="Arial" w:hAnsi="Arial" w:cs="Arial"/>
          <w:sz w:val="24"/>
        </w:rPr>
        <w:t>Dimana :</w:t>
      </w:r>
    </w:p>
    <w:p w14:paraId="7DEFBC6A" w14:textId="77777777" w:rsidR="00310B47" w:rsidRPr="00310B47" w:rsidRDefault="00310B47" w:rsidP="00310B47">
      <w:pPr>
        <w:tabs>
          <w:tab w:val="left" w:pos="3119"/>
        </w:tabs>
        <w:spacing w:after="0" w:line="360" w:lineRule="auto"/>
        <w:ind w:left="709" w:hanging="709"/>
        <w:jc w:val="both"/>
        <w:rPr>
          <w:rFonts w:ascii="Arial" w:hAnsi="Arial" w:cs="Arial"/>
          <w:sz w:val="24"/>
        </w:rPr>
      </w:pPr>
      <w:r w:rsidRPr="00310B47">
        <w:rPr>
          <w:rFonts w:ascii="Arial" w:hAnsi="Arial" w:cs="Arial"/>
          <w:sz w:val="24"/>
        </w:rPr>
        <w:t xml:space="preserve">FV </w:t>
      </w:r>
      <w:r w:rsidRPr="00310B47">
        <w:rPr>
          <w:rFonts w:ascii="Arial" w:hAnsi="Arial" w:cs="Arial"/>
          <w:sz w:val="24"/>
        </w:rPr>
        <w:tab/>
        <w:t>= Kecepatan arus bebas kendaraan ringan pada kondisi lapangan (km/jam).</w:t>
      </w:r>
    </w:p>
    <w:p w14:paraId="711C3AFF" w14:textId="77777777" w:rsidR="00310B47" w:rsidRPr="00310B47" w:rsidRDefault="00310B47" w:rsidP="00310B47">
      <w:pPr>
        <w:spacing w:after="0" w:line="360" w:lineRule="auto"/>
        <w:ind w:left="709" w:hanging="709"/>
        <w:jc w:val="both"/>
        <w:rPr>
          <w:rFonts w:ascii="Arial" w:hAnsi="Arial" w:cs="Arial"/>
          <w:sz w:val="24"/>
        </w:rPr>
      </w:pPr>
      <w:r w:rsidRPr="00310B47">
        <w:rPr>
          <w:rFonts w:ascii="Arial" w:hAnsi="Arial" w:cs="Arial"/>
          <w:sz w:val="24"/>
        </w:rPr>
        <w:t>FV</w:t>
      </w:r>
      <w:r w:rsidRPr="00310B47">
        <w:rPr>
          <w:rFonts w:ascii="Arial" w:hAnsi="Arial" w:cs="Arial"/>
          <w:sz w:val="24"/>
          <w:vertAlign w:val="subscript"/>
        </w:rPr>
        <w:t xml:space="preserve">0 </w:t>
      </w:r>
      <w:r w:rsidRPr="00310B47">
        <w:rPr>
          <w:rFonts w:ascii="Arial" w:hAnsi="Arial" w:cs="Arial"/>
          <w:sz w:val="24"/>
          <w:vertAlign w:val="subscript"/>
        </w:rPr>
        <w:tab/>
        <w:t xml:space="preserve"> </w:t>
      </w:r>
      <w:r w:rsidRPr="00310B47">
        <w:rPr>
          <w:rFonts w:ascii="Arial" w:hAnsi="Arial" w:cs="Arial"/>
          <w:sz w:val="24"/>
        </w:rPr>
        <w:t>= Kecepatan arus bebas dasar kendaraan pada jalan yang diamati (km/jam).</w:t>
      </w:r>
    </w:p>
    <w:p w14:paraId="631038A7" w14:textId="77777777" w:rsidR="00310B47" w:rsidRPr="00310B47" w:rsidRDefault="00310B47" w:rsidP="00310B47">
      <w:pPr>
        <w:spacing w:after="0" w:line="360" w:lineRule="auto"/>
        <w:ind w:left="709" w:hanging="709"/>
        <w:jc w:val="both"/>
        <w:rPr>
          <w:rFonts w:ascii="Arial" w:hAnsi="Arial" w:cs="Arial"/>
          <w:sz w:val="24"/>
        </w:rPr>
      </w:pPr>
      <w:r w:rsidRPr="00310B47">
        <w:rPr>
          <w:rFonts w:ascii="Arial" w:hAnsi="Arial" w:cs="Arial"/>
          <w:sz w:val="24"/>
        </w:rPr>
        <w:t>FV</w:t>
      </w:r>
      <w:r w:rsidRPr="00310B47">
        <w:rPr>
          <w:rFonts w:ascii="Arial" w:hAnsi="Arial" w:cs="Arial"/>
          <w:sz w:val="24"/>
          <w:vertAlign w:val="subscript"/>
        </w:rPr>
        <w:t>W</w:t>
      </w:r>
      <w:r w:rsidRPr="00310B47">
        <w:rPr>
          <w:rFonts w:ascii="Arial" w:hAnsi="Arial" w:cs="Arial"/>
          <w:sz w:val="24"/>
          <w:vertAlign w:val="subscript"/>
        </w:rPr>
        <w:tab/>
        <w:t xml:space="preserve"> </w:t>
      </w:r>
      <w:r w:rsidRPr="00310B47">
        <w:rPr>
          <w:rFonts w:ascii="Arial" w:hAnsi="Arial" w:cs="Arial"/>
          <w:sz w:val="24"/>
        </w:rPr>
        <w:t>= Penyesuaian kecepatan untuk lebar jalan (km/jam).</w:t>
      </w:r>
    </w:p>
    <w:p w14:paraId="005A4DCA" w14:textId="77777777" w:rsidR="00310B47" w:rsidRPr="00310B47" w:rsidRDefault="00310B47" w:rsidP="00310B47">
      <w:pPr>
        <w:spacing w:after="0" w:line="360" w:lineRule="auto"/>
        <w:ind w:left="709" w:hanging="709"/>
        <w:jc w:val="both"/>
        <w:rPr>
          <w:rFonts w:ascii="Arial" w:hAnsi="Arial" w:cs="Arial"/>
          <w:sz w:val="24"/>
        </w:rPr>
      </w:pPr>
      <w:r w:rsidRPr="00310B47">
        <w:rPr>
          <w:rFonts w:ascii="Arial" w:hAnsi="Arial" w:cs="Arial"/>
          <w:sz w:val="24"/>
        </w:rPr>
        <w:t>FFV</w:t>
      </w:r>
      <w:r w:rsidRPr="00310B47">
        <w:rPr>
          <w:rFonts w:ascii="Arial" w:hAnsi="Arial" w:cs="Arial"/>
          <w:sz w:val="24"/>
          <w:vertAlign w:val="subscript"/>
        </w:rPr>
        <w:t>SF</w:t>
      </w:r>
      <w:r w:rsidRPr="00310B47">
        <w:rPr>
          <w:rFonts w:ascii="Arial" w:hAnsi="Arial" w:cs="Arial"/>
          <w:sz w:val="24"/>
        </w:rPr>
        <w:t xml:space="preserve"> = Faktor penyesuaian akibat hambatan samping dan lebar bahu.</w:t>
      </w:r>
    </w:p>
    <w:p w14:paraId="2367002C" w14:textId="77777777" w:rsidR="00310B47" w:rsidRPr="00310B47" w:rsidRDefault="00310B47" w:rsidP="00310B47">
      <w:pPr>
        <w:spacing w:after="0" w:line="360" w:lineRule="auto"/>
        <w:ind w:left="709" w:hanging="709"/>
        <w:jc w:val="both"/>
        <w:rPr>
          <w:rFonts w:ascii="Arial" w:hAnsi="Arial" w:cs="Arial"/>
          <w:sz w:val="24"/>
        </w:rPr>
      </w:pPr>
      <w:r w:rsidRPr="00310B47">
        <w:rPr>
          <w:rFonts w:ascii="Arial" w:hAnsi="Arial" w:cs="Arial"/>
          <w:sz w:val="24"/>
        </w:rPr>
        <w:t>FFV</w:t>
      </w:r>
      <w:r w:rsidRPr="00310B47">
        <w:rPr>
          <w:rFonts w:ascii="Arial" w:hAnsi="Arial" w:cs="Arial"/>
          <w:sz w:val="24"/>
          <w:vertAlign w:val="subscript"/>
        </w:rPr>
        <w:t xml:space="preserve">CS </w:t>
      </w:r>
      <w:r w:rsidRPr="00310B47">
        <w:rPr>
          <w:rFonts w:ascii="Arial" w:hAnsi="Arial" w:cs="Arial"/>
          <w:sz w:val="24"/>
        </w:rPr>
        <w:t>= Faktor penyesuaian kecepatan untuk ukuran kota.</w:t>
      </w:r>
    </w:p>
    <w:p w14:paraId="417E5DE5" w14:textId="77777777" w:rsidR="00310B47" w:rsidRPr="00310B47" w:rsidRDefault="00310B47" w:rsidP="00310B47">
      <w:pPr>
        <w:spacing w:after="0" w:line="360" w:lineRule="auto"/>
        <w:ind w:left="709" w:hanging="709"/>
        <w:jc w:val="both"/>
        <w:rPr>
          <w:rFonts w:ascii="Arial" w:hAnsi="Arial" w:cs="Arial"/>
          <w:sz w:val="24"/>
        </w:rPr>
      </w:pPr>
    </w:p>
    <w:p w14:paraId="27E4EE1D" w14:textId="77777777" w:rsidR="00310B47" w:rsidRPr="00310B47" w:rsidRDefault="00310B47" w:rsidP="00310B47">
      <w:pPr>
        <w:spacing w:after="0" w:line="360" w:lineRule="auto"/>
        <w:jc w:val="both"/>
        <w:rPr>
          <w:rFonts w:ascii="Arial" w:hAnsi="Arial" w:cs="Times New Roman"/>
          <w:b/>
          <w:sz w:val="24"/>
          <w:lang w:val="en-ID"/>
        </w:rPr>
      </w:pPr>
      <w:r w:rsidRPr="00310B47">
        <w:rPr>
          <w:rFonts w:ascii="Arial" w:hAnsi="Arial" w:cs="Times New Roman"/>
          <w:b/>
          <w:noProof/>
          <w:sz w:val="24"/>
        </w:rPr>
        <mc:AlternateContent>
          <mc:Choice Requires="wps">
            <w:drawing>
              <wp:anchor distT="0" distB="0" distL="114300" distR="114300" simplePos="0" relativeHeight="251672576" behindDoc="0" locked="0" layoutInCell="1" allowOverlap="1" wp14:anchorId="0866C704" wp14:editId="69EDA377">
                <wp:simplePos x="0" y="0"/>
                <wp:positionH relativeFrom="column">
                  <wp:posOffset>5510151</wp:posOffset>
                </wp:positionH>
                <wp:positionV relativeFrom="paragraph">
                  <wp:posOffset>2975808</wp:posOffset>
                </wp:positionV>
                <wp:extent cx="0"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C450829" id="Straight Connector 16"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3.85pt,234.3pt" to="433.85pt,23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" strokecolor="windowText" strokeweight=".5pt">
                <v:stroke joinstyle="miter"/>
              </v:line>
            </w:pict>
          </mc:Fallback>
        </mc:AlternateContent>
      </w:r>
      <w:r w:rsidRPr="00310B47">
        <w:rPr>
          <w:rFonts w:ascii="Arial" w:hAnsi="Arial" w:cs="Times New Roman"/>
          <w:b/>
          <w:sz w:val="24"/>
          <w:lang w:val="en-ID"/>
        </w:rPr>
        <w:t xml:space="preserve"> Kecepatan Rata-rata berdasar DS</w:t>
      </w:r>
    </w:p>
    <w:p w14:paraId="148F92CC" w14:textId="77777777" w:rsidR="00310B47" w:rsidRPr="00310B47" w:rsidRDefault="00310B47" w:rsidP="00310B47">
      <w:pPr>
        <w:spacing w:after="0" w:line="360" w:lineRule="auto"/>
        <w:ind w:left="142"/>
        <w:jc w:val="both"/>
        <w:rPr>
          <w:rFonts w:ascii="Arial" w:hAnsi="Arial" w:cs="Arial"/>
          <w:sz w:val="24"/>
          <w:lang w:val="en-ID"/>
        </w:rPr>
      </w:pPr>
      <w:r w:rsidRPr="00310B47">
        <w:rPr>
          <w:rFonts w:ascii="Arial" w:hAnsi="Arial" w:cs="Times New Roman"/>
          <w:sz w:val="24"/>
          <w:lang w:val="en-ID"/>
        </w:rPr>
        <w:t xml:space="preserve">Berdasarkan rumus derajat kejenuhan dan kecepatan arus bebas maka didapatkan nilai Kecepatan tempuh sebagai ukuran utama kinerja segmen jalan menggunakan grafik dibawah ini </w:t>
      </w:r>
      <w:r w:rsidRPr="00310B47">
        <w:rPr>
          <w:rFonts w:ascii="Arial" w:hAnsi="Arial" w:cs="Arial"/>
          <w:sz w:val="24"/>
          <w:lang w:val="en-ID"/>
        </w:rPr>
        <w:t>:</w:t>
      </w:r>
    </w:p>
    <w:p w14:paraId="62FF61CA" w14:textId="77777777" w:rsidR="00310B47" w:rsidRPr="00310B47" w:rsidRDefault="00310B47" w:rsidP="00E21479">
      <w:pPr>
        <w:numPr>
          <w:ilvl w:val="0"/>
          <w:numId w:val="45"/>
        </w:numPr>
        <w:spacing w:after="0" w:line="360" w:lineRule="auto"/>
        <w:ind w:left="142" w:firstLine="0"/>
        <w:contextualSpacing/>
        <w:jc w:val="both"/>
        <w:rPr>
          <w:rFonts w:ascii="Arial" w:hAnsi="Arial" w:cs="Arial"/>
          <w:sz w:val="24"/>
          <w:lang w:val="en-ID"/>
        </w:rPr>
      </w:pPr>
      <w:r w:rsidRPr="00310B47">
        <w:rPr>
          <w:rFonts w:ascii="Arial" w:hAnsi="Arial" w:cs="Arial"/>
          <w:sz w:val="24"/>
          <w:lang w:val="en-ID"/>
        </w:rPr>
        <w:t>Masukan nilai derajat kejenuhan pada garis horizontal (x) pada gambar bawah.</w:t>
      </w:r>
    </w:p>
    <w:p w14:paraId="7A577FBC" w14:textId="77777777" w:rsidR="00310B47" w:rsidRPr="00310B47" w:rsidRDefault="00310B47" w:rsidP="00E21479">
      <w:pPr>
        <w:numPr>
          <w:ilvl w:val="0"/>
          <w:numId w:val="45"/>
        </w:numPr>
        <w:spacing w:after="0" w:line="360" w:lineRule="auto"/>
        <w:ind w:left="142" w:firstLine="0"/>
        <w:contextualSpacing/>
        <w:jc w:val="both"/>
        <w:rPr>
          <w:rFonts w:ascii="Arial" w:hAnsi="Arial" w:cs="Arial"/>
          <w:sz w:val="24"/>
          <w:lang w:val="en-ID"/>
        </w:rPr>
      </w:pPr>
      <w:r w:rsidRPr="00310B47">
        <w:rPr>
          <w:rFonts w:ascii="Arial" w:hAnsi="Arial" w:cs="Arial"/>
          <w:sz w:val="24"/>
          <w:lang w:val="en-ID"/>
        </w:rPr>
        <w:t>Buat garis sejajar dengan garis vertikal (y) dari titik tersebut sampai berpotongan dengan nilai kecepatan arus bebas sesungguhnya (nilai FV yang didapat dari kecepatan arus bebas).</w:t>
      </w:r>
    </w:p>
    <w:p w14:paraId="09CC4B15" w14:textId="77777777" w:rsidR="00310B47" w:rsidRPr="00310B47" w:rsidRDefault="00310B47" w:rsidP="00E21479">
      <w:pPr>
        <w:numPr>
          <w:ilvl w:val="0"/>
          <w:numId w:val="45"/>
        </w:numPr>
        <w:spacing w:after="0" w:line="360" w:lineRule="auto"/>
        <w:ind w:left="142" w:firstLine="0"/>
        <w:contextualSpacing/>
        <w:jc w:val="both"/>
        <w:rPr>
          <w:rFonts w:ascii="Arial" w:hAnsi="Arial" w:cs="Arial"/>
          <w:sz w:val="24"/>
          <w:lang w:val="en-ID"/>
        </w:rPr>
      </w:pPr>
      <w:r w:rsidRPr="00310B47">
        <w:rPr>
          <w:rFonts w:ascii="Arial" w:hAnsi="Arial" w:cs="Arial"/>
          <w:sz w:val="24"/>
          <w:lang w:val="en-ID"/>
        </w:rPr>
        <w:t>Buat garis horizontal sejajar dengan garis horizontal (x) sampai berpotongan dengan garis vertikal (y) pad bagian sebelh kiri dan lihat nilai kecepatan kendaraan ringan sesungguhnya untuk kondisi yang dianalisa.</w:t>
      </w:r>
    </w:p>
    <w:p w14:paraId="7D691ACC" w14:textId="77777777" w:rsidR="00310B47" w:rsidRPr="00310B47" w:rsidRDefault="00310B47" w:rsidP="00310B47">
      <w:pPr>
        <w:spacing w:after="0" w:line="360" w:lineRule="auto"/>
        <w:jc w:val="center"/>
        <w:rPr>
          <w:rFonts w:ascii="Arial" w:hAnsi="Arial" w:cs="Times New Roman"/>
          <w:b/>
          <w:sz w:val="24"/>
          <w:highlight w:val="yellow"/>
        </w:rPr>
      </w:pPr>
      <w:r w:rsidRPr="00310B47">
        <w:rPr>
          <w:rFonts w:ascii="Arial" w:hAnsi="Arial" w:cs="Arial"/>
          <w:b/>
          <w:noProof/>
          <w:sz w:val="24"/>
        </w:rPr>
        <mc:AlternateContent>
          <mc:Choice Requires="wpg">
            <w:drawing>
              <wp:anchor distT="0" distB="0" distL="114300" distR="114300" simplePos="0" relativeHeight="251674624" behindDoc="0" locked="0" layoutInCell="1" allowOverlap="1" wp14:anchorId="5CA50337" wp14:editId="41793FE7">
                <wp:simplePos x="0" y="0"/>
                <wp:positionH relativeFrom="column">
                  <wp:posOffset>122830</wp:posOffset>
                </wp:positionH>
                <wp:positionV relativeFrom="paragraph">
                  <wp:posOffset>2314442</wp:posOffset>
                </wp:positionV>
                <wp:extent cx="5426569" cy="590823"/>
                <wp:effectExtent l="0" t="0" r="22225" b="38100"/>
                <wp:wrapNone/>
                <wp:docPr id="56" name="Group 56"/>
                <wp:cNvGraphicFramePr/>
                <a:graphic xmlns:a="http://schemas.openxmlformats.org/drawingml/2006/main">
                  <a:graphicData uri="http://schemas.microsoft.com/office/word/2010/wordprocessingGroup">
                    <wpg:wgp>
                      <wpg:cNvGrpSpPr/>
                      <wpg:grpSpPr>
                        <a:xfrm>
                          <a:off x="0" y="0"/>
                          <a:ext cx="5426569" cy="590823"/>
                          <a:chOff x="0" y="0"/>
                          <a:chExt cx="5426569" cy="590823"/>
                        </a:xfrm>
                      </wpg:grpSpPr>
                      <wpg:grpSp>
                        <wpg:cNvPr id="20" name="Group 20"/>
                        <wpg:cNvGrpSpPr/>
                        <wpg:grpSpPr>
                          <a:xfrm>
                            <a:off x="354842" y="163773"/>
                            <a:ext cx="4892634" cy="427050"/>
                            <a:chOff x="0" y="0"/>
                            <a:chExt cx="4892634" cy="427050"/>
                          </a:xfrm>
                        </wpg:grpSpPr>
                        <wps:wsp>
                          <wps:cNvPr id="17" name="Straight Connector 17"/>
                          <wps:cNvCnPr/>
                          <wps:spPr>
                            <a:xfrm>
                              <a:off x="4892634" y="0"/>
                              <a:ext cx="0" cy="427050"/>
                            </a:xfrm>
                            <a:prstGeom prst="line">
                              <a:avLst/>
                            </a:prstGeom>
                            <a:noFill/>
                            <a:ln w="6350" cap="flat" cmpd="sng" algn="ctr">
                              <a:solidFill>
                                <a:sysClr val="windowText" lastClr="000000"/>
                              </a:solidFill>
                              <a:prstDash val="solid"/>
                              <a:miter lim="800000"/>
                            </a:ln>
                            <a:effectLst/>
                          </wps:spPr>
                          <wps:bodyPr/>
                        </wps:wsp>
                        <wps:wsp>
                          <wps:cNvPr id="18" name="Straight Connector 18"/>
                          <wps:cNvCnPr/>
                          <wps:spPr>
                            <a:xfrm>
                              <a:off x="0" y="59322"/>
                              <a:ext cx="4892634" cy="0"/>
                            </a:xfrm>
                            <a:prstGeom prst="line">
                              <a:avLst/>
                            </a:prstGeom>
                            <a:noFill/>
                            <a:ln w="6350" cap="flat" cmpd="sng" algn="ctr">
                              <a:solidFill>
                                <a:sysClr val="windowText" lastClr="000000"/>
                              </a:solidFill>
                              <a:prstDash val="solid"/>
                              <a:miter lim="800000"/>
                            </a:ln>
                            <a:effectLst/>
                          </wps:spPr>
                          <wps:bodyPr/>
                        </wps:wsp>
                      </wpg:grpSp>
                      <wps:wsp>
                        <wps:cNvPr id="29" name="Oval 29"/>
                        <wps:cNvSpPr/>
                        <wps:spPr>
                          <a:xfrm>
                            <a:off x="4940489" y="0"/>
                            <a:ext cx="486080" cy="403761"/>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0" y="0"/>
                            <a:ext cx="486080" cy="403761"/>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BEFBB35" id="Group 56" o:spid="_x0000_s1026" style="position:absolute;margin-left:9.65pt;margin-top:182.25pt;width:427.3pt;height:46.5pt;z-index:251674624" coordsize="54265,5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">
                <v:group id="Group 20" o:spid="_x0000_s1027" style="position:absolute;left:3548;top:1637;width:48926;height:4271" coordsize="48926,4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line id="Straight Connector 17" o:spid="_x0000_s1028" style="position:absolute;visibility:visible;mso-wrap-style:square" from="48926,0" to="48926,4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" strokecolor="windowText" strokeweight=".5pt">
                    <v:stroke joinstyle="miter"/>
                  </v:line>
                  <v:line id="Straight Connector 18" o:spid="_x0000_s1029" style="position:absolute;visibility:visible;mso-wrap-style:square" from="0,593" to="48926,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" strokecolor="windowText" strokeweight=".5pt">
                    <v:stroke joinstyle="miter"/>
                  </v:line>
                </v:group>
                <v:oval id="Oval 29" o:spid="_x0000_s1030" style="position:absolute;left:49404;width:4861;height:4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" filled="f" strokecolor="windowText" strokeweight="1pt">
                  <v:stroke joinstyle="miter"/>
                </v:oval>
                <v:oval id="Oval 31" o:spid="_x0000_s1031" style="position:absolute;width:4860;height:4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" filled="f" strokecolor="windowText" strokeweight="1pt">
                  <v:stroke joinstyle="miter"/>
                </v:oval>
              </v:group>
            </w:pict>
          </mc:Fallback>
        </mc:AlternateContent>
      </w:r>
      <w:r w:rsidRPr="00310B47">
        <w:rPr>
          <w:rFonts w:ascii="Arial" w:hAnsi="Arial" w:cs="Arial"/>
          <w:b/>
          <w:noProof/>
          <w:sz w:val="24"/>
        </w:rPr>
        <w:drawing>
          <wp:inline distT="0" distB="0" distL="0" distR="0" wp14:anchorId="63956279" wp14:editId="74EFA8D3">
            <wp:extent cx="5731510" cy="3369299"/>
            <wp:effectExtent l="0" t="0" r="254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cepatan dari ds.jpg"/>
                    <pic:cNvPicPr/>
                  </pic:nvPicPr>
                  <pic:blipFill rotWithShape="1">
                    <a:blip r:embed="rId27">
                      <a:extLst>
                        <a:ext uri="{28A0092B-C50C-407E-A947-70E740481C1C}">
                          <a14:useLocalDpi xmlns:a14="http://schemas.microsoft.com/office/drawing/2010/main" val="0"/>
                        </a:ext>
                      </a:extLst>
                    </a:blip>
                    <a:srcRect l="9947" t="10259" r="17101" b="29076"/>
                    <a:stretch/>
                  </pic:blipFill>
                  <pic:spPr bwMode="auto">
                    <a:xfrm>
                      <a:off x="0" y="0"/>
                      <a:ext cx="5731510" cy="3369299"/>
                    </a:xfrm>
                    <a:prstGeom prst="rect">
                      <a:avLst/>
                    </a:prstGeom>
                    <a:ln>
                      <a:noFill/>
                    </a:ln>
                    <a:extLst>
                      <a:ext uri="{53640926-AAD7-44D8-BBD7-CCE9431645EC}">
                        <a14:shadowObscured xmlns:a14="http://schemas.microsoft.com/office/drawing/2010/main"/>
                      </a:ext>
                    </a:extLst>
                  </pic:spPr>
                </pic:pic>
              </a:graphicData>
            </a:graphic>
          </wp:inline>
        </w:drawing>
      </w:r>
    </w:p>
    <w:p w14:paraId="443610D3" w14:textId="77777777" w:rsidR="00310B47" w:rsidRPr="00310B47" w:rsidRDefault="00310B47" w:rsidP="00310B47">
      <w:pPr>
        <w:spacing w:after="0" w:line="240" w:lineRule="auto"/>
        <w:jc w:val="center"/>
        <w:rPr>
          <w:rFonts w:ascii="Arial" w:hAnsi="Arial" w:cs="Times New Roman"/>
          <w:iCs/>
          <w:sz w:val="24"/>
          <w:szCs w:val="24"/>
        </w:rPr>
      </w:pPr>
      <w:bookmarkStart w:id="335" w:name="_Toc111576192"/>
      <w:r w:rsidRPr="00310B47">
        <w:rPr>
          <w:rFonts w:ascii="Arial" w:hAnsi="Arial" w:cs="Times New Roman"/>
          <w:iCs/>
          <w:sz w:val="24"/>
          <w:szCs w:val="24"/>
        </w:rPr>
        <w:t xml:space="preserve">Gambar 4.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Gambar_4.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2</w:t>
      </w:r>
      <w:r w:rsidRPr="00310B47">
        <w:rPr>
          <w:rFonts w:ascii="Arial" w:hAnsi="Arial" w:cs="Times New Roman"/>
          <w:iCs/>
          <w:sz w:val="24"/>
          <w:szCs w:val="24"/>
        </w:rPr>
        <w:fldChar w:fldCharType="end"/>
      </w:r>
      <w:r w:rsidRPr="00310B47">
        <w:rPr>
          <w:rFonts w:ascii="Arial" w:hAnsi="Arial" w:cs="Times New Roman"/>
          <w:iCs/>
          <w:sz w:val="24"/>
          <w:szCs w:val="24"/>
        </w:rPr>
        <w:t xml:space="preserve"> Grafik Kecepatan Berdasarkan DS</w:t>
      </w:r>
      <w:bookmarkEnd w:id="335"/>
    </w:p>
    <w:p w14:paraId="69304D49" w14:textId="77777777" w:rsidR="00310B47" w:rsidRPr="00310B47" w:rsidRDefault="00310B47" w:rsidP="00310B47">
      <w:pPr>
        <w:spacing w:after="0" w:line="360" w:lineRule="auto"/>
        <w:jc w:val="both"/>
        <w:rPr>
          <w:rFonts w:ascii="Arial" w:hAnsi="Arial" w:cs="Times New Roman"/>
          <w:sz w:val="24"/>
          <w:highlight w:val="yellow"/>
        </w:rPr>
      </w:pPr>
    </w:p>
    <w:p w14:paraId="7D11D32A"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Berdasarkan gambar 4.2 didapatkan kecepatan rata-rata berdasarkan fungsi dari derajat kejenuhan sebesar 10 km/jam menunjukan bahwa pergerakan aktivitas pada Jalan Raya Bintara sangat lambat.</w:t>
      </w:r>
    </w:p>
    <w:p w14:paraId="2FDEF6CF" w14:textId="77777777" w:rsidR="00310B47" w:rsidRPr="00310B47" w:rsidRDefault="00310B47" w:rsidP="00310B47">
      <w:pPr>
        <w:spacing w:after="0" w:line="360" w:lineRule="auto"/>
        <w:jc w:val="both"/>
        <w:rPr>
          <w:rFonts w:ascii="Arial" w:hAnsi="Arial" w:cs="Times New Roman"/>
          <w:sz w:val="24"/>
        </w:rPr>
      </w:pPr>
    </w:p>
    <w:p w14:paraId="17AF231E"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 xml:space="preserve">Waktu Tempuh Rata-rata </w:t>
      </w:r>
    </w:p>
    <w:p w14:paraId="34E2E70D"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Waktu tempuh adalah waktu total yang diperlukan untuk melewati suatu ruas jalan tertentu. Setelah diketahui kecepatan rata-rata kendran yang melintas pada sepnjang ruas jalan tersebut, maka dilanjutkan dengan menghitung waktu tempuh rata-rata sebagai berikut :</w:t>
      </w:r>
    </w:p>
    <w:p w14:paraId="7FC6BD8D" w14:textId="77777777" w:rsidR="00310B47" w:rsidRPr="00310B47" w:rsidRDefault="00310B47" w:rsidP="00310B47">
      <w:pPr>
        <w:tabs>
          <w:tab w:val="left" w:pos="567"/>
          <w:tab w:val="left" w:pos="2410"/>
        </w:tabs>
        <w:spacing w:after="0" w:line="360" w:lineRule="auto"/>
        <w:jc w:val="both"/>
        <w:rPr>
          <w:rFonts w:ascii="Arial" w:hAnsi="Arial" w:cs="Arial"/>
          <w:sz w:val="24"/>
          <w:szCs w:val="24"/>
          <w:lang w:val="en-ID"/>
        </w:rPr>
      </w:pPr>
      <w:r w:rsidRPr="00310B47">
        <w:rPr>
          <w:rFonts w:ascii="Arial" w:hAnsi="Arial" w:cs="Arial"/>
          <w:sz w:val="24"/>
          <w:szCs w:val="24"/>
          <w:lang w:val="en-ID"/>
        </w:rPr>
        <w:t xml:space="preserve">TT </w:t>
      </w:r>
      <w:r w:rsidRPr="00310B47">
        <w:rPr>
          <w:rFonts w:ascii="Arial" w:hAnsi="Arial" w:cs="Arial"/>
          <w:sz w:val="24"/>
          <w:szCs w:val="24"/>
          <w:lang w:val="en-ID"/>
        </w:rPr>
        <w:tab/>
        <w:t>= L/V</w:t>
      </w:r>
    </w:p>
    <w:p w14:paraId="0662D6A4"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 xml:space="preserve">L </w:t>
      </w:r>
      <w:r w:rsidRPr="00310B47">
        <w:rPr>
          <w:rFonts w:ascii="Arial" w:hAnsi="Arial" w:cs="Arial"/>
          <w:sz w:val="24"/>
          <w:lang w:val="en-ID"/>
        </w:rPr>
        <w:tab/>
        <w:t xml:space="preserve">= 1,1Km </w:t>
      </w:r>
      <w:r w:rsidRPr="00310B47">
        <w:rPr>
          <w:rFonts w:ascii="Arial" w:hAnsi="Arial" w:cs="Arial"/>
          <w:sz w:val="24"/>
          <w:lang w:val="en-ID"/>
        </w:rPr>
        <w:tab/>
      </w:r>
      <w:r w:rsidRPr="00310B47">
        <w:rPr>
          <w:rFonts w:ascii="Arial" w:hAnsi="Arial" w:cs="Arial"/>
          <w:sz w:val="24"/>
          <w:lang w:val="en-ID"/>
        </w:rPr>
        <w:tab/>
        <w:t>(jarak penelitian)</w:t>
      </w:r>
    </w:p>
    <w:p w14:paraId="18D11458"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V</w:t>
      </w:r>
      <w:r w:rsidRPr="00310B47">
        <w:rPr>
          <w:rFonts w:ascii="Arial" w:hAnsi="Arial" w:cs="Arial"/>
          <w:sz w:val="24"/>
          <w:lang w:val="en-ID"/>
        </w:rPr>
        <w:tab/>
        <w:t>= 10 Km/jam</w:t>
      </w:r>
      <w:r w:rsidRPr="00310B47">
        <w:rPr>
          <w:rFonts w:ascii="Arial" w:hAnsi="Arial" w:cs="Arial"/>
          <w:sz w:val="24"/>
          <w:lang w:val="en-ID"/>
        </w:rPr>
        <w:tab/>
      </w:r>
      <w:r w:rsidRPr="00310B47">
        <w:rPr>
          <w:rFonts w:ascii="Arial" w:hAnsi="Arial" w:cs="Arial"/>
          <w:sz w:val="24"/>
          <w:lang w:val="en-ID"/>
        </w:rPr>
        <w:tab/>
        <w:t>(hasil analisa)</w:t>
      </w:r>
    </w:p>
    <w:p w14:paraId="28062161"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TT</w:t>
      </w:r>
      <w:r w:rsidRPr="00310B47">
        <w:rPr>
          <w:rFonts w:ascii="Arial" w:hAnsi="Arial" w:cs="Arial"/>
          <w:sz w:val="24"/>
          <w:lang w:val="en-ID"/>
        </w:rPr>
        <w:tab/>
        <w:t>=  1,1 Km / 10 Km/jam.</w:t>
      </w:r>
    </w:p>
    <w:p w14:paraId="0E3B3C91"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ab/>
        <w:t>= 0,11 Jam = 6,6 Menit = 396 detik.</w:t>
      </w:r>
    </w:p>
    <w:p w14:paraId="118F2E3E"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 xml:space="preserve">Dimana : </w:t>
      </w:r>
    </w:p>
    <w:p w14:paraId="3CEDB067"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V  = Kecepatan Rata-rata ruang LV (km/jam).</w:t>
      </w:r>
    </w:p>
    <w:p w14:paraId="05953BE2"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L  = Panjang Segmen (km).</w:t>
      </w:r>
    </w:p>
    <w:p w14:paraId="4927061F"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TT = Waktu tempuh rata-rata LV panjang segmen jalan (jam).</w:t>
      </w:r>
    </w:p>
    <w:p w14:paraId="7922B5DD" w14:textId="77777777" w:rsidR="00310B47" w:rsidRPr="00310B47" w:rsidRDefault="00310B47" w:rsidP="00310B47">
      <w:pPr>
        <w:tabs>
          <w:tab w:val="left" w:pos="567"/>
        </w:tabs>
        <w:spacing w:after="0" w:line="360" w:lineRule="auto"/>
        <w:contextualSpacing/>
        <w:jc w:val="both"/>
        <w:rPr>
          <w:rFonts w:ascii="Arial" w:hAnsi="Arial" w:cs="Arial"/>
          <w:sz w:val="24"/>
        </w:rPr>
      </w:pPr>
    </w:p>
    <w:p w14:paraId="43A7E0FC" w14:textId="77777777" w:rsidR="00310B47" w:rsidRPr="00310B47" w:rsidRDefault="00310B47" w:rsidP="00310B47">
      <w:pPr>
        <w:spacing w:after="0" w:line="360" w:lineRule="auto"/>
        <w:ind w:firstLine="567"/>
        <w:contextualSpacing/>
        <w:jc w:val="both"/>
        <w:rPr>
          <w:rFonts w:ascii="Arial" w:hAnsi="Arial" w:cs="Arial"/>
          <w:sz w:val="24"/>
        </w:rPr>
      </w:pPr>
    </w:p>
    <w:p w14:paraId="1A6F0D93" w14:textId="77777777" w:rsidR="00310B47" w:rsidRPr="00310B47" w:rsidRDefault="00310B47" w:rsidP="00310B47">
      <w:pPr>
        <w:spacing w:after="0" w:line="360" w:lineRule="auto"/>
        <w:ind w:left="993"/>
        <w:contextualSpacing/>
        <w:jc w:val="both"/>
        <w:rPr>
          <w:rFonts w:ascii="Arial" w:hAnsi="Arial" w:cs="Times New Roman"/>
          <w:b/>
          <w:sz w:val="24"/>
        </w:rPr>
      </w:pPr>
    </w:p>
    <w:p w14:paraId="316874B4" w14:textId="77777777" w:rsidR="00310B47" w:rsidRPr="00310B47" w:rsidRDefault="00310B47" w:rsidP="00310B47">
      <w:pPr>
        <w:spacing w:after="0" w:line="360" w:lineRule="auto"/>
        <w:ind w:left="993"/>
        <w:contextualSpacing/>
        <w:jc w:val="both"/>
        <w:rPr>
          <w:rFonts w:ascii="Arial" w:hAnsi="Arial" w:cs="Times New Roman"/>
          <w:b/>
          <w:sz w:val="24"/>
        </w:rPr>
      </w:pPr>
      <w:r w:rsidRPr="00310B47">
        <w:rPr>
          <w:rFonts w:ascii="Arial" w:hAnsi="Arial" w:cs="Times New Roman"/>
          <w:b/>
          <w:sz w:val="24"/>
        </w:rPr>
        <w:t xml:space="preserve"> </w:t>
      </w:r>
    </w:p>
    <w:p w14:paraId="0F51EEFE" w14:textId="77777777" w:rsidR="00310B47" w:rsidRPr="00310B47" w:rsidRDefault="00310B47" w:rsidP="00310B47">
      <w:pPr>
        <w:rPr>
          <w:rFonts w:ascii="Arial" w:hAnsi="Arial" w:cs="Times New Roman"/>
          <w:b/>
          <w:sz w:val="24"/>
        </w:rPr>
      </w:pPr>
      <w:r w:rsidRPr="00310B47">
        <w:rPr>
          <w:rFonts w:ascii="Arial" w:hAnsi="Arial" w:cs="Times New Roman"/>
          <w:b/>
          <w:sz w:val="24"/>
        </w:rPr>
        <w:br w:type="page"/>
      </w:r>
    </w:p>
    <w:p w14:paraId="554A3255" w14:textId="77777777" w:rsidR="00310B47" w:rsidRPr="00310B47" w:rsidRDefault="00310B47" w:rsidP="00310B47">
      <w:pPr>
        <w:spacing w:after="0" w:line="360" w:lineRule="auto"/>
        <w:ind w:left="993"/>
        <w:contextualSpacing/>
        <w:jc w:val="both"/>
        <w:rPr>
          <w:rFonts w:ascii="Arial" w:hAnsi="Arial" w:cs="Times New Roman"/>
          <w:b/>
          <w:sz w:val="24"/>
        </w:rPr>
      </w:pPr>
    </w:p>
    <w:p w14:paraId="1A79B93A" w14:textId="77777777" w:rsidR="00310B47" w:rsidRPr="00310B47" w:rsidRDefault="00310B47" w:rsidP="00E21479">
      <w:pPr>
        <w:keepNext/>
        <w:keepLines/>
        <w:numPr>
          <w:ilvl w:val="0"/>
          <w:numId w:val="42"/>
        </w:numPr>
        <w:tabs>
          <w:tab w:val="left" w:pos="1134"/>
        </w:tabs>
        <w:spacing w:after="0" w:line="360" w:lineRule="auto"/>
        <w:ind w:left="567" w:hanging="567"/>
        <w:jc w:val="both"/>
        <w:outlineLvl w:val="1"/>
        <w:rPr>
          <w:rFonts w:ascii="Arial" w:eastAsia="Times New Roman" w:hAnsi="Arial" w:cs="Times New Roman"/>
          <w:b/>
          <w:sz w:val="24"/>
          <w:szCs w:val="26"/>
        </w:rPr>
      </w:pPr>
      <w:r w:rsidRPr="00310B47">
        <w:rPr>
          <w:rFonts w:ascii="Arial" w:eastAsia="Times New Roman" w:hAnsi="Arial" w:cs="Times New Roman"/>
          <w:b/>
          <w:sz w:val="24"/>
          <w:szCs w:val="26"/>
        </w:rPr>
        <w:t xml:space="preserve"> </w:t>
      </w:r>
      <w:bookmarkStart w:id="336" w:name="_Toc109859948"/>
      <w:bookmarkStart w:id="337" w:name="_Toc111578669"/>
      <w:r w:rsidRPr="00310B47">
        <w:rPr>
          <w:rFonts w:ascii="Arial" w:eastAsia="Times New Roman" w:hAnsi="Arial" w:cs="Times New Roman"/>
          <w:b/>
          <w:sz w:val="24"/>
          <w:szCs w:val="26"/>
        </w:rPr>
        <w:t>Analisa Dengan Alternatif I Ganjil Genap Pada Kondisi Eksisting</w:t>
      </w:r>
      <w:bookmarkEnd w:id="336"/>
      <w:bookmarkEnd w:id="337"/>
    </w:p>
    <w:p w14:paraId="4AC3B173"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Alternatif I pada penelitian ini menggunakan sistem ganji genap. Ganjil genap adalah sebuah bentuk usaha manajemen lalu lintas untuk menurunkan nilai DS pda kondisi eksisting, rujukan yang diambil adalah Peraturan Gubernur DKI Jakarta No.88 Tahun 2019 tentang perubahan atas peraturan No. 155 Tahun 2018 mengenai pembatasan sistem lalu lintas ganjil genap di provinsi DKI Jakarta sebesar 20% dari kendaraan yang melintas di ruas jalan tersebut (Peraturan Gubernur Provinsi DKI Jakarta Tahun 2018).</w:t>
      </w:r>
    </w:p>
    <w:p w14:paraId="507B5847"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 xml:space="preserve">Sebagai alternatif I pada penelitian ini, pemberlakuan sistem ganjil genap pada ruas Jalan Raya Bintara dapat mereduksi volume eksisting sebesar 20%. Sehingga volume kendaraan awal sebesar </w:t>
      </w:r>
      <w:r w:rsidRPr="00310B47">
        <w:rPr>
          <w:rFonts w:ascii="Arial" w:eastAsia="Times New Roman" w:hAnsi="Arial" w:cs="Arial"/>
          <w:color w:val="000000"/>
          <w:sz w:val="24"/>
          <w:szCs w:val="24"/>
        </w:rPr>
        <w:t>2544 menjadi 2035.</w:t>
      </w:r>
    </w:p>
    <w:p w14:paraId="26F66AEB"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Berikut adalah tabel volume menggunakan alternatif I :</w:t>
      </w:r>
    </w:p>
    <w:p w14:paraId="56708C04" w14:textId="77777777" w:rsidR="00310B47" w:rsidRPr="00310B47" w:rsidRDefault="00310B47" w:rsidP="00310B47">
      <w:pPr>
        <w:spacing w:after="0" w:line="360" w:lineRule="auto"/>
        <w:jc w:val="both"/>
        <w:rPr>
          <w:rFonts w:ascii="Arial" w:eastAsia="Times New Roman" w:hAnsi="Arial" w:cs="Arial"/>
          <w:color w:val="000000"/>
          <w:sz w:val="24"/>
          <w:szCs w:val="24"/>
        </w:rPr>
      </w:pPr>
    </w:p>
    <w:p w14:paraId="36B85CB5" w14:textId="77777777" w:rsidR="00310B47" w:rsidRPr="00310B47" w:rsidRDefault="00310B47" w:rsidP="00310B47">
      <w:pPr>
        <w:spacing w:after="0" w:line="240" w:lineRule="auto"/>
        <w:jc w:val="center"/>
        <w:rPr>
          <w:rFonts w:ascii="Arial" w:hAnsi="Arial" w:cs="Times New Roman"/>
          <w:iCs/>
          <w:sz w:val="24"/>
          <w:szCs w:val="24"/>
        </w:rPr>
      </w:pPr>
      <w:bookmarkStart w:id="338" w:name="_Toc110037069"/>
      <w:r w:rsidRPr="00310B47">
        <w:rPr>
          <w:rFonts w:ascii="Arial" w:hAnsi="Arial" w:cs="Times New Roman"/>
          <w:iCs/>
          <w:sz w:val="24"/>
          <w:szCs w:val="24"/>
        </w:rPr>
        <w:t xml:space="preserve">Tabel 4.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4.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4</w:t>
      </w:r>
      <w:r w:rsidRPr="00310B47">
        <w:rPr>
          <w:rFonts w:ascii="Arial" w:hAnsi="Arial" w:cs="Times New Roman"/>
          <w:iCs/>
          <w:sz w:val="24"/>
          <w:szCs w:val="24"/>
        </w:rPr>
        <w:fldChar w:fldCharType="end"/>
      </w:r>
      <w:r w:rsidRPr="00310B47">
        <w:rPr>
          <w:rFonts w:ascii="Arial" w:hAnsi="Arial" w:cs="Times New Roman"/>
          <w:iCs/>
          <w:sz w:val="24"/>
          <w:szCs w:val="24"/>
        </w:rPr>
        <w:t xml:space="preserve"> Hasil Keluaran Volume Pada Alternatif I Ganjil Genap</w:t>
      </w:r>
      <w:bookmarkEnd w:id="3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9"/>
        <w:gridCol w:w="1978"/>
        <w:gridCol w:w="1030"/>
        <w:gridCol w:w="1101"/>
        <w:gridCol w:w="923"/>
        <w:gridCol w:w="1230"/>
        <w:gridCol w:w="1449"/>
      </w:tblGrid>
      <w:tr w:rsidR="00310B47" w:rsidRPr="00310B47" w14:paraId="09E39868" w14:textId="77777777" w:rsidTr="00310B47">
        <w:trPr>
          <w:trHeight w:val="300"/>
        </w:trPr>
        <w:tc>
          <w:tcPr>
            <w:tcW w:w="0" w:type="auto"/>
            <w:vMerge w:val="restart"/>
            <w:shd w:val="clear" w:color="auto" w:fill="auto"/>
            <w:noWrap/>
            <w:vAlign w:val="center"/>
            <w:hideMark/>
          </w:tcPr>
          <w:p w14:paraId="59C94AC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Arah </w:t>
            </w:r>
          </w:p>
        </w:tc>
        <w:tc>
          <w:tcPr>
            <w:tcW w:w="0" w:type="auto"/>
            <w:vMerge w:val="restart"/>
            <w:shd w:val="clear" w:color="auto" w:fill="auto"/>
            <w:noWrap/>
            <w:vAlign w:val="center"/>
            <w:hideMark/>
          </w:tcPr>
          <w:p w14:paraId="1A46383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Jenis kendaraan </w:t>
            </w:r>
          </w:p>
        </w:tc>
        <w:tc>
          <w:tcPr>
            <w:tcW w:w="0" w:type="auto"/>
            <w:vMerge w:val="restart"/>
            <w:shd w:val="clear" w:color="auto" w:fill="auto"/>
            <w:noWrap/>
            <w:vAlign w:val="center"/>
            <w:hideMark/>
          </w:tcPr>
          <w:p w14:paraId="12E6745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Volume </w:t>
            </w:r>
          </w:p>
        </w:tc>
        <w:tc>
          <w:tcPr>
            <w:tcW w:w="0" w:type="auto"/>
            <w:vMerge w:val="restart"/>
            <w:shd w:val="clear" w:color="auto" w:fill="auto"/>
            <w:vAlign w:val="center"/>
            <w:hideMark/>
          </w:tcPr>
          <w:p w14:paraId="2E0ACEF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Q Dalam    1 jam </w:t>
            </w:r>
          </w:p>
        </w:tc>
        <w:tc>
          <w:tcPr>
            <w:tcW w:w="0" w:type="auto"/>
            <w:vMerge w:val="restart"/>
            <w:shd w:val="clear" w:color="auto" w:fill="auto"/>
            <w:vAlign w:val="center"/>
            <w:hideMark/>
          </w:tcPr>
          <w:p w14:paraId="6FB339B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Q Total 2 arah </w:t>
            </w:r>
          </w:p>
        </w:tc>
        <w:tc>
          <w:tcPr>
            <w:tcW w:w="0" w:type="auto"/>
            <w:vMerge w:val="restart"/>
            <w:shd w:val="clear" w:color="auto" w:fill="auto"/>
            <w:vAlign w:val="center"/>
            <w:hideMark/>
          </w:tcPr>
          <w:p w14:paraId="49B9123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atuan</w:t>
            </w:r>
          </w:p>
        </w:tc>
        <w:tc>
          <w:tcPr>
            <w:tcW w:w="0" w:type="auto"/>
            <w:vMerge w:val="restart"/>
            <w:shd w:val="clear" w:color="auto" w:fill="auto"/>
            <w:vAlign w:val="center"/>
            <w:hideMark/>
          </w:tcPr>
          <w:p w14:paraId="5BFCBCC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Volume Penduduk </w:t>
            </w:r>
          </w:p>
        </w:tc>
      </w:tr>
      <w:tr w:rsidR="00310B47" w:rsidRPr="00310B47" w14:paraId="192B9371" w14:textId="77777777" w:rsidTr="00310B47">
        <w:trPr>
          <w:trHeight w:val="458"/>
        </w:trPr>
        <w:tc>
          <w:tcPr>
            <w:tcW w:w="0" w:type="auto"/>
            <w:vMerge/>
            <w:vAlign w:val="center"/>
            <w:hideMark/>
          </w:tcPr>
          <w:p w14:paraId="7B5A8D64"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5BEF3DB2"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041EC5FC"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2B9E12BD"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6A41AD5B"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74A46DF2"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631AE0B6"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5BE358F1" w14:textId="77777777" w:rsidTr="00310B47">
        <w:trPr>
          <w:trHeight w:val="300"/>
        </w:trPr>
        <w:tc>
          <w:tcPr>
            <w:tcW w:w="0" w:type="auto"/>
            <w:vMerge w:val="restart"/>
            <w:shd w:val="clear" w:color="auto" w:fill="auto"/>
            <w:vAlign w:val="center"/>
            <w:hideMark/>
          </w:tcPr>
          <w:p w14:paraId="37C40A0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 Pd Kopi - Ps. Kranji</w:t>
            </w:r>
          </w:p>
        </w:tc>
        <w:tc>
          <w:tcPr>
            <w:tcW w:w="0" w:type="auto"/>
            <w:shd w:val="clear" w:color="auto" w:fill="auto"/>
            <w:noWrap/>
            <w:vAlign w:val="bottom"/>
            <w:hideMark/>
          </w:tcPr>
          <w:p w14:paraId="76C270CE"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C</w:t>
            </w:r>
          </w:p>
        </w:tc>
        <w:tc>
          <w:tcPr>
            <w:tcW w:w="0" w:type="auto"/>
            <w:shd w:val="clear" w:color="auto" w:fill="auto"/>
            <w:noWrap/>
            <w:vAlign w:val="bottom"/>
            <w:hideMark/>
          </w:tcPr>
          <w:p w14:paraId="1C6E981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80</w:t>
            </w:r>
          </w:p>
        </w:tc>
        <w:tc>
          <w:tcPr>
            <w:tcW w:w="0" w:type="auto"/>
            <w:vMerge w:val="restart"/>
            <w:shd w:val="clear" w:color="auto" w:fill="auto"/>
            <w:noWrap/>
            <w:vAlign w:val="center"/>
            <w:hideMark/>
          </w:tcPr>
          <w:p w14:paraId="59CE14A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36</w:t>
            </w:r>
          </w:p>
        </w:tc>
        <w:tc>
          <w:tcPr>
            <w:tcW w:w="0" w:type="auto"/>
            <w:vMerge w:val="restart"/>
            <w:shd w:val="clear" w:color="auto" w:fill="auto"/>
            <w:noWrap/>
            <w:vAlign w:val="center"/>
            <w:hideMark/>
          </w:tcPr>
          <w:p w14:paraId="51FB4A7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35</w:t>
            </w:r>
          </w:p>
        </w:tc>
        <w:tc>
          <w:tcPr>
            <w:tcW w:w="0" w:type="auto"/>
            <w:vMerge w:val="restart"/>
            <w:shd w:val="clear" w:color="auto" w:fill="auto"/>
            <w:noWrap/>
            <w:vAlign w:val="center"/>
            <w:hideMark/>
          </w:tcPr>
          <w:p w14:paraId="3065BF5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mp/Jam</w:t>
            </w:r>
          </w:p>
        </w:tc>
        <w:tc>
          <w:tcPr>
            <w:tcW w:w="0" w:type="auto"/>
            <w:vMerge w:val="restart"/>
            <w:shd w:val="clear" w:color="auto" w:fill="auto"/>
            <w:noWrap/>
            <w:vAlign w:val="center"/>
            <w:hideMark/>
          </w:tcPr>
          <w:p w14:paraId="4A69E78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43.676</w:t>
            </w:r>
          </w:p>
        </w:tc>
      </w:tr>
      <w:tr w:rsidR="00310B47" w:rsidRPr="00310B47" w14:paraId="63676BFE" w14:textId="77777777" w:rsidTr="00310B47">
        <w:trPr>
          <w:trHeight w:val="300"/>
        </w:trPr>
        <w:tc>
          <w:tcPr>
            <w:tcW w:w="0" w:type="auto"/>
            <w:vMerge/>
            <w:vAlign w:val="center"/>
            <w:hideMark/>
          </w:tcPr>
          <w:p w14:paraId="3BD7F2E9"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668EBAE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V</w:t>
            </w:r>
          </w:p>
        </w:tc>
        <w:tc>
          <w:tcPr>
            <w:tcW w:w="0" w:type="auto"/>
            <w:shd w:val="clear" w:color="auto" w:fill="auto"/>
            <w:noWrap/>
            <w:vAlign w:val="bottom"/>
            <w:hideMark/>
          </w:tcPr>
          <w:p w14:paraId="0CA5C74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37</w:t>
            </w:r>
          </w:p>
        </w:tc>
        <w:tc>
          <w:tcPr>
            <w:tcW w:w="0" w:type="auto"/>
            <w:vMerge/>
            <w:vAlign w:val="center"/>
            <w:hideMark/>
          </w:tcPr>
          <w:p w14:paraId="4ED9C215"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2F785AF"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3CD04D3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E2DF046"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0A323049" w14:textId="77777777" w:rsidTr="00310B47">
        <w:trPr>
          <w:trHeight w:val="300"/>
        </w:trPr>
        <w:tc>
          <w:tcPr>
            <w:tcW w:w="0" w:type="auto"/>
            <w:vMerge/>
            <w:vAlign w:val="center"/>
            <w:hideMark/>
          </w:tcPr>
          <w:p w14:paraId="11A6E2D1"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4A5822D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V</w:t>
            </w:r>
          </w:p>
        </w:tc>
        <w:tc>
          <w:tcPr>
            <w:tcW w:w="0" w:type="auto"/>
            <w:shd w:val="clear" w:color="auto" w:fill="auto"/>
            <w:noWrap/>
            <w:vAlign w:val="bottom"/>
            <w:hideMark/>
          </w:tcPr>
          <w:p w14:paraId="323DBE2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9</w:t>
            </w:r>
          </w:p>
        </w:tc>
        <w:tc>
          <w:tcPr>
            <w:tcW w:w="0" w:type="auto"/>
            <w:vMerge/>
            <w:vAlign w:val="center"/>
            <w:hideMark/>
          </w:tcPr>
          <w:p w14:paraId="05B446B8"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7009B9F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02F15C3"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6962B121"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33C83879" w14:textId="77777777" w:rsidTr="00310B47">
        <w:trPr>
          <w:trHeight w:val="300"/>
        </w:trPr>
        <w:tc>
          <w:tcPr>
            <w:tcW w:w="0" w:type="auto"/>
            <w:vMerge w:val="restart"/>
            <w:shd w:val="clear" w:color="auto" w:fill="auto"/>
            <w:vAlign w:val="center"/>
            <w:hideMark/>
          </w:tcPr>
          <w:p w14:paraId="4273063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s.kranji - Pd Kopi</w:t>
            </w:r>
          </w:p>
        </w:tc>
        <w:tc>
          <w:tcPr>
            <w:tcW w:w="0" w:type="auto"/>
            <w:shd w:val="clear" w:color="auto" w:fill="auto"/>
            <w:noWrap/>
            <w:vAlign w:val="bottom"/>
            <w:hideMark/>
          </w:tcPr>
          <w:p w14:paraId="51C2071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C</w:t>
            </w:r>
          </w:p>
        </w:tc>
        <w:tc>
          <w:tcPr>
            <w:tcW w:w="0" w:type="auto"/>
            <w:shd w:val="clear" w:color="auto" w:fill="auto"/>
            <w:noWrap/>
            <w:vAlign w:val="bottom"/>
            <w:hideMark/>
          </w:tcPr>
          <w:p w14:paraId="1B97673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35</w:t>
            </w:r>
          </w:p>
        </w:tc>
        <w:tc>
          <w:tcPr>
            <w:tcW w:w="0" w:type="auto"/>
            <w:vMerge w:val="restart"/>
            <w:shd w:val="clear" w:color="auto" w:fill="auto"/>
            <w:noWrap/>
            <w:vAlign w:val="center"/>
            <w:hideMark/>
          </w:tcPr>
          <w:p w14:paraId="1A5F324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99</w:t>
            </w:r>
          </w:p>
        </w:tc>
        <w:tc>
          <w:tcPr>
            <w:tcW w:w="0" w:type="auto"/>
            <w:vMerge/>
            <w:vAlign w:val="center"/>
            <w:hideMark/>
          </w:tcPr>
          <w:p w14:paraId="51186EFC"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3166A54C"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9E00FBA"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5E54CFE9" w14:textId="77777777" w:rsidTr="00310B47">
        <w:trPr>
          <w:trHeight w:val="300"/>
        </w:trPr>
        <w:tc>
          <w:tcPr>
            <w:tcW w:w="0" w:type="auto"/>
            <w:vMerge/>
            <w:vAlign w:val="center"/>
            <w:hideMark/>
          </w:tcPr>
          <w:p w14:paraId="232B54FF"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506888B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V</w:t>
            </w:r>
          </w:p>
        </w:tc>
        <w:tc>
          <w:tcPr>
            <w:tcW w:w="0" w:type="auto"/>
            <w:shd w:val="clear" w:color="auto" w:fill="auto"/>
            <w:noWrap/>
            <w:vAlign w:val="bottom"/>
            <w:hideMark/>
          </w:tcPr>
          <w:p w14:paraId="5551924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59</w:t>
            </w:r>
          </w:p>
        </w:tc>
        <w:tc>
          <w:tcPr>
            <w:tcW w:w="0" w:type="auto"/>
            <w:vMerge/>
            <w:vAlign w:val="center"/>
            <w:hideMark/>
          </w:tcPr>
          <w:p w14:paraId="356641D4"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2EF84226"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050E875F"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96BF9A4"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10B449C4" w14:textId="77777777" w:rsidTr="00310B47">
        <w:trPr>
          <w:trHeight w:val="300"/>
        </w:trPr>
        <w:tc>
          <w:tcPr>
            <w:tcW w:w="0" w:type="auto"/>
            <w:vMerge/>
            <w:vAlign w:val="center"/>
            <w:hideMark/>
          </w:tcPr>
          <w:p w14:paraId="76B8F47C"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308826E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C</w:t>
            </w:r>
          </w:p>
        </w:tc>
        <w:tc>
          <w:tcPr>
            <w:tcW w:w="0" w:type="auto"/>
            <w:shd w:val="clear" w:color="auto" w:fill="auto"/>
            <w:noWrap/>
            <w:vAlign w:val="bottom"/>
            <w:hideMark/>
          </w:tcPr>
          <w:p w14:paraId="7248DDC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5</w:t>
            </w:r>
          </w:p>
        </w:tc>
        <w:tc>
          <w:tcPr>
            <w:tcW w:w="0" w:type="auto"/>
            <w:vMerge/>
            <w:vAlign w:val="center"/>
            <w:hideMark/>
          </w:tcPr>
          <w:p w14:paraId="707028A6"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9D46C1B"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05440EC5"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EF74F92" w14:textId="77777777" w:rsidR="00310B47" w:rsidRPr="00310B47" w:rsidRDefault="00310B47" w:rsidP="00310B47">
            <w:pPr>
              <w:spacing w:after="0" w:line="240" w:lineRule="auto"/>
              <w:rPr>
                <w:rFonts w:ascii="Arial" w:eastAsia="Times New Roman" w:hAnsi="Arial" w:cs="Arial"/>
                <w:color w:val="000000"/>
                <w:sz w:val="24"/>
                <w:szCs w:val="24"/>
              </w:rPr>
            </w:pPr>
          </w:p>
        </w:tc>
      </w:tr>
    </w:tbl>
    <w:p w14:paraId="6F7EA0BE" w14:textId="77777777" w:rsidR="00310B47" w:rsidRPr="00310B47" w:rsidRDefault="00310B47" w:rsidP="00310B47">
      <w:pPr>
        <w:spacing w:after="0" w:line="360" w:lineRule="auto"/>
        <w:jc w:val="center"/>
        <w:rPr>
          <w:rFonts w:ascii="Arial" w:hAnsi="Arial" w:cs="Times New Roman"/>
          <w:sz w:val="24"/>
        </w:rPr>
      </w:pPr>
    </w:p>
    <w:p w14:paraId="67E9903B"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Derajat Kejenuhan Setelah Reduksi Ganjil Genap</w:t>
      </w:r>
    </w:p>
    <w:p w14:paraId="064F2757" w14:textId="77777777" w:rsidR="00310B47" w:rsidRPr="00310B47" w:rsidRDefault="00310B47" w:rsidP="00310B47">
      <w:pPr>
        <w:spacing w:after="0" w:line="360" w:lineRule="auto"/>
        <w:jc w:val="both"/>
        <w:rPr>
          <w:rFonts w:ascii="Arial" w:hAnsi="Arial" w:cs="Arial"/>
          <w:sz w:val="24"/>
          <w:lang w:val="en-ID"/>
        </w:rPr>
      </w:pPr>
      <w:r w:rsidRPr="00310B47">
        <w:rPr>
          <w:rFonts w:ascii="Arial" w:hAnsi="Arial" w:cs="Times New Roman"/>
          <w:sz w:val="24"/>
        </w:rPr>
        <w:t xml:space="preserve">Berdasarkan komposisi lalu lintas pada kondisi eksisting yang telah direduksi sebesar 20% terdapat Q Arus Total </w:t>
      </w:r>
      <w:r w:rsidRPr="00310B47">
        <w:rPr>
          <w:rFonts w:ascii="Arial" w:hAnsi="Arial" w:cs="Arial"/>
          <w:sz w:val="24"/>
        </w:rPr>
        <w:t xml:space="preserve">2035. Setelah mendapat Q Arus Total maka akan dihitung dengan kapasitas (C) </w:t>
      </w:r>
      <w:r w:rsidRPr="00310B47">
        <w:rPr>
          <w:rFonts w:ascii="Arial" w:hAnsi="Arial" w:cs="Arial"/>
          <w:sz w:val="24"/>
          <w:lang w:val="en-ID"/>
        </w:rPr>
        <w:t>2169,8 Smp/jam.Untuk perhitungan DS sebagai berikut :</w:t>
      </w:r>
    </w:p>
    <w:p w14:paraId="25A4EA68" w14:textId="77777777" w:rsidR="00310B47" w:rsidRPr="00310B47" w:rsidRDefault="00310B47" w:rsidP="00310B47">
      <w:pPr>
        <w:spacing w:after="0" w:line="360" w:lineRule="auto"/>
        <w:ind w:left="709" w:hanging="709"/>
        <w:contextualSpacing/>
        <w:jc w:val="both"/>
        <w:rPr>
          <w:rFonts w:ascii="Arial" w:hAnsi="Arial" w:cs="Arial"/>
          <w:i/>
          <w:sz w:val="24"/>
          <w:lang w:val="en-ID"/>
        </w:rPr>
      </w:pPr>
      <w:r w:rsidRPr="00310B47">
        <w:rPr>
          <w:rFonts w:ascii="Arial" w:hAnsi="Arial" w:cs="Arial"/>
          <w:i/>
          <w:sz w:val="24"/>
          <w:lang w:val="en-ID"/>
        </w:rPr>
        <w:t>DS</w:t>
      </w:r>
      <w:r w:rsidRPr="00310B47">
        <w:rPr>
          <w:rFonts w:ascii="Arial" w:hAnsi="Arial" w:cs="Arial"/>
          <w:i/>
          <w:sz w:val="24"/>
          <w:lang w:val="en-ID"/>
        </w:rPr>
        <w:tab/>
        <w:t xml:space="preserve"> </w:t>
      </w:r>
      <w:r w:rsidRPr="00310B47">
        <w:rPr>
          <w:rFonts w:ascii="Arial" w:hAnsi="Arial" w:cs="Arial"/>
          <w:sz w:val="24"/>
          <w:lang w:val="en-ID"/>
        </w:rPr>
        <w:t xml:space="preserve">= </w:t>
      </w:r>
      <w:r w:rsidRPr="00310B47">
        <w:rPr>
          <w:rFonts w:ascii="Arial" w:hAnsi="Arial" w:cs="Arial"/>
          <w:i/>
          <w:sz w:val="24"/>
          <w:lang w:val="en-ID"/>
        </w:rPr>
        <w:t>Q/C</w:t>
      </w:r>
    </w:p>
    <w:p w14:paraId="42C15B4B" w14:textId="77777777" w:rsidR="00310B47" w:rsidRPr="00310B47" w:rsidRDefault="00310B47" w:rsidP="00310B47">
      <w:pPr>
        <w:spacing w:after="0" w:line="360" w:lineRule="auto"/>
        <w:ind w:left="709"/>
        <w:contextualSpacing/>
        <w:jc w:val="both"/>
        <w:rPr>
          <w:rFonts w:ascii="Arial" w:hAnsi="Arial" w:cs="Arial"/>
          <w:sz w:val="24"/>
          <w:lang w:val="en-ID"/>
        </w:rPr>
      </w:pPr>
      <w:r w:rsidRPr="00310B47">
        <w:rPr>
          <w:rFonts w:ascii="Arial" w:hAnsi="Arial" w:cs="Arial"/>
          <w:sz w:val="24"/>
          <w:lang w:val="en-ID"/>
        </w:rPr>
        <w:t xml:space="preserve"> = </w:t>
      </w:r>
      <w:r w:rsidRPr="00310B47">
        <w:rPr>
          <w:rFonts w:ascii="Arial" w:hAnsi="Arial" w:cs="Arial"/>
          <w:sz w:val="24"/>
        </w:rPr>
        <w:t>2035</w:t>
      </w:r>
      <w:r w:rsidRPr="00310B47">
        <w:rPr>
          <w:rFonts w:ascii="Arial" w:hAnsi="Arial" w:cs="Arial"/>
          <w:sz w:val="24"/>
          <w:lang w:val="en-ID"/>
        </w:rPr>
        <w:t xml:space="preserve"> / 2169,8</w:t>
      </w:r>
    </w:p>
    <w:p w14:paraId="0ED818FA" w14:textId="77777777" w:rsidR="00310B47" w:rsidRPr="00310B47" w:rsidRDefault="00310B47" w:rsidP="00310B47">
      <w:pPr>
        <w:spacing w:after="0" w:line="360" w:lineRule="auto"/>
        <w:ind w:left="709" w:hanging="709"/>
        <w:contextualSpacing/>
        <w:jc w:val="both"/>
        <w:rPr>
          <w:rFonts w:ascii="Arial" w:hAnsi="Arial" w:cs="Arial"/>
          <w:sz w:val="24"/>
          <w:lang w:val="en-ID"/>
        </w:rPr>
      </w:pPr>
      <w:r w:rsidRPr="00310B47">
        <w:rPr>
          <w:rFonts w:ascii="Arial" w:hAnsi="Arial" w:cs="Arial"/>
          <w:sz w:val="24"/>
          <w:lang w:val="en-ID"/>
        </w:rPr>
        <w:t xml:space="preserve">    </w:t>
      </w:r>
      <w:r w:rsidRPr="00310B47">
        <w:rPr>
          <w:rFonts w:ascii="Arial" w:hAnsi="Arial" w:cs="Arial"/>
          <w:sz w:val="24"/>
          <w:lang w:val="en-ID"/>
        </w:rPr>
        <w:tab/>
        <w:t xml:space="preserve"> = </w:t>
      </w:r>
      <w:r w:rsidRPr="00310B47">
        <w:rPr>
          <w:rFonts w:ascii="Arial" w:hAnsi="Arial" w:cs="Arial"/>
          <w:b/>
          <w:sz w:val="24"/>
          <w:lang w:val="en-ID"/>
        </w:rPr>
        <w:t>0,94</w:t>
      </w:r>
    </w:p>
    <w:p w14:paraId="1342E24D"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Dimana : </w:t>
      </w:r>
    </w:p>
    <w:p w14:paraId="07F04F49"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DS</w:t>
      </w:r>
      <w:r w:rsidRPr="00310B47">
        <w:rPr>
          <w:rFonts w:ascii="Arial" w:hAnsi="Arial" w:cs="Arial"/>
          <w:sz w:val="24"/>
        </w:rPr>
        <w:tab/>
        <w:t xml:space="preserve"> = Derajat Kejenuhan (smp/jam).</w:t>
      </w:r>
    </w:p>
    <w:p w14:paraId="291E568C"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Q </w:t>
      </w:r>
      <w:r w:rsidRPr="00310B47">
        <w:rPr>
          <w:rFonts w:ascii="Arial" w:hAnsi="Arial" w:cs="Arial"/>
          <w:sz w:val="24"/>
        </w:rPr>
        <w:tab/>
        <w:t xml:space="preserve"> = Arus Lalu Lintas.</w:t>
      </w:r>
    </w:p>
    <w:p w14:paraId="0BEB0717"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C </w:t>
      </w:r>
      <w:r w:rsidRPr="00310B47">
        <w:rPr>
          <w:rFonts w:ascii="Arial" w:hAnsi="Arial" w:cs="Arial"/>
          <w:sz w:val="24"/>
        </w:rPr>
        <w:tab/>
        <w:t xml:space="preserve"> = Kapasitas Sesungguhnya (smp/jam).</w:t>
      </w:r>
    </w:p>
    <w:p w14:paraId="527BA2BE"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Berdasarkan hasil perhitungan derajat kejenuhan pada Jalan Raya Bintara sebesar 0,94 menunjukan bahwa jalan tersebut memiliki tingkat nilai kejenuhan lebih tinggi dibandingkan dengan nilai standar derajat kejenuhan jalan yaitu 0,85 sehingga dengan menggunakan alternatif ganjil –genap masih terjadi kemacetan pada Jalan Raya Bintara.</w:t>
      </w:r>
    </w:p>
    <w:p w14:paraId="6C1F455D" w14:textId="77777777" w:rsidR="00310B47" w:rsidRPr="00310B47" w:rsidRDefault="00310B47" w:rsidP="00310B47">
      <w:pPr>
        <w:spacing w:after="0" w:line="360" w:lineRule="auto"/>
        <w:contextualSpacing/>
        <w:jc w:val="both"/>
        <w:rPr>
          <w:rFonts w:ascii="Arial" w:hAnsi="Arial" w:cs="Arial"/>
          <w:sz w:val="24"/>
        </w:rPr>
      </w:pPr>
    </w:p>
    <w:p w14:paraId="06B4E1AC" w14:textId="77777777" w:rsidR="00310B47" w:rsidRPr="00310B47" w:rsidRDefault="00310B47" w:rsidP="00310B47">
      <w:pPr>
        <w:spacing w:after="0" w:line="360" w:lineRule="auto"/>
        <w:jc w:val="both"/>
        <w:rPr>
          <w:rFonts w:ascii="Arial" w:hAnsi="Arial" w:cs="Times New Roman"/>
          <w:b/>
          <w:sz w:val="24"/>
          <w:lang w:val="en-ID"/>
        </w:rPr>
      </w:pPr>
      <w:r w:rsidRPr="00310B47">
        <w:rPr>
          <w:rFonts w:ascii="Arial" w:hAnsi="Arial" w:cs="Times New Roman"/>
          <w:b/>
          <w:sz w:val="24"/>
          <w:lang w:val="en-ID"/>
        </w:rPr>
        <w:t>Kecepatan Rata-rata Berdasar DS Setelah Reduksi Ganjil Genap</w:t>
      </w:r>
    </w:p>
    <w:p w14:paraId="644231B7" w14:textId="77777777" w:rsidR="00310B47" w:rsidRPr="00310B47" w:rsidRDefault="00310B47" w:rsidP="00310B47">
      <w:pPr>
        <w:spacing w:after="0" w:line="360" w:lineRule="auto"/>
        <w:jc w:val="center"/>
        <w:rPr>
          <w:rFonts w:ascii="Arial" w:hAnsi="Arial" w:cs="Times New Roman"/>
          <w:sz w:val="24"/>
        </w:rPr>
      </w:pPr>
      <w:r w:rsidRPr="00310B47">
        <w:rPr>
          <w:rFonts w:ascii="Arial" w:hAnsi="Arial" w:cs="Arial"/>
          <w:noProof/>
          <w:sz w:val="24"/>
        </w:rPr>
        <mc:AlternateContent>
          <mc:Choice Requires="wpg">
            <w:drawing>
              <wp:anchor distT="0" distB="0" distL="114300" distR="114300" simplePos="0" relativeHeight="251673600" behindDoc="0" locked="0" layoutInCell="1" allowOverlap="1" wp14:anchorId="292CA3EF" wp14:editId="3099D647">
                <wp:simplePos x="0" y="0"/>
                <wp:positionH relativeFrom="column">
                  <wp:posOffset>435787</wp:posOffset>
                </wp:positionH>
                <wp:positionV relativeFrom="paragraph">
                  <wp:posOffset>2327674</wp:posOffset>
                </wp:positionV>
                <wp:extent cx="4941122" cy="889312"/>
                <wp:effectExtent l="0" t="0" r="12065" b="25400"/>
                <wp:wrapNone/>
                <wp:docPr id="138" name="Group 138"/>
                <wp:cNvGraphicFramePr/>
                <a:graphic xmlns:a="http://schemas.openxmlformats.org/drawingml/2006/main">
                  <a:graphicData uri="http://schemas.microsoft.com/office/word/2010/wordprocessingGroup">
                    <wpg:wgp>
                      <wpg:cNvGrpSpPr/>
                      <wpg:grpSpPr>
                        <a:xfrm>
                          <a:off x="0" y="0"/>
                          <a:ext cx="4941122" cy="889312"/>
                          <a:chOff x="0" y="0"/>
                          <a:chExt cx="4941122" cy="889312"/>
                        </a:xfrm>
                      </wpg:grpSpPr>
                      <wps:wsp>
                        <wps:cNvPr id="22" name="Straight Connector 22"/>
                        <wps:cNvCnPr/>
                        <wps:spPr>
                          <a:xfrm>
                            <a:off x="4688958" y="170121"/>
                            <a:ext cx="0" cy="719191"/>
                          </a:xfrm>
                          <a:prstGeom prst="line">
                            <a:avLst/>
                          </a:prstGeom>
                          <a:noFill/>
                          <a:ln w="6350" cap="flat" cmpd="sng" algn="ctr">
                            <a:solidFill>
                              <a:sysClr val="windowText" lastClr="000000"/>
                            </a:solidFill>
                            <a:prstDash val="solid"/>
                            <a:miter lim="800000"/>
                          </a:ln>
                          <a:effectLst/>
                        </wps:spPr>
                        <wps:bodyPr/>
                      </wps:wsp>
                      <wps:wsp>
                        <wps:cNvPr id="24" name="Straight Connector 24"/>
                        <wps:cNvCnPr/>
                        <wps:spPr>
                          <a:xfrm flipH="1" flipV="1">
                            <a:off x="212651" y="106326"/>
                            <a:ext cx="4475480" cy="59377"/>
                          </a:xfrm>
                          <a:prstGeom prst="line">
                            <a:avLst/>
                          </a:prstGeom>
                          <a:noFill/>
                          <a:ln w="6350" cap="flat" cmpd="sng" algn="ctr">
                            <a:solidFill>
                              <a:sysClr val="windowText" lastClr="000000"/>
                            </a:solidFill>
                            <a:prstDash val="solid"/>
                            <a:miter lim="800000"/>
                          </a:ln>
                          <a:effectLst/>
                        </wps:spPr>
                        <wps:bodyPr/>
                      </wps:wsp>
                      <wps:wsp>
                        <wps:cNvPr id="25" name="Oval 25"/>
                        <wps:cNvSpPr/>
                        <wps:spPr>
                          <a:xfrm>
                            <a:off x="4455042" y="0"/>
                            <a:ext cx="486080" cy="403761"/>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0" y="0"/>
                            <a:ext cx="486080" cy="403761"/>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9ACA286" id="Group 138" o:spid="_x0000_s1026" style="position:absolute;margin-left:34.3pt;margin-top:183.3pt;width:389.05pt;height:70pt;z-index:251673600" coordsize="49411,8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">
                <v:line id="Straight Connector 22" o:spid="_x0000_s1027" style="position:absolute;visibility:visible;mso-wrap-style:square" from="46889,1701" to="46889,88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" strokecolor="windowText" strokeweight=".5pt">
                  <v:stroke joinstyle="miter"/>
                </v:line>
                <v:line id="Straight Connector 24" o:spid="_x0000_s1028" style="position:absolute;flip:x y;visibility:visible;mso-wrap-style:square" from="2126,1063" to="46881,1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" strokecolor="windowText" strokeweight=".5pt">
                  <v:stroke joinstyle="miter"/>
                </v:line>
                <v:oval id="Oval 25" o:spid="_x0000_s1029" style="position:absolute;left:44550;width:4861;height:4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" filled="f" strokecolor="windowText" strokeweight="1pt">
                  <v:stroke joinstyle="miter"/>
                </v:oval>
                <v:oval id="Oval 27" o:spid="_x0000_s1030" style="position:absolute;width:4860;height:4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" filled="f" strokecolor="windowText" strokeweight="1pt">
                  <v:stroke joinstyle="miter"/>
                </v:oval>
              </v:group>
            </w:pict>
          </mc:Fallback>
        </mc:AlternateContent>
      </w:r>
      <w:r w:rsidRPr="00310B47">
        <w:rPr>
          <w:rFonts w:ascii="Arial" w:hAnsi="Arial" w:cs="Arial"/>
          <w:noProof/>
          <w:sz w:val="24"/>
        </w:rPr>
        <w:drawing>
          <wp:inline distT="0" distB="0" distL="0" distR="0" wp14:anchorId="18BE1C17" wp14:editId="50485DF8">
            <wp:extent cx="5502658" cy="383573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355).png"/>
                    <pic:cNvPicPr/>
                  </pic:nvPicPr>
                  <pic:blipFill rotWithShape="1">
                    <a:blip r:embed="rId18">
                      <a:extLst>
                        <a:ext uri="{28A0092B-C50C-407E-A947-70E740481C1C}">
                          <a14:useLocalDpi xmlns:a14="http://schemas.microsoft.com/office/drawing/2010/main" val="0"/>
                        </a:ext>
                      </a:extLst>
                    </a:blip>
                    <a:srcRect l="25592" t="27784" r="23388" b="8965"/>
                    <a:stretch/>
                  </pic:blipFill>
                  <pic:spPr bwMode="auto">
                    <a:xfrm>
                      <a:off x="0" y="0"/>
                      <a:ext cx="5546270" cy="3866131"/>
                    </a:xfrm>
                    <a:prstGeom prst="rect">
                      <a:avLst/>
                    </a:prstGeom>
                    <a:ln>
                      <a:noFill/>
                    </a:ln>
                    <a:extLst>
                      <a:ext uri="{53640926-AAD7-44D8-BBD7-CCE9431645EC}">
                        <a14:shadowObscured xmlns:a14="http://schemas.microsoft.com/office/drawing/2010/main"/>
                      </a:ext>
                    </a:extLst>
                  </pic:spPr>
                </pic:pic>
              </a:graphicData>
            </a:graphic>
          </wp:inline>
        </w:drawing>
      </w:r>
    </w:p>
    <w:p w14:paraId="5A7A1617" w14:textId="77777777" w:rsidR="00310B47" w:rsidRPr="00310B47" w:rsidRDefault="00310B47" w:rsidP="00310B47">
      <w:pPr>
        <w:spacing w:after="0" w:line="240" w:lineRule="auto"/>
        <w:jc w:val="center"/>
        <w:rPr>
          <w:rFonts w:ascii="Arial" w:hAnsi="Arial" w:cs="Times New Roman"/>
          <w:iCs/>
          <w:sz w:val="24"/>
          <w:szCs w:val="18"/>
        </w:rPr>
      </w:pPr>
      <w:bookmarkStart w:id="339" w:name="_Toc111576193"/>
      <w:r w:rsidRPr="00310B47">
        <w:rPr>
          <w:rFonts w:ascii="Arial" w:hAnsi="Arial" w:cs="Times New Roman"/>
          <w:iCs/>
          <w:sz w:val="24"/>
          <w:szCs w:val="18"/>
        </w:rPr>
        <w:t xml:space="preserve">Gambar 4. </w:t>
      </w:r>
      <w:r w:rsidRPr="00310B47">
        <w:rPr>
          <w:rFonts w:ascii="Arial" w:hAnsi="Arial" w:cs="Times New Roman"/>
          <w:iCs/>
          <w:sz w:val="24"/>
          <w:szCs w:val="18"/>
        </w:rPr>
        <w:fldChar w:fldCharType="begin"/>
      </w:r>
      <w:r w:rsidRPr="00310B47">
        <w:rPr>
          <w:rFonts w:ascii="Arial" w:hAnsi="Arial" w:cs="Times New Roman"/>
          <w:iCs/>
          <w:sz w:val="24"/>
          <w:szCs w:val="18"/>
        </w:rPr>
        <w:instrText xml:space="preserve"> SEQ Gambar_4. \* ARABIC </w:instrText>
      </w:r>
      <w:r w:rsidRPr="00310B47">
        <w:rPr>
          <w:rFonts w:ascii="Arial" w:hAnsi="Arial" w:cs="Times New Roman"/>
          <w:iCs/>
          <w:sz w:val="24"/>
          <w:szCs w:val="18"/>
        </w:rPr>
        <w:fldChar w:fldCharType="separate"/>
      </w:r>
      <w:r w:rsidRPr="00310B47">
        <w:rPr>
          <w:rFonts w:ascii="Arial" w:hAnsi="Arial" w:cs="Times New Roman"/>
          <w:iCs/>
          <w:noProof/>
          <w:sz w:val="24"/>
          <w:szCs w:val="18"/>
        </w:rPr>
        <w:t>3</w:t>
      </w:r>
      <w:r w:rsidRPr="00310B47">
        <w:rPr>
          <w:rFonts w:ascii="Arial" w:hAnsi="Arial" w:cs="Times New Roman"/>
          <w:iCs/>
          <w:sz w:val="24"/>
          <w:szCs w:val="18"/>
        </w:rPr>
        <w:fldChar w:fldCharType="end"/>
      </w:r>
      <w:r w:rsidRPr="00310B47">
        <w:rPr>
          <w:rFonts w:ascii="Arial" w:hAnsi="Arial" w:cs="Times New Roman"/>
          <w:iCs/>
          <w:sz w:val="24"/>
          <w:szCs w:val="18"/>
        </w:rPr>
        <w:t xml:space="preserve"> Kecepatan rata-rata setelah reduksi ganjil genap 20%.</w:t>
      </w:r>
      <w:bookmarkEnd w:id="339"/>
    </w:p>
    <w:p w14:paraId="18AE5DAE" w14:textId="77777777" w:rsidR="00310B47" w:rsidRPr="00310B47" w:rsidRDefault="00310B47" w:rsidP="00310B47">
      <w:pPr>
        <w:spacing w:after="0" w:line="360" w:lineRule="auto"/>
        <w:jc w:val="both"/>
        <w:rPr>
          <w:rFonts w:ascii="Arial" w:hAnsi="Arial" w:cs="Times New Roman"/>
          <w:sz w:val="24"/>
        </w:rPr>
      </w:pPr>
    </w:p>
    <w:p w14:paraId="744C9035"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Berdasarkan hasil perhitungan derajat kejenuhan yang telah direduksi sebanyak 20% maka dapat dihasilkan grafik kecepatan rata-rata berdasar nilai DS sebesar 20 Km/jam mengalami peningkatan sebesar 10 km/jam dari hasil eksisting.</w:t>
      </w:r>
    </w:p>
    <w:p w14:paraId="384543B4" w14:textId="77777777" w:rsidR="00310B47" w:rsidRPr="00310B47" w:rsidRDefault="00310B47" w:rsidP="00310B47">
      <w:pPr>
        <w:spacing w:after="0" w:line="360" w:lineRule="auto"/>
        <w:jc w:val="both"/>
        <w:rPr>
          <w:rFonts w:ascii="Arial" w:hAnsi="Arial" w:cs="Times New Roman"/>
          <w:sz w:val="24"/>
        </w:rPr>
      </w:pPr>
    </w:p>
    <w:p w14:paraId="5443335F"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 xml:space="preserve">Waktu Tempuh Rata-rata Setelah Reduksi Ganjil Genap </w:t>
      </w:r>
    </w:p>
    <w:p w14:paraId="31169B54"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Setelah didaptkan hasil kecepatan rata-rata, dilanjutkan dengan menghitung waktu tempuh rata-rata sebagai berikut :</w:t>
      </w:r>
    </w:p>
    <w:p w14:paraId="4B51BADC" w14:textId="77777777" w:rsidR="00310B47" w:rsidRPr="00310B47" w:rsidRDefault="00310B47" w:rsidP="00310B47">
      <w:pPr>
        <w:tabs>
          <w:tab w:val="left" w:pos="567"/>
          <w:tab w:val="left" w:pos="2410"/>
        </w:tabs>
        <w:spacing w:after="0" w:line="360" w:lineRule="auto"/>
        <w:jc w:val="both"/>
        <w:rPr>
          <w:rFonts w:ascii="Arial" w:hAnsi="Arial" w:cs="Arial"/>
          <w:sz w:val="24"/>
          <w:szCs w:val="24"/>
          <w:lang w:val="en-ID"/>
        </w:rPr>
      </w:pPr>
      <w:r w:rsidRPr="00310B47">
        <w:rPr>
          <w:rFonts w:ascii="Arial" w:hAnsi="Arial" w:cs="Arial"/>
          <w:sz w:val="24"/>
          <w:szCs w:val="24"/>
          <w:lang w:val="en-ID"/>
        </w:rPr>
        <w:t xml:space="preserve">TT </w:t>
      </w:r>
      <w:r w:rsidRPr="00310B47">
        <w:rPr>
          <w:rFonts w:ascii="Arial" w:hAnsi="Arial" w:cs="Arial"/>
          <w:sz w:val="24"/>
          <w:szCs w:val="24"/>
          <w:lang w:val="en-ID"/>
        </w:rPr>
        <w:tab/>
        <w:t>= L/V</w:t>
      </w:r>
    </w:p>
    <w:p w14:paraId="197A5F7E"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 xml:space="preserve">L </w:t>
      </w:r>
      <w:r w:rsidRPr="00310B47">
        <w:rPr>
          <w:rFonts w:ascii="Arial" w:hAnsi="Arial" w:cs="Arial"/>
          <w:sz w:val="24"/>
          <w:lang w:val="en-ID"/>
        </w:rPr>
        <w:tab/>
        <w:t xml:space="preserve">= 1,1Km </w:t>
      </w:r>
      <w:r w:rsidRPr="00310B47">
        <w:rPr>
          <w:rFonts w:ascii="Arial" w:hAnsi="Arial" w:cs="Arial"/>
          <w:sz w:val="24"/>
          <w:lang w:val="en-ID"/>
        </w:rPr>
        <w:tab/>
      </w:r>
      <w:r w:rsidRPr="00310B47">
        <w:rPr>
          <w:rFonts w:ascii="Arial" w:hAnsi="Arial" w:cs="Arial"/>
          <w:sz w:val="24"/>
          <w:lang w:val="en-ID"/>
        </w:rPr>
        <w:tab/>
        <w:t>(jarak penelitian)</w:t>
      </w:r>
    </w:p>
    <w:p w14:paraId="06AE28E3"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V</w:t>
      </w:r>
      <w:r w:rsidRPr="00310B47">
        <w:rPr>
          <w:rFonts w:ascii="Arial" w:hAnsi="Arial" w:cs="Arial"/>
          <w:sz w:val="24"/>
          <w:lang w:val="en-ID"/>
        </w:rPr>
        <w:tab/>
        <w:t>= 20 Km/jam</w:t>
      </w:r>
      <w:r w:rsidRPr="00310B47">
        <w:rPr>
          <w:rFonts w:ascii="Arial" w:hAnsi="Arial" w:cs="Arial"/>
          <w:sz w:val="24"/>
          <w:lang w:val="en-ID"/>
        </w:rPr>
        <w:tab/>
      </w:r>
      <w:r w:rsidRPr="00310B47">
        <w:rPr>
          <w:rFonts w:ascii="Arial" w:hAnsi="Arial" w:cs="Arial"/>
          <w:sz w:val="24"/>
          <w:lang w:val="en-ID"/>
        </w:rPr>
        <w:tab/>
        <w:t>(hasil analisa)</w:t>
      </w:r>
    </w:p>
    <w:p w14:paraId="62634436"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TT</w:t>
      </w:r>
      <w:r w:rsidRPr="00310B47">
        <w:rPr>
          <w:rFonts w:ascii="Arial" w:hAnsi="Arial" w:cs="Arial"/>
          <w:sz w:val="24"/>
          <w:lang w:val="en-ID"/>
        </w:rPr>
        <w:tab/>
        <w:t>=  1,1 Km / 20 Km/jam.</w:t>
      </w:r>
    </w:p>
    <w:p w14:paraId="153CAADB"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ab/>
        <w:t>= 0,055 Jam = 3,3 Menit = 198 detik.</w:t>
      </w:r>
    </w:p>
    <w:p w14:paraId="537341DD"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 xml:space="preserve">Dimana : </w:t>
      </w:r>
    </w:p>
    <w:p w14:paraId="07B29EDE"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V  = Kecepatan Rata-rata ruang LV (km/jam).</w:t>
      </w:r>
    </w:p>
    <w:p w14:paraId="6A856D7B"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L  = Panjang Segmen (km).</w:t>
      </w:r>
    </w:p>
    <w:p w14:paraId="1BC608CA" w14:textId="77777777" w:rsidR="00310B47" w:rsidRPr="00310B47" w:rsidRDefault="00310B47" w:rsidP="00310B47">
      <w:pPr>
        <w:tabs>
          <w:tab w:val="left" w:pos="567"/>
        </w:tabs>
        <w:spacing w:after="0" w:line="360" w:lineRule="auto"/>
        <w:contextualSpacing/>
        <w:jc w:val="both"/>
        <w:rPr>
          <w:rFonts w:ascii="Arial" w:hAnsi="Arial" w:cs="Times New Roman"/>
          <w:sz w:val="24"/>
        </w:rPr>
      </w:pPr>
      <w:r w:rsidRPr="00310B47">
        <w:rPr>
          <w:rFonts w:ascii="Arial" w:hAnsi="Arial" w:cs="Arial"/>
          <w:sz w:val="24"/>
        </w:rPr>
        <w:t>TT = Waktu tempuh rata-rata LV panjang segmen jalan (jam).</w:t>
      </w:r>
      <w:r w:rsidRPr="00310B47">
        <w:rPr>
          <w:rFonts w:ascii="Arial" w:hAnsi="Arial" w:cs="Times New Roman"/>
          <w:sz w:val="24"/>
        </w:rPr>
        <w:t xml:space="preserve"> </w:t>
      </w:r>
    </w:p>
    <w:p w14:paraId="174BDF96" w14:textId="77777777" w:rsidR="00310B47" w:rsidRPr="00310B47" w:rsidRDefault="00310B47" w:rsidP="00310B47">
      <w:pPr>
        <w:tabs>
          <w:tab w:val="left" w:pos="567"/>
        </w:tabs>
        <w:spacing w:after="0" w:line="360" w:lineRule="auto"/>
        <w:contextualSpacing/>
        <w:jc w:val="both"/>
        <w:rPr>
          <w:rFonts w:ascii="Arial" w:hAnsi="Arial" w:cs="Times New Roman"/>
          <w:sz w:val="24"/>
        </w:rPr>
      </w:pPr>
    </w:p>
    <w:p w14:paraId="54CD4BCB" w14:textId="77777777" w:rsidR="00310B47" w:rsidRPr="00310B47" w:rsidRDefault="00310B47" w:rsidP="00E21479">
      <w:pPr>
        <w:keepNext/>
        <w:keepLines/>
        <w:numPr>
          <w:ilvl w:val="0"/>
          <w:numId w:val="42"/>
        </w:numPr>
        <w:tabs>
          <w:tab w:val="left" w:pos="1134"/>
        </w:tabs>
        <w:spacing w:after="0" w:line="360" w:lineRule="auto"/>
        <w:ind w:left="567" w:hanging="567"/>
        <w:jc w:val="both"/>
        <w:outlineLvl w:val="1"/>
        <w:rPr>
          <w:rFonts w:ascii="Arial" w:eastAsia="Times New Roman" w:hAnsi="Arial" w:cs="Times New Roman"/>
          <w:b/>
          <w:sz w:val="24"/>
          <w:szCs w:val="26"/>
        </w:rPr>
      </w:pPr>
      <w:r w:rsidRPr="00310B47">
        <w:rPr>
          <w:rFonts w:ascii="Arial" w:eastAsia="Times New Roman" w:hAnsi="Arial" w:cs="Times New Roman"/>
          <w:b/>
          <w:sz w:val="24"/>
          <w:szCs w:val="26"/>
        </w:rPr>
        <w:t xml:space="preserve"> </w:t>
      </w:r>
      <w:bookmarkStart w:id="340" w:name="_Toc109859949"/>
      <w:bookmarkStart w:id="341" w:name="_Toc111578670"/>
      <w:r w:rsidRPr="00310B47">
        <w:rPr>
          <w:rFonts w:ascii="Arial" w:eastAsia="Times New Roman" w:hAnsi="Arial" w:cs="Times New Roman"/>
          <w:b/>
          <w:sz w:val="24"/>
          <w:szCs w:val="26"/>
        </w:rPr>
        <w:t>Analisa Dengan Alternatif II Menggunakan</w:t>
      </w:r>
      <w:r w:rsidRPr="00310B47">
        <w:rPr>
          <w:rFonts w:ascii="Arial" w:eastAsia="Times New Roman" w:hAnsi="Arial" w:cs="Times New Roman"/>
          <w:b/>
          <w:i/>
          <w:sz w:val="24"/>
          <w:szCs w:val="26"/>
        </w:rPr>
        <w:t xml:space="preserve"> Electronic Road Price </w:t>
      </w:r>
      <w:r w:rsidRPr="00310B47">
        <w:rPr>
          <w:rFonts w:ascii="Arial" w:eastAsia="Times New Roman" w:hAnsi="Arial" w:cs="Times New Roman"/>
          <w:b/>
          <w:sz w:val="24"/>
          <w:szCs w:val="26"/>
        </w:rPr>
        <w:t>(ERP)</w:t>
      </w:r>
      <w:bookmarkEnd w:id="340"/>
      <w:bookmarkEnd w:id="341"/>
    </w:p>
    <w:p w14:paraId="62E17D77"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 xml:space="preserve"> Alternatif solusi untuk manajemen lalu lintas dapat menerapkan sistem </w:t>
      </w:r>
      <w:r w:rsidRPr="00310B47">
        <w:rPr>
          <w:rFonts w:ascii="Arial" w:hAnsi="Arial" w:cs="Times New Roman"/>
          <w:i/>
          <w:sz w:val="24"/>
        </w:rPr>
        <w:t xml:space="preserve">Electronic Road Price </w:t>
      </w:r>
      <w:r w:rsidRPr="00310B47">
        <w:rPr>
          <w:rFonts w:ascii="Arial" w:hAnsi="Arial" w:cs="Times New Roman"/>
          <w:sz w:val="24"/>
        </w:rPr>
        <w:t>(ERP). Rekomendasi reduksi berdasar kajian negara yang menerapkan sistem ERP diantaranya London, Stockholm dan singapura dengan tingkat reduksi sebesar 30%.(Setiawan, A. 2021).</w:t>
      </w:r>
    </w:p>
    <w:p w14:paraId="7F972C72"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Penerapan dilakukan dengan menggunakan palang pintu untuk sistem pembayaran pada ruas yang ditinjau dari titik 1 sampai akhir titik 2 sepanjang 650 meter</w:t>
      </w:r>
    </w:p>
    <w:p w14:paraId="65911908" w14:textId="77777777" w:rsidR="00310B47" w:rsidRPr="00310B47" w:rsidRDefault="00310B47" w:rsidP="00310B47">
      <w:pPr>
        <w:spacing w:after="0" w:line="360" w:lineRule="auto"/>
        <w:jc w:val="both"/>
        <w:rPr>
          <w:rFonts w:ascii="Arial" w:hAnsi="Arial" w:cs="Times New Roman"/>
          <w:sz w:val="24"/>
        </w:rPr>
      </w:pPr>
    </w:p>
    <w:p w14:paraId="0A7A3F6C" w14:textId="77777777" w:rsidR="00310B47" w:rsidRPr="00310B47" w:rsidRDefault="00310B47" w:rsidP="00310B47">
      <w:pPr>
        <w:spacing w:after="0" w:line="360" w:lineRule="auto"/>
        <w:jc w:val="center"/>
        <w:rPr>
          <w:rFonts w:ascii="Arial" w:hAnsi="Arial" w:cs="Times New Roman"/>
          <w:sz w:val="28"/>
        </w:rPr>
      </w:pPr>
      <w:r w:rsidRPr="00310B47">
        <w:rPr>
          <w:rFonts w:ascii="Arial" w:hAnsi="Arial" w:cs="Times New Roman"/>
          <w:noProof/>
          <w:sz w:val="28"/>
        </w:rPr>
        <w:drawing>
          <wp:inline distT="0" distB="0" distL="0" distR="0" wp14:anchorId="0349D51B" wp14:editId="42811066">
            <wp:extent cx="3712404" cy="4170609"/>
            <wp:effectExtent l="0" t="318" r="2223" b="2222"/>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ENAH LOKASI.png"/>
                    <pic:cNvPicPr/>
                  </pic:nvPicPr>
                  <pic:blipFill>
                    <a:blip r:embed="rId28">
                      <a:extLst>
                        <a:ext uri="{28A0092B-C50C-407E-A947-70E740481C1C}">
                          <a14:useLocalDpi xmlns:a14="http://schemas.microsoft.com/office/drawing/2010/main" val="0"/>
                        </a:ext>
                      </a:extLst>
                    </a:blip>
                    <a:stretch>
                      <a:fillRect/>
                    </a:stretch>
                  </pic:blipFill>
                  <pic:spPr>
                    <a:xfrm rot="5400000">
                      <a:off x="0" y="0"/>
                      <a:ext cx="3722004" cy="4181393"/>
                    </a:xfrm>
                    <a:prstGeom prst="rect">
                      <a:avLst/>
                    </a:prstGeom>
                  </pic:spPr>
                </pic:pic>
              </a:graphicData>
            </a:graphic>
          </wp:inline>
        </w:drawing>
      </w:r>
    </w:p>
    <w:p w14:paraId="0EDFBAD9" w14:textId="77777777" w:rsidR="00310B47" w:rsidRPr="00310B47" w:rsidRDefault="00310B47" w:rsidP="00310B47">
      <w:pPr>
        <w:spacing w:after="0" w:line="240" w:lineRule="auto"/>
        <w:jc w:val="center"/>
        <w:rPr>
          <w:rFonts w:ascii="Arial" w:hAnsi="Arial" w:cs="Times New Roman"/>
          <w:iCs/>
          <w:sz w:val="24"/>
          <w:szCs w:val="18"/>
        </w:rPr>
      </w:pPr>
      <w:bookmarkStart w:id="342" w:name="_Toc111576194"/>
      <w:r w:rsidRPr="00310B47">
        <w:rPr>
          <w:rFonts w:ascii="Arial" w:hAnsi="Arial" w:cs="Times New Roman"/>
          <w:iCs/>
          <w:sz w:val="24"/>
          <w:szCs w:val="18"/>
        </w:rPr>
        <w:t xml:space="preserve">Gambar 4. </w:t>
      </w:r>
      <w:r w:rsidRPr="00310B47">
        <w:rPr>
          <w:rFonts w:ascii="Arial" w:hAnsi="Arial" w:cs="Times New Roman"/>
          <w:iCs/>
          <w:sz w:val="24"/>
          <w:szCs w:val="18"/>
        </w:rPr>
        <w:fldChar w:fldCharType="begin"/>
      </w:r>
      <w:r w:rsidRPr="00310B47">
        <w:rPr>
          <w:rFonts w:ascii="Arial" w:hAnsi="Arial" w:cs="Times New Roman"/>
          <w:iCs/>
          <w:sz w:val="24"/>
          <w:szCs w:val="18"/>
        </w:rPr>
        <w:instrText xml:space="preserve"> SEQ Gambar_4. \* ARABIC </w:instrText>
      </w:r>
      <w:r w:rsidRPr="00310B47">
        <w:rPr>
          <w:rFonts w:ascii="Arial" w:hAnsi="Arial" w:cs="Times New Roman"/>
          <w:iCs/>
          <w:sz w:val="24"/>
          <w:szCs w:val="18"/>
        </w:rPr>
        <w:fldChar w:fldCharType="separate"/>
      </w:r>
      <w:r w:rsidRPr="00310B47">
        <w:rPr>
          <w:rFonts w:ascii="Arial" w:hAnsi="Arial" w:cs="Times New Roman"/>
          <w:iCs/>
          <w:noProof/>
          <w:sz w:val="24"/>
          <w:szCs w:val="18"/>
        </w:rPr>
        <w:t>4</w:t>
      </w:r>
      <w:r w:rsidRPr="00310B47">
        <w:rPr>
          <w:rFonts w:ascii="Arial" w:hAnsi="Arial" w:cs="Times New Roman"/>
          <w:iCs/>
          <w:sz w:val="24"/>
          <w:szCs w:val="18"/>
        </w:rPr>
        <w:fldChar w:fldCharType="end"/>
      </w:r>
      <w:r w:rsidRPr="00310B47">
        <w:rPr>
          <w:rFonts w:ascii="Arial" w:hAnsi="Arial" w:cs="Times New Roman"/>
          <w:iCs/>
          <w:sz w:val="24"/>
          <w:szCs w:val="18"/>
        </w:rPr>
        <w:t xml:space="preserve"> Penerapan sistem ERP dengan palang pintu pada Ruas Jalan Raya Bintara.</w:t>
      </w:r>
      <w:bookmarkEnd w:id="342"/>
    </w:p>
    <w:p w14:paraId="380FDB8B" w14:textId="77777777" w:rsidR="00310B47" w:rsidRPr="00310B47" w:rsidRDefault="00310B47" w:rsidP="00310B47">
      <w:pPr>
        <w:spacing w:after="0" w:line="360" w:lineRule="auto"/>
        <w:jc w:val="both"/>
        <w:rPr>
          <w:rFonts w:ascii="Arial" w:hAnsi="Arial" w:cs="Times New Roman"/>
          <w:sz w:val="24"/>
        </w:rPr>
      </w:pPr>
    </w:p>
    <w:p w14:paraId="53662CA0" w14:textId="77777777" w:rsidR="00310B47" w:rsidRPr="00310B47" w:rsidRDefault="00310B47" w:rsidP="00310B47">
      <w:pPr>
        <w:spacing w:after="0" w:line="360" w:lineRule="auto"/>
        <w:jc w:val="both"/>
        <w:rPr>
          <w:rFonts w:ascii="Arial" w:hAnsi="Arial" w:cs="Times New Roman"/>
          <w:sz w:val="24"/>
        </w:rPr>
      </w:pPr>
    </w:p>
    <w:p w14:paraId="11CADAC2" w14:textId="77777777" w:rsidR="00310B47" w:rsidRPr="00310B47" w:rsidRDefault="00310B47" w:rsidP="00310B47">
      <w:pPr>
        <w:spacing w:after="0" w:line="360" w:lineRule="auto"/>
        <w:jc w:val="both"/>
        <w:rPr>
          <w:rFonts w:ascii="Arial" w:hAnsi="Arial" w:cs="Times New Roman"/>
          <w:sz w:val="24"/>
        </w:rPr>
      </w:pPr>
    </w:p>
    <w:p w14:paraId="2E36F5C8" w14:textId="77777777" w:rsidR="00310B47" w:rsidRPr="00310B47" w:rsidRDefault="00310B47" w:rsidP="00310B47">
      <w:pPr>
        <w:spacing w:after="0" w:line="360" w:lineRule="auto"/>
        <w:jc w:val="both"/>
        <w:rPr>
          <w:rFonts w:ascii="Arial" w:eastAsia="Times New Roman" w:hAnsi="Arial" w:cs="Arial"/>
          <w:color w:val="000000"/>
          <w:sz w:val="24"/>
          <w:szCs w:val="24"/>
        </w:rPr>
      </w:pPr>
      <w:r w:rsidRPr="00310B47">
        <w:rPr>
          <w:rFonts w:ascii="Arial" w:eastAsia="Times New Roman" w:hAnsi="Arial" w:cs="Arial"/>
          <w:color w:val="000000"/>
          <w:sz w:val="24"/>
          <w:szCs w:val="24"/>
        </w:rPr>
        <w:t>Berikut adalah tabel volume menggunakan alternatif II :</w:t>
      </w:r>
    </w:p>
    <w:p w14:paraId="0D7FC111" w14:textId="77777777" w:rsidR="00310B47" w:rsidRPr="00310B47" w:rsidRDefault="00310B47" w:rsidP="00310B47">
      <w:pPr>
        <w:spacing w:after="0" w:line="360" w:lineRule="auto"/>
        <w:rPr>
          <w:rFonts w:ascii="Arial" w:eastAsia="Times New Roman" w:hAnsi="Arial" w:cs="Arial"/>
          <w:i/>
          <w:sz w:val="24"/>
          <w:szCs w:val="24"/>
        </w:rPr>
      </w:pPr>
    </w:p>
    <w:p w14:paraId="791E609F" w14:textId="77777777" w:rsidR="00310B47" w:rsidRPr="00310B47" w:rsidRDefault="00310B47" w:rsidP="00310B47">
      <w:pPr>
        <w:spacing w:after="0" w:line="240" w:lineRule="auto"/>
        <w:ind w:left="567" w:hanging="567"/>
        <w:jc w:val="center"/>
        <w:rPr>
          <w:rFonts w:ascii="Arial" w:hAnsi="Arial" w:cs="Times New Roman"/>
          <w:i/>
          <w:iCs/>
          <w:sz w:val="24"/>
          <w:szCs w:val="24"/>
        </w:rPr>
      </w:pPr>
      <w:bookmarkStart w:id="343" w:name="_Toc110037070"/>
      <w:r w:rsidRPr="00310B47">
        <w:rPr>
          <w:rFonts w:ascii="Arial" w:hAnsi="Arial" w:cs="Times New Roman"/>
          <w:iCs/>
          <w:sz w:val="24"/>
          <w:szCs w:val="24"/>
        </w:rPr>
        <w:t xml:space="preserve">Tabel 4.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4.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5</w:t>
      </w:r>
      <w:r w:rsidRPr="00310B47">
        <w:rPr>
          <w:rFonts w:ascii="Arial" w:hAnsi="Arial" w:cs="Times New Roman"/>
          <w:iCs/>
          <w:sz w:val="24"/>
          <w:szCs w:val="24"/>
        </w:rPr>
        <w:fldChar w:fldCharType="end"/>
      </w:r>
      <w:r w:rsidRPr="00310B47">
        <w:rPr>
          <w:rFonts w:ascii="Arial" w:hAnsi="Arial" w:cs="Times New Roman"/>
          <w:iCs/>
          <w:sz w:val="24"/>
          <w:szCs w:val="24"/>
        </w:rPr>
        <w:t xml:space="preserve"> Hasil Keluaran Volume Dengan Solusi</w:t>
      </w:r>
      <w:r w:rsidRPr="00310B47">
        <w:rPr>
          <w:rFonts w:ascii="Arial" w:hAnsi="Arial" w:cs="Times New Roman"/>
          <w:i/>
          <w:iCs/>
          <w:sz w:val="24"/>
          <w:szCs w:val="24"/>
        </w:rPr>
        <w:t xml:space="preserve"> Electronic Road Price </w:t>
      </w:r>
      <w:r w:rsidRPr="00310B47">
        <w:rPr>
          <w:rFonts w:ascii="Arial" w:hAnsi="Arial" w:cs="Times New Roman"/>
          <w:iCs/>
          <w:sz w:val="24"/>
          <w:szCs w:val="24"/>
        </w:rPr>
        <w:t>(ERP)</w:t>
      </w:r>
      <w:bookmarkEnd w:id="3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2018"/>
        <w:gridCol w:w="1030"/>
        <w:gridCol w:w="1091"/>
        <w:gridCol w:w="913"/>
        <w:gridCol w:w="1230"/>
        <w:gridCol w:w="1441"/>
      </w:tblGrid>
      <w:tr w:rsidR="00310B47" w:rsidRPr="00310B47" w14:paraId="2DAF44E4" w14:textId="77777777" w:rsidTr="00310B47">
        <w:trPr>
          <w:trHeight w:val="300"/>
        </w:trPr>
        <w:tc>
          <w:tcPr>
            <w:tcW w:w="0" w:type="auto"/>
            <w:vMerge w:val="restart"/>
            <w:shd w:val="clear" w:color="auto" w:fill="auto"/>
            <w:noWrap/>
            <w:vAlign w:val="center"/>
            <w:hideMark/>
          </w:tcPr>
          <w:p w14:paraId="1D6D9D7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Arah </w:t>
            </w:r>
          </w:p>
        </w:tc>
        <w:tc>
          <w:tcPr>
            <w:tcW w:w="0" w:type="auto"/>
            <w:vMerge w:val="restart"/>
            <w:shd w:val="clear" w:color="auto" w:fill="auto"/>
            <w:noWrap/>
            <w:vAlign w:val="center"/>
            <w:hideMark/>
          </w:tcPr>
          <w:p w14:paraId="113F8347"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Jenis Kendaraan </w:t>
            </w:r>
          </w:p>
        </w:tc>
        <w:tc>
          <w:tcPr>
            <w:tcW w:w="0" w:type="auto"/>
            <w:vMerge w:val="restart"/>
            <w:shd w:val="clear" w:color="auto" w:fill="auto"/>
            <w:noWrap/>
            <w:vAlign w:val="center"/>
            <w:hideMark/>
          </w:tcPr>
          <w:p w14:paraId="4C9BFD7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Volume </w:t>
            </w:r>
          </w:p>
        </w:tc>
        <w:tc>
          <w:tcPr>
            <w:tcW w:w="0" w:type="auto"/>
            <w:vMerge w:val="restart"/>
            <w:shd w:val="clear" w:color="auto" w:fill="auto"/>
            <w:vAlign w:val="center"/>
            <w:hideMark/>
          </w:tcPr>
          <w:p w14:paraId="1758247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Q Dalam    1 jam </w:t>
            </w:r>
          </w:p>
        </w:tc>
        <w:tc>
          <w:tcPr>
            <w:tcW w:w="0" w:type="auto"/>
            <w:vMerge w:val="restart"/>
            <w:shd w:val="clear" w:color="auto" w:fill="auto"/>
            <w:vAlign w:val="center"/>
            <w:hideMark/>
          </w:tcPr>
          <w:p w14:paraId="2B7C89D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Q Total 2 arah </w:t>
            </w:r>
          </w:p>
        </w:tc>
        <w:tc>
          <w:tcPr>
            <w:tcW w:w="0" w:type="auto"/>
            <w:vMerge w:val="restart"/>
            <w:shd w:val="clear" w:color="auto" w:fill="auto"/>
            <w:vAlign w:val="center"/>
            <w:hideMark/>
          </w:tcPr>
          <w:p w14:paraId="63C1641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atuan</w:t>
            </w:r>
          </w:p>
        </w:tc>
        <w:tc>
          <w:tcPr>
            <w:tcW w:w="0" w:type="auto"/>
            <w:vMerge w:val="restart"/>
            <w:shd w:val="clear" w:color="auto" w:fill="auto"/>
            <w:vAlign w:val="center"/>
            <w:hideMark/>
          </w:tcPr>
          <w:p w14:paraId="0D2A5FF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Volume Penduduk </w:t>
            </w:r>
          </w:p>
        </w:tc>
      </w:tr>
      <w:tr w:rsidR="00310B47" w:rsidRPr="00310B47" w14:paraId="7B97E066" w14:textId="77777777" w:rsidTr="00310B47">
        <w:trPr>
          <w:trHeight w:val="458"/>
        </w:trPr>
        <w:tc>
          <w:tcPr>
            <w:tcW w:w="0" w:type="auto"/>
            <w:vMerge/>
            <w:vAlign w:val="center"/>
            <w:hideMark/>
          </w:tcPr>
          <w:p w14:paraId="37F2BC57"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76302374"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2FCD0EC8"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68BCC906"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2D78D82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0082183"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22FA68EC"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7BD74B05" w14:textId="77777777" w:rsidTr="00310B47">
        <w:trPr>
          <w:trHeight w:val="300"/>
        </w:trPr>
        <w:tc>
          <w:tcPr>
            <w:tcW w:w="0" w:type="auto"/>
            <w:vMerge w:val="restart"/>
            <w:shd w:val="clear" w:color="auto" w:fill="auto"/>
            <w:vAlign w:val="center"/>
            <w:hideMark/>
          </w:tcPr>
          <w:p w14:paraId="0C88B1E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 Pd Popi - Ps. Kranji</w:t>
            </w:r>
          </w:p>
        </w:tc>
        <w:tc>
          <w:tcPr>
            <w:tcW w:w="0" w:type="auto"/>
            <w:shd w:val="clear" w:color="auto" w:fill="auto"/>
            <w:noWrap/>
            <w:vAlign w:val="bottom"/>
            <w:hideMark/>
          </w:tcPr>
          <w:p w14:paraId="731CABE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C</w:t>
            </w:r>
          </w:p>
        </w:tc>
        <w:tc>
          <w:tcPr>
            <w:tcW w:w="0" w:type="auto"/>
            <w:shd w:val="clear" w:color="auto" w:fill="auto"/>
            <w:noWrap/>
            <w:vAlign w:val="bottom"/>
            <w:hideMark/>
          </w:tcPr>
          <w:p w14:paraId="2DFC7CDD"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83</w:t>
            </w:r>
          </w:p>
        </w:tc>
        <w:tc>
          <w:tcPr>
            <w:tcW w:w="0" w:type="auto"/>
            <w:vMerge w:val="restart"/>
            <w:shd w:val="clear" w:color="auto" w:fill="auto"/>
            <w:noWrap/>
            <w:vAlign w:val="center"/>
            <w:hideMark/>
          </w:tcPr>
          <w:p w14:paraId="4A4EF52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907</w:t>
            </w:r>
          </w:p>
        </w:tc>
        <w:tc>
          <w:tcPr>
            <w:tcW w:w="0" w:type="auto"/>
            <w:vMerge w:val="restart"/>
            <w:shd w:val="clear" w:color="auto" w:fill="auto"/>
            <w:noWrap/>
            <w:vAlign w:val="center"/>
            <w:hideMark/>
          </w:tcPr>
          <w:p w14:paraId="521F2B2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81</w:t>
            </w:r>
          </w:p>
        </w:tc>
        <w:tc>
          <w:tcPr>
            <w:tcW w:w="0" w:type="auto"/>
            <w:vMerge w:val="restart"/>
            <w:shd w:val="clear" w:color="auto" w:fill="auto"/>
            <w:noWrap/>
            <w:vAlign w:val="center"/>
            <w:hideMark/>
          </w:tcPr>
          <w:p w14:paraId="10C7AFD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Smp/Jam</w:t>
            </w:r>
          </w:p>
        </w:tc>
        <w:tc>
          <w:tcPr>
            <w:tcW w:w="0" w:type="auto"/>
            <w:vMerge w:val="restart"/>
            <w:shd w:val="clear" w:color="auto" w:fill="auto"/>
            <w:noWrap/>
            <w:vAlign w:val="center"/>
            <w:hideMark/>
          </w:tcPr>
          <w:p w14:paraId="57B2A7A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43.676</w:t>
            </w:r>
          </w:p>
        </w:tc>
      </w:tr>
      <w:tr w:rsidR="00310B47" w:rsidRPr="00310B47" w14:paraId="499014BE" w14:textId="77777777" w:rsidTr="00310B47">
        <w:trPr>
          <w:trHeight w:val="300"/>
        </w:trPr>
        <w:tc>
          <w:tcPr>
            <w:tcW w:w="0" w:type="auto"/>
            <w:vMerge/>
            <w:vAlign w:val="center"/>
            <w:hideMark/>
          </w:tcPr>
          <w:p w14:paraId="0D660158"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1D4E50A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V</w:t>
            </w:r>
          </w:p>
        </w:tc>
        <w:tc>
          <w:tcPr>
            <w:tcW w:w="0" w:type="auto"/>
            <w:shd w:val="clear" w:color="auto" w:fill="auto"/>
            <w:noWrap/>
            <w:vAlign w:val="bottom"/>
            <w:hideMark/>
          </w:tcPr>
          <w:p w14:paraId="60780B2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7</w:t>
            </w:r>
          </w:p>
        </w:tc>
        <w:tc>
          <w:tcPr>
            <w:tcW w:w="0" w:type="auto"/>
            <w:vMerge/>
            <w:vAlign w:val="center"/>
            <w:hideMark/>
          </w:tcPr>
          <w:p w14:paraId="7850A8C3"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96739A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81A8179"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BE5CA56"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032128AF" w14:textId="77777777" w:rsidTr="00310B47">
        <w:trPr>
          <w:trHeight w:val="300"/>
        </w:trPr>
        <w:tc>
          <w:tcPr>
            <w:tcW w:w="0" w:type="auto"/>
            <w:vMerge/>
            <w:vAlign w:val="center"/>
            <w:hideMark/>
          </w:tcPr>
          <w:p w14:paraId="37788C26"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26A5607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V</w:t>
            </w:r>
          </w:p>
        </w:tc>
        <w:tc>
          <w:tcPr>
            <w:tcW w:w="0" w:type="auto"/>
            <w:shd w:val="clear" w:color="auto" w:fill="auto"/>
            <w:noWrap/>
            <w:vAlign w:val="bottom"/>
            <w:hideMark/>
          </w:tcPr>
          <w:p w14:paraId="3172030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w:t>
            </w:r>
          </w:p>
        </w:tc>
        <w:tc>
          <w:tcPr>
            <w:tcW w:w="0" w:type="auto"/>
            <w:vMerge/>
            <w:vAlign w:val="center"/>
            <w:hideMark/>
          </w:tcPr>
          <w:p w14:paraId="7DEB08EB"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3CC2165C"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7CE08BFA"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D66FDBD"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79055271" w14:textId="77777777" w:rsidTr="00310B47">
        <w:trPr>
          <w:trHeight w:val="300"/>
        </w:trPr>
        <w:tc>
          <w:tcPr>
            <w:tcW w:w="0" w:type="auto"/>
            <w:vMerge w:val="restart"/>
            <w:shd w:val="clear" w:color="auto" w:fill="auto"/>
            <w:vAlign w:val="center"/>
            <w:hideMark/>
          </w:tcPr>
          <w:p w14:paraId="2A22801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s.kranji - Pd Kopi</w:t>
            </w:r>
          </w:p>
        </w:tc>
        <w:tc>
          <w:tcPr>
            <w:tcW w:w="0" w:type="auto"/>
            <w:shd w:val="clear" w:color="auto" w:fill="auto"/>
            <w:noWrap/>
            <w:vAlign w:val="bottom"/>
            <w:hideMark/>
          </w:tcPr>
          <w:p w14:paraId="0897D26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MC</w:t>
            </w:r>
          </w:p>
        </w:tc>
        <w:tc>
          <w:tcPr>
            <w:tcW w:w="0" w:type="auto"/>
            <w:shd w:val="clear" w:color="auto" w:fill="auto"/>
            <w:noWrap/>
            <w:vAlign w:val="bottom"/>
            <w:hideMark/>
          </w:tcPr>
          <w:p w14:paraId="436EF20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731</w:t>
            </w:r>
          </w:p>
        </w:tc>
        <w:tc>
          <w:tcPr>
            <w:tcW w:w="0" w:type="auto"/>
            <w:vMerge w:val="restart"/>
            <w:shd w:val="clear" w:color="auto" w:fill="auto"/>
            <w:noWrap/>
            <w:vAlign w:val="center"/>
            <w:hideMark/>
          </w:tcPr>
          <w:p w14:paraId="124732F6"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874</w:t>
            </w:r>
          </w:p>
        </w:tc>
        <w:tc>
          <w:tcPr>
            <w:tcW w:w="0" w:type="auto"/>
            <w:vMerge/>
            <w:vAlign w:val="center"/>
            <w:hideMark/>
          </w:tcPr>
          <w:p w14:paraId="507AC0FD"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04A778A"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3D8A381"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45A5A8BD" w14:textId="77777777" w:rsidTr="00310B47">
        <w:trPr>
          <w:trHeight w:val="300"/>
        </w:trPr>
        <w:tc>
          <w:tcPr>
            <w:tcW w:w="0" w:type="auto"/>
            <w:vMerge/>
            <w:vAlign w:val="center"/>
            <w:hideMark/>
          </w:tcPr>
          <w:p w14:paraId="5C38BD4C"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07C2FD6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LV</w:t>
            </w:r>
          </w:p>
        </w:tc>
        <w:tc>
          <w:tcPr>
            <w:tcW w:w="0" w:type="auto"/>
            <w:shd w:val="clear" w:color="auto" w:fill="auto"/>
            <w:noWrap/>
            <w:vAlign w:val="bottom"/>
            <w:hideMark/>
          </w:tcPr>
          <w:p w14:paraId="5E7F33E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39</w:t>
            </w:r>
          </w:p>
        </w:tc>
        <w:tc>
          <w:tcPr>
            <w:tcW w:w="0" w:type="auto"/>
            <w:vMerge/>
            <w:vAlign w:val="center"/>
            <w:hideMark/>
          </w:tcPr>
          <w:p w14:paraId="50F5F6B6"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070671E6"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1D4C268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0D6DBAD8"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30ED9CF5" w14:textId="77777777" w:rsidTr="00310B47">
        <w:trPr>
          <w:trHeight w:val="300"/>
        </w:trPr>
        <w:tc>
          <w:tcPr>
            <w:tcW w:w="0" w:type="auto"/>
            <w:vMerge/>
            <w:vAlign w:val="center"/>
            <w:hideMark/>
          </w:tcPr>
          <w:p w14:paraId="7F47444E"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shd w:val="clear" w:color="auto" w:fill="auto"/>
            <w:noWrap/>
            <w:vAlign w:val="bottom"/>
            <w:hideMark/>
          </w:tcPr>
          <w:p w14:paraId="6C1468E2"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HC</w:t>
            </w:r>
          </w:p>
        </w:tc>
        <w:tc>
          <w:tcPr>
            <w:tcW w:w="0" w:type="auto"/>
            <w:shd w:val="clear" w:color="auto" w:fill="auto"/>
            <w:noWrap/>
            <w:vAlign w:val="bottom"/>
            <w:hideMark/>
          </w:tcPr>
          <w:p w14:paraId="66088C6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4</w:t>
            </w:r>
          </w:p>
        </w:tc>
        <w:tc>
          <w:tcPr>
            <w:tcW w:w="0" w:type="auto"/>
            <w:vMerge/>
            <w:vAlign w:val="center"/>
            <w:hideMark/>
          </w:tcPr>
          <w:p w14:paraId="70FE3CD4"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647077D1"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49B16EDB"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vAlign w:val="center"/>
            <w:hideMark/>
          </w:tcPr>
          <w:p w14:paraId="36F6B0E9" w14:textId="77777777" w:rsidR="00310B47" w:rsidRPr="00310B47" w:rsidRDefault="00310B47" w:rsidP="00310B47">
            <w:pPr>
              <w:spacing w:after="0" w:line="240" w:lineRule="auto"/>
              <w:rPr>
                <w:rFonts w:ascii="Arial" w:eastAsia="Times New Roman" w:hAnsi="Arial" w:cs="Arial"/>
                <w:color w:val="000000"/>
                <w:sz w:val="24"/>
                <w:szCs w:val="24"/>
              </w:rPr>
            </w:pPr>
          </w:p>
        </w:tc>
      </w:tr>
    </w:tbl>
    <w:p w14:paraId="26AB3354" w14:textId="77777777" w:rsidR="00310B47" w:rsidRPr="00310B47" w:rsidRDefault="00310B47" w:rsidP="00310B47">
      <w:pPr>
        <w:spacing w:after="0" w:line="360" w:lineRule="auto"/>
        <w:jc w:val="both"/>
        <w:rPr>
          <w:rFonts w:ascii="Arial" w:hAnsi="Arial" w:cs="Times New Roman"/>
          <w:sz w:val="24"/>
        </w:rPr>
      </w:pPr>
    </w:p>
    <w:p w14:paraId="10DCEC91"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Derajat Kejenuhan Setelah Reduksi ERP</w:t>
      </w:r>
    </w:p>
    <w:p w14:paraId="066C425B" w14:textId="77777777" w:rsidR="00310B47" w:rsidRPr="00310B47" w:rsidRDefault="00310B47" w:rsidP="00310B47">
      <w:pPr>
        <w:spacing w:after="0" w:line="360" w:lineRule="auto"/>
        <w:jc w:val="both"/>
        <w:rPr>
          <w:rFonts w:ascii="Arial" w:hAnsi="Arial" w:cs="Arial"/>
          <w:sz w:val="24"/>
          <w:lang w:val="en-ID"/>
        </w:rPr>
      </w:pPr>
      <w:r w:rsidRPr="00310B47">
        <w:rPr>
          <w:rFonts w:ascii="Arial" w:hAnsi="Arial" w:cs="Times New Roman"/>
          <w:sz w:val="24"/>
        </w:rPr>
        <w:t xml:space="preserve">Berdasarkan komposisi lalu lintas pada kondisi eksisting yang telah direduksi sebesar 30% terdapat Q Arus Total </w:t>
      </w:r>
      <w:r w:rsidRPr="00310B47">
        <w:rPr>
          <w:rFonts w:ascii="Arial" w:hAnsi="Arial" w:cs="Arial"/>
          <w:sz w:val="24"/>
        </w:rPr>
        <w:t xml:space="preserve">1781. Setelah mendapat Q Arus Total maka akan dihitung dengan kapasitas (C) </w:t>
      </w:r>
      <w:r w:rsidRPr="00310B47">
        <w:rPr>
          <w:rFonts w:ascii="Arial" w:hAnsi="Arial" w:cs="Arial"/>
          <w:sz w:val="24"/>
          <w:lang w:val="en-ID"/>
        </w:rPr>
        <w:t>2169,8 Smp/jam.Untuk perhitungan DS sebagai berikut :</w:t>
      </w:r>
    </w:p>
    <w:p w14:paraId="023A6212" w14:textId="77777777" w:rsidR="00310B47" w:rsidRPr="00310B47" w:rsidRDefault="00310B47" w:rsidP="00310B47">
      <w:pPr>
        <w:spacing w:after="0" w:line="360" w:lineRule="auto"/>
        <w:ind w:left="709" w:hanging="709"/>
        <w:contextualSpacing/>
        <w:jc w:val="both"/>
        <w:rPr>
          <w:rFonts w:ascii="Arial" w:hAnsi="Arial" w:cs="Arial"/>
          <w:i/>
          <w:sz w:val="24"/>
          <w:lang w:val="en-ID"/>
        </w:rPr>
      </w:pPr>
      <w:r w:rsidRPr="00310B47">
        <w:rPr>
          <w:rFonts w:ascii="Arial" w:hAnsi="Arial" w:cs="Arial"/>
          <w:i/>
          <w:sz w:val="24"/>
          <w:lang w:val="en-ID"/>
        </w:rPr>
        <w:t>DS</w:t>
      </w:r>
      <w:r w:rsidRPr="00310B47">
        <w:rPr>
          <w:rFonts w:ascii="Arial" w:hAnsi="Arial" w:cs="Arial"/>
          <w:i/>
          <w:sz w:val="24"/>
          <w:lang w:val="en-ID"/>
        </w:rPr>
        <w:tab/>
        <w:t xml:space="preserve"> </w:t>
      </w:r>
      <w:r w:rsidRPr="00310B47">
        <w:rPr>
          <w:rFonts w:ascii="Arial" w:hAnsi="Arial" w:cs="Arial"/>
          <w:sz w:val="24"/>
          <w:lang w:val="en-ID"/>
        </w:rPr>
        <w:t xml:space="preserve">= </w:t>
      </w:r>
      <w:r w:rsidRPr="00310B47">
        <w:rPr>
          <w:rFonts w:ascii="Arial" w:hAnsi="Arial" w:cs="Arial"/>
          <w:i/>
          <w:sz w:val="24"/>
          <w:lang w:val="en-ID"/>
        </w:rPr>
        <w:t>Q/C</w:t>
      </w:r>
    </w:p>
    <w:p w14:paraId="14D10B2F" w14:textId="77777777" w:rsidR="00310B47" w:rsidRPr="00310B47" w:rsidRDefault="00310B47" w:rsidP="00310B47">
      <w:pPr>
        <w:spacing w:after="0" w:line="360" w:lineRule="auto"/>
        <w:ind w:left="709"/>
        <w:contextualSpacing/>
        <w:jc w:val="both"/>
        <w:rPr>
          <w:rFonts w:ascii="Arial" w:hAnsi="Arial" w:cs="Arial"/>
          <w:sz w:val="24"/>
          <w:lang w:val="en-ID"/>
        </w:rPr>
      </w:pPr>
      <w:r w:rsidRPr="00310B47">
        <w:rPr>
          <w:rFonts w:ascii="Arial" w:hAnsi="Arial" w:cs="Arial"/>
          <w:sz w:val="24"/>
          <w:lang w:val="en-ID"/>
        </w:rPr>
        <w:t xml:space="preserve"> = </w:t>
      </w:r>
      <w:r w:rsidRPr="00310B47">
        <w:rPr>
          <w:rFonts w:ascii="Arial" w:hAnsi="Arial" w:cs="Arial"/>
          <w:sz w:val="24"/>
        </w:rPr>
        <w:t xml:space="preserve">1781 </w:t>
      </w:r>
      <w:r w:rsidRPr="00310B47">
        <w:rPr>
          <w:rFonts w:ascii="Arial" w:hAnsi="Arial" w:cs="Arial"/>
          <w:sz w:val="24"/>
          <w:lang w:val="en-ID"/>
        </w:rPr>
        <w:t>/ 2169,8</w:t>
      </w:r>
    </w:p>
    <w:p w14:paraId="32A6B7DC" w14:textId="77777777" w:rsidR="00310B47" w:rsidRPr="00310B47" w:rsidRDefault="00310B47" w:rsidP="00310B47">
      <w:pPr>
        <w:spacing w:after="0" w:line="360" w:lineRule="auto"/>
        <w:ind w:left="709" w:hanging="709"/>
        <w:contextualSpacing/>
        <w:jc w:val="both"/>
        <w:rPr>
          <w:rFonts w:ascii="Arial" w:hAnsi="Arial" w:cs="Arial"/>
          <w:sz w:val="24"/>
          <w:lang w:val="en-ID"/>
        </w:rPr>
      </w:pPr>
      <w:r w:rsidRPr="00310B47">
        <w:rPr>
          <w:rFonts w:ascii="Arial" w:hAnsi="Arial" w:cs="Arial"/>
          <w:sz w:val="24"/>
          <w:lang w:val="en-ID"/>
        </w:rPr>
        <w:t xml:space="preserve">     </w:t>
      </w:r>
      <w:r w:rsidRPr="00310B47">
        <w:rPr>
          <w:rFonts w:ascii="Arial" w:hAnsi="Arial" w:cs="Arial"/>
          <w:sz w:val="24"/>
          <w:lang w:val="en-ID"/>
        </w:rPr>
        <w:tab/>
        <w:t xml:space="preserve"> = </w:t>
      </w:r>
      <w:r w:rsidRPr="00310B47">
        <w:rPr>
          <w:rFonts w:ascii="Arial" w:hAnsi="Arial" w:cs="Arial"/>
          <w:b/>
          <w:sz w:val="24"/>
          <w:lang w:val="en-ID"/>
        </w:rPr>
        <w:t>0,82</w:t>
      </w:r>
    </w:p>
    <w:p w14:paraId="40E83CBA"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Dimana : </w:t>
      </w:r>
    </w:p>
    <w:p w14:paraId="286E8230"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DS </w:t>
      </w:r>
      <w:r w:rsidRPr="00310B47">
        <w:rPr>
          <w:rFonts w:ascii="Arial" w:hAnsi="Arial" w:cs="Arial"/>
          <w:sz w:val="24"/>
        </w:rPr>
        <w:tab/>
        <w:t>= Derajat Kejenuhan (smp/jam).</w:t>
      </w:r>
    </w:p>
    <w:p w14:paraId="32854461"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Q</w:t>
      </w:r>
      <w:r w:rsidRPr="00310B47">
        <w:rPr>
          <w:rFonts w:ascii="Arial" w:hAnsi="Arial" w:cs="Arial"/>
          <w:sz w:val="24"/>
        </w:rPr>
        <w:tab/>
        <w:t>= Arus Lalu Lintas.</w:t>
      </w:r>
    </w:p>
    <w:p w14:paraId="3D9D0804"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C </w:t>
      </w:r>
      <w:r w:rsidRPr="00310B47">
        <w:rPr>
          <w:rFonts w:ascii="Arial" w:hAnsi="Arial" w:cs="Arial"/>
          <w:sz w:val="24"/>
        </w:rPr>
        <w:tab/>
        <w:t>= Kapasitas Sesungguhnya (smp/jam).</w:t>
      </w:r>
    </w:p>
    <w:p w14:paraId="4C4965EE" w14:textId="77777777" w:rsidR="00310B47" w:rsidRPr="00310B47" w:rsidRDefault="00310B47" w:rsidP="00310B47">
      <w:pPr>
        <w:spacing w:after="0" w:line="360" w:lineRule="auto"/>
        <w:contextualSpacing/>
        <w:jc w:val="both"/>
        <w:rPr>
          <w:rFonts w:ascii="Arial" w:hAnsi="Arial" w:cs="Arial"/>
          <w:sz w:val="24"/>
        </w:rPr>
      </w:pPr>
    </w:p>
    <w:p w14:paraId="36D84B8E" w14:textId="77777777" w:rsidR="00310B47" w:rsidRPr="00310B47" w:rsidRDefault="00310B47" w:rsidP="00310B47">
      <w:pPr>
        <w:spacing w:after="0" w:line="360" w:lineRule="auto"/>
        <w:contextualSpacing/>
        <w:jc w:val="both"/>
        <w:rPr>
          <w:rFonts w:ascii="Arial" w:hAnsi="Arial" w:cs="Arial"/>
          <w:sz w:val="24"/>
        </w:rPr>
      </w:pPr>
      <w:r w:rsidRPr="00310B47">
        <w:rPr>
          <w:rFonts w:ascii="Arial" w:hAnsi="Arial" w:cs="Arial"/>
          <w:sz w:val="24"/>
        </w:rPr>
        <w:t xml:space="preserve">Berdasarkan hasil perhitungan derajat kejenuhan pada Jalan Raya Bintara sebesar 0,82 menunjukan bahwa jalan tersebut memiliki tingkat nilai kejenuhan lebih rendah dibandingkan dengan nilai standar derajat kejenuhan jalan yaitu 0,85 sehingga dengan menggunakan alternatif </w:t>
      </w:r>
      <w:r w:rsidRPr="00310B47">
        <w:rPr>
          <w:rFonts w:ascii="Arial" w:hAnsi="Arial" w:cs="Arial"/>
          <w:i/>
          <w:sz w:val="24"/>
        </w:rPr>
        <w:t>electronic Road Price</w:t>
      </w:r>
      <w:r w:rsidRPr="00310B47">
        <w:rPr>
          <w:rFonts w:ascii="Arial" w:hAnsi="Arial" w:cs="Arial"/>
          <w:sz w:val="24"/>
        </w:rPr>
        <w:t xml:space="preserve"> nilai derajat kejenuhan pada Jalan Raya Bintara dapat menurun dan memperlancar pergerakan kendaraan yang melintas. </w:t>
      </w:r>
    </w:p>
    <w:p w14:paraId="22D7563D" w14:textId="77777777" w:rsidR="00310B47" w:rsidRPr="00310B47" w:rsidRDefault="00310B47" w:rsidP="00310B47">
      <w:pPr>
        <w:spacing w:after="0" w:line="360" w:lineRule="auto"/>
        <w:contextualSpacing/>
        <w:jc w:val="both"/>
        <w:rPr>
          <w:rFonts w:ascii="Arial" w:hAnsi="Arial" w:cs="Arial"/>
          <w:sz w:val="24"/>
        </w:rPr>
      </w:pPr>
    </w:p>
    <w:p w14:paraId="3A1418DC" w14:textId="77777777" w:rsidR="00310B47" w:rsidRPr="00310B47" w:rsidRDefault="00310B47" w:rsidP="00310B47">
      <w:pPr>
        <w:spacing w:after="0" w:line="360" w:lineRule="auto"/>
        <w:contextualSpacing/>
        <w:jc w:val="both"/>
        <w:rPr>
          <w:rFonts w:ascii="Arial" w:hAnsi="Arial" w:cs="Arial"/>
          <w:sz w:val="24"/>
        </w:rPr>
      </w:pPr>
    </w:p>
    <w:p w14:paraId="300A7A54" w14:textId="77777777" w:rsidR="00310B47" w:rsidRPr="00310B47" w:rsidRDefault="00310B47" w:rsidP="00310B47">
      <w:pPr>
        <w:spacing w:after="0" w:line="360" w:lineRule="auto"/>
        <w:contextualSpacing/>
        <w:jc w:val="both"/>
        <w:rPr>
          <w:rFonts w:ascii="Arial" w:hAnsi="Arial" w:cs="Arial"/>
          <w:sz w:val="24"/>
        </w:rPr>
      </w:pPr>
    </w:p>
    <w:p w14:paraId="1D03AA28" w14:textId="77777777" w:rsidR="00310B47" w:rsidRPr="00310B47" w:rsidRDefault="00310B47" w:rsidP="00310B47">
      <w:pPr>
        <w:spacing w:after="0" w:line="360" w:lineRule="auto"/>
        <w:contextualSpacing/>
        <w:jc w:val="both"/>
        <w:rPr>
          <w:rFonts w:ascii="Arial" w:hAnsi="Arial" w:cs="Arial"/>
          <w:sz w:val="24"/>
        </w:rPr>
      </w:pPr>
    </w:p>
    <w:p w14:paraId="30A37881" w14:textId="77777777" w:rsidR="00310B47" w:rsidRPr="00310B47" w:rsidRDefault="00310B47" w:rsidP="00310B47">
      <w:pPr>
        <w:spacing w:after="0" w:line="360" w:lineRule="auto"/>
        <w:contextualSpacing/>
        <w:jc w:val="both"/>
        <w:rPr>
          <w:rFonts w:ascii="Arial" w:hAnsi="Arial" w:cs="Arial"/>
          <w:sz w:val="24"/>
        </w:rPr>
      </w:pPr>
    </w:p>
    <w:p w14:paraId="0A52BAA4" w14:textId="77777777" w:rsidR="00310B47" w:rsidRPr="00310B47" w:rsidRDefault="00310B47" w:rsidP="00310B47">
      <w:pPr>
        <w:spacing w:after="0" w:line="360" w:lineRule="auto"/>
        <w:jc w:val="both"/>
        <w:rPr>
          <w:rFonts w:ascii="Arial" w:hAnsi="Arial" w:cs="Times New Roman"/>
          <w:b/>
          <w:sz w:val="24"/>
          <w:lang w:val="en-ID"/>
        </w:rPr>
      </w:pPr>
      <w:r w:rsidRPr="00310B47">
        <w:rPr>
          <w:rFonts w:ascii="Arial" w:hAnsi="Arial" w:cs="Times New Roman"/>
          <w:b/>
          <w:sz w:val="24"/>
          <w:lang w:val="en-ID"/>
        </w:rPr>
        <w:t>Kecepatan Rata-rata Berdasar DS Setelah Reduksi ERP</w:t>
      </w:r>
    </w:p>
    <w:p w14:paraId="22CEEDE3" w14:textId="77777777" w:rsidR="00310B47" w:rsidRPr="00310B47" w:rsidRDefault="00310B47" w:rsidP="00310B47">
      <w:pPr>
        <w:spacing w:after="0" w:line="360" w:lineRule="auto"/>
        <w:jc w:val="center"/>
        <w:rPr>
          <w:rFonts w:ascii="Arial" w:hAnsi="Arial" w:cs="Times New Roman"/>
          <w:sz w:val="24"/>
        </w:rPr>
      </w:pPr>
      <w:r w:rsidRPr="00310B47">
        <w:rPr>
          <w:rFonts w:ascii="Arial" w:hAnsi="Arial" w:cs="Arial"/>
          <w:noProof/>
          <w:sz w:val="24"/>
        </w:rPr>
        <mc:AlternateContent>
          <mc:Choice Requires="wpg">
            <w:drawing>
              <wp:anchor distT="0" distB="0" distL="114300" distR="114300" simplePos="0" relativeHeight="251675648" behindDoc="0" locked="0" layoutInCell="1" allowOverlap="1" wp14:anchorId="6C5EFD9C" wp14:editId="13343160">
                <wp:simplePos x="0" y="0"/>
                <wp:positionH relativeFrom="column">
                  <wp:posOffset>594995</wp:posOffset>
                </wp:positionH>
                <wp:positionV relativeFrom="paragraph">
                  <wp:posOffset>1905458</wp:posOffset>
                </wp:positionV>
                <wp:extent cx="4081972" cy="1084521"/>
                <wp:effectExtent l="0" t="0" r="13970" b="20955"/>
                <wp:wrapNone/>
                <wp:docPr id="137" name="Group 137"/>
                <wp:cNvGraphicFramePr/>
                <a:graphic xmlns:a="http://schemas.openxmlformats.org/drawingml/2006/main">
                  <a:graphicData uri="http://schemas.microsoft.com/office/word/2010/wordprocessingGroup">
                    <wpg:wgp>
                      <wpg:cNvGrpSpPr/>
                      <wpg:grpSpPr>
                        <a:xfrm>
                          <a:off x="0" y="0"/>
                          <a:ext cx="4081972" cy="1084521"/>
                          <a:chOff x="0" y="0"/>
                          <a:chExt cx="4430759" cy="1176485"/>
                        </a:xfrm>
                      </wpg:grpSpPr>
                      <wps:wsp>
                        <wps:cNvPr id="42" name="Straight Connector 42"/>
                        <wps:cNvCnPr/>
                        <wps:spPr>
                          <a:xfrm>
                            <a:off x="4178595" y="297711"/>
                            <a:ext cx="0" cy="878774"/>
                          </a:xfrm>
                          <a:prstGeom prst="line">
                            <a:avLst/>
                          </a:prstGeom>
                          <a:noFill/>
                          <a:ln w="6350" cap="flat" cmpd="sng" algn="ctr">
                            <a:solidFill>
                              <a:sysClr val="windowText" lastClr="000000"/>
                            </a:solidFill>
                            <a:prstDash val="solid"/>
                            <a:miter lim="800000"/>
                          </a:ln>
                          <a:effectLst/>
                        </wps:spPr>
                        <wps:bodyPr/>
                      </wps:wsp>
                      <wps:wsp>
                        <wps:cNvPr id="33" name="Straight Connector 33"/>
                        <wps:cNvCnPr/>
                        <wps:spPr>
                          <a:xfrm flipH="1" flipV="1">
                            <a:off x="287079" y="233916"/>
                            <a:ext cx="3893375" cy="63311"/>
                          </a:xfrm>
                          <a:prstGeom prst="line">
                            <a:avLst/>
                          </a:prstGeom>
                          <a:noFill/>
                          <a:ln w="6350" cap="flat" cmpd="sng" algn="ctr">
                            <a:solidFill>
                              <a:sysClr val="windowText" lastClr="000000"/>
                            </a:solidFill>
                            <a:prstDash val="solid"/>
                            <a:miter lim="800000"/>
                          </a:ln>
                          <a:effectLst/>
                        </wps:spPr>
                        <wps:bodyPr/>
                      </wps:wsp>
                      <wps:wsp>
                        <wps:cNvPr id="35" name="Oval 35"/>
                        <wps:cNvSpPr/>
                        <wps:spPr>
                          <a:xfrm>
                            <a:off x="3944679" y="148856"/>
                            <a:ext cx="486080" cy="403761"/>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Oval 34"/>
                        <wps:cNvSpPr/>
                        <wps:spPr>
                          <a:xfrm>
                            <a:off x="0" y="0"/>
                            <a:ext cx="486080" cy="403761"/>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C0D8BE" id="Group 137" o:spid="_x0000_s1026" style="position:absolute;margin-left:46.85pt;margin-top:150.05pt;width:321.4pt;height:85.4pt;z-index:251675648;mso-width-relative:margin;mso-height-relative:margin" coordsize="44307,11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">
                <v:line id="Straight Connector 42" o:spid="_x0000_s1027" style="position:absolute;visibility:visible;mso-wrap-style:square" from="41785,2977" to="41785,11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" strokecolor="windowText" strokeweight=".5pt">
                  <v:stroke joinstyle="miter"/>
                </v:line>
                <v:line id="Straight Connector 33" o:spid="_x0000_s1028" style="position:absolute;flip:x y;visibility:visible;mso-wrap-style:square" from="2870,2339" to="41804,2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" strokecolor="windowText" strokeweight=".5pt">
                  <v:stroke joinstyle="miter"/>
                </v:line>
                <v:oval id="Oval 35" o:spid="_x0000_s1029" style="position:absolute;left:39446;top:1488;width:4861;height:4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" filled="f" strokecolor="windowText" strokeweight="1pt">
                  <v:stroke joinstyle="miter"/>
                </v:oval>
                <v:oval id="Oval 34" o:spid="_x0000_s1030" style="position:absolute;width:4860;height:4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" filled="f" strokecolor="windowText" strokeweight="1pt">
                  <v:stroke joinstyle="miter"/>
                </v:oval>
              </v:group>
            </w:pict>
          </mc:Fallback>
        </mc:AlternateContent>
      </w:r>
      <w:r w:rsidRPr="00310B47">
        <w:rPr>
          <w:rFonts w:ascii="Arial" w:hAnsi="Arial" w:cs="Arial"/>
          <w:noProof/>
          <w:sz w:val="24"/>
        </w:rPr>
        <w:drawing>
          <wp:inline distT="0" distB="0" distL="0" distR="0" wp14:anchorId="5456F256" wp14:editId="269BAB81">
            <wp:extent cx="5039832" cy="3513108"/>
            <wp:effectExtent l="0" t="0" r="889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355).png"/>
                    <pic:cNvPicPr/>
                  </pic:nvPicPr>
                  <pic:blipFill rotWithShape="1">
                    <a:blip r:embed="rId18">
                      <a:extLst>
                        <a:ext uri="{28A0092B-C50C-407E-A947-70E740481C1C}">
                          <a14:useLocalDpi xmlns:a14="http://schemas.microsoft.com/office/drawing/2010/main" val="0"/>
                        </a:ext>
                      </a:extLst>
                    </a:blip>
                    <a:srcRect l="25592" t="27784" r="23388" b="8965"/>
                    <a:stretch/>
                  </pic:blipFill>
                  <pic:spPr bwMode="auto">
                    <a:xfrm>
                      <a:off x="0" y="0"/>
                      <a:ext cx="5047049" cy="3518139"/>
                    </a:xfrm>
                    <a:prstGeom prst="rect">
                      <a:avLst/>
                    </a:prstGeom>
                    <a:ln>
                      <a:noFill/>
                    </a:ln>
                    <a:extLst>
                      <a:ext uri="{53640926-AAD7-44D8-BBD7-CCE9431645EC}">
                        <a14:shadowObscured xmlns:a14="http://schemas.microsoft.com/office/drawing/2010/main"/>
                      </a:ext>
                    </a:extLst>
                  </pic:spPr>
                </pic:pic>
              </a:graphicData>
            </a:graphic>
          </wp:inline>
        </w:drawing>
      </w:r>
    </w:p>
    <w:p w14:paraId="7788DBCD" w14:textId="77777777" w:rsidR="00310B47" w:rsidRPr="00310B47" w:rsidRDefault="00310B47" w:rsidP="00310B47">
      <w:pPr>
        <w:spacing w:after="0" w:line="240" w:lineRule="auto"/>
        <w:jc w:val="center"/>
        <w:rPr>
          <w:rFonts w:ascii="Arial" w:hAnsi="Arial" w:cs="Times New Roman"/>
          <w:iCs/>
          <w:sz w:val="24"/>
          <w:szCs w:val="24"/>
        </w:rPr>
      </w:pPr>
      <w:bookmarkStart w:id="344" w:name="_Toc111576195"/>
      <w:r w:rsidRPr="00310B47">
        <w:rPr>
          <w:rFonts w:ascii="Arial" w:hAnsi="Arial" w:cs="Times New Roman"/>
          <w:iCs/>
          <w:sz w:val="24"/>
          <w:szCs w:val="24"/>
        </w:rPr>
        <w:t xml:space="preserve">Gambar 4.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Gambar_4.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5</w:t>
      </w:r>
      <w:r w:rsidRPr="00310B47">
        <w:rPr>
          <w:rFonts w:ascii="Arial" w:hAnsi="Arial" w:cs="Times New Roman"/>
          <w:iCs/>
          <w:sz w:val="24"/>
          <w:szCs w:val="24"/>
        </w:rPr>
        <w:fldChar w:fldCharType="end"/>
      </w:r>
      <w:r w:rsidRPr="00310B47">
        <w:rPr>
          <w:rFonts w:ascii="Arial" w:hAnsi="Arial" w:cs="Times New Roman"/>
          <w:iCs/>
          <w:sz w:val="24"/>
          <w:szCs w:val="24"/>
        </w:rPr>
        <w:t xml:space="preserve"> Kecepatan rata-rata setelah reduksi ERP 30%</w:t>
      </w:r>
      <w:bookmarkEnd w:id="344"/>
    </w:p>
    <w:p w14:paraId="58654C78" w14:textId="77777777" w:rsidR="00310B47" w:rsidRPr="00310B47" w:rsidRDefault="00310B47" w:rsidP="00310B47">
      <w:pPr>
        <w:spacing w:after="0" w:line="360" w:lineRule="auto"/>
        <w:jc w:val="center"/>
        <w:rPr>
          <w:rFonts w:ascii="Arial" w:hAnsi="Arial" w:cs="Times New Roman"/>
          <w:sz w:val="24"/>
          <w:szCs w:val="24"/>
        </w:rPr>
      </w:pPr>
    </w:p>
    <w:p w14:paraId="41338151"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Berdasarkan hasil perhitungan derajat kejenuhan yang telah direduksi sebanyak 30% maka dapat dihasilkan grafik kecepatan rata-rata berdasar nilai DS sebesar 25 Km/jam, meningkat 15 km/jam dari hasil analisa kondisi eksisting menunjukan peningkatan laju kendaran yang melintas.</w:t>
      </w:r>
    </w:p>
    <w:p w14:paraId="6FF4E594" w14:textId="77777777" w:rsidR="00310B47" w:rsidRPr="00310B47" w:rsidRDefault="00310B47" w:rsidP="00310B47">
      <w:pPr>
        <w:spacing w:after="0" w:line="360" w:lineRule="auto"/>
        <w:jc w:val="both"/>
        <w:rPr>
          <w:rFonts w:ascii="Arial" w:hAnsi="Arial" w:cs="Times New Roman"/>
          <w:sz w:val="24"/>
        </w:rPr>
      </w:pPr>
    </w:p>
    <w:p w14:paraId="211840D9"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Waktu TempuhRrata-Rata Setelah reduksi ERP</w:t>
      </w:r>
    </w:p>
    <w:p w14:paraId="3A7C95D5" w14:textId="77777777" w:rsidR="00310B47" w:rsidRPr="00310B47" w:rsidRDefault="00310B47" w:rsidP="00310B47">
      <w:pPr>
        <w:spacing w:after="0" w:line="360" w:lineRule="auto"/>
        <w:jc w:val="both"/>
        <w:rPr>
          <w:rFonts w:ascii="Arial" w:hAnsi="Arial" w:cs="Times New Roman"/>
          <w:sz w:val="24"/>
        </w:rPr>
      </w:pPr>
      <w:r w:rsidRPr="00310B47">
        <w:rPr>
          <w:rFonts w:ascii="Arial" w:hAnsi="Arial" w:cs="Times New Roman"/>
          <w:sz w:val="24"/>
        </w:rPr>
        <w:t>Setelah didaptkan hasil kecepatan rata-rata, dilanjutkan dengan menghitung waktu tempuh rata-rata sebagai berikut :</w:t>
      </w:r>
    </w:p>
    <w:p w14:paraId="588CCD6A" w14:textId="77777777" w:rsidR="00310B47" w:rsidRPr="00310B47" w:rsidRDefault="00310B47" w:rsidP="00310B47">
      <w:pPr>
        <w:tabs>
          <w:tab w:val="left" w:pos="567"/>
          <w:tab w:val="left" w:pos="2410"/>
        </w:tabs>
        <w:spacing w:after="0" w:line="360" w:lineRule="auto"/>
        <w:jc w:val="both"/>
        <w:rPr>
          <w:rFonts w:ascii="Arial" w:hAnsi="Arial" w:cs="Arial"/>
          <w:sz w:val="24"/>
          <w:szCs w:val="24"/>
          <w:lang w:val="en-ID"/>
        </w:rPr>
      </w:pPr>
      <w:r w:rsidRPr="00310B47">
        <w:rPr>
          <w:rFonts w:ascii="Arial" w:hAnsi="Arial" w:cs="Arial"/>
          <w:sz w:val="24"/>
          <w:szCs w:val="24"/>
          <w:lang w:val="en-ID"/>
        </w:rPr>
        <w:t xml:space="preserve">TT </w:t>
      </w:r>
      <w:r w:rsidRPr="00310B47">
        <w:rPr>
          <w:rFonts w:ascii="Arial" w:hAnsi="Arial" w:cs="Arial"/>
          <w:sz w:val="24"/>
          <w:szCs w:val="24"/>
          <w:lang w:val="en-ID"/>
        </w:rPr>
        <w:tab/>
        <w:t>= L/V</w:t>
      </w:r>
    </w:p>
    <w:p w14:paraId="2CB14ED3"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 xml:space="preserve">L </w:t>
      </w:r>
      <w:r w:rsidRPr="00310B47">
        <w:rPr>
          <w:rFonts w:ascii="Arial" w:hAnsi="Arial" w:cs="Arial"/>
          <w:sz w:val="24"/>
          <w:lang w:val="en-ID"/>
        </w:rPr>
        <w:tab/>
        <w:t xml:space="preserve">= 1,1Km </w:t>
      </w:r>
      <w:r w:rsidRPr="00310B47">
        <w:rPr>
          <w:rFonts w:ascii="Arial" w:hAnsi="Arial" w:cs="Arial"/>
          <w:sz w:val="24"/>
          <w:lang w:val="en-ID"/>
        </w:rPr>
        <w:tab/>
      </w:r>
      <w:r w:rsidRPr="00310B47">
        <w:rPr>
          <w:rFonts w:ascii="Arial" w:hAnsi="Arial" w:cs="Arial"/>
          <w:sz w:val="24"/>
          <w:lang w:val="en-ID"/>
        </w:rPr>
        <w:tab/>
        <w:t>(jarak penelitian)</w:t>
      </w:r>
    </w:p>
    <w:p w14:paraId="2929BD09"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V</w:t>
      </w:r>
      <w:r w:rsidRPr="00310B47">
        <w:rPr>
          <w:rFonts w:ascii="Arial" w:hAnsi="Arial" w:cs="Arial"/>
          <w:sz w:val="24"/>
          <w:lang w:val="en-ID"/>
        </w:rPr>
        <w:tab/>
        <w:t>= 25 Km/jam</w:t>
      </w:r>
      <w:r w:rsidRPr="00310B47">
        <w:rPr>
          <w:rFonts w:ascii="Arial" w:hAnsi="Arial" w:cs="Arial"/>
          <w:sz w:val="24"/>
          <w:lang w:val="en-ID"/>
        </w:rPr>
        <w:tab/>
      </w:r>
      <w:r w:rsidRPr="00310B47">
        <w:rPr>
          <w:rFonts w:ascii="Arial" w:hAnsi="Arial" w:cs="Arial"/>
          <w:sz w:val="24"/>
          <w:lang w:val="en-ID"/>
        </w:rPr>
        <w:tab/>
        <w:t>(hasil analisa)</w:t>
      </w:r>
    </w:p>
    <w:p w14:paraId="4145C794"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TT</w:t>
      </w:r>
      <w:r w:rsidRPr="00310B47">
        <w:rPr>
          <w:rFonts w:ascii="Arial" w:hAnsi="Arial" w:cs="Arial"/>
          <w:sz w:val="24"/>
          <w:lang w:val="en-ID"/>
        </w:rPr>
        <w:tab/>
        <w:t>=  1,1 Km / 25 Km/jam.</w:t>
      </w:r>
    </w:p>
    <w:p w14:paraId="2D065348" w14:textId="77777777" w:rsidR="00310B47" w:rsidRPr="00310B47" w:rsidRDefault="00310B47" w:rsidP="00310B47">
      <w:pPr>
        <w:tabs>
          <w:tab w:val="left" w:pos="567"/>
        </w:tabs>
        <w:spacing w:after="0" w:line="360" w:lineRule="auto"/>
        <w:jc w:val="both"/>
        <w:rPr>
          <w:rFonts w:ascii="Arial" w:hAnsi="Arial" w:cs="Arial"/>
          <w:sz w:val="24"/>
          <w:lang w:val="en-ID"/>
        </w:rPr>
      </w:pPr>
      <w:r w:rsidRPr="00310B47">
        <w:rPr>
          <w:rFonts w:ascii="Arial" w:hAnsi="Arial" w:cs="Arial"/>
          <w:sz w:val="24"/>
          <w:lang w:val="en-ID"/>
        </w:rPr>
        <w:tab/>
        <w:t>= 0,044 Jam = 2,65 Menit = 158 detik.</w:t>
      </w:r>
    </w:p>
    <w:p w14:paraId="66B5B4D1"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 xml:space="preserve">Dimana : </w:t>
      </w:r>
    </w:p>
    <w:p w14:paraId="63E69096"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V  = Kecepatan Rata-rata ruang LV (km/jam).</w:t>
      </w:r>
    </w:p>
    <w:p w14:paraId="1F45C274"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L  = Panjang Segmen (km).</w:t>
      </w:r>
    </w:p>
    <w:p w14:paraId="5241AE90" w14:textId="77777777" w:rsidR="00310B47" w:rsidRPr="00310B47" w:rsidRDefault="00310B47" w:rsidP="00310B47">
      <w:pPr>
        <w:tabs>
          <w:tab w:val="left" w:pos="567"/>
        </w:tabs>
        <w:spacing w:after="0" w:line="360" w:lineRule="auto"/>
        <w:contextualSpacing/>
        <w:jc w:val="both"/>
        <w:rPr>
          <w:rFonts w:ascii="Arial" w:hAnsi="Arial" w:cs="Arial"/>
          <w:sz w:val="24"/>
        </w:rPr>
      </w:pPr>
      <w:r w:rsidRPr="00310B47">
        <w:rPr>
          <w:rFonts w:ascii="Arial" w:hAnsi="Arial" w:cs="Arial"/>
          <w:sz w:val="24"/>
        </w:rPr>
        <w:t>TT = Waktu tempuh rata-rata LV panjang segmen jalan (jam).</w:t>
      </w:r>
    </w:p>
    <w:p w14:paraId="3CD29CA9" w14:textId="77777777" w:rsidR="00310B47" w:rsidRPr="00310B47" w:rsidRDefault="00310B47" w:rsidP="00310B47">
      <w:pPr>
        <w:tabs>
          <w:tab w:val="left" w:pos="567"/>
        </w:tabs>
        <w:spacing w:after="0" w:line="360" w:lineRule="auto"/>
        <w:contextualSpacing/>
        <w:jc w:val="both"/>
        <w:rPr>
          <w:rFonts w:ascii="Arial" w:hAnsi="Arial" w:cs="Arial"/>
          <w:sz w:val="24"/>
        </w:rPr>
      </w:pPr>
    </w:p>
    <w:p w14:paraId="76D0CAC5" w14:textId="77777777" w:rsidR="00310B47" w:rsidRPr="00310B47" w:rsidRDefault="00310B47" w:rsidP="00E21479">
      <w:pPr>
        <w:keepNext/>
        <w:keepLines/>
        <w:numPr>
          <w:ilvl w:val="0"/>
          <w:numId w:val="42"/>
        </w:numPr>
        <w:tabs>
          <w:tab w:val="left" w:pos="1134"/>
        </w:tabs>
        <w:spacing w:after="0" w:line="360" w:lineRule="auto"/>
        <w:ind w:left="567" w:hanging="567"/>
        <w:jc w:val="both"/>
        <w:outlineLvl w:val="1"/>
        <w:rPr>
          <w:rFonts w:ascii="Arial" w:eastAsia="Times New Roman" w:hAnsi="Arial" w:cs="Times New Roman"/>
          <w:b/>
          <w:sz w:val="24"/>
          <w:szCs w:val="26"/>
        </w:rPr>
      </w:pPr>
      <w:r w:rsidRPr="00310B47">
        <w:rPr>
          <w:rFonts w:ascii="Arial" w:eastAsia="Times New Roman" w:hAnsi="Arial" w:cs="Times New Roman"/>
          <w:b/>
          <w:sz w:val="24"/>
          <w:szCs w:val="26"/>
        </w:rPr>
        <w:t xml:space="preserve"> </w:t>
      </w:r>
      <w:bookmarkStart w:id="345" w:name="_Toc109859950"/>
      <w:bookmarkStart w:id="346" w:name="_Toc111578671"/>
      <w:r w:rsidRPr="00310B47">
        <w:rPr>
          <w:rFonts w:ascii="Arial" w:eastAsia="Times New Roman" w:hAnsi="Arial" w:cs="Times New Roman"/>
          <w:b/>
          <w:sz w:val="24"/>
          <w:szCs w:val="26"/>
        </w:rPr>
        <w:t>Perbandingan Alternatif I dan Alternatif II</w:t>
      </w:r>
      <w:bookmarkEnd w:id="345"/>
      <w:bookmarkEnd w:id="346"/>
    </w:p>
    <w:p w14:paraId="42FFDD6E" w14:textId="77777777" w:rsidR="00310B47" w:rsidRPr="00310B47" w:rsidRDefault="00310B47" w:rsidP="00310B47">
      <w:pPr>
        <w:spacing w:after="0" w:line="360" w:lineRule="auto"/>
        <w:jc w:val="both"/>
        <w:rPr>
          <w:rFonts w:ascii="Arial" w:hAnsi="Arial" w:cs="Times New Roman"/>
          <w:sz w:val="24"/>
        </w:rPr>
      </w:pPr>
    </w:p>
    <w:p w14:paraId="6CDE9428" w14:textId="77777777" w:rsidR="00310B47" w:rsidRPr="00310B47" w:rsidRDefault="00310B47" w:rsidP="00310B47">
      <w:pPr>
        <w:spacing w:after="0" w:line="240" w:lineRule="auto"/>
        <w:ind w:left="567" w:hanging="567"/>
        <w:jc w:val="center"/>
        <w:rPr>
          <w:rFonts w:ascii="Arial" w:hAnsi="Arial" w:cs="Times New Roman"/>
          <w:iCs/>
          <w:sz w:val="24"/>
          <w:szCs w:val="24"/>
        </w:rPr>
      </w:pPr>
      <w:bookmarkStart w:id="347" w:name="_Toc110037071"/>
      <w:r w:rsidRPr="00310B47">
        <w:rPr>
          <w:rFonts w:ascii="Arial" w:hAnsi="Arial" w:cs="Times New Roman"/>
          <w:iCs/>
          <w:sz w:val="24"/>
          <w:szCs w:val="24"/>
        </w:rPr>
        <w:t xml:space="preserve">Tabel 4. </w:t>
      </w:r>
      <w:r w:rsidRPr="00310B47">
        <w:rPr>
          <w:rFonts w:ascii="Arial" w:hAnsi="Arial" w:cs="Times New Roman"/>
          <w:iCs/>
          <w:sz w:val="24"/>
          <w:szCs w:val="24"/>
        </w:rPr>
        <w:fldChar w:fldCharType="begin"/>
      </w:r>
      <w:r w:rsidRPr="00310B47">
        <w:rPr>
          <w:rFonts w:ascii="Arial" w:hAnsi="Arial" w:cs="Times New Roman"/>
          <w:iCs/>
          <w:sz w:val="24"/>
          <w:szCs w:val="24"/>
        </w:rPr>
        <w:instrText xml:space="preserve"> SEQ Tabel_4. \* ARABIC </w:instrText>
      </w:r>
      <w:r w:rsidRPr="00310B47">
        <w:rPr>
          <w:rFonts w:ascii="Arial" w:hAnsi="Arial" w:cs="Times New Roman"/>
          <w:iCs/>
          <w:sz w:val="24"/>
          <w:szCs w:val="24"/>
        </w:rPr>
        <w:fldChar w:fldCharType="separate"/>
      </w:r>
      <w:r w:rsidRPr="00310B47">
        <w:rPr>
          <w:rFonts w:ascii="Arial" w:hAnsi="Arial" w:cs="Times New Roman"/>
          <w:iCs/>
          <w:noProof/>
          <w:sz w:val="24"/>
          <w:szCs w:val="24"/>
        </w:rPr>
        <w:t>6</w:t>
      </w:r>
      <w:r w:rsidRPr="00310B47">
        <w:rPr>
          <w:rFonts w:ascii="Arial" w:hAnsi="Arial" w:cs="Times New Roman"/>
          <w:iCs/>
          <w:sz w:val="24"/>
          <w:szCs w:val="24"/>
        </w:rPr>
        <w:fldChar w:fldCharType="end"/>
      </w:r>
      <w:r w:rsidRPr="00310B47">
        <w:rPr>
          <w:rFonts w:ascii="Arial" w:hAnsi="Arial" w:cs="Times New Roman"/>
          <w:iCs/>
          <w:sz w:val="24"/>
          <w:szCs w:val="24"/>
        </w:rPr>
        <w:t xml:space="preserve"> Perbandingan hasil dengan alternatif</w:t>
      </w:r>
      <w:bookmarkEnd w:id="347"/>
    </w:p>
    <w:tbl>
      <w:tblPr>
        <w:tblW w:w="9067" w:type="dxa"/>
        <w:jc w:val="center"/>
        <w:tblLook w:val="04A0" w:firstRow="1" w:lastRow="0" w:firstColumn="1" w:lastColumn="0" w:noHBand="0" w:noVBand="1"/>
      </w:tblPr>
      <w:tblGrid>
        <w:gridCol w:w="590"/>
        <w:gridCol w:w="2031"/>
        <w:gridCol w:w="1416"/>
        <w:gridCol w:w="920"/>
        <w:gridCol w:w="1364"/>
        <w:gridCol w:w="1418"/>
        <w:gridCol w:w="1391"/>
      </w:tblGrid>
      <w:tr w:rsidR="00310B47" w:rsidRPr="00310B47" w14:paraId="6461758E" w14:textId="77777777" w:rsidTr="00310B47">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6C28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No.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CC0D85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Solusi </w:t>
            </w:r>
          </w:p>
        </w:tc>
        <w:tc>
          <w:tcPr>
            <w:tcW w:w="1416" w:type="dxa"/>
            <w:tcBorders>
              <w:top w:val="single" w:sz="4" w:space="0" w:color="auto"/>
              <w:left w:val="nil"/>
              <w:bottom w:val="single" w:sz="4" w:space="0" w:color="auto"/>
              <w:right w:val="single" w:sz="4" w:space="0" w:color="auto"/>
            </w:tcBorders>
            <w:shd w:val="clear" w:color="auto" w:fill="auto"/>
            <w:vAlign w:val="center"/>
            <w:hideMark/>
          </w:tcPr>
          <w:p w14:paraId="0D3900D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Volume (Smp/Jam)</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14:paraId="5EE0F8D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DS</w:t>
            </w:r>
          </w:p>
        </w:tc>
        <w:tc>
          <w:tcPr>
            <w:tcW w:w="1364" w:type="dxa"/>
            <w:tcBorders>
              <w:top w:val="single" w:sz="4" w:space="0" w:color="auto"/>
              <w:left w:val="nil"/>
              <w:bottom w:val="single" w:sz="4" w:space="0" w:color="auto"/>
              <w:right w:val="single" w:sz="4" w:space="0" w:color="auto"/>
            </w:tcBorders>
            <w:shd w:val="clear" w:color="auto" w:fill="auto"/>
            <w:noWrap/>
            <w:vAlign w:val="center"/>
            <w:hideMark/>
          </w:tcPr>
          <w:p w14:paraId="77B627D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Kecepatan</w:t>
            </w:r>
          </w:p>
          <w:p w14:paraId="2222581E" w14:textId="77777777" w:rsidR="00310B47" w:rsidRPr="00310B47" w:rsidRDefault="00310B47" w:rsidP="00310B47">
            <w:pPr>
              <w:spacing w:after="0" w:line="240" w:lineRule="auto"/>
              <w:ind w:right="-27"/>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 Rata-rata (Km/Jam)</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1A9B2CA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 xml:space="preserve">Waktu </w:t>
            </w:r>
          </w:p>
          <w:p w14:paraId="4E0BB2AB"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Tempuh (Menit)</w:t>
            </w:r>
          </w:p>
        </w:tc>
        <w:tc>
          <w:tcPr>
            <w:tcW w:w="1328" w:type="dxa"/>
            <w:tcBorders>
              <w:top w:val="single" w:sz="4" w:space="0" w:color="auto"/>
              <w:left w:val="nil"/>
              <w:bottom w:val="single" w:sz="4" w:space="0" w:color="auto"/>
              <w:right w:val="single" w:sz="4" w:space="0" w:color="auto"/>
            </w:tcBorders>
            <w:shd w:val="clear" w:color="auto" w:fill="auto"/>
            <w:noWrap/>
            <w:vAlign w:val="center"/>
            <w:hideMark/>
          </w:tcPr>
          <w:p w14:paraId="31D21AF8"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Penurunan DS</w:t>
            </w:r>
          </w:p>
        </w:tc>
      </w:tr>
      <w:tr w:rsidR="00310B47" w:rsidRPr="00310B47" w14:paraId="421E1AD2" w14:textId="77777777" w:rsidTr="00310B47">
        <w:trPr>
          <w:trHeight w:val="300"/>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E7C42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5C871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Kondisi Eksisting</w:t>
            </w:r>
          </w:p>
        </w:tc>
        <w:tc>
          <w:tcPr>
            <w:tcW w:w="14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B6B04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44</w:t>
            </w:r>
          </w:p>
        </w:tc>
        <w:tc>
          <w:tcPr>
            <w:tcW w:w="9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948AF9"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17</w:t>
            </w:r>
          </w:p>
        </w:tc>
        <w:tc>
          <w:tcPr>
            <w:tcW w:w="136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458B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0</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CFBCF"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6,6</w:t>
            </w:r>
          </w:p>
        </w:tc>
        <w:tc>
          <w:tcPr>
            <w:tcW w:w="1328"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0853A6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w:t>
            </w:r>
          </w:p>
        </w:tc>
      </w:tr>
      <w:tr w:rsidR="00310B47" w:rsidRPr="00310B47" w14:paraId="3327B4DE" w14:textId="77777777" w:rsidTr="00310B47">
        <w:trPr>
          <w:trHeight w:val="458"/>
          <w:jc w:val="center"/>
        </w:trPr>
        <w:tc>
          <w:tcPr>
            <w:tcW w:w="0" w:type="auto"/>
            <w:vMerge/>
            <w:tcBorders>
              <w:top w:val="nil"/>
              <w:left w:val="single" w:sz="4" w:space="0" w:color="auto"/>
              <w:bottom w:val="single" w:sz="4" w:space="0" w:color="auto"/>
              <w:right w:val="single" w:sz="4" w:space="0" w:color="auto"/>
            </w:tcBorders>
            <w:vAlign w:val="center"/>
            <w:hideMark/>
          </w:tcPr>
          <w:p w14:paraId="17F7B3F2"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BF1399"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416" w:type="dxa"/>
            <w:vMerge/>
            <w:tcBorders>
              <w:top w:val="single" w:sz="4" w:space="0" w:color="auto"/>
              <w:left w:val="single" w:sz="4" w:space="0" w:color="auto"/>
              <w:bottom w:val="single" w:sz="4" w:space="0" w:color="auto"/>
              <w:right w:val="single" w:sz="4" w:space="0" w:color="auto"/>
            </w:tcBorders>
            <w:vAlign w:val="center"/>
            <w:hideMark/>
          </w:tcPr>
          <w:p w14:paraId="015F8F68"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920" w:type="dxa"/>
            <w:vMerge/>
            <w:tcBorders>
              <w:top w:val="nil"/>
              <w:left w:val="single" w:sz="4" w:space="0" w:color="auto"/>
              <w:bottom w:val="single" w:sz="4" w:space="0" w:color="auto"/>
              <w:right w:val="single" w:sz="4" w:space="0" w:color="auto"/>
            </w:tcBorders>
            <w:vAlign w:val="center"/>
            <w:hideMark/>
          </w:tcPr>
          <w:p w14:paraId="4A0D2C72"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64" w:type="dxa"/>
            <w:vMerge/>
            <w:tcBorders>
              <w:top w:val="single" w:sz="4" w:space="0" w:color="auto"/>
              <w:left w:val="single" w:sz="4" w:space="0" w:color="auto"/>
              <w:bottom w:val="single" w:sz="4" w:space="0" w:color="auto"/>
              <w:right w:val="single" w:sz="4" w:space="0" w:color="auto"/>
            </w:tcBorders>
            <w:vAlign w:val="center"/>
            <w:hideMark/>
          </w:tcPr>
          <w:p w14:paraId="766EFCEF"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1AEA5B3B"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28" w:type="dxa"/>
            <w:vMerge/>
            <w:tcBorders>
              <w:top w:val="single" w:sz="4" w:space="0" w:color="auto"/>
              <w:left w:val="single" w:sz="4" w:space="0" w:color="auto"/>
              <w:bottom w:val="single" w:sz="4" w:space="0" w:color="000000"/>
              <w:right w:val="single" w:sz="4" w:space="0" w:color="000000"/>
            </w:tcBorders>
            <w:vAlign w:val="center"/>
            <w:hideMark/>
          </w:tcPr>
          <w:p w14:paraId="2BBAAA65"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11448C0A" w14:textId="77777777" w:rsidTr="00310B47">
        <w:trPr>
          <w:trHeight w:val="300"/>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55269C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5B031C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Alternatif I       (Ganjil - Genap)</w:t>
            </w:r>
          </w:p>
        </w:tc>
        <w:tc>
          <w:tcPr>
            <w:tcW w:w="14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1CA1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35</w:t>
            </w:r>
          </w:p>
        </w:tc>
        <w:tc>
          <w:tcPr>
            <w:tcW w:w="9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630D2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94</w:t>
            </w:r>
          </w:p>
        </w:tc>
        <w:tc>
          <w:tcPr>
            <w:tcW w:w="136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FB81F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B64F9A"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3</w:t>
            </w:r>
          </w:p>
        </w:tc>
        <w:tc>
          <w:tcPr>
            <w:tcW w:w="1328"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0918A37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0%</w:t>
            </w:r>
          </w:p>
        </w:tc>
      </w:tr>
      <w:tr w:rsidR="00310B47" w:rsidRPr="00310B47" w14:paraId="09E7EFF0" w14:textId="77777777" w:rsidTr="00310B47">
        <w:trPr>
          <w:trHeight w:val="458"/>
          <w:jc w:val="center"/>
        </w:trPr>
        <w:tc>
          <w:tcPr>
            <w:tcW w:w="0" w:type="auto"/>
            <w:vMerge/>
            <w:tcBorders>
              <w:top w:val="nil"/>
              <w:left w:val="single" w:sz="4" w:space="0" w:color="auto"/>
              <w:bottom w:val="single" w:sz="4" w:space="0" w:color="auto"/>
              <w:right w:val="single" w:sz="4" w:space="0" w:color="auto"/>
            </w:tcBorders>
            <w:vAlign w:val="center"/>
            <w:hideMark/>
          </w:tcPr>
          <w:p w14:paraId="0DBD13C2"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ABAED4"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416" w:type="dxa"/>
            <w:vMerge/>
            <w:tcBorders>
              <w:top w:val="single" w:sz="4" w:space="0" w:color="auto"/>
              <w:left w:val="single" w:sz="4" w:space="0" w:color="auto"/>
              <w:bottom w:val="single" w:sz="4" w:space="0" w:color="auto"/>
              <w:right w:val="single" w:sz="4" w:space="0" w:color="auto"/>
            </w:tcBorders>
            <w:vAlign w:val="center"/>
            <w:hideMark/>
          </w:tcPr>
          <w:p w14:paraId="3A5EBB14"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920" w:type="dxa"/>
            <w:vMerge/>
            <w:tcBorders>
              <w:top w:val="nil"/>
              <w:left w:val="single" w:sz="4" w:space="0" w:color="auto"/>
              <w:bottom w:val="single" w:sz="4" w:space="0" w:color="auto"/>
              <w:right w:val="single" w:sz="4" w:space="0" w:color="auto"/>
            </w:tcBorders>
            <w:vAlign w:val="center"/>
            <w:hideMark/>
          </w:tcPr>
          <w:p w14:paraId="5F3BD3B8"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64" w:type="dxa"/>
            <w:vMerge/>
            <w:tcBorders>
              <w:top w:val="single" w:sz="4" w:space="0" w:color="auto"/>
              <w:left w:val="single" w:sz="4" w:space="0" w:color="auto"/>
              <w:bottom w:val="single" w:sz="4" w:space="0" w:color="auto"/>
              <w:right w:val="single" w:sz="4" w:space="0" w:color="auto"/>
            </w:tcBorders>
            <w:vAlign w:val="center"/>
            <w:hideMark/>
          </w:tcPr>
          <w:p w14:paraId="1536117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5647B62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28" w:type="dxa"/>
            <w:vMerge/>
            <w:tcBorders>
              <w:top w:val="single" w:sz="4" w:space="0" w:color="auto"/>
              <w:left w:val="single" w:sz="4" w:space="0" w:color="auto"/>
              <w:bottom w:val="single" w:sz="4" w:space="0" w:color="000000"/>
              <w:right w:val="single" w:sz="4" w:space="0" w:color="000000"/>
            </w:tcBorders>
            <w:vAlign w:val="center"/>
            <w:hideMark/>
          </w:tcPr>
          <w:p w14:paraId="1822CB8F" w14:textId="77777777" w:rsidR="00310B47" w:rsidRPr="00310B47" w:rsidRDefault="00310B47" w:rsidP="00310B47">
            <w:pPr>
              <w:spacing w:after="0" w:line="240" w:lineRule="auto"/>
              <w:rPr>
                <w:rFonts w:ascii="Arial" w:eastAsia="Times New Roman" w:hAnsi="Arial" w:cs="Arial"/>
                <w:color w:val="000000"/>
                <w:sz w:val="24"/>
                <w:szCs w:val="24"/>
              </w:rPr>
            </w:pPr>
          </w:p>
        </w:tc>
      </w:tr>
      <w:tr w:rsidR="00310B47" w:rsidRPr="00310B47" w14:paraId="40D65188" w14:textId="77777777" w:rsidTr="00310B47">
        <w:trPr>
          <w:trHeight w:val="300"/>
          <w:jc w:val="center"/>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EC8C80"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D6DAD4"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Alternatif II       (ERP)</w:t>
            </w:r>
          </w:p>
        </w:tc>
        <w:tc>
          <w:tcPr>
            <w:tcW w:w="14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959FB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1781</w:t>
            </w:r>
          </w:p>
        </w:tc>
        <w:tc>
          <w:tcPr>
            <w:tcW w:w="9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1C8811"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0,82</w:t>
            </w:r>
          </w:p>
        </w:tc>
        <w:tc>
          <w:tcPr>
            <w:tcW w:w="136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CDFB3"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5</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3EA29C"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2,64</w:t>
            </w:r>
          </w:p>
        </w:tc>
        <w:tc>
          <w:tcPr>
            <w:tcW w:w="1328"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1F0E035" w14:textId="77777777" w:rsidR="00310B47" w:rsidRPr="00310B47" w:rsidRDefault="00310B47" w:rsidP="00310B47">
            <w:pPr>
              <w:spacing w:after="0" w:line="240" w:lineRule="auto"/>
              <w:jc w:val="center"/>
              <w:rPr>
                <w:rFonts w:ascii="Arial" w:eastAsia="Times New Roman" w:hAnsi="Arial" w:cs="Arial"/>
                <w:color w:val="000000"/>
                <w:sz w:val="24"/>
                <w:szCs w:val="24"/>
              </w:rPr>
            </w:pPr>
            <w:r w:rsidRPr="00310B47">
              <w:rPr>
                <w:rFonts w:ascii="Arial" w:eastAsia="Times New Roman" w:hAnsi="Arial" w:cs="Arial"/>
                <w:color w:val="000000"/>
                <w:sz w:val="24"/>
                <w:szCs w:val="24"/>
              </w:rPr>
              <w:t>30%</w:t>
            </w:r>
          </w:p>
        </w:tc>
      </w:tr>
      <w:tr w:rsidR="00310B47" w:rsidRPr="00310B47" w14:paraId="3608D9DC" w14:textId="77777777" w:rsidTr="00310B47">
        <w:trPr>
          <w:trHeight w:val="458"/>
          <w:jc w:val="center"/>
        </w:trPr>
        <w:tc>
          <w:tcPr>
            <w:tcW w:w="0" w:type="auto"/>
            <w:vMerge/>
            <w:tcBorders>
              <w:top w:val="nil"/>
              <w:left w:val="single" w:sz="4" w:space="0" w:color="auto"/>
              <w:bottom w:val="single" w:sz="4" w:space="0" w:color="auto"/>
              <w:right w:val="single" w:sz="4" w:space="0" w:color="auto"/>
            </w:tcBorders>
            <w:vAlign w:val="center"/>
            <w:hideMark/>
          </w:tcPr>
          <w:p w14:paraId="7902A70B"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CF4CA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416" w:type="dxa"/>
            <w:vMerge/>
            <w:tcBorders>
              <w:top w:val="single" w:sz="4" w:space="0" w:color="auto"/>
              <w:left w:val="single" w:sz="4" w:space="0" w:color="auto"/>
              <w:bottom w:val="single" w:sz="4" w:space="0" w:color="auto"/>
              <w:right w:val="single" w:sz="4" w:space="0" w:color="auto"/>
            </w:tcBorders>
            <w:vAlign w:val="center"/>
            <w:hideMark/>
          </w:tcPr>
          <w:p w14:paraId="2CBB8B3D"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920" w:type="dxa"/>
            <w:vMerge/>
            <w:tcBorders>
              <w:top w:val="nil"/>
              <w:left w:val="single" w:sz="4" w:space="0" w:color="auto"/>
              <w:bottom w:val="single" w:sz="4" w:space="0" w:color="auto"/>
              <w:right w:val="single" w:sz="4" w:space="0" w:color="auto"/>
            </w:tcBorders>
            <w:vAlign w:val="center"/>
            <w:hideMark/>
          </w:tcPr>
          <w:p w14:paraId="31D97967"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64" w:type="dxa"/>
            <w:vMerge/>
            <w:tcBorders>
              <w:top w:val="single" w:sz="4" w:space="0" w:color="auto"/>
              <w:left w:val="single" w:sz="4" w:space="0" w:color="auto"/>
              <w:bottom w:val="single" w:sz="4" w:space="0" w:color="auto"/>
              <w:right w:val="single" w:sz="4" w:space="0" w:color="auto"/>
            </w:tcBorders>
            <w:vAlign w:val="center"/>
            <w:hideMark/>
          </w:tcPr>
          <w:p w14:paraId="7F1340E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20ACD720" w14:textId="77777777" w:rsidR="00310B47" w:rsidRPr="00310B47" w:rsidRDefault="00310B47" w:rsidP="00310B47">
            <w:pPr>
              <w:spacing w:after="0" w:line="240" w:lineRule="auto"/>
              <w:rPr>
                <w:rFonts w:ascii="Arial" w:eastAsia="Times New Roman" w:hAnsi="Arial" w:cs="Arial"/>
                <w:color w:val="000000"/>
                <w:sz w:val="24"/>
                <w:szCs w:val="24"/>
              </w:rPr>
            </w:pPr>
          </w:p>
        </w:tc>
        <w:tc>
          <w:tcPr>
            <w:tcW w:w="1328" w:type="dxa"/>
            <w:vMerge/>
            <w:tcBorders>
              <w:top w:val="single" w:sz="4" w:space="0" w:color="auto"/>
              <w:left w:val="single" w:sz="4" w:space="0" w:color="auto"/>
              <w:bottom w:val="single" w:sz="4" w:space="0" w:color="000000"/>
              <w:right w:val="single" w:sz="4" w:space="0" w:color="000000"/>
            </w:tcBorders>
            <w:vAlign w:val="center"/>
            <w:hideMark/>
          </w:tcPr>
          <w:p w14:paraId="21C5A2F2" w14:textId="77777777" w:rsidR="00310B47" w:rsidRPr="00310B47" w:rsidRDefault="00310B47" w:rsidP="00310B47">
            <w:pPr>
              <w:spacing w:after="0" w:line="240" w:lineRule="auto"/>
              <w:rPr>
                <w:rFonts w:ascii="Arial" w:eastAsia="Times New Roman" w:hAnsi="Arial" w:cs="Arial"/>
                <w:color w:val="000000"/>
                <w:sz w:val="24"/>
                <w:szCs w:val="24"/>
              </w:rPr>
            </w:pPr>
          </w:p>
        </w:tc>
      </w:tr>
    </w:tbl>
    <w:p w14:paraId="0C9A8C64" w14:textId="77777777" w:rsidR="00310B47" w:rsidRPr="00310B47" w:rsidRDefault="00310B47" w:rsidP="00310B47">
      <w:pPr>
        <w:spacing w:after="0" w:line="360" w:lineRule="auto"/>
        <w:ind w:left="567" w:hanging="567"/>
        <w:jc w:val="both"/>
        <w:rPr>
          <w:rFonts w:ascii="Arial" w:hAnsi="Arial" w:cs="Times New Roman"/>
          <w:sz w:val="24"/>
          <w:szCs w:val="24"/>
        </w:rPr>
      </w:pPr>
    </w:p>
    <w:p w14:paraId="20088609" w14:textId="77777777" w:rsidR="00310B47" w:rsidRPr="00310B47" w:rsidRDefault="00310B47" w:rsidP="00310B47">
      <w:pPr>
        <w:spacing w:after="0" w:line="360" w:lineRule="auto"/>
        <w:jc w:val="both"/>
        <w:rPr>
          <w:rFonts w:ascii="Arial" w:hAnsi="Arial" w:cs="Times New Roman"/>
          <w:sz w:val="24"/>
          <w:szCs w:val="24"/>
        </w:rPr>
      </w:pPr>
      <w:r w:rsidRPr="00310B47">
        <w:rPr>
          <w:rFonts w:ascii="Arial" w:hAnsi="Arial" w:cs="Times New Roman"/>
          <w:sz w:val="24"/>
          <w:szCs w:val="24"/>
        </w:rPr>
        <w:t xml:space="preserve">Pada tabel perbandingan diatas berdasarkan kondisi eksisting dengan kondisi alternatif I dan kondisi alternatif II. Dapat disimpulkan bahwa penurunan hasil berdasarkan besarnya persenan reduksi pada setiap alternatif dapat menurunkan nilai volume lalu lintas, derajt kejenuhan, kecepatan rata-rata dan waktu tempuh pada ruas jalan tersebut. </w:t>
      </w:r>
      <w:r w:rsidRPr="00310B47">
        <w:rPr>
          <w:rFonts w:ascii="Arial" w:hAnsi="Arial" w:cs="Times New Roman"/>
          <w:sz w:val="24"/>
        </w:rPr>
        <w:t xml:space="preserve">Penurunan dari volume 2544 smp/jam menjadi 2035 smp/jampada penggunaan alternatif  I dan 1781 smp/jam pada laternatif II , DS 1,17 menjadi 0,94 dan 0,82 , peningkatan kecepatan rata-rata 10 km/jam menjadi 20 km/jam dan 25 km/jam serta Waktu tempuh semula 6,6 menit menjadi 3,3 menit dan  2,64 menit.  Dengan penurunan reduksi sebesar 20% pada alternatif I ganjil- genap dan 30% pada </w:t>
      </w:r>
      <w:r w:rsidRPr="00310B47">
        <w:rPr>
          <w:rFonts w:ascii="Arial" w:hAnsi="Arial" w:cs="Times New Roman"/>
          <w:i/>
          <w:sz w:val="24"/>
        </w:rPr>
        <w:t xml:space="preserve">Electronic Road Price </w:t>
      </w:r>
      <w:r w:rsidRPr="00310B47">
        <w:rPr>
          <w:rFonts w:ascii="Arial" w:hAnsi="Arial" w:cs="Times New Roman"/>
          <w:sz w:val="24"/>
        </w:rPr>
        <w:t xml:space="preserve">(ERP), maka dapat disimpulkan bahwa penggunaan sistem </w:t>
      </w:r>
      <w:r w:rsidRPr="00310B47">
        <w:rPr>
          <w:rFonts w:ascii="Arial" w:hAnsi="Arial" w:cs="Times New Roman"/>
          <w:i/>
          <w:sz w:val="24"/>
        </w:rPr>
        <w:t xml:space="preserve">Electronic Road Price </w:t>
      </w:r>
      <w:r w:rsidRPr="00310B47">
        <w:rPr>
          <w:rFonts w:ascii="Arial" w:hAnsi="Arial" w:cs="Times New Roman"/>
          <w:sz w:val="24"/>
        </w:rPr>
        <w:t>(ERP) dengan besar reduksi 30% menghasilkan penurunan nilai di bawah batas MKJI 1997 menghasilkan kinerja ruas Jalan Raya Bintara menjadi normal.</w:t>
      </w:r>
    </w:p>
    <w:p w14:paraId="00000014" w14:textId="77777777" w:rsidR="004C20B7" w:rsidRDefault="004C20B7">
      <w:pPr>
        <w:spacing w:after="0" w:line="240" w:lineRule="auto"/>
        <w:rPr>
          <w:rFonts w:ascii="Times New Roman" w:eastAsia="Times New Roman" w:hAnsi="Times New Roman" w:cs="Times New Roman"/>
          <w:b/>
          <w:sz w:val="28"/>
          <w:szCs w:val="28"/>
        </w:rPr>
        <w:sectPr w:rsidR="004C20B7">
          <w:pgSz w:w="11906" w:h="16838"/>
          <w:pgMar w:top="1418" w:right="1418" w:bottom="1418" w:left="1418" w:header="709" w:footer="709" w:gutter="0"/>
          <w:cols w:space="720"/>
        </w:sectPr>
      </w:pPr>
    </w:p>
    <w:p w14:paraId="00000015" w14:textId="77777777" w:rsidR="004C20B7" w:rsidRDefault="00310B47">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BAB V</w:t>
      </w:r>
    </w:p>
    <w:p w14:paraId="00000016" w14:textId="77777777" w:rsidR="004C20B7" w:rsidRDefault="004C20B7">
      <w:pPr>
        <w:spacing w:after="0" w:line="240" w:lineRule="auto"/>
        <w:rPr>
          <w:rFonts w:ascii="Times New Roman" w:eastAsia="Times New Roman" w:hAnsi="Times New Roman" w:cs="Times New Roman"/>
          <w:b/>
          <w:sz w:val="28"/>
          <w:szCs w:val="28"/>
        </w:rPr>
      </w:pPr>
    </w:p>
    <w:p w14:paraId="47E36F7F" w14:textId="77777777" w:rsidR="00310B47" w:rsidRPr="00310B47" w:rsidRDefault="00310B47" w:rsidP="00310B47">
      <w:pPr>
        <w:spacing w:after="0" w:line="360" w:lineRule="auto"/>
        <w:rPr>
          <w:rFonts w:ascii="Arial" w:hAnsi="Arial" w:cs="Times New Roman"/>
          <w:sz w:val="24"/>
        </w:rPr>
      </w:pPr>
      <w:r w:rsidRPr="00310B47">
        <w:rPr>
          <w:rFonts w:ascii="Arial" w:hAnsi="Arial" w:cs="Times New Roman"/>
          <w:sz w:val="24"/>
        </w:rPr>
        <w:t>Berdasarkan analisa, diperoleh kesimpulan sebagai berikut :</w:t>
      </w:r>
    </w:p>
    <w:p w14:paraId="7B392C81" w14:textId="77777777" w:rsidR="00310B47" w:rsidRPr="00310B47" w:rsidRDefault="00310B47" w:rsidP="00E21479">
      <w:pPr>
        <w:numPr>
          <w:ilvl w:val="0"/>
          <w:numId w:val="47"/>
        </w:numPr>
        <w:spacing w:after="0" w:line="360" w:lineRule="auto"/>
        <w:contextualSpacing/>
        <w:jc w:val="both"/>
        <w:rPr>
          <w:rFonts w:ascii="Arial" w:hAnsi="Arial" w:cs="Times New Roman"/>
          <w:sz w:val="24"/>
        </w:rPr>
      </w:pPr>
      <w:r w:rsidRPr="00310B47">
        <w:rPr>
          <w:rFonts w:ascii="Arial" w:hAnsi="Arial" w:cs="Times New Roman"/>
          <w:sz w:val="24"/>
        </w:rPr>
        <w:t>Jalan Raya Bintara tidak dapat melayani arus lalu lintas dengan baik dikarenakan hasil anlisa  kinerja ruas jalan yang di tinjau menunjukan hasil diatas batas standar MKJI 1997.</w:t>
      </w:r>
    </w:p>
    <w:p w14:paraId="5B6D5B1B" w14:textId="77777777" w:rsidR="00310B47" w:rsidRPr="00310B47" w:rsidRDefault="00310B47" w:rsidP="00E21479">
      <w:pPr>
        <w:numPr>
          <w:ilvl w:val="0"/>
          <w:numId w:val="47"/>
        </w:numPr>
        <w:spacing w:after="0" w:line="360" w:lineRule="auto"/>
        <w:contextualSpacing/>
        <w:jc w:val="both"/>
        <w:rPr>
          <w:rFonts w:ascii="Arial" w:hAnsi="Arial" w:cs="Times New Roman"/>
          <w:sz w:val="24"/>
        </w:rPr>
      </w:pPr>
      <w:r w:rsidRPr="00310B47">
        <w:rPr>
          <w:rFonts w:ascii="Arial" w:hAnsi="Arial" w:cs="Times New Roman"/>
          <w:sz w:val="24"/>
        </w:rPr>
        <w:t>Berdasarkan hasil analisa pada kondisi eksisting didapat nilai DS sebesar 1,17. Keceptan rata-rat 10 km/jam dan waktu tempuh yang dibutuhkan untuk melintasi area jalan tersebut selam a 6,6 menit.</w:t>
      </w:r>
    </w:p>
    <w:p w14:paraId="0D4CF999" w14:textId="77777777" w:rsidR="00310B47" w:rsidRPr="00310B47" w:rsidRDefault="00310B47" w:rsidP="00E21479">
      <w:pPr>
        <w:numPr>
          <w:ilvl w:val="0"/>
          <w:numId w:val="47"/>
        </w:numPr>
        <w:spacing w:after="0" w:line="360" w:lineRule="auto"/>
        <w:contextualSpacing/>
        <w:jc w:val="both"/>
        <w:rPr>
          <w:rFonts w:ascii="Arial" w:hAnsi="Arial" w:cs="Times New Roman"/>
          <w:sz w:val="24"/>
        </w:rPr>
      </w:pPr>
      <w:r w:rsidRPr="00310B47">
        <w:rPr>
          <w:rFonts w:ascii="Arial" w:hAnsi="Arial" w:cs="Times New Roman"/>
          <w:sz w:val="24"/>
        </w:rPr>
        <w:t xml:space="preserve">Dengan menggunakan alternatif I berupa sistem ganjil genap didapatkan nilai DS sebesar 0,94, keceptan rata – rata 20 km/jam dan waktu tempuh untuk melintas selama 3,3 menit. Sedangkan untuk penggunan alternatif II berupa </w:t>
      </w:r>
      <w:r w:rsidRPr="00310B47">
        <w:rPr>
          <w:rFonts w:ascii="Arial" w:hAnsi="Arial" w:cs="Times New Roman"/>
          <w:i/>
          <w:sz w:val="24"/>
        </w:rPr>
        <w:t xml:space="preserve">Electronic Road Price </w:t>
      </w:r>
      <w:r w:rsidRPr="00310B47">
        <w:rPr>
          <w:rFonts w:ascii="Arial" w:hAnsi="Arial" w:cs="Times New Roman"/>
          <w:sz w:val="24"/>
        </w:rPr>
        <w:t>(ERP) sebesar didapatkan nilai DS 0,82, kecepatan rata – rata 25 km/jam dan waktu tempuh untuk melintas selama 2,64 menit.</w:t>
      </w:r>
    </w:p>
    <w:p w14:paraId="5D100D71" w14:textId="77777777" w:rsidR="00310B47" w:rsidRPr="00310B47" w:rsidRDefault="00310B47" w:rsidP="00E21479">
      <w:pPr>
        <w:numPr>
          <w:ilvl w:val="0"/>
          <w:numId w:val="47"/>
        </w:numPr>
        <w:spacing w:after="0" w:line="360" w:lineRule="auto"/>
        <w:contextualSpacing/>
        <w:jc w:val="both"/>
        <w:rPr>
          <w:rFonts w:ascii="Arial" w:hAnsi="Arial" w:cs="Times New Roman"/>
          <w:sz w:val="24"/>
        </w:rPr>
      </w:pPr>
      <w:r w:rsidRPr="00310B47">
        <w:rPr>
          <w:rFonts w:ascii="Arial" w:hAnsi="Arial" w:cs="Times New Roman"/>
          <w:sz w:val="24"/>
        </w:rPr>
        <w:t xml:space="preserve">Berdasarkan perbandingan analisa dari kedua alternatif tersebut, maka alternatif  yang optimal digunakn sebagai saran manajemen lalu lintas dengan mempertimbangkan perbandingan penurunan nilai derajat kejenuhan, kecepatan rata-rata dan waktu tempuh yang paling besar adalah  dengan penerapan </w:t>
      </w:r>
      <w:r w:rsidRPr="00310B47">
        <w:rPr>
          <w:rFonts w:ascii="Arial" w:hAnsi="Arial" w:cs="Times New Roman"/>
          <w:i/>
          <w:sz w:val="24"/>
        </w:rPr>
        <w:t xml:space="preserve">Electronic Road Price </w:t>
      </w:r>
      <w:r w:rsidRPr="00310B47">
        <w:rPr>
          <w:rFonts w:ascii="Arial" w:hAnsi="Arial" w:cs="Times New Roman"/>
          <w:sz w:val="24"/>
        </w:rPr>
        <w:t>(ERP). Karena dapat menurunkan nilai DS menjadi 0,82. Yang berarti dibawah batas normal parameter MKJI, kecepatan rata-rata meningkat menjadi 20 km/jam menandakan area ruas jalan tidak memiliki hambatan lalu lintas yang padat serta waktu tempuh yang dibutuhkan untuk melintasi ruas jalan tersebut sebesar 2,64 menit sehingga dapat membuat pengguna jalan lebih cepat sampai pada tujuan.</w:t>
      </w:r>
    </w:p>
    <w:p w14:paraId="4BE07DFE" w14:textId="77777777" w:rsidR="00310B47" w:rsidRPr="00310B47" w:rsidRDefault="00310B47" w:rsidP="00310B47">
      <w:pPr>
        <w:spacing w:after="0" w:line="360" w:lineRule="auto"/>
        <w:ind w:left="432"/>
        <w:contextualSpacing/>
        <w:rPr>
          <w:rFonts w:ascii="Arial" w:hAnsi="Arial" w:cs="Times New Roman"/>
          <w:sz w:val="24"/>
          <w:highlight w:val="yellow"/>
        </w:rPr>
      </w:pPr>
    </w:p>
    <w:p w14:paraId="7E4E6039" w14:textId="77777777" w:rsidR="00310B47" w:rsidRPr="00310B47" w:rsidRDefault="00310B47" w:rsidP="00310B47">
      <w:pPr>
        <w:spacing w:after="0" w:line="360" w:lineRule="auto"/>
        <w:rPr>
          <w:rFonts w:ascii="Arial" w:hAnsi="Arial" w:cs="Times New Roman"/>
          <w:sz w:val="24"/>
        </w:rPr>
        <w:sectPr w:rsidR="00310B47" w:rsidRPr="00310B47" w:rsidSect="00310B47">
          <w:footerReference w:type="default" r:id="rId29"/>
          <w:pgSz w:w="11906" w:h="16838" w:code="9"/>
          <w:pgMar w:top="1440" w:right="1416" w:bottom="1440" w:left="1440" w:header="709" w:footer="709" w:gutter="0"/>
          <w:pgNumType w:start="1" w:chapStyle="1"/>
          <w:cols w:space="708"/>
          <w:docGrid w:linePitch="360"/>
        </w:sectPr>
      </w:pPr>
      <w:r w:rsidRPr="00310B47">
        <w:rPr>
          <w:rFonts w:ascii="Arial" w:hAnsi="Arial" w:cs="Times New Roman"/>
          <w:sz w:val="24"/>
        </w:rPr>
        <w:br w:type="page"/>
      </w:r>
    </w:p>
    <w:p w14:paraId="0000001B" w14:textId="62690DFC" w:rsidR="004C20B7" w:rsidRDefault="004C20B7" w:rsidP="00310B47">
      <w:pPr>
        <w:spacing w:after="0" w:line="240" w:lineRule="auto"/>
        <w:jc w:val="center"/>
        <w:rPr>
          <w:rFonts w:ascii="Times New Roman" w:eastAsia="Times New Roman" w:hAnsi="Times New Roman" w:cs="Times New Roman"/>
          <w:sz w:val="24"/>
          <w:szCs w:val="24"/>
        </w:rPr>
      </w:pPr>
    </w:p>
    <w:p w14:paraId="0000001C" w14:textId="77777777" w:rsidR="004C20B7" w:rsidRDefault="004C20B7" w:rsidP="00310B47">
      <w:pPr>
        <w:spacing w:after="0" w:line="240" w:lineRule="auto"/>
        <w:jc w:val="both"/>
        <w:rPr>
          <w:rFonts w:ascii="Times New Roman" w:eastAsia="Times New Roman" w:hAnsi="Times New Roman" w:cs="Times New Roman"/>
          <w:sz w:val="24"/>
          <w:szCs w:val="24"/>
        </w:rPr>
        <w:sectPr w:rsidR="004C20B7">
          <w:pgSz w:w="11906" w:h="16838"/>
          <w:pgMar w:top="1418" w:right="1418" w:bottom="1418" w:left="1418" w:header="709" w:footer="709" w:gutter="0"/>
          <w:cols w:space="720"/>
        </w:sectPr>
      </w:pPr>
    </w:p>
    <w:p w14:paraId="0000001D" w14:textId="449F8EF2" w:rsidR="004C20B7" w:rsidRDefault="00310B47">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DAFTAR PUSTAKA</w:t>
      </w:r>
    </w:p>
    <w:p w14:paraId="383BB2C8" w14:textId="1C3B10E7" w:rsidR="00310B47" w:rsidRDefault="00310B47">
      <w:pPr>
        <w:spacing w:after="0" w:line="240" w:lineRule="auto"/>
        <w:jc w:val="center"/>
        <w:rPr>
          <w:rFonts w:ascii="Times New Roman" w:eastAsia="Times New Roman" w:hAnsi="Times New Roman" w:cs="Times New Roman"/>
          <w:b/>
          <w:sz w:val="28"/>
          <w:szCs w:val="28"/>
        </w:rPr>
      </w:pPr>
    </w:p>
    <w:p w14:paraId="21042A03" w14:textId="77777777" w:rsidR="00310B47" w:rsidRDefault="00310B47">
      <w:pPr>
        <w:spacing w:after="0" w:line="240" w:lineRule="auto"/>
        <w:jc w:val="center"/>
        <w:rPr>
          <w:rFonts w:ascii="Times New Roman" w:eastAsia="Times New Roman" w:hAnsi="Times New Roman" w:cs="Times New Roman"/>
          <w:b/>
          <w:sz w:val="28"/>
          <w:szCs w:val="28"/>
        </w:rPr>
      </w:pPr>
    </w:p>
    <w:p w14:paraId="2EF46FAB" w14:textId="77777777" w:rsidR="00310B47" w:rsidRPr="00310B47" w:rsidRDefault="00310B47" w:rsidP="00310B47">
      <w:pPr>
        <w:spacing w:after="0" w:line="360" w:lineRule="auto"/>
        <w:jc w:val="both"/>
        <w:rPr>
          <w:rFonts w:ascii="Arial" w:hAnsi="Arial" w:cs="Times New Roman"/>
          <w:sz w:val="23"/>
          <w:szCs w:val="23"/>
        </w:rPr>
      </w:pPr>
      <w:r w:rsidRPr="00310B47">
        <w:rPr>
          <w:rFonts w:ascii="Arial" w:hAnsi="Arial" w:cs="Times New Roman"/>
          <w:sz w:val="24"/>
        </w:rPr>
        <w:t xml:space="preserve">Anonim. (2022) Tafsir Ayat Q.S. An-Nahl Ayat 7-8 : From tafsirweb.com </w:t>
      </w:r>
      <w:hyperlink r:id="rId30" w:history="1">
        <w:r w:rsidRPr="00310B47">
          <w:rPr>
            <w:rFonts w:ascii="Arial" w:hAnsi="Arial" w:cs="Times New Roman"/>
            <w:color w:val="0563C1"/>
            <w:sz w:val="23"/>
            <w:szCs w:val="23"/>
            <w:u w:val="single"/>
          </w:rPr>
          <w:t>https://tafsirweb.com/4355-quran-surat-an-nahl-ayat-7.html&amp;https://tafsirweb.com/4356-quran-surat-an-nahl-ayat-8.html/</w:t>
        </w:r>
      </w:hyperlink>
      <w:r w:rsidRPr="00310B47">
        <w:rPr>
          <w:rFonts w:ascii="Arial" w:hAnsi="Arial" w:cs="Times New Roman"/>
          <w:sz w:val="23"/>
          <w:szCs w:val="23"/>
        </w:rPr>
        <w:t>. Diakses 25 Juli 2022.</w:t>
      </w:r>
    </w:p>
    <w:p w14:paraId="726CC1B8" w14:textId="77777777" w:rsidR="00310B47" w:rsidRPr="00310B47" w:rsidRDefault="00310B47" w:rsidP="00310B47">
      <w:pPr>
        <w:spacing w:after="0" w:line="360" w:lineRule="auto"/>
        <w:ind w:left="567" w:hanging="567"/>
        <w:jc w:val="both"/>
        <w:rPr>
          <w:rFonts w:ascii="Arial" w:hAnsi="Arial" w:cs="Arial"/>
          <w:sz w:val="24"/>
        </w:rPr>
      </w:pPr>
      <w:r w:rsidRPr="00310B47">
        <w:rPr>
          <w:rFonts w:ascii="Arial" w:hAnsi="Arial" w:cs="Arial"/>
          <w:sz w:val="24"/>
        </w:rPr>
        <w:t>Direktorial Jendral Bina Marga. Departemen Pekerjaan Umum Indonesia. (1997). Manual Kapasitas Jalan Indonesia. Jakarta : Bina Marga.</w:t>
      </w:r>
    </w:p>
    <w:p w14:paraId="51509E70" w14:textId="77777777" w:rsidR="00310B47" w:rsidRPr="00310B47" w:rsidRDefault="00310B47" w:rsidP="00310B47">
      <w:pPr>
        <w:spacing w:after="0" w:line="360" w:lineRule="auto"/>
        <w:ind w:left="567" w:hanging="567"/>
        <w:jc w:val="both"/>
        <w:rPr>
          <w:rFonts w:ascii="Arial" w:hAnsi="Arial" w:cs="Arial"/>
          <w:sz w:val="24"/>
        </w:rPr>
      </w:pPr>
      <w:r w:rsidRPr="00310B47">
        <w:rPr>
          <w:rFonts w:ascii="Arial" w:hAnsi="Arial" w:cs="Arial"/>
          <w:sz w:val="24"/>
        </w:rPr>
        <w:t>Direktorial Utama Pembinaan dan Pengembangan Hukum Pemeriksa Keuangan Negara – BPK RI. (2006, Oktober 2006). Peraturan Pemerintah No. 34 Tahun 2006</w:t>
      </w:r>
      <w:r w:rsidRPr="00310B47">
        <w:rPr>
          <w:rFonts w:ascii="Arial" w:hAnsi="Arial" w:cs="Times New Roman"/>
          <w:sz w:val="24"/>
        </w:rPr>
        <w:t xml:space="preserve"> </w:t>
      </w:r>
      <w:r w:rsidRPr="00310B47">
        <w:rPr>
          <w:rFonts w:ascii="Arial" w:hAnsi="Arial" w:cs="Arial"/>
          <w:sz w:val="24"/>
        </w:rPr>
        <w:t xml:space="preserve">Retrieverd from BPK RI - </w:t>
      </w:r>
      <w:hyperlink r:id="rId31" w:history="1">
        <w:r w:rsidRPr="00310B47">
          <w:rPr>
            <w:rFonts w:ascii="Arial" w:hAnsi="Arial" w:cs="Arial"/>
            <w:color w:val="0563C1"/>
            <w:sz w:val="24"/>
            <w:u w:val="single"/>
          </w:rPr>
          <w:t>https://Peraturan.bpk.go.id/Home/details/49132/pp-no-34-tahun-2006 /. Diakses 08 Maret 2022</w:t>
        </w:r>
      </w:hyperlink>
      <w:r w:rsidRPr="00310B47">
        <w:rPr>
          <w:rFonts w:ascii="Arial" w:hAnsi="Arial" w:cs="Arial"/>
          <w:sz w:val="24"/>
        </w:rPr>
        <w:t>.</w:t>
      </w:r>
    </w:p>
    <w:p w14:paraId="1CDB0C6D" w14:textId="77777777" w:rsidR="00310B47" w:rsidRPr="00310B47" w:rsidRDefault="00310B47" w:rsidP="00310B47">
      <w:pPr>
        <w:spacing w:after="0" w:line="360" w:lineRule="auto"/>
        <w:ind w:left="567" w:hanging="567"/>
        <w:jc w:val="both"/>
        <w:rPr>
          <w:rFonts w:ascii="Arial" w:hAnsi="Arial" w:cs="Arial"/>
          <w:sz w:val="24"/>
        </w:rPr>
      </w:pPr>
      <w:r w:rsidRPr="00310B47">
        <w:rPr>
          <w:rFonts w:ascii="Arial" w:hAnsi="Arial" w:cs="Arial"/>
          <w:sz w:val="24"/>
        </w:rPr>
        <w:t xml:space="preserve">Dinas Perhubungan. (2021, Februari 2021). Kebijakan Ganjil – Genap sesuai Peraturan Gubernur No.88 Tahun 2019. </w:t>
      </w:r>
      <w:hyperlink r:id="rId32" w:history="1">
        <w:r w:rsidRPr="00310B47">
          <w:rPr>
            <w:rFonts w:ascii="Arial" w:hAnsi="Arial" w:cs="Times New Roman"/>
            <w:color w:val="0563C1"/>
            <w:sz w:val="24"/>
            <w:u w:val="single"/>
          </w:rPr>
          <w:t>Jakarta</w:t>
        </w:r>
      </w:hyperlink>
      <w:r w:rsidRPr="00310B47">
        <w:rPr>
          <w:rFonts w:ascii="Arial" w:hAnsi="Arial" w:cs="Times New Roman"/>
          <w:sz w:val="24"/>
        </w:rPr>
        <w:t>.go.id/. Diakses 25 Juli 2022.</w:t>
      </w:r>
    </w:p>
    <w:p w14:paraId="1A786DFE" w14:textId="77777777" w:rsidR="00310B47" w:rsidRPr="00310B47" w:rsidRDefault="00310B47" w:rsidP="00310B47">
      <w:pPr>
        <w:spacing w:after="0" w:line="360" w:lineRule="auto"/>
        <w:ind w:left="567" w:hanging="567"/>
        <w:jc w:val="both"/>
        <w:rPr>
          <w:rFonts w:ascii="Arial" w:hAnsi="Arial" w:cs="Arial"/>
          <w:sz w:val="24"/>
          <w:szCs w:val="24"/>
        </w:rPr>
      </w:pPr>
      <w:r w:rsidRPr="00310B47">
        <w:rPr>
          <w:rFonts w:ascii="Arial" w:hAnsi="Arial" w:cs="Arial"/>
          <w:sz w:val="24"/>
          <w:szCs w:val="24"/>
        </w:rPr>
        <w:t xml:space="preserve"> F. D. Hobbs. (1979). Traffic Planning And Engineering</w:t>
      </w:r>
      <w:r w:rsidRPr="00310B47">
        <w:rPr>
          <w:rFonts w:ascii="Arial" w:hAnsi="Arial" w:cs="Arial"/>
          <w:i/>
          <w:sz w:val="24"/>
          <w:szCs w:val="24"/>
        </w:rPr>
        <w:t xml:space="preserve">. </w:t>
      </w:r>
      <w:r w:rsidRPr="00310B47">
        <w:rPr>
          <w:rFonts w:ascii="Arial" w:hAnsi="Arial" w:cs="Arial"/>
          <w:sz w:val="24"/>
          <w:szCs w:val="24"/>
        </w:rPr>
        <w:t>New York : Pergamon Press Oxford.</w:t>
      </w:r>
    </w:p>
    <w:p w14:paraId="19206C30" w14:textId="77777777" w:rsidR="00310B47" w:rsidRPr="00310B47" w:rsidRDefault="00310B47" w:rsidP="00310B47">
      <w:pPr>
        <w:widowControl w:val="0"/>
        <w:autoSpaceDE w:val="0"/>
        <w:autoSpaceDN w:val="0"/>
        <w:adjustRightInd w:val="0"/>
        <w:spacing w:after="0" w:line="360" w:lineRule="auto"/>
        <w:ind w:left="480" w:hanging="480"/>
        <w:jc w:val="both"/>
        <w:rPr>
          <w:rFonts w:ascii="Arial" w:hAnsi="Arial" w:cs="Arial"/>
          <w:noProof/>
          <w:sz w:val="24"/>
          <w:szCs w:val="24"/>
        </w:rPr>
      </w:pPr>
      <w:r w:rsidRPr="00310B47">
        <w:rPr>
          <w:rFonts w:ascii="Arial" w:hAnsi="Arial" w:cs="Arial"/>
          <w:noProof/>
          <w:sz w:val="24"/>
          <w:szCs w:val="24"/>
        </w:rPr>
        <w:t xml:space="preserve">Lalenoh, Rusdianto Horman, Theo K Sendow, and Freddy Jansen. 2015. “Analisa Kapasitas Ruas Jalan Sam Ratulangi Dengan Metode Mkji 1997 Dan Pkji 2014.” </w:t>
      </w:r>
      <w:r w:rsidRPr="00310B47">
        <w:rPr>
          <w:rFonts w:ascii="Arial" w:hAnsi="Arial" w:cs="Arial"/>
          <w:i/>
          <w:iCs/>
          <w:noProof/>
          <w:sz w:val="24"/>
          <w:szCs w:val="24"/>
        </w:rPr>
        <w:t>Jurnal Sipil Statik</w:t>
      </w:r>
      <w:r w:rsidRPr="00310B47">
        <w:rPr>
          <w:rFonts w:ascii="Arial" w:hAnsi="Arial" w:cs="Arial"/>
          <w:noProof/>
          <w:sz w:val="24"/>
          <w:szCs w:val="24"/>
        </w:rPr>
        <w:t xml:space="preserve"> 3(11): 737–46.</w:t>
      </w:r>
    </w:p>
    <w:p w14:paraId="0BE328C9" w14:textId="77777777" w:rsidR="00310B47" w:rsidRPr="00310B47" w:rsidRDefault="00310B47" w:rsidP="00310B47">
      <w:pPr>
        <w:spacing w:after="0" w:line="360" w:lineRule="auto"/>
        <w:ind w:left="567" w:hanging="567"/>
        <w:jc w:val="both"/>
        <w:rPr>
          <w:rFonts w:ascii="Arial" w:hAnsi="Arial" w:cs="Arial"/>
          <w:sz w:val="24"/>
        </w:rPr>
      </w:pPr>
      <w:r w:rsidRPr="00310B47">
        <w:rPr>
          <w:rFonts w:ascii="Arial" w:hAnsi="Arial" w:cs="Arial"/>
          <w:sz w:val="24"/>
        </w:rPr>
        <w:t>Oglesby, C. H. dan Hicks, R. G. (1998). Teknik Jalan Raya. Jakarta : Penerbit Erlangga.</w:t>
      </w:r>
    </w:p>
    <w:p w14:paraId="24A0551A" w14:textId="77777777" w:rsidR="00310B47" w:rsidRPr="00310B47" w:rsidRDefault="00310B47" w:rsidP="00310B47">
      <w:pPr>
        <w:widowControl w:val="0"/>
        <w:autoSpaceDE w:val="0"/>
        <w:autoSpaceDN w:val="0"/>
        <w:adjustRightInd w:val="0"/>
        <w:spacing w:after="0" w:line="360" w:lineRule="auto"/>
        <w:ind w:left="480" w:hanging="480"/>
        <w:jc w:val="both"/>
        <w:rPr>
          <w:rFonts w:ascii="Arial" w:hAnsi="Arial" w:cs="Arial"/>
          <w:noProof/>
          <w:sz w:val="24"/>
          <w:szCs w:val="24"/>
        </w:rPr>
      </w:pPr>
      <w:r w:rsidRPr="00310B47">
        <w:rPr>
          <w:rFonts w:ascii="Arial" w:hAnsi="Arial" w:cs="Arial"/>
          <w:sz w:val="24"/>
        </w:rPr>
        <w:t>Setiawan, A. (2021). Majalah Lintas dan Transportasi. Jakarta : PT. Lintas Media Infrastruktur.</w:t>
      </w:r>
      <w:r w:rsidRPr="00310B47">
        <w:rPr>
          <w:rFonts w:ascii="Arial" w:hAnsi="Arial" w:cs="Arial"/>
          <w:sz w:val="24"/>
        </w:rPr>
        <w:fldChar w:fldCharType="begin" w:fldLock="1"/>
      </w:r>
      <w:r w:rsidRPr="00310B47">
        <w:rPr>
          <w:rFonts w:ascii="Arial" w:hAnsi="Arial" w:cs="Arial"/>
          <w:sz w:val="24"/>
        </w:rPr>
        <w:instrText xml:space="preserve">ADDIN Mendeley Bibliography CSL_BIBLIOGRAPHY </w:instrText>
      </w:r>
      <w:r w:rsidRPr="00310B47">
        <w:rPr>
          <w:rFonts w:ascii="Arial" w:hAnsi="Arial" w:cs="Arial"/>
          <w:sz w:val="24"/>
        </w:rPr>
        <w:fldChar w:fldCharType="separate"/>
      </w:r>
    </w:p>
    <w:p w14:paraId="35ED951F" w14:textId="77777777" w:rsidR="00310B47" w:rsidRPr="00310B47" w:rsidRDefault="00310B47" w:rsidP="00310B47">
      <w:pPr>
        <w:widowControl w:val="0"/>
        <w:autoSpaceDE w:val="0"/>
        <w:autoSpaceDN w:val="0"/>
        <w:adjustRightInd w:val="0"/>
        <w:spacing w:after="0" w:line="360" w:lineRule="auto"/>
        <w:ind w:left="480" w:hanging="480"/>
        <w:jc w:val="both"/>
        <w:rPr>
          <w:rFonts w:ascii="Arial" w:hAnsi="Arial" w:cs="Arial"/>
          <w:noProof/>
          <w:sz w:val="24"/>
          <w:szCs w:val="24"/>
        </w:rPr>
      </w:pPr>
      <w:r w:rsidRPr="00310B47">
        <w:rPr>
          <w:rFonts w:ascii="Arial" w:hAnsi="Arial" w:cs="Arial"/>
          <w:noProof/>
          <w:sz w:val="24"/>
          <w:szCs w:val="24"/>
        </w:rPr>
        <w:t xml:space="preserve">Setiawan, A., Yunus, I., Kasmuri, M., Universitas, M., Darma, B., Universitas, D., Darma, B., Jendral, J., Yani, A., &amp; Palembang, N. (2018). ANALISA KINERJA RUAS JALAN PADA JALAN PARAMESWARA KOTA PALEMBANG Kota Palembang adalah ibu kota. </w:t>
      </w:r>
      <w:r w:rsidRPr="00310B47">
        <w:rPr>
          <w:rFonts w:ascii="Arial" w:hAnsi="Arial" w:cs="Arial"/>
          <w:i/>
          <w:iCs/>
          <w:noProof/>
          <w:sz w:val="24"/>
          <w:szCs w:val="24"/>
        </w:rPr>
        <w:t>Jurnal Ilmiah Tekno</w:t>
      </w:r>
      <w:r w:rsidRPr="00310B47">
        <w:rPr>
          <w:rFonts w:ascii="Arial" w:hAnsi="Arial" w:cs="Arial"/>
          <w:noProof/>
          <w:sz w:val="24"/>
          <w:szCs w:val="24"/>
        </w:rPr>
        <w:t xml:space="preserve">, </w:t>
      </w:r>
      <w:r w:rsidRPr="00310B47">
        <w:rPr>
          <w:rFonts w:ascii="Arial" w:hAnsi="Arial" w:cs="Arial"/>
          <w:i/>
          <w:iCs/>
          <w:noProof/>
          <w:sz w:val="24"/>
          <w:szCs w:val="24"/>
        </w:rPr>
        <w:t>15</w:t>
      </w:r>
      <w:r w:rsidRPr="00310B47">
        <w:rPr>
          <w:rFonts w:ascii="Arial" w:hAnsi="Arial" w:cs="Arial"/>
          <w:noProof/>
          <w:sz w:val="24"/>
          <w:szCs w:val="24"/>
        </w:rPr>
        <w:t>(03), 11–22.</w:t>
      </w:r>
    </w:p>
    <w:p w14:paraId="767E9575" w14:textId="77777777" w:rsidR="00310B47" w:rsidRPr="00310B47" w:rsidRDefault="00310B47" w:rsidP="00310B47">
      <w:pPr>
        <w:widowControl w:val="0"/>
        <w:autoSpaceDE w:val="0"/>
        <w:autoSpaceDN w:val="0"/>
        <w:adjustRightInd w:val="0"/>
        <w:spacing w:after="0" w:line="360" w:lineRule="auto"/>
        <w:ind w:left="480" w:hanging="480"/>
        <w:jc w:val="both"/>
        <w:rPr>
          <w:rFonts w:ascii="Arial" w:hAnsi="Arial" w:cs="Arial"/>
          <w:noProof/>
          <w:sz w:val="24"/>
          <w:szCs w:val="24"/>
        </w:rPr>
      </w:pPr>
      <w:r w:rsidRPr="00310B47">
        <w:rPr>
          <w:rFonts w:ascii="Arial" w:hAnsi="Arial" w:cs="Arial"/>
          <w:iCs/>
          <w:noProof/>
          <w:sz w:val="24"/>
          <w:szCs w:val="24"/>
        </w:rPr>
        <w:t>Statistik Daerah Kota Bekasi BADAN PUSAT STATISTIK KOTA BEKASI</w:t>
      </w:r>
      <w:r w:rsidRPr="00310B47">
        <w:rPr>
          <w:rFonts w:ascii="Arial" w:hAnsi="Arial" w:cs="Arial"/>
          <w:noProof/>
          <w:sz w:val="24"/>
          <w:szCs w:val="24"/>
        </w:rPr>
        <w:t>. (2021).</w:t>
      </w:r>
    </w:p>
    <w:p w14:paraId="7138A97B" w14:textId="77777777" w:rsidR="00310B47" w:rsidRPr="00310B47" w:rsidRDefault="00310B47" w:rsidP="00310B47">
      <w:pPr>
        <w:widowControl w:val="0"/>
        <w:autoSpaceDE w:val="0"/>
        <w:autoSpaceDN w:val="0"/>
        <w:adjustRightInd w:val="0"/>
        <w:spacing w:after="0" w:line="360" w:lineRule="auto"/>
        <w:ind w:left="480" w:hanging="480"/>
        <w:jc w:val="both"/>
        <w:rPr>
          <w:rFonts w:ascii="Arial" w:hAnsi="Arial" w:cs="Arial"/>
          <w:noProof/>
          <w:sz w:val="24"/>
          <w:szCs w:val="24"/>
        </w:rPr>
      </w:pPr>
      <w:r w:rsidRPr="00310B47">
        <w:rPr>
          <w:rFonts w:ascii="Arial" w:hAnsi="Arial" w:cs="Arial"/>
          <w:noProof/>
          <w:sz w:val="24"/>
          <w:szCs w:val="24"/>
        </w:rPr>
        <w:t xml:space="preserve">W. Ranto, L, Audie. Rumayar, J, A. T. (2020). ANALISA KINERJA RUAS JALAN MENGGUNAKAN METODE MANUAL KAPASITAS JALAN INDONESIA (MKJI) 1997. </w:t>
      </w:r>
      <w:r w:rsidRPr="00310B47">
        <w:rPr>
          <w:rFonts w:ascii="Arial" w:hAnsi="Arial" w:cs="Arial"/>
          <w:i/>
          <w:iCs/>
          <w:noProof/>
          <w:sz w:val="24"/>
          <w:szCs w:val="24"/>
        </w:rPr>
        <w:t>Jurnal Teknik Sipil Statik</w:t>
      </w:r>
      <w:r w:rsidRPr="00310B47">
        <w:rPr>
          <w:rFonts w:ascii="Arial" w:hAnsi="Arial" w:cs="Arial"/>
          <w:noProof/>
          <w:sz w:val="24"/>
          <w:szCs w:val="24"/>
        </w:rPr>
        <w:t xml:space="preserve">, </w:t>
      </w:r>
      <w:r w:rsidRPr="00310B47">
        <w:rPr>
          <w:rFonts w:ascii="Arial" w:hAnsi="Arial" w:cs="Arial"/>
          <w:i/>
          <w:iCs/>
          <w:noProof/>
          <w:sz w:val="24"/>
          <w:szCs w:val="24"/>
        </w:rPr>
        <w:t>8</w:t>
      </w:r>
      <w:r w:rsidRPr="00310B47">
        <w:rPr>
          <w:rFonts w:ascii="Arial" w:hAnsi="Arial" w:cs="Arial"/>
          <w:noProof/>
          <w:sz w:val="24"/>
          <w:szCs w:val="24"/>
        </w:rPr>
        <w:t>(2), 77–82.</w:t>
      </w:r>
    </w:p>
    <w:p w14:paraId="25CAB6D1" w14:textId="77777777" w:rsidR="00310B47" w:rsidRPr="00310B47" w:rsidRDefault="00310B47" w:rsidP="00310B47">
      <w:pPr>
        <w:widowControl w:val="0"/>
        <w:autoSpaceDE w:val="0"/>
        <w:autoSpaceDN w:val="0"/>
        <w:adjustRightInd w:val="0"/>
        <w:spacing w:after="0" w:line="360" w:lineRule="auto"/>
        <w:ind w:left="480" w:hanging="480"/>
        <w:jc w:val="both"/>
        <w:rPr>
          <w:rFonts w:ascii="Arial" w:hAnsi="Arial" w:cs="Arial"/>
          <w:noProof/>
          <w:sz w:val="24"/>
        </w:rPr>
      </w:pPr>
      <w:r w:rsidRPr="00310B47">
        <w:rPr>
          <w:rFonts w:ascii="Arial" w:hAnsi="Arial" w:cs="Arial"/>
          <w:noProof/>
          <w:sz w:val="24"/>
          <w:szCs w:val="24"/>
        </w:rPr>
        <w:t xml:space="preserve">Wardi, S., Omi Yeza, N., &amp; Anita, S. (2021). Analisis Kinerja Ruas Jalan (Studi Kasus: Jalan Raya Siteba Kota Padang). </w:t>
      </w:r>
      <w:r w:rsidRPr="00310B47">
        <w:rPr>
          <w:rFonts w:ascii="Arial" w:hAnsi="Arial" w:cs="Arial"/>
          <w:i/>
          <w:iCs/>
          <w:noProof/>
          <w:sz w:val="24"/>
          <w:szCs w:val="24"/>
        </w:rPr>
        <w:t>Jurnal Teknik Sipil ITP</w:t>
      </w:r>
      <w:r w:rsidRPr="00310B47">
        <w:rPr>
          <w:rFonts w:ascii="Arial" w:hAnsi="Arial" w:cs="Arial"/>
          <w:noProof/>
          <w:sz w:val="24"/>
          <w:szCs w:val="24"/>
        </w:rPr>
        <w:t xml:space="preserve">, </w:t>
      </w:r>
      <w:r w:rsidRPr="00310B47">
        <w:rPr>
          <w:rFonts w:ascii="Arial" w:hAnsi="Arial" w:cs="Arial"/>
          <w:i/>
          <w:iCs/>
          <w:noProof/>
          <w:sz w:val="24"/>
          <w:szCs w:val="24"/>
        </w:rPr>
        <w:t>8</w:t>
      </w:r>
      <w:r w:rsidRPr="00310B47">
        <w:rPr>
          <w:rFonts w:ascii="Arial" w:hAnsi="Arial" w:cs="Arial"/>
          <w:noProof/>
          <w:sz w:val="24"/>
          <w:szCs w:val="24"/>
        </w:rPr>
        <w:t>(2), 5. https://doi.org/10.21063/jts.2021.V802.05</w:t>
      </w:r>
    </w:p>
    <w:p w14:paraId="6CD42F63" w14:textId="77777777" w:rsidR="00310B47" w:rsidRPr="00310B47" w:rsidRDefault="00310B47" w:rsidP="00310B47">
      <w:pPr>
        <w:widowControl w:val="0"/>
        <w:autoSpaceDE w:val="0"/>
        <w:autoSpaceDN w:val="0"/>
        <w:adjustRightInd w:val="0"/>
        <w:spacing w:after="0" w:line="360" w:lineRule="auto"/>
        <w:ind w:left="567" w:hanging="567"/>
        <w:jc w:val="both"/>
        <w:rPr>
          <w:rFonts w:ascii="Arial" w:hAnsi="Arial" w:cs="Arial"/>
          <w:sz w:val="24"/>
        </w:rPr>
      </w:pPr>
      <w:r w:rsidRPr="00310B47">
        <w:rPr>
          <w:rFonts w:ascii="Arial" w:hAnsi="Arial" w:cs="Arial"/>
          <w:sz w:val="24"/>
        </w:rPr>
        <w:fldChar w:fldCharType="end"/>
      </w:r>
      <w:r w:rsidRPr="00310B47">
        <w:rPr>
          <w:rFonts w:ascii="Arial" w:hAnsi="Arial" w:cs="Arial"/>
          <w:sz w:val="24"/>
        </w:rPr>
        <w:t>Warpani, Suwardjoko P., . ( 2002). Pengelolan Lalu Lintas dan Angkutan Umum, Institut Teknologi Bandung.</w:t>
      </w:r>
    </w:p>
    <w:p w14:paraId="73E388B2" w14:textId="68CC6E40" w:rsidR="00310B47" w:rsidRDefault="00310B47">
      <w:pPr>
        <w:spacing w:after="0" w:line="240" w:lineRule="auto"/>
        <w:jc w:val="center"/>
        <w:rPr>
          <w:rFonts w:ascii="Times New Roman" w:eastAsia="Times New Roman" w:hAnsi="Times New Roman" w:cs="Times New Roman"/>
          <w:b/>
          <w:sz w:val="28"/>
          <w:szCs w:val="28"/>
        </w:rPr>
      </w:pPr>
    </w:p>
    <w:p w14:paraId="05AE849D" w14:textId="77777777" w:rsidR="00310B47" w:rsidRDefault="00310B47" w:rsidP="00310B47">
      <w:pPr>
        <w:spacing w:after="0" w:line="240" w:lineRule="auto"/>
        <w:jc w:val="both"/>
        <w:rPr>
          <w:rFonts w:ascii="Times New Roman" w:eastAsia="Times New Roman" w:hAnsi="Times New Roman" w:cs="Times New Roman"/>
          <w:b/>
          <w:sz w:val="28"/>
          <w:szCs w:val="28"/>
        </w:rPr>
      </w:pPr>
    </w:p>
    <w:p w14:paraId="0000001E" w14:textId="77777777" w:rsidR="004C20B7" w:rsidRDefault="004C20B7">
      <w:pPr>
        <w:spacing w:after="0" w:line="240" w:lineRule="auto"/>
        <w:rPr>
          <w:rFonts w:ascii="Times New Roman" w:eastAsia="Times New Roman" w:hAnsi="Times New Roman" w:cs="Times New Roman"/>
          <w:sz w:val="24"/>
          <w:szCs w:val="24"/>
        </w:rPr>
      </w:pPr>
    </w:p>
    <w:p w14:paraId="0000001F" w14:textId="77777777" w:rsidR="004C20B7" w:rsidRDefault="004C20B7">
      <w:pPr>
        <w:spacing w:after="0" w:line="240" w:lineRule="auto"/>
        <w:rPr>
          <w:rFonts w:ascii="Times New Roman" w:eastAsia="Times New Roman" w:hAnsi="Times New Roman" w:cs="Times New Roman"/>
          <w:sz w:val="24"/>
          <w:szCs w:val="24"/>
        </w:rPr>
      </w:pPr>
    </w:p>
    <w:p w14:paraId="00000020" w14:textId="77777777" w:rsidR="004C20B7" w:rsidRDefault="004C20B7">
      <w:pPr>
        <w:spacing w:after="0" w:line="240" w:lineRule="auto"/>
        <w:rPr>
          <w:rFonts w:ascii="Times New Roman" w:eastAsia="Times New Roman" w:hAnsi="Times New Roman" w:cs="Times New Roman"/>
          <w:sz w:val="24"/>
          <w:szCs w:val="24"/>
        </w:rPr>
        <w:sectPr w:rsidR="004C20B7">
          <w:pgSz w:w="11906" w:h="16838"/>
          <w:pgMar w:top="1418" w:right="1418" w:bottom="1418" w:left="1418" w:header="709" w:footer="709" w:gutter="0"/>
          <w:cols w:space="720"/>
        </w:sectPr>
      </w:pPr>
    </w:p>
    <w:p w14:paraId="00000021" w14:textId="77777777" w:rsidR="004C20B7" w:rsidRDefault="00310B4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8"/>
          <w:szCs w:val="28"/>
        </w:rPr>
        <w:t>LAMPIRAN</w:t>
      </w:r>
    </w:p>
    <w:p w14:paraId="00000022" w14:textId="77777777" w:rsidR="004C20B7" w:rsidRDefault="004C20B7">
      <w:pPr>
        <w:spacing w:after="0" w:line="240" w:lineRule="auto"/>
        <w:rPr>
          <w:rFonts w:ascii="Times New Roman" w:eastAsia="Times New Roman" w:hAnsi="Times New Roman" w:cs="Times New Roman"/>
          <w:sz w:val="24"/>
          <w:szCs w:val="24"/>
        </w:rPr>
      </w:pPr>
    </w:p>
    <w:p w14:paraId="2E0A2E64" w14:textId="77777777" w:rsidR="00310B47" w:rsidRPr="00310B47" w:rsidRDefault="00310B47" w:rsidP="00310B47">
      <w:pPr>
        <w:spacing w:before="79" w:after="0" w:line="360" w:lineRule="auto"/>
        <w:ind w:left="567" w:hanging="567"/>
        <w:jc w:val="both"/>
        <w:rPr>
          <w:rFonts w:ascii="Arial" w:hAnsi="Arial" w:cs="Times New Roman"/>
          <w:i/>
          <w:sz w:val="24"/>
        </w:rPr>
      </w:pPr>
      <w:r w:rsidRPr="00310B47">
        <w:rPr>
          <w:rFonts w:ascii="Arial" w:hAnsi="Arial" w:cs="Times New Roman"/>
          <w:i/>
          <w:sz w:val="24"/>
        </w:rPr>
        <w:t>Lampiran 8</w:t>
      </w:r>
    </w:p>
    <w:p w14:paraId="57A28280" w14:textId="77777777" w:rsidR="00310B47" w:rsidRPr="00310B47" w:rsidRDefault="00310B47" w:rsidP="00310B47">
      <w:pPr>
        <w:spacing w:before="79" w:after="0" w:line="360" w:lineRule="auto"/>
        <w:ind w:left="567" w:hanging="567"/>
        <w:jc w:val="both"/>
        <w:rPr>
          <w:rFonts w:ascii="Arial" w:hAnsi="Arial" w:cs="Times New Roman"/>
          <w:i/>
          <w:sz w:val="24"/>
        </w:rPr>
      </w:pPr>
    </w:p>
    <w:p w14:paraId="10754FFB" w14:textId="313D2318"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 xml:space="preserve">UNIVERSITAS  MUHAMMADIYAH JAKARTA </w:t>
      </w:r>
      <w:bookmarkStart w:id="348" w:name="_GoBack"/>
      <w:bookmarkEnd w:id="348"/>
    </w:p>
    <w:p w14:paraId="7F89FDBD" w14:textId="473A6564" w:rsidR="00310B47" w:rsidRPr="00310B47" w:rsidRDefault="008925C6" w:rsidP="00310B47">
      <w:pPr>
        <w:spacing w:after="0" w:line="360" w:lineRule="auto"/>
        <w:jc w:val="both"/>
        <w:rPr>
          <w:rFonts w:ascii="Arial" w:hAnsi="Arial" w:cs="Times New Roman"/>
          <w:b/>
          <w:sz w:val="24"/>
        </w:rPr>
      </w:pPr>
      <w:r w:rsidRPr="00310B47">
        <w:rPr>
          <w:rFonts w:ascii="Arial" w:hAnsi="Arial" w:cs="Times New Roman"/>
          <w:b/>
          <w:noProof/>
          <w:sz w:val="4"/>
        </w:rPr>
        <mc:AlternateContent>
          <mc:Choice Requires="wpg">
            <w:drawing>
              <wp:anchor distT="0" distB="0" distL="114300" distR="114300" simplePos="0" relativeHeight="251678720" behindDoc="0" locked="0" layoutInCell="1" allowOverlap="1" wp14:anchorId="528016A2" wp14:editId="26F491D7">
                <wp:simplePos x="0" y="0"/>
                <wp:positionH relativeFrom="column">
                  <wp:posOffset>-171450</wp:posOffset>
                </wp:positionH>
                <wp:positionV relativeFrom="page">
                  <wp:posOffset>2465705</wp:posOffset>
                </wp:positionV>
                <wp:extent cx="3564890" cy="95885"/>
                <wp:effectExtent l="0" t="0" r="35560" b="0"/>
                <wp:wrapTopAndBottom/>
                <wp:docPr id="63"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64890" cy="95885"/>
                          <a:chOff x="0" y="0"/>
                          <a:chExt cx="4896" cy="45"/>
                        </a:xfrm>
                      </wpg:grpSpPr>
                      <wps:wsp>
                        <wps:cNvPr id="69" name="Line 13"/>
                        <wps:cNvCnPr>
                          <a:cxnSpLocks noChangeShapeType="1"/>
                        </wps:cNvCnPr>
                        <wps:spPr bwMode="auto">
                          <a:xfrm>
                            <a:off x="0" y="23"/>
                            <a:ext cx="4896" cy="0"/>
                          </a:xfrm>
                          <a:prstGeom prst="line">
                            <a:avLst/>
                          </a:prstGeom>
                          <a:noFill/>
                          <a:ln w="2857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41DEF42F" id="Group 12" o:spid="_x0000_s1026" style="position:absolute;margin-left:-13.5pt;margin-top:194.15pt;width:280.7pt;height:7.55pt;z-index:251678720;mso-position-vertical-relative:page;mso-width-relative:margin;mso-height-relative:margin" coordsize="489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">
                <v:line id="Line 13" o:spid="_x0000_s1027" style="position:absolute;visibility:visible;mso-wrap-style:square" from="0,23" to="489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" strokeweight="2.25pt"/>
                <w10:wrap type="topAndBottom" anchory="page"/>
              </v:group>
            </w:pict>
          </mc:Fallback>
        </mc:AlternateContent>
      </w:r>
      <w:r w:rsidR="00310B47" w:rsidRPr="00310B47">
        <w:rPr>
          <w:rFonts w:ascii="Arial" w:hAnsi="Arial" w:cs="Times New Roman"/>
          <w:b/>
          <w:sz w:val="24"/>
        </w:rPr>
        <w:t>FAKULTAS TEKNIK – JURUSANSIPIL</w:t>
      </w:r>
    </w:p>
    <w:p w14:paraId="6BD82648" w14:textId="604B63A4" w:rsidR="00310B47" w:rsidRPr="00310B47" w:rsidRDefault="00310B47" w:rsidP="00310B47">
      <w:pPr>
        <w:widowControl w:val="0"/>
        <w:autoSpaceDE w:val="0"/>
        <w:autoSpaceDN w:val="0"/>
        <w:spacing w:after="0" w:line="240" w:lineRule="auto"/>
        <w:jc w:val="both"/>
        <w:rPr>
          <w:rFonts w:ascii="Arial" w:eastAsia="Arial" w:hAnsi="Arial" w:cs="Arial"/>
          <w:b/>
          <w:sz w:val="26"/>
          <w:szCs w:val="23"/>
          <w:lang w:val="id"/>
        </w:rPr>
      </w:pPr>
    </w:p>
    <w:p w14:paraId="5E418447" w14:textId="0C416C8A" w:rsidR="00310B47" w:rsidRPr="00310B47" w:rsidRDefault="00310B47" w:rsidP="00310B47">
      <w:pPr>
        <w:widowControl w:val="0"/>
        <w:autoSpaceDE w:val="0"/>
        <w:autoSpaceDN w:val="0"/>
        <w:spacing w:before="5" w:after="0" w:line="240" w:lineRule="auto"/>
        <w:jc w:val="both"/>
        <w:rPr>
          <w:rFonts w:ascii="Arial" w:eastAsia="Arial" w:hAnsi="Arial" w:cs="Arial"/>
          <w:b/>
          <w:sz w:val="24"/>
          <w:szCs w:val="23"/>
          <w:lang w:val="id"/>
        </w:rPr>
      </w:pPr>
    </w:p>
    <w:p w14:paraId="127C75D5" w14:textId="2A909E66" w:rsidR="00310B47" w:rsidRPr="00310B47" w:rsidRDefault="00310B47" w:rsidP="00310B47">
      <w:pPr>
        <w:spacing w:after="0" w:line="360" w:lineRule="auto"/>
        <w:jc w:val="center"/>
        <w:rPr>
          <w:rFonts w:ascii="Arial" w:hAnsi="Arial" w:cs="Times New Roman"/>
          <w:b/>
          <w:sz w:val="32"/>
        </w:rPr>
      </w:pPr>
      <w:r w:rsidRPr="00310B47">
        <w:rPr>
          <w:rFonts w:ascii="Arial" w:hAnsi="Arial" w:cs="Times New Roman"/>
          <w:b/>
          <w:sz w:val="32"/>
        </w:rPr>
        <w:t>ASISTENSI BIMBINGAN TUGAS AKHIR</w:t>
      </w:r>
    </w:p>
    <w:p w14:paraId="4BC11E48" w14:textId="77777777" w:rsidR="00310B47" w:rsidRPr="00310B47" w:rsidRDefault="00310B47" w:rsidP="00310B47">
      <w:pPr>
        <w:widowControl w:val="0"/>
        <w:autoSpaceDE w:val="0"/>
        <w:autoSpaceDN w:val="0"/>
        <w:spacing w:before="10" w:after="0" w:line="240" w:lineRule="auto"/>
        <w:jc w:val="center"/>
        <w:rPr>
          <w:rFonts w:ascii="Arial" w:eastAsia="Arial" w:hAnsi="Arial" w:cs="Arial"/>
          <w:b/>
          <w:sz w:val="23"/>
          <w:szCs w:val="23"/>
          <w:lang w:val="id"/>
        </w:rPr>
      </w:pPr>
    </w:p>
    <w:p w14:paraId="4AB388F2" w14:textId="77777777" w:rsidR="00310B47" w:rsidRPr="00310B47" w:rsidRDefault="00310B47" w:rsidP="00310B47">
      <w:pPr>
        <w:widowControl w:val="0"/>
        <w:tabs>
          <w:tab w:val="left" w:pos="2694"/>
        </w:tabs>
        <w:autoSpaceDE w:val="0"/>
        <w:autoSpaceDN w:val="0"/>
        <w:spacing w:before="92" w:after="0" w:line="240" w:lineRule="auto"/>
        <w:ind w:left="567" w:hanging="567"/>
        <w:jc w:val="both"/>
        <w:rPr>
          <w:rFonts w:ascii="Arial" w:eastAsia="Arial" w:hAnsi="Arial" w:cs="Arial"/>
          <w:sz w:val="23"/>
          <w:szCs w:val="23"/>
          <w:lang w:val="en-ID"/>
        </w:rPr>
      </w:pPr>
      <w:r w:rsidRPr="00310B47">
        <w:rPr>
          <w:rFonts w:ascii="Arial" w:eastAsia="Arial" w:hAnsi="Arial" w:cs="Arial"/>
          <w:sz w:val="23"/>
          <w:szCs w:val="23"/>
          <w:lang w:val="id"/>
        </w:rPr>
        <w:t>Nama</w:t>
      </w:r>
      <w:r w:rsidRPr="00310B47">
        <w:rPr>
          <w:rFonts w:ascii="Arial" w:eastAsia="Arial" w:hAnsi="Arial" w:cs="Arial"/>
          <w:sz w:val="23"/>
          <w:szCs w:val="23"/>
          <w:lang w:val="id"/>
        </w:rPr>
        <w:tab/>
        <w:t>:</w:t>
      </w:r>
      <w:r w:rsidRPr="00310B47">
        <w:rPr>
          <w:rFonts w:ascii="Arial" w:eastAsia="Arial" w:hAnsi="Arial" w:cs="Arial"/>
          <w:sz w:val="23"/>
          <w:szCs w:val="23"/>
          <w:lang w:val="en-ID"/>
        </w:rPr>
        <w:t xml:space="preserve"> Pungky Tarisah Pamungkas</w:t>
      </w:r>
    </w:p>
    <w:p w14:paraId="64998F1E" w14:textId="77777777" w:rsidR="00310B47" w:rsidRPr="00310B47" w:rsidRDefault="00310B47" w:rsidP="00310B47">
      <w:pPr>
        <w:widowControl w:val="0"/>
        <w:tabs>
          <w:tab w:val="left" w:pos="2694"/>
        </w:tabs>
        <w:autoSpaceDE w:val="0"/>
        <w:autoSpaceDN w:val="0"/>
        <w:spacing w:before="136" w:after="0" w:line="240" w:lineRule="auto"/>
        <w:ind w:left="567" w:hanging="567"/>
        <w:jc w:val="both"/>
        <w:rPr>
          <w:rFonts w:ascii="Arial" w:eastAsia="Arial" w:hAnsi="Arial" w:cs="Arial"/>
          <w:sz w:val="23"/>
          <w:szCs w:val="23"/>
          <w:lang w:val="en-ID"/>
        </w:rPr>
      </w:pPr>
      <w:r w:rsidRPr="00310B47">
        <w:rPr>
          <w:rFonts w:ascii="Arial" w:eastAsia="Arial" w:hAnsi="Arial" w:cs="Arial"/>
          <w:sz w:val="23"/>
          <w:szCs w:val="23"/>
          <w:lang w:val="id"/>
        </w:rPr>
        <w:t>No.</w:t>
      </w:r>
      <w:r w:rsidRPr="00310B47">
        <w:rPr>
          <w:rFonts w:ascii="Arial" w:eastAsia="Arial" w:hAnsi="Arial" w:cs="Arial"/>
          <w:spacing w:val="-1"/>
          <w:sz w:val="23"/>
          <w:szCs w:val="23"/>
          <w:lang w:val="id"/>
        </w:rPr>
        <w:t xml:space="preserve"> </w:t>
      </w:r>
      <w:r w:rsidRPr="00310B47">
        <w:rPr>
          <w:rFonts w:ascii="Arial" w:eastAsia="Arial" w:hAnsi="Arial" w:cs="Arial"/>
          <w:sz w:val="23"/>
          <w:szCs w:val="23"/>
          <w:lang w:val="id"/>
        </w:rPr>
        <w:t>Pokok</w:t>
      </w:r>
      <w:r w:rsidRPr="00310B47">
        <w:rPr>
          <w:rFonts w:ascii="Arial" w:eastAsia="Arial" w:hAnsi="Arial" w:cs="Arial"/>
          <w:sz w:val="23"/>
          <w:szCs w:val="23"/>
          <w:lang w:val="id"/>
        </w:rPr>
        <w:tab/>
        <w:t>:</w:t>
      </w:r>
      <w:r w:rsidRPr="00310B47">
        <w:rPr>
          <w:rFonts w:ascii="Arial" w:eastAsia="Arial" w:hAnsi="Arial" w:cs="Arial"/>
          <w:sz w:val="23"/>
          <w:szCs w:val="23"/>
          <w:lang w:val="en-ID"/>
        </w:rPr>
        <w:t xml:space="preserve"> 2018410029</w:t>
      </w:r>
    </w:p>
    <w:p w14:paraId="72145E9E" w14:textId="77777777" w:rsidR="00310B47" w:rsidRPr="00310B47" w:rsidRDefault="00310B47" w:rsidP="00310B47">
      <w:pPr>
        <w:widowControl w:val="0"/>
        <w:tabs>
          <w:tab w:val="left" w:pos="2694"/>
        </w:tabs>
        <w:autoSpaceDE w:val="0"/>
        <w:autoSpaceDN w:val="0"/>
        <w:spacing w:before="141" w:after="0" w:line="240" w:lineRule="auto"/>
        <w:ind w:left="567" w:hanging="567"/>
        <w:jc w:val="both"/>
        <w:rPr>
          <w:rFonts w:ascii="Arial" w:eastAsia="Arial" w:hAnsi="Arial" w:cs="Arial"/>
          <w:sz w:val="23"/>
          <w:szCs w:val="23"/>
          <w:lang w:val="en-ID"/>
        </w:rPr>
      </w:pPr>
      <w:r w:rsidRPr="00310B47">
        <w:rPr>
          <w:rFonts w:ascii="Arial" w:eastAsia="Arial" w:hAnsi="Arial" w:cs="Arial"/>
          <w:sz w:val="23"/>
          <w:szCs w:val="23"/>
          <w:lang w:val="id"/>
        </w:rPr>
        <w:t>Mulai</w:t>
      </w:r>
      <w:r w:rsidRPr="00310B47">
        <w:rPr>
          <w:rFonts w:ascii="Arial" w:eastAsia="Arial" w:hAnsi="Arial" w:cs="Arial"/>
          <w:spacing w:val="-4"/>
          <w:sz w:val="23"/>
          <w:szCs w:val="23"/>
          <w:lang w:val="id"/>
        </w:rPr>
        <w:t xml:space="preserve"> </w:t>
      </w:r>
      <w:r w:rsidRPr="00310B47">
        <w:rPr>
          <w:rFonts w:ascii="Arial" w:eastAsia="Arial" w:hAnsi="Arial" w:cs="Arial"/>
          <w:sz w:val="23"/>
          <w:szCs w:val="23"/>
          <w:lang w:val="id"/>
        </w:rPr>
        <w:t>Tanggal</w:t>
      </w:r>
      <w:r w:rsidRPr="00310B47">
        <w:rPr>
          <w:rFonts w:ascii="Arial" w:eastAsia="Arial" w:hAnsi="Arial" w:cs="Arial"/>
          <w:sz w:val="23"/>
          <w:szCs w:val="23"/>
          <w:lang w:val="id"/>
        </w:rPr>
        <w:tab/>
        <w:t>:</w:t>
      </w:r>
      <w:r w:rsidRPr="00310B47">
        <w:rPr>
          <w:rFonts w:ascii="Arial" w:eastAsia="Arial" w:hAnsi="Arial" w:cs="Arial"/>
          <w:sz w:val="23"/>
          <w:szCs w:val="23"/>
          <w:lang w:val="en-ID"/>
        </w:rPr>
        <w:t xml:space="preserve"> 24 Mei      2022</w:t>
      </w:r>
    </w:p>
    <w:p w14:paraId="127EC2BF" w14:textId="77777777" w:rsidR="00310B47" w:rsidRPr="00310B47" w:rsidRDefault="00310B47" w:rsidP="00310B47">
      <w:pPr>
        <w:widowControl w:val="0"/>
        <w:tabs>
          <w:tab w:val="left" w:pos="2694"/>
        </w:tabs>
        <w:autoSpaceDE w:val="0"/>
        <w:autoSpaceDN w:val="0"/>
        <w:spacing w:before="136" w:after="0" w:line="240" w:lineRule="auto"/>
        <w:ind w:left="567" w:hanging="567"/>
        <w:jc w:val="both"/>
        <w:rPr>
          <w:rFonts w:ascii="Arial" w:eastAsia="Arial" w:hAnsi="Arial" w:cs="Arial"/>
          <w:sz w:val="23"/>
          <w:szCs w:val="23"/>
          <w:lang w:val="en-ID"/>
        </w:rPr>
      </w:pPr>
      <w:r w:rsidRPr="00310B47">
        <w:rPr>
          <w:rFonts w:ascii="Arial" w:eastAsia="Arial" w:hAnsi="Arial" w:cs="Arial"/>
          <w:sz w:val="23"/>
          <w:szCs w:val="23"/>
          <w:lang w:val="id"/>
        </w:rPr>
        <w:t>Selesai</w:t>
      </w:r>
      <w:r w:rsidRPr="00310B47">
        <w:rPr>
          <w:rFonts w:ascii="Arial" w:eastAsia="Arial" w:hAnsi="Arial" w:cs="Arial"/>
          <w:spacing w:val="-5"/>
          <w:sz w:val="23"/>
          <w:szCs w:val="23"/>
          <w:lang w:val="id"/>
        </w:rPr>
        <w:t xml:space="preserve"> </w:t>
      </w:r>
      <w:r w:rsidRPr="00310B47">
        <w:rPr>
          <w:rFonts w:ascii="Arial" w:eastAsia="Arial" w:hAnsi="Arial" w:cs="Arial"/>
          <w:sz w:val="23"/>
          <w:szCs w:val="23"/>
          <w:lang w:val="id"/>
        </w:rPr>
        <w:t>Tanggal</w:t>
      </w:r>
      <w:r w:rsidRPr="00310B47">
        <w:rPr>
          <w:rFonts w:ascii="Arial" w:eastAsia="Arial" w:hAnsi="Arial" w:cs="Arial"/>
          <w:sz w:val="23"/>
          <w:szCs w:val="23"/>
          <w:lang w:val="id"/>
        </w:rPr>
        <w:tab/>
        <w:t>:</w:t>
      </w:r>
      <w:r w:rsidRPr="00310B47">
        <w:rPr>
          <w:rFonts w:ascii="Arial" w:eastAsia="Arial" w:hAnsi="Arial" w:cs="Arial"/>
          <w:sz w:val="23"/>
          <w:szCs w:val="23"/>
          <w:lang w:val="en-ID"/>
        </w:rPr>
        <w:t xml:space="preserve"> 2 Agustus 2022</w:t>
      </w:r>
    </w:p>
    <w:p w14:paraId="2401C9DE" w14:textId="77777777" w:rsidR="00310B47" w:rsidRPr="00310B47" w:rsidRDefault="00310B47" w:rsidP="00310B47">
      <w:pPr>
        <w:widowControl w:val="0"/>
        <w:tabs>
          <w:tab w:val="left" w:pos="2694"/>
        </w:tabs>
        <w:autoSpaceDE w:val="0"/>
        <w:autoSpaceDN w:val="0"/>
        <w:spacing w:before="140" w:after="0" w:line="240" w:lineRule="auto"/>
        <w:ind w:left="567" w:hanging="567"/>
        <w:jc w:val="both"/>
        <w:rPr>
          <w:rFonts w:ascii="Arial" w:eastAsia="Arial" w:hAnsi="Arial" w:cs="Arial"/>
          <w:sz w:val="23"/>
          <w:szCs w:val="23"/>
          <w:lang w:val="en-ID"/>
        </w:rPr>
      </w:pPr>
      <w:r w:rsidRPr="00310B47">
        <w:rPr>
          <w:rFonts w:ascii="Arial" w:eastAsia="Arial" w:hAnsi="Arial" w:cs="Arial"/>
          <w:sz w:val="23"/>
          <w:szCs w:val="23"/>
          <w:lang w:val="id"/>
        </w:rPr>
        <w:t>Dosen</w:t>
      </w:r>
      <w:r w:rsidRPr="00310B47">
        <w:rPr>
          <w:rFonts w:ascii="Arial" w:eastAsia="Arial" w:hAnsi="Arial" w:cs="Arial"/>
          <w:spacing w:val="-4"/>
          <w:sz w:val="23"/>
          <w:szCs w:val="23"/>
          <w:lang w:val="id"/>
        </w:rPr>
        <w:t xml:space="preserve"> </w:t>
      </w:r>
      <w:r w:rsidRPr="00310B47">
        <w:rPr>
          <w:rFonts w:ascii="Arial" w:eastAsia="Arial" w:hAnsi="Arial" w:cs="Arial"/>
          <w:sz w:val="23"/>
          <w:szCs w:val="23"/>
          <w:lang w:val="id"/>
        </w:rPr>
        <w:t>Pembimbing</w:t>
      </w:r>
      <w:r w:rsidRPr="00310B47">
        <w:rPr>
          <w:rFonts w:ascii="Arial" w:eastAsia="Arial" w:hAnsi="Arial" w:cs="Arial"/>
          <w:sz w:val="23"/>
          <w:szCs w:val="23"/>
          <w:lang w:val="id"/>
        </w:rPr>
        <w:tab/>
        <w:t>:</w:t>
      </w:r>
      <w:r w:rsidRPr="00310B47">
        <w:rPr>
          <w:rFonts w:ascii="Arial" w:eastAsia="Arial" w:hAnsi="Arial" w:cs="Arial"/>
          <w:sz w:val="23"/>
          <w:szCs w:val="23"/>
          <w:lang w:val="en-ID"/>
        </w:rPr>
        <w:t xml:space="preserve"> Harwidyo Eko Prasetyo, ST. MT </w:t>
      </w:r>
    </w:p>
    <w:p w14:paraId="73AA1121" w14:textId="77777777" w:rsidR="00310B47" w:rsidRPr="00310B47" w:rsidRDefault="00310B47" w:rsidP="00310B47">
      <w:pPr>
        <w:widowControl w:val="0"/>
        <w:autoSpaceDE w:val="0"/>
        <w:autoSpaceDN w:val="0"/>
        <w:spacing w:before="1" w:after="0" w:line="240" w:lineRule="auto"/>
        <w:jc w:val="both"/>
        <w:rPr>
          <w:rFonts w:ascii="Arial" w:eastAsia="Arial" w:hAnsi="Arial" w:cs="Arial"/>
          <w:sz w:val="28"/>
          <w:szCs w:val="23"/>
          <w:lang w:val="id"/>
        </w:rPr>
      </w:pPr>
    </w:p>
    <w:tbl>
      <w:tblPr>
        <w:tblW w:w="0" w:type="auto"/>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12"/>
        <w:gridCol w:w="1604"/>
        <w:gridCol w:w="4445"/>
        <w:gridCol w:w="1700"/>
      </w:tblGrid>
      <w:tr w:rsidR="00310B47" w:rsidRPr="00310B47" w14:paraId="7952E3ED" w14:textId="77777777" w:rsidTr="00310B47">
        <w:trPr>
          <w:trHeight w:val="561"/>
          <w:jc w:val="right"/>
        </w:trPr>
        <w:tc>
          <w:tcPr>
            <w:tcW w:w="912" w:type="dxa"/>
            <w:vAlign w:val="center"/>
          </w:tcPr>
          <w:p w14:paraId="5E6003C4" w14:textId="77777777" w:rsidR="00310B47" w:rsidRPr="00310B47" w:rsidRDefault="00310B47" w:rsidP="00310B47">
            <w:pPr>
              <w:widowControl w:val="0"/>
              <w:autoSpaceDE w:val="0"/>
              <w:autoSpaceDN w:val="0"/>
              <w:spacing w:before="236" w:after="0" w:line="306" w:lineRule="exact"/>
              <w:ind w:left="242"/>
              <w:jc w:val="center"/>
              <w:rPr>
                <w:rFonts w:ascii="Arial" w:eastAsia="Arial" w:hAnsi="Arial" w:cs="Arial"/>
                <w:b/>
                <w:sz w:val="28"/>
                <w:lang w:val="id"/>
              </w:rPr>
            </w:pPr>
            <w:r w:rsidRPr="00310B47">
              <w:rPr>
                <w:rFonts w:ascii="Arial" w:eastAsia="Arial" w:hAnsi="Arial" w:cs="Arial"/>
                <w:b/>
                <w:sz w:val="28"/>
                <w:lang w:val="id"/>
              </w:rPr>
              <w:t>NO</w:t>
            </w:r>
          </w:p>
        </w:tc>
        <w:tc>
          <w:tcPr>
            <w:tcW w:w="1604" w:type="dxa"/>
            <w:vAlign w:val="center"/>
          </w:tcPr>
          <w:p w14:paraId="247D5BE2" w14:textId="77777777" w:rsidR="00310B47" w:rsidRPr="00310B47" w:rsidRDefault="00310B47" w:rsidP="00310B47">
            <w:pPr>
              <w:widowControl w:val="0"/>
              <w:autoSpaceDE w:val="0"/>
              <w:autoSpaceDN w:val="0"/>
              <w:spacing w:before="236" w:after="0" w:line="306" w:lineRule="exact"/>
              <w:ind w:left="107"/>
              <w:jc w:val="center"/>
              <w:rPr>
                <w:rFonts w:ascii="Arial" w:eastAsia="Arial" w:hAnsi="Arial" w:cs="Arial"/>
                <w:b/>
                <w:sz w:val="28"/>
                <w:lang w:val="id"/>
              </w:rPr>
            </w:pPr>
            <w:r w:rsidRPr="00310B47">
              <w:rPr>
                <w:rFonts w:ascii="Arial" w:eastAsia="Arial" w:hAnsi="Arial" w:cs="Arial"/>
                <w:b/>
                <w:sz w:val="28"/>
                <w:lang w:val="id"/>
              </w:rPr>
              <w:t>TANGGAL</w:t>
            </w:r>
          </w:p>
        </w:tc>
        <w:tc>
          <w:tcPr>
            <w:tcW w:w="4445" w:type="dxa"/>
            <w:vAlign w:val="center"/>
          </w:tcPr>
          <w:p w14:paraId="783AB33B" w14:textId="77777777" w:rsidR="00310B47" w:rsidRPr="00310B47" w:rsidRDefault="00310B47" w:rsidP="00310B47">
            <w:pPr>
              <w:widowControl w:val="0"/>
              <w:autoSpaceDE w:val="0"/>
              <w:autoSpaceDN w:val="0"/>
              <w:spacing w:before="236" w:after="0" w:line="306" w:lineRule="exact"/>
              <w:ind w:left="1519" w:right="1521"/>
              <w:jc w:val="center"/>
              <w:rPr>
                <w:rFonts w:ascii="Arial" w:eastAsia="Arial" w:hAnsi="Arial" w:cs="Arial"/>
                <w:b/>
                <w:sz w:val="28"/>
                <w:lang w:val="id"/>
              </w:rPr>
            </w:pPr>
            <w:r w:rsidRPr="00310B47">
              <w:rPr>
                <w:rFonts w:ascii="Arial" w:eastAsia="Arial" w:hAnsi="Arial" w:cs="Arial"/>
                <w:b/>
                <w:sz w:val="28"/>
                <w:lang w:val="id"/>
              </w:rPr>
              <w:t>CATATAN</w:t>
            </w:r>
          </w:p>
        </w:tc>
        <w:tc>
          <w:tcPr>
            <w:tcW w:w="1700" w:type="dxa"/>
            <w:vAlign w:val="center"/>
          </w:tcPr>
          <w:p w14:paraId="7EFADF3B" w14:textId="77777777" w:rsidR="00310B47" w:rsidRPr="00310B47" w:rsidRDefault="00310B47" w:rsidP="00310B47">
            <w:pPr>
              <w:widowControl w:val="0"/>
              <w:autoSpaceDE w:val="0"/>
              <w:autoSpaceDN w:val="0"/>
              <w:spacing w:before="236" w:after="0" w:line="306" w:lineRule="exact"/>
              <w:ind w:left="368"/>
              <w:jc w:val="center"/>
              <w:rPr>
                <w:rFonts w:ascii="Arial" w:eastAsia="Arial" w:hAnsi="Arial" w:cs="Arial"/>
                <w:b/>
                <w:sz w:val="28"/>
                <w:lang w:val="id"/>
              </w:rPr>
            </w:pPr>
            <w:r w:rsidRPr="00310B47">
              <w:rPr>
                <w:rFonts w:ascii="Arial" w:eastAsia="Arial" w:hAnsi="Arial" w:cs="Arial"/>
                <w:b/>
                <w:sz w:val="28"/>
                <w:lang w:val="id"/>
              </w:rPr>
              <w:t>PARAF</w:t>
            </w:r>
          </w:p>
        </w:tc>
      </w:tr>
      <w:tr w:rsidR="00310B47" w:rsidRPr="00310B47" w14:paraId="0F28EBA4" w14:textId="77777777" w:rsidTr="00310B47">
        <w:trPr>
          <w:trHeight w:val="514"/>
          <w:jc w:val="right"/>
        </w:trPr>
        <w:tc>
          <w:tcPr>
            <w:tcW w:w="912" w:type="dxa"/>
            <w:vAlign w:val="center"/>
          </w:tcPr>
          <w:p w14:paraId="7BFEE0EC" w14:textId="77777777" w:rsidR="00310B47" w:rsidRPr="00310B47" w:rsidRDefault="00310B47" w:rsidP="00E21479">
            <w:pPr>
              <w:widowControl w:val="0"/>
              <w:numPr>
                <w:ilvl w:val="0"/>
                <w:numId w:val="48"/>
              </w:numPr>
              <w:autoSpaceDE w:val="0"/>
              <w:autoSpaceDN w:val="0"/>
              <w:spacing w:after="0" w:line="240" w:lineRule="auto"/>
              <w:jc w:val="center"/>
              <w:rPr>
                <w:rFonts w:ascii="Times New Roman" w:eastAsia="Arial" w:hAnsi="Arial" w:cs="Arial"/>
                <w:sz w:val="24"/>
                <w:lang w:val="id"/>
              </w:rPr>
            </w:pPr>
          </w:p>
        </w:tc>
        <w:tc>
          <w:tcPr>
            <w:tcW w:w="1604" w:type="dxa"/>
            <w:vAlign w:val="center"/>
          </w:tcPr>
          <w:p w14:paraId="7C07B83D"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24/5/22</w:t>
            </w:r>
          </w:p>
        </w:tc>
        <w:tc>
          <w:tcPr>
            <w:tcW w:w="4445" w:type="dxa"/>
            <w:vAlign w:val="center"/>
          </w:tcPr>
          <w:p w14:paraId="4F33FBC3"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Persetujuan penggantian judul.</w:t>
            </w:r>
          </w:p>
        </w:tc>
        <w:tc>
          <w:tcPr>
            <w:tcW w:w="1700" w:type="dxa"/>
            <w:vAlign w:val="center"/>
          </w:tcPr>
          <w:p w14:paraId="184E4E92"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r w:rsidRPr="00310B47">
              <w:rPr>
                <w:rFonts w:ascii="Arial" w:eastAsia="Arial" w:hAnsi="Arial" w:cs="Arial"/>
                <w:noProof/>
                <w:sz w:val="24"/>
              </w:rPr>
              <w:drawing>
                <wp:inline distT="0" distB="0" distL="0" distR="0" wp14:anchorId="3AEB6135" wp14:editId="72FCFB94">
                  <wp:extent cx="1343660" cy="299085"/>
                  <wp:effectExtent l="0" t="0" r="0" b="0"/>
                  <wp:docPr id="277" name="Picture 277"/>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33"/>
                          <a:stretch>
                            <a:fillRect/>
                          </a:stretch>
                        </pic:blipFill>
                        <pic:spPr>
                          <a:xfrm>
                            <a:off x="0" y="0"/>
                            <a:ext cx="1343660" cy="299085"/>
                          </a:xfrm>
                          <a:prstGeom prst="rect">
                            <a:avLst/>
                          </a:prstGeom>
                        </pic:spPr>
                      </pic:pic>
                    </a:graphicData>
                  </a:graphic>
                </wp:inline>
              </w:drawing>
            </w:r>
          </w:p>
        </w:tc>
      </w:tr>
      <w:tr w:rsidR="00310B47" w:rsidRPr="00310B47" w14:paraId="106EDB59" w14:textId="77777777" w:rsidTr="00310B47">
        <w:trPr>
          <w:trHeight w:val="518"/>
          <w:jc w:val="right"/>
        </w:trPr>
        <w:tc>
          <w:tcPr>
            <w:tcW w:w="912" w:type="dxa"/>
            <w:vAlign w:val="center"/>
          </w:tcPr>
          <w:p w14:paraId="2FE4B9B0" w14:textId="77777777" w:rsidR="00310B47" w:rsidRPr="00310B47" w:rsidRDefault="00310B47" w:rsidP="00E21479">
            <w:pPr>
              <w:widowControl w:val="0"/>
              <w:numPr>
                <w:ilvl w:val="0"/>
                <w:numId w:val="48"/>
              </w:numPr>
              <w:autoSpaceDE w:val="0"/>
              <w:autoSpaceDN w:val="0"/>
              <w:spacing w:after="0" w:line="240" w:lineRule="auto"/>
              <w:jc w:val="center"/>
              <w:rPr>
                <w:rFonts w:ascii="Times New Roman" w:eastAsia="Arial" w:hAnsi="Arial" w:cs="Arial"/>
                <w:sz w:val="24"/>
                <w:lang w:val="id"/>
              </w:rPr>
            </w:pPr>
          </w:p>
        </w:tc>
        <w:tc>
          <w:tcPr>
            <w:tcW w:w="1604" w:type="dxa"/>
            <w:vAlign w:val="center"/>
          </w:tcPr>
          <w:p w14:paraId="74B456DF"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8/7/22</w:t>
            </w:r>
          </w:p>
        </w:tc>
        <w:tc>
          <w:tcPr>
            <w:tcW w:w="4445" w:type="dxa"/>
            <w:vAlign w:val="center"/>
          </w:tcPr>
          <w:p w14:paraId="4575A338" w14:textId="77777777" w:rsidR="00310B47" w:rsidRPr="00310B47" w:rsidRDefault="00310B47" w:rsidP="00E21479">
            <w:pPr>
              <w:widowControl w:val="0"/>
              <w:numPr>
                <w:ilvl w:val="0"/>
                <w:numId w:val="49"/>
              </w:numPr>
              <w:autoSpaceDE w:val="0"/>
              <w:autoSpaceDN w:val="0"/>
              <w:spacing w:after="0" w:line="240" w:lineRule="auto"/>
              <w:jc w:val="both"/>
              <w:rPr>
                <w:rFonts w:ascii="Times New Roman" w:eastAsia="Arial" w:hAnsi="Arial" w:cs="Arial"/>
                <w:sz w:val="24"/>
                <w:lang w:val="en-ID"/>
              </w:rPr>
            </w:pPr>
            <w:r w:rsidRPr="00310B47">
              <w:rPr>
                <w:rFonts w:ascii="Times New Roman" w:eastAsia="Arial" w:hAnsi="Arial" w:cs="Arial"/>
                <w:sz w:val="24"/>
                <w:lang w:val="en-ID"/>
              </w:rPr>
              <w:t xml:space="preserve">Waktu survey 06.00 </w:t>
            </w:r>
            <w:r w:rsidRPr="00310B47">
              <w:rPr>
                <w:rFonts w:ascii="Times New Roman" w:eastAsia="Arial" w:hAnsi="Arial" w:cs="Arial"/>
                <w:sz w:val="24"/>
                <w:lang w:val="en-ID"/>
              </w:rPr>
              <w:t>–</w:t>
            </w:r>
            <w:r w:rsidRPr="00310B47">
              <w:rPr>
                <w:rFonts w:ascii="Times New Roman" w:eastAsia="Arial" w:hAnsi="Arial" w:cs="Arial"/>
                <w:sz w:val="24"/>
                <w:lang w:val="en-ID"/>
              </w:rPr>
              <w:t xml:space="preserve"> 21.00.</w:t>
            </w:r>
          </w:p>
          <w:p w14:paraId="4D037F13" w14:textId="77777777" w:rsidR="00310B47" w:rsidRPr="00310B47" w:rsidRDefault="00310B47" w:rsidP="00E21479">
            <w:pPr>
              <w:widowControl w:val="0"/>
              <w:numPr>
                <w:ilvl w:val="0"/>
                <w:numId w:val="49"/>
              </w:numPr>
              <w:autoSpaceDE w:val="0"/>
              <w:autoSpaceDN w:val="0"/>
              <w:spacing w:after="0" w:line="240" w:lineRule="auto"/>
              <w:jc w:val="both"/>
              <w:rPr>
                <w:rFonts w:ascii="Times New Roman" w:eastAsia="Arial" w:hAnsi="Arial" w:cs="Arial"/>
                <w:sz w:val="24"/>
                <w:lang w:val="en-ID"/>
              </w:rPr>
            </w:pPr>
            <w:r w:rsidRPr="00310B47">
              <w:rPr>
                <w:rFonts w:ascii="Times New Roman" w:eastAsia="Arial" w:hAnsi="Arial" w:cs="Arial"/>
                <w:sz w:val="24"/>
                <w:lang w:val="en-ID"/>
              </w:rPr>
              <w:t>Chek hipotesis, jika kecepatan tinggi apakah macet? Jika waktu tempuh tinggi apakah kecepatan juga tinggi.</w:t>
            </w:r>
          </w:p>
        </w:tc>
        <w:tc>
          <w:tcPr>
            <w:tcW w:w="1700" w:type="dxa"/>
            <w:vAlign w:val="center"/>
          </w:tcPr>
          <w:p w14:paraId="1A2ECCAD"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r w:rsidRPr="00310B47">
              <w:rPr>
                <w:rFonts w:ascii="Arial" w:eastAsia="Arial" w:hAnsi="Arial" w:cs="Arial"/>
                <w:noProof/>
                <w:sz w:val="24"/>
              </w:rPr>
              <w:drawing>
                <wp:inline distT="0" distB="0" distL="0" distR="0" wp14:anchorId="6E4C47FC" wp14:editId="7F728C0C">
                  <wp:extent cx="1343660" cy="299085"/>
                  <wp:effectExtent l="0" t="0" r="0" b="0"/>
                  <wp:docPr id="78" name="Picture 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33"/>
                          <a:stretch>
                            <a:fillRect/>
                          </a:stretch>
                        </pic:blipFill>
                        <pic:spPr>
                          <a:xfrm>
                            <a:off x="0" y="0"/>
                            <a:ext cx="1343660" cy="299085"/>
                          </a:xfrm>
                          <a:prstGeom prst="rect">
                            <a:avLst/>
                          </a:prstGeom>
                        </pic:spPr>
                      </pic:pic>
                    </a:graphicData>
                  </a:graphic>
                </wp:inline>
              </w:drawing>
            </w:r>
          </w:p>
        </w:tc>
      </w:tr>
      <w:tr w:rsidR="00310B47" w:rsidRPr="00310B47" w14:paraId="0EFD34DB" w14:textId="77777777" w:rsidTr="00310B47">
        <w:trPr>
          <w:trHeight w:val="513"/>
          <w:jc w:val="right"/>
        </w:trPr>
        <w:tc>
          <w:tcPr>
            <w:tcW w:w="912" w:type="dxa"/>
            <w:vAlign w:val="center"/>
          </w:tcPr>
          <w:p w14:paraId="07E19849" w14:textId="77777777" w:rsidR="00310B47" w:rsidRPr="00310B47" w:rsidRDefault="00310B47" w:rsidP="00E21479">
            <w:pPr>
              <w:widowControl w:val="0"/>
              <w:numPr>
                <w:ilvl w:val="0"/>
                <w:numId w:val="48"/>
              </w:numPr>
              <w:autoSpaceDE w:val="0"/>
              <w:autoSpaceDN w:val="0"/>
              <w:spacing w:after="0" w:line="240" w:lineRule="auto"/>
              <w:jc w:val="center"/>
              <w:rPr>
                <w:rFonts w:ascii="Times New Roman" w:eastAsia="Arial" w:hAnsi="Arial" w:cs="Arial"/>
                <w:sz w:val="24"/>
                <w:lang w:val="id"/>
              </w:rPr>
            </w:pPr>
          </w:p>
        </w:tc>
        <w:tc>
          <w:tcPr>
            <w:tcW w:w="1604" w:type="dxa"/>
            <w:vAlign w:val="center"/>
          </w:tcPr>
          <w:p w14:paraId="749BEFC6"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12/7/22</w:t>
            </w:r>
          </w:p>
        </w:tc>
        <w:tc>
          <w:tcPr>
            <w:tcW w:w="4445" w:type="dxa"/>
            <w:vAlign w:val="center"/>
          </w:tcPr>
          <w:p w14:paraId="1D4A752B" w14:textId="77777777" w:rsidR="00310B47" w:rsidRPr="00310B47" w:rsidRDefault="00310B47" w:rsidP="00310B47">
            <w:pPr>
              <w:widowControl w:val="0"/>
              <w:autoSpaceDE w:val="0"/>
              <w:autoSpaceDN w:val="0"/>
              <w:spacing w:after="0" w:line="240" w:lineRule="auto"/>
              <w:rPr>
                <w:rFonts w:ascii="Times New Roman" w:eastAsia="Arial" w:hAnsi="Arial" w:cs="Arial"/>
                <w:sz w:val="24"/>
                <w:lang w:val="en-ID"/>
              </w:rPr>
            </w:pPr>
            <w:r w:rsidRPr="00310B47">
              <w:rPr>
                <w:rFonts w:ascii="Times New Roman" w:eastAsia="Arial" w:hAnsi="Arial" w:cs="Arial"/>
                <w:sz w:val="24"/>
                <w:lang w:val="en-ID"/>
              </w:rPr>
              <w:t>Untuk hipotesis : jika kecepatan rendah, apakah waktu tempuh rendah juga? Jika kondisi macet seperti apa dengan 2 parameter (kecepatan dan waktu tempuh) tersebut?</w:t>
            </w:r>
          </w:p>
        </w:tc>
        <w:tc>
          <w:tcPr>
            <w:tcW w:w="1700" w:type="dxa"/>
            <w:vAlign w:val="center"/>
          </w:tcPr>
          <w:p w14:paraId="4C7DBE60"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r w:rsidRPr="00310B47">
              <w:rPr>
                <w:rFonts w:ascii="Arial" w:eastAsia="Arial" w:hAnsi="Arial" w:cs="Arial"/>
                <w:noProof/>
                <w:sz w:val="24"/>
              </w:rPr>
              <w:drawing>
                <wp:inline distT="0" distB="0" distL="0" distR="0" wp14:anchorId="6873B226" wp14:editId="39865D82">
                  <wp:extent cx="1343660" cy="299085"/>
                  <wp:effectExtent l="0" t="0" r="0" b="0"/>
                  <wp:docPr id="79" name="Picture 79"/>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33"/>
                          <a:stretch>
                            <a:fillRect/>
                          </a:stretch>
                        </pic:blipFill>
                        <pic:spPr>
                          <a:xfrm>
                            <a:off x="0" y="0"/>
                            <a:ext cx="1343660" cy="299085"/>
                          </a:xfrm>
                          <a:prstGeom prst="rect">
                            <a:avLst/>
                          </a:prstGeom>
                        </pic:spPr>
                      </pic:pic>
                    </a:graphicData>
                  </a:graphic>
                </wp:inline>
              </w:drawing>
            </w:r>
          </w:p>
        </w:tc>
      </w:tr>
      <w:tr w:rsidR="00310B47" w:rsidRPr="00310B47" w14:paraId="384CC2BB" w14:textId="77777777" w:rsidTr="00310B47">
        <w:trPr>
          <w:trHeight w:val="517"/>
          <w:jc w:val="right"/>
        </w:trPr>
        <w:tc>
          <w:tcPr>
            <w:tcW w:w="912" w:type="dxa"/>
            <w:vAlign w:val="center"/>
          </w:tcPr>
          <w:p w14:paraId="22E17014" w14:textId="77777777" w:rsidR="00310B47" w:rsidRPr="00310B47" w:rsidRDefault="00310B47" w:rsidP="00E21479">
            <w:pPr>
              <w:widowControl w:val="0"/>
              <w:numPr>
                <w:ilvl w:val="0"/>
                <w:numId w:val="48"/>
              </w:numPr>
              <w:autoSpaceDE w:val="0"/>
              <w:autoSpaceDN w:val="0"/>
              <w:spacing w:after="0" w:line="240" w:lineRule="auto"/>
              <w:jc w:val="center"/>
              <w:rPr>
                <w:rFonts w:ascii="Times New Roman" w:eastAsia="Arial" w:hAnsi="Arial" w:cs="Arial"/>
                <w:sz w:val="24"/>
                <w:lang w:val="id"/>
              </w:rPr>
            </w:pPr>
          </w:p>
        </w:tc>
        <w:tc>
          <w:tcPr>
            <w:tcW w:w="1604" w:type="dxa"/>
            <w:vAlign w:val="center"/>
          </w:tcPr>
          <w:p w14:paraId="3D9583C9"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18/7/22</w:t>
            </w:r>
          </w:p>
        </w:tc>
        <w:tc>
          <w:tcPr>
            <w:tcW w:w="4445" w:type="dxa"/>
            <w:vAlign w:val="center"/>
          </w:tcPr>
          <w:p w14:paraId="2BED8BAA"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Ok silahkan lanjut bab 2.</w:t>
            </w:r>
          </w:p>
        </w:tc>
        <w:tc>
          <w:tcPr>
            <w:tcW w:w="1700" w:type="dxa"/>
            <w:vAlign w:val="center"/>
          </w:tcPr>
          <w:p w14:paraId="5313C3D6"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r w:rsidRPr="00310B47">
              <w:rPr>
                <w:rFonts w:ascii="Arial" w:eastAsia="Arial" w:hAnsi="Arial" w:cs="Arial"/>
                <w:noProof/>
                <w:sz w:val="24"/>
              </w:rPr>
              <w:drawing>
                <wp:inline distT="0" distB="0" distL="0" distR="0" wp14:anchorId="72BE07CF" wp14:editId="7F3E8A41">
                  <wp:extent cx="1343660" cy="299085"/>
                  <wp:effectExtent l="0" t="0" r="0" b="0"/>
                  <wp:docPr id="84" name="Picture 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33"/>
                          <a:stretch>
                            <a:fillRect/>
                          </a:stretch>
                        </pic:blipFill>
                        <pic:spPr>
                          <a:xfrm>
                            <a:off x="0" y="0"/>
                            <a:ext cx="1343660" cy="299085"/>
                          </a:xfrm>
                          <a:prstGeom prst="rect">
                            <a:avLst/>
                          </a:prstGeom>
                        </pic:spPr>
                      </pic:pic>
                    </a:graphicData>
                  </a:graphic>
                </wp:inline>
              </w:drawing>
            </w:r>
          </w:p>
        </w:tc>
      </w:tr>
      <w:tr w:rsidR="00310B47" w:rsidRPr="00310B47" w14:paraId="70AA74A6" w14:textId="77777777" w:rsidTr="00310B47">
        <w:trPr>
          <w:trHeight w:val="514"/>
          <w:jc w:val="right"/>
        </w:trPr>
        <w:tc>
          <w:tcPr>
            <w:tcW w:w="912" w:type="dxa"/>
            <w:vAlign w:val="center"/>
          </w:tcPr>
          <w:p w14:paraId="73D75F8A" w14:textId="77777777" w:rsidR="00310B47" w:rsidRPr="00310B47" w:rsidRDefault="00310B47" w:rsidP="00E21479">
            <w:pPr>
              <w:widowControl w:val="0"/>
              <w:numPr>
                <w:ilvl w:val="0"/>
                <w:numId w:val="48"/>
              </w:numPr>
              <w:autoSpaceDE w:val="0"/>
              <w:autoSpaceDN w:val="0"/>
              <w:spacing w:after="0" w:line="240" w:lineRule="auto"/>
              <w:jc w:val="center"/>
              <w:rPr>
                <w:rFonts w:ascii="Times New Roman" w:eastAsia="Arial" w:hAnsi="Arial" w:cs="Arial"/>
                <w:sz w:val="24"/>
                <w:lang w:val="id"/>
              </w:rPr>
            </w:pPr>
          </w:p>
        </w:tc>
        <w:tc>
          <w:tcPr>
            <w:tcW w:w="1604" w:type="dxa"/>
            <w:vAlign w:val="center"/>
          </w:tcPr>
          <w:p w14:paraId="287928A5"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19/7/22</w:t>
            </w:r>
          </w:p>
        </w:tc>
        <w:tc>
          <w:tcPr>
            <w:tcW w:w="4445" w:type="dxa"/>
            <w:vAlign w:val="center"/>
          </w:tcPr>
          <w:p w14:paraId="4B1910FE"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Silahkan lanjut bab 3.</w:t>
            </w:r>
          </w:p>
        </w:tc>
        <w:tc>
          <w:tcPr>
            <w:tcW w:w="1700" w:type="dxa"/>
            <w:vAlign w:val="center"/>
          </w:tcPr>
          <w:p w14:paraId="1BADABF4"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r w:rsidRPr="00310B47">
              <w:rPr>
                <w:rFonts w:ascii="Arial" w:eastAsia="Arial" w:hAnsi="Arial" w:cs="Arial"/>
                <w:noProof/>
                <w:sz w:val="24"/>
              </w:rPr>
              <w:drawing>
                <wp:inline distT="0" distB="0" distL="0" distR="0" wp14:anchorId="1D4ADBC6" wp14:editId="5BDDEDA8">
                  <wp:extent cx="1343660" cy="299085"/>
                  <wp:effectExtent l="0" t="0" r="0" b="0"/>
                  <wp:docPr id="87" name="Picture 87"/>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33"/>
                          <a:stretch>
                            <a:fillRect/>
                          </a:stretch>
                        </pic:blipFill>
                        <pic:spPr>
                          <a:xfrm>
                            <a:off x="0" y="0"/>
                            <a:ext cx="1343660" cy="299085"/>
                          </a:xfrm>
                          <a:prstGeom prst="rect">
                            <a:avLst/>
                          </a:prstGeom>
                        </pic:spPr>
                      </pic:pic>
                    </a:graphicData>
                  </a:graphic>
                </wp:inline>
              </w:drawing>
            </w:r>
          </w:p>
        </w:tc>
      </w:tr>
      <w:tr w:rsidR="00310B47" w:rsidRPr="00310B47" w14:paraId="2C730119" w14:textId="77777777" w:rsidTr="00310B47">
        <w:trPr>
          <w:trHeight w:val="518"/>
          <w:jc w:val="right"/>
        </w:trPr>
        <w:tc>
          <w:tcPr>
            <w:tcW w:w="912" w:type="dxa"/>
            <w:vAlign w:val="center"/>
          </w:tcPr>
          <w:p w14:paraId="5649E94F" w14:textId="77777777" w:rsidR="00310B47" w:rsidRPr="00310B47" w:rsidRDefault="00310B47" w:rsidP="00E21479">
            <w:pPr>
              <w:widowControl w:val="0"/>
              <w:numPr>
                <w:ilvl w:val="0"/>
                <w:numId w:val="48"/>
              </w:numPr>
              <w:autoSpaceDE w:val="0"/>
              <w:autoSpaceDN w:val="0"/>
              <w:spacing w:after="0" w:line="240" w:lineRule="auto"/>
              <w:jc w:val="center"/>
              <w:rPr>
                <w:rFonts w:ascii="Times New Roman" w:eastAsia="Arial" w:hAnsi="Arial" w:cs="Arial"/>
                <w:sz w:val="24"/>
                <w:lang w:val="id"/>
              </w:rPr>
            </w:pPr>
          </w:p>
        </w:tc>
        <w:tc>
          <w:tcPr>
            <w:tcW w:w="1604" w:type="dxa"/>
            <w:vAlign w:val="center"/>
          </w:tcPr>
          <w:p w14:paraId="6C884FD7"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25/7/22</w:t>
            </w:r>
          </w:p>
        </w:tc>
        <w:tc>
          <w:tcPr>
            <w:tcW w:w="4445" w:type="dxa"/>
            <w:vAlign w:val="center"/>
          </w:tcPr>
          <w:p w14:paraId="446BEAA2" w14:textId="77777777" w:rsidR="00310B47" w:rsidRPr="00310B47" w:rsidRDefault="00310B47" w:rsidP="00E21479">
            <w:pPr>
              <w:widowControl w:val="0"/>
              <w:numPr>
                <w:ilvl w:val="0"/>
                <w:numId w:val="5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Untuk flowchart tambahkan keterangan DS 0,75.</w:t>
            </w:r>
          </w:p>
          <w:p w14:paraId="7B1528AE" w14:textId="77777777" w:rsidR="00310B47" w:rsidRPr="00310B47" w:rsidRDefault="00310B47" w:rsidP="00E21479">
            <w:pPr>
              <w:widowControl w:val="0"/>
              <w:numPr>
                <w:ilvl w:val="0"/>
                <w:numId w:val="5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Tabel perhitungan volume kendaran tampilkan data kendaraan dan data kendarn yang dikonversi ke smp</w:t>
            </w:r>
          </w:p>
          <w:p w14:paraId="75C6A7A0" w14:textId="77777777" w:rsidR="00310B47" w:rsidRPr="00310B47" w:rsidRDefault="00310B47" w:rsidP="00E21479">
            <w:pPr>
              <w:widowControl w:val="0"/>
              <w:numPr>
                <w:ilvl w:val="0"/>
                <w:numId w:val="5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Buat data primer menjadi per 15 menit.</w:t>
            </w:r>
          </w:p>
        </w:tc>
        <w:tc>
          <w:tcPr>
            <w:tcW w:w="1700" w:type="dxa"/>
            <w:vAlign w:val="center"/>
          </w:tcPr>
          <w:p w14:paraId="61198E3F"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r w:rsidRPr="00310B47">
              <w:rPr>
                <w:rFonts w:ascii="Arial" w:eastAsia="Arial" w:hAnsi="Arial" w:cs="Arial"/>
                <w:noProof/>
                <w:sz w:val="24"/>
              </w:rPr>
              <w:drawing>
                <wp:inline distT="0" distB="0" distL="0" distR="0" wp14:anchorId="6BF31EBE" wp14:editId="68EF619F">
                  <wp:extent cx="1343660" cy="299085"/>
                  <wp:effectExtent l="0" t="0" r="0" b="0"/>
                  <wp:docPr id="88" name="Picture 8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33"/>
                          <a:stretch>
                            <a:fillRect/>
                          </a:stretch>
                        </pic:blipFill>
                        <pic:spPr>
                          <a:xfrm>
                            <a:off x="0" y="0"/>
                            <a:ext cx="1343660" cy="299085"/>
                          </a:xfrm>
                          <a:prstGeom prst="rect">
                            <a:avLst/>
                          </a:prstGeom>
                        </pic:spPr>
                      </pic:pic>
                    </a:graphicData>
                  </a:graphic>
                </wp:inline>
              </w:drawing>
            </w:r>
          </w:p>
        </w:tc>
      </w:tr>
      <w:tr w:rsidR="00310B47" w:rsidRPr="00310B47" w14:paraId="054B3D02" w14:textId="77777777" w:rsidTr="00310B47">
        <w:trPr>
          <w:trHeight w:val="514"/>
          <w:jc w:val="right"/>
        </w:trPr>
        <w:tc>
          <w:tcPr>
            <w:tcW w:w="912" w:type="dxa"/>
            <w:vAlign w:val="center"/>
          </w:tcPr>
          <w:p w14:paraId="52FDD95F" w14:textId="77777777" w:rsidR="00310B47" w:rsidRPr="00310B47" w:rsidRDefault="00310B47" w:rsidP="00E21479">
            <w:pPr>
              <w:widowControl w:val="0"/>
              <w:numPr>
                <w:ilvl w:val="0"/>
                <w:numId w:val="48"/>
              </w:numPr>
              <w:autoSpaceDE w:val="0"/>
              <w:autoSpaceDN w:val="0"/>
              <w:spacing w:after="0" w:line="240" w:lineRule="auto"/>
              <w:jc w:val="center"/>
              <w:rPr>
                <w:rFonts w:ascii="Times New Roman" w:eastAsia="Arial" w:hAnsi="Arial" w:cs="Arial"/>
                <w:sz w:val="24"/>
                <w:lang w:val="id"/>
              </w:rPr>
            </w:pPr>
          </w:p>
        </w:tc>
        <w:tc>
          <w:tcPr>
            <w:tcW w:w="1604" w:type="dxa"/>
            <w:vAlign w:val="center"/>
          </w:tcPr>
          <w:p w14:paraId="6F8901AD"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31/7/22</w:t>
            </w:r>
          </w:p>
        </w:tc>
        <w:tc>
          <w:tcPr>
            <w:tcW w:w="4445" w:type="dxa"/>
            <w:vAlign w:val="center"/>
          </w:tcPr>
          <w:p w14:paraId="761246D3" w14:textId="77777777" w:rsidR="00310B47" w:rsidRPr="00310B47" w:rsidRDefault="00310B47" w:rsidP="00E21479">
            <w:pPr>
              <w:widowControl w:val="0"/>
              <w:numPr>
                <w:ilvl w:val="0"/>
                <w:numId w:val="51"/>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Dengan alternatif 1 dan 2 mampu mereduksi nilai DS hingg aberapa persen?</w:t>
            </w:r>
          </w:p>
          <w:p w14:paraId="36340BF5" w14:textId="77777777" w:rsidR="00310B47" w:rsidRPr="00310B47" w:rsidRDefault="00310B47" w:rsidP="00E21479">
            <w:pPr>
              <w:widowControl w:val="0"/>
              <w:numPr>
                <w:ilvl w:val="0"/>
                <w:numId w:val="51"/>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Diantara kedua alternatif, mana yang akan dipilih dan apa alasannya?</w:t>
            </w:r>
          </w:p>
        </w:tc>
        <w:tc>
          <w:tcPr>
            <w:tcW w:w="1700" w:type="dxa"/>
            <w:vAlign w:val="center"/>
          </w:tcPr>
          <w:p w14:paraId="05BB80DC"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r w:rsidRPr="00310B47">
              <w:rPr>
                <w:rFonts w:ascii="Arial" w:eastAsia="Arial" w:hAnsi="Arial" w:cs="Arial"/>
                <w:noProof/>
                <w:sz w:val="24"/>
              </w:rPr>
              <w:drawing>
                <wp:inline distT="0" distB="0" distL="0" distR="0" wp14:anchorId="428101AE" wp14:editId="6A2A3FC8">
                  <wp:extent cx="1343660" cy="299085"/>
                  <wp:effectExtent l="0" t="0" r="0" b="0"/>
                  <wp:docPr id="89" name="Picture 89"/>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33"/>
                          <a:stretch>
                            <a:fillRect/>
                          </a:stretch>
                        </pic:blipFill>
                        <pic:spPr>
                          <a:xfrm>
                            <a:off x="0" y="0"/>
                            <a:ext cx="1343660" cy="299085"/>
                          </a:xfrm>
                          <a:prstGeom prst="rect">
                            <a:avLst/>
                          </a:prstGeom>
                        </pic:spPr>
                      </pic:pic>
                    </a:graphicData>
                  </a:graphic>
                </wp:inline>
              </w:drawing>
            </w:r>
          </w:p>
        </w:tc>
      </w:tr>
      <w:tr w:rsidR="00310B47" w:rsidRPr="00310B47" w14:paraId="6AF27BF3" w14:textId="77777777" w:rsidTr="00310B47">
        <w:trPr>
          <w:trHeight w:val="518"/>
          <w:jc w:val="right"/>
        </w:trPr>
        <w:tc>
          <w:tcPr>
            <w:tcW w:w="912" w:type="dxa"/>
            <w:vAlign w:val="center"/>
          </w:tcPr>
          <w:p w14:paraId="32703B56" w14:textId="77777777" w:rsidR="00310B47" w:rsidRPr="00310B47" w:rsidRDefault="00310B47" w:rsidP="00E21479">
            <w:pPr>
              <w:widowControl w:val="0"/>
              <w:numPr>
                <w:ilvl w:val="0"/>
                <w:numId w:val="48"/>
              </w:numPr>
              <w:autoSpaceDE w:val="0"/>
              <w:autoSpaceDN w:val="0"/>
              <w:spacing w:after="0" w:line="240" w:lineRule="auto"/>
              <w:jc w:val="center"/>
              <w:rPr>
                <w:rFonts w:ascii="Times New Roman" w:eastAsia="Arial" w:hAnsi="Arial" w:cs="Arial"/>
                <w:sz w:val="24"/>
                <w:lang w:val="id"/>
              </w:rPr>
            </w:pPr>
          </w:p>
        </w:tc>
        <w:tc>
          <w:tcPr>
            <w:tcW w:w="1604" w:type="dxa"/>
            <w:vAlign w:val="center"/>
          </w:tcPr>
          <w:p w14:paraId="16A12245"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2/8/22</w:t>
            </w:r>
          </w:p>
        </w:tc>
        <w:tc>
          <w:tcPr>
            <w:tcW w:w="4445" w:type="dxa"/>
            <w:vAlign w:val="center"/>
          </w:tcPr>
          <w:p w14:paraId="3EAC643E" w14:textId="77777777" w:rsidR="00310B47" w:rsidRPr="00310B47" w:rsidRDefault="00310B47" w:rsidP="00E21479">
            <w:pPr>
              <w:widowControl w:val="0"/>
              <w:numPr>
                <w:ilvl w:val="0"/>
                <w:numId w:val="52"/>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Berikan penjelasan singkat hasil alternatif pada tabel 4.6</w:t>
            </w:r>
          </w:p>
          <w:p w14:paraId="768E7AAF" w14:textId="77777777" w:rsidR="00310B47" w:rsidRPr="00310B47" w:rsidRDefault="00310B47" w:rsidP="00E21479">
            <w:pPr>
              <w:widowControl w:val="0"/>
              <w:numPr>
                <w:ilvl w:val="0"/>
                <w:numId w:val="52"/>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erbaiki penulisan tabel dan gambar, berada di kiri atas dan tengah bawah.</w:t>
            </w:r>
          </w:p>
        </w:tc>
        <w:tc>
          <w:tcPr>
            <w:tcW w:w="1700" w:type="dxa"/>
            <w:vAlign w:val="center"/>
          </w:tcPr>
          <w:p w14:paraId="53057572"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p>
          <w:p w14:paraId="13778995"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p>
          <w:p w14:paraId="6BE5D392"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r w:rsidRPr="00310B47">
              <w:rPr>
                <w:rFonts w:ascii="Arial" w:eastAsia="Arial" w:hAnsi="Arial" w:cs="Arial"/>
                <w:noProof/>
                <w:sz w:val="24"/>
              </w:rPr>
              <w:drawing>
                <wp:inline distT="0" distB="0" distL="0" distR="0" wp14:anchorId="71DDD81C" wp14:editId="66B89F0F">
                  <wp:extent cx="1343660" cy="299085"/>
                  <wp:effectExtent l="0" t="0" r="0" b="0"/>
                  <wp:docPr id="91" name="Picture 91"/>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33"/>
                          <a:stretch>
                            <a:fillRect/>
                          </a:stretch>
                        </pic:blipFill>
                        <pic:spPr>
                          <a:xfrm>
                            <a:off x="0" y="0"/>
                            <a:ext cx="1343660" cy="299085"/>
                          </a:xfrm>
                          <a:prstGeom prst="rect">
                            <a:avLst/>
                          </a:prstGeom>
                        </pic:spPr>
                      </pic:pic>
                    </a:graphicData>
                  </a:graphic>
                </wp:inline>
              </w:drawing>
            </w:r>
          </w:p>
        </w:tc>
      </w:tr>
      <w:tr w:rsidR="00310B47" w:rsidRPr="00310B47" w14:paraId="6AC6535B" w14:textId="77777777" w:rsidTr="00310B47">
        <w:trPr>
          <w:trHeight w:val="518"/>
          <w:jc w:val="right"/>
        </w:trPr>
        <w:tc>
          <w:tcPr>
            <w:tcW w:w="912" w:type="dxa"/>
            <w:vAlign w:val="center"/>
          </w:tcPr>
          <w:p w14:paraId="738A197A" w14:textId="77777777" w:rsidR="00310B47" w:rsidRPr="00310B47" w:rsidRDefault="00310B47" w:rsidP="00E21479">
            <w:pPr>
              <w:widowControl w:val="0"/>
              <w:numPr>
                <w:ilvl w:val="0"/>
                <w:numId w:val="48"/>
              </w:numPr>
              <w:autoSpaceDE w:val="0"/>
              <w:autoSpaceDN w:val="0"/>
              <w:spacing w:after="0" w:line="240" w:lineRule="auto"/>
              <w:jc w:val="center"/>
              <w:rPr>
                <w:rFonts w:ascii="Times New Roman" w:eastAsia="Arial" w:hAnsi="Arial" w:cs="Arial"/>
                <w:sz w:val="24"/>
                <w:lang w:val="id"/>
              </w:rPr>
            </w:pPr>
          </w:p>
        </w:tc>
        <w:tc>
          <w:tcPr>
            <w:tcW w:w="1604" w:type="dxa"/>
            <w:vAlign w:val="center"/>
          </w:tcPr>
          <w:p w14:paraId="1400556F"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2/8/22</w:t>
            </w:r>
          </w:p>
        </w:tc>
        <w:tc>
          <w:tcPr>
            <w:tcW w:w="4445" w:type="dxa"/>
            <w:vAlign w:val="center"/>
          </w:tcPr>
          <w:p w14:paraId="6BDA3D64"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Brush Script MT" w:eastAsia="Arial" w:hAnsi="Brush Script MT" w:cs="Arial"/>
                <w:sz w:val="36"/>
                <w:lang w:val="id-ID"/>
              </w:rPr>
              <w:t>Disetujui untuk sidang Tugas Akhir</w:t>
            </w:r>
          </w:p>
        </w:tc>
        <w:tc>
          <w:tcPr>
            <w:tcW w:w="1700" w:type="dxa"/>
            <w:vAlign w:val="center"/>
          </w:tcPr>
          <w:p w14:paraId="2E721CC4"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id"/>
              </w:rPr>
            </w:pPr>
            <w:r w:rsidRPr="00310B47">
              <w:rPr>
                <w:rFonts w:ascii="Arial" w:eastAsia="Arial" w:hAnsi="Arial" w:cs="Arial"/>
                <w:noProof/>
                <w:sz w:val="24"/>
              </w:rPr>
              <w:drawing>
                <wp:inline distT="0" distB="0" distL="0" distR="0" wp14:anchorId="53BAEA13" wp14:editId="44B2BCC2">
                  <wp:extent cx="1343660" cy="299085"/>
                  <wp:effectExtent l="0" t="0" r="0" b="0"/>
                  <wp:docPr id="92" name="Picture 92"/>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33"/>
                          <a:stretch>
                            <a:fillRect/>
                          </a:stretch>
                        </pic:blipFill>
                        <pic:spPr>
                          <a:xfrm>
                            <a:off x="0" y="0"/>
                            <a:ext cx="1343660" cy="299085"/>
                          </a:xfrm>
                          <a:prstGeom prst="rect">
                            <a:avLst/>
                          </a:prstGeom>
                        </pic:spPr>
                      </pic:pic>
                    </a:graphicData>
                  </a:graphic>
                </wp:inline>
              </w:drawing>
            </w:r>
          </w:p>
        </w:tc>
      </w:tr>
    </w:tbl>
    <w:p w14:paraId="5578C730" w14:textId="77777777" w:rsidR="00310B47" w:rsidRPr="00310B47" w:rsidRDefault="00310B47" w:rsidP="00310B47">
      <w:pPr>
        <w:widowControl w:val="0"/>
        <w:autoSpaceDE w:val="0"/>
        <w:autoSpaceDN w:val="0"/>
        <w:spacing w:before="9" w:after="0" w:line="240" w:lineRule="auto"/>
        <w:jc w:val="both"/>
        <w:rPr>
          <w:rFonts w:ascii="Arial" w:eastAsia="Arial" w:hAnsi="Arial" w:cs="Arial"/>
          <w:sz w:val="13"/>
          <w:szCs w:val="23"/>
          <w:lang w:val="id"/>
        </w:rPr>
      </w:pPr>
    </w:p>
    <w:p w14:paraId="157E6378" w14:textId="77777777" w:rsidR="00310B47" w:rsidRPr="00310B47" w:rsidRDefault="00310B47" w:rsidP="00310B47">
      <w:pPr>
        <w:spacing w:after="0" w:line="360" w:lineRule="auto"/>
        <w:jc w:val="both"/>
        <w:rPr>
          <w:rFonts w:ascii="Arial" w:hAnsi="Arial" w:cs="Times New Roman"/>
          <w:sz w:val="24"/>
        </w:rPr>
      </w:pPr>
    </w:p>
    <w:p w14:paraId="2CBA9CB4" w14:textId="77777777" w:rsidR="00310B47" w:rsidRPr="00310B47" w:rsidRDefault="00310B47" w:rsidP="00310B47">
      <w:pPr>
        <w:spacing w:after="0" w:line="360" w:lineRule="auto"/>
        <w:jc w:val="both"/>
        <w:rPr>
          <w:rFonts w:ascii="Arial" w:hAnsi="Arial" w:cs="Times New Roman"/>
          <w:sz w:val="24"/>
        </w:rPr>
      </w:pPr>
    </w:p>
    <w:p w14:paraId="0E1A8261" w14:textId="77777777" w:rsidR="00310B47" w:rsidRPr="00310B47" w:rsidRDefault="00310B47" w:rsidP="00310B47">
      <w:pPr>
        <w:spacing w:after="0" w:line="360" w:lineRule="auto"/>
        <w:jc w:val="both"/>
        <w:rPr>
          <w:rFonts w:ascii="Arial" w:hAnsi="Arial" w:cs="Times New Roman"/>
          <w:sz w:val="24"/>
        </w:rPr>
      </w:pPr>
    </w:p>
    <w:p w14:paraId="2A0886AD" w14:textId="77777777" w:rsidR="00310B47" w:rsidRPr="00310B47" w:rsidRDefault="00310B47" w:rsidP="00310B47">
      <w:pPr>
        <w:spacing w:after="0" w:line="360" w:lineRule="auto"/>
        <w:jc w:val="both"/>
        <w:rPr>
          <w:rFonts w:ascii="Arial" w:hAnsi="Arial" w:cs="Times New Roman"/>
          <w:sz w:val="24"/>
        </w:rPr>
      </w:pPr>
    </w:p>
    <w:p w14:paraId="2423609C" w14:textId="77777777" w:rsidR="00310B47" w:rsidRPr="00310B47" w:rsidRDefault="00310B47" w:rsidP="00310B47">
      <w:pPr>
        <w:spacing w:after="0" w:line="360" w:lineRule="auto"/>
        <w:jc w:val="both"/>
        <w:rPr>
          <w:rFonts w:ascii="Arial" w:hAnsi="Arial" w:cs="Times New Roman"/>
          <w:sz w:val="24"/>
        </w:rPr>
      </w:pPr>
    </w:p>
    <w:p w14:paraId="7C3DF844" w14:textId="77777777" w:rsidR="00310B47" w:rsidRPr="00310B47" w:rsidRDefault="00310B47" w:rsidP="00310B47">
      <w:pPr>
        <w:spacing w:after="0" w:line="360" w:lineRule="auto"/>
        <w:jc w:val="both"/>
        <w:rPr>
          <w:rFonts w:ascii="Arial" w:hAnsi="Arial" w:cs="Times New Roman"/>
          <w:sz w:val="24"/>
        </w:rPr>
      </w:pPr>
    </w:p>
    <w:p w14:paraId="706A405C" w14:textId="77777777" w:rsidR="00310B47" w:rsidRPr="00310B47" w:rsidRDefault="00310B47" w:rsidP="00310B47">
      <w:pPr>
        <w:spacing w:after="0" w:line="360" w:lineRule="auto"/>
        <w:jc w:val="both"/>
        <w:rPr>
          <w:rFonts w:ascii="Arial" w:hAnsi="Arial" w:cs="Times New Roman"/>
          <w:sz w:val="24"/>
        </w:rPr>
      </w:pPr>
    </w:p>
    <w:p w14:paraId="37340CC6" w14:textId="77777777" w:rsidR="00310B47" w:rsidRPr="00310B47" w:rsidRDefault="00310B47" w:rsidP="00310B47">
      <w:pPr>
        <w:spacing w:after="0" w:line="360" w:lineRule="auto"/>
        <w:jc w:val="both"/>
        <w:rPr>
          <w:rFonts w:ascii="Arial" w:hAnsi="Arial" w:cs="Times New Roman"/>
          <w:sz w:val="24"/>
        </w:rPr>
      </w:pPr>
    </w:p>
    <w:p w14:paraId="62DACB70" w14:textId="77777777" w:rsidR="00310B47" w:rsidRPr="00310B47" w:rsidRDefault="00310B47" w:rsidP="00310B47">
      <w:pPr>
        <w:spacing w:after="0" w:line="360" w:lineRule="auto"/>
        <w:jc w:val="both"/>
        <w:rPr>
          <w:rFonts w:ascii="Arial" w:hAnsi="Arial" w:cs="Times New Roman"/>
          <w:sz w:val="24"/>
        </w:rPr>
      </w:pPr>
    </w:p>
    <w:p w14:paraId="7EBB7AC6" w14:textId="77777777" w:rsidR="00310B47" w:rsidRPr="00310B47" w:rsidRDefault="00310B47" w:rsidP="00310B47">
      <w:pPr>
        <w:spacing w:after="0" w:line="360" w:lineRule="auto"/>
        <w:jc w:val="both"/>
        <w:rPr>
          <w:rFonts w:ascii="Arial" w:hAnsi="Arial" w:cs="Times New Roman"/>
          <w:sz w:val="24"/>
        </w:rPr>
      </w:pPr>
    </w:p>
    <w:p w14:paraId="7961FE21" w14:textId="77777777" w:rsidR="00310B47" w:rsidRPr="00310B47" w:rsidRDefault="00310B47" w:rsidP="00310B47">
      <w:pPr>
        <w:spacing w:after="0" w:line="360" w:lineRule="auto"/>
        <w:jc w:val="both"/>
        <w:rPr>
          <w:rFonts w:ascii="Arial" w:hAnsi="Arial" w:cs="Times New Roman"/>
          <w:sz w:val="24"/>
        </w:rPr>
      </w:pPr>
    </w:p>
    <w:p w14:paraId="3F5F3019" w14:textId="77777777" w:rsidR="00310B47" w:rsidRPr="00310B47" w:rsidRDefault="00310B47" w:rsidP="00310B47">
      <w:pPr>
        <w:spacing w:after="0" w:line="360" w:lineRule="auto"/>
        <w:jc w:val="both"/>
        <w:rPr>
          <w:rFonts w:ascii="Arial" w:hAnsi="Arial" w:cs="Times New Roman"/>
          <w:sz w:val="24"/>
        </w:rPr>
      </w:pPr>
    </w:p>
    <w:p w14:paraId="41C50F84" w14:textId="77777777" w:rsidR="00310B47" w:rsidRPr="00310B47" w:rsidRDefault="00310B47" w:rsidP="00310B47">
      <w:pPr>
        <w:spacing w:after="0" w:line="360" w:lineRule="auto"/>
        <w:jc w:val="both"/>
        <w:rPr>
          <w:rFonts w:ascii="Arial" w:hAnsi="Arial" w:cs="Times New Roman"/>
          <w:sz w:val="24"/>
        </w:rPr>
      </w:pPr>
    </w:p>
    <w:p w14:paraId="3FF10C07" w14:textId="77777777" w:rsidR="00310B47" w:rsidRPr="00310B47" w:rsidRDefault="00310B47" w:rsidP="00310B47">
      <w:pPr>
        <w:spacing w:after="0" w:line="360" w:lineRule="auto"/>
        <w:jc w:val="both"/>
        <w:rPr>
          <w:rFonts w:ascii="Arial" w:hAnsi="Arial" w:cs="Times New Roman"/>
          <w:sz w:val="24"/>
        </w:rPr>
      </w:pPr>
    </w:p>
    <w:p w14:paraId="1D67308D" w14:textId="77777777" w:rsidR="00310B47" w:rsidRPr="00310B47" w:rsidRDefault="00310B47" w:rsidP="00310B47">
      <w:pPr>
        <w:spacing w:after="0" w:line="360" w:lineRule="auto"/>
        <w:jc w:val="both"/>
        <w:rPr>
          <w:rFonts w:ascii="Arial" w:hAnsi="Arial" w:cs="Times New Roman"/>
          <w:sz w:val="24"/>
        </w:rPr>
      </w:pPr>
    </w:p>
    <w:p w14:paraId="1ABE5A0E" w14:textId="77777777" w:rsidR="00310B47" w:rsidRPr="00310B47" w:rsidRDefault="00310B47" w:rsidP="00310B47">
      <w:pPr>
        <w:spacing w:after="0" w:line="360" w:lineRule="auto"/>
        <w:jc w:val="both"/>
        <w:rPr>
          <w:rFonts w:ascii="Arial" w:hAnsi="Arial" w:cs="Times New Roman"/>
          <w:sz w:val="24"/>
        </w:rPr>
      </w:pPr>
    </w:p>
    <w:p w14:paraId="139193D8" w14:textId="77777777" w:rsidR="00310B47" w:rsidRPr="00310B47" w:rsidRDefault="00310B47" w:rsidP="00310B47">
      <w:pPr>
        <w:spacing w:after="0" w:line="360" w:lineRule="auto"/>
        <w:jc w:val="both"/>
        <w:rPr>
          <w:rFonts w:ascii="Arial" w:hAnsi="Arial" w:cs="Times New Roman"/>
          <w:sz w:val="24"/>
        </w:rPr>
      </w:pPr>
    </w:p>
    <w:p w14:paraId="52E18741" w14:textId="77777777" w:rsidR="00310B47" w:rsidRPr="00310B47" w:rsidRDefault="00310B47" w:rsidP="00310B47">
      <w:pPr>
        <w:spacing w:after="0" w:line="360" w:lineRule="auto"/>
        <w:jc w:val="both"/>
        <w:rPr>
          <w:rFonts w:ascii="Arial" w:hAnsi="Arial" w:cs="Times New Roman"/>
          <w:sz w:val="24"/>
        </w:rPr>
      </w:pPr>
    </w:p>
    <w:p w14:paraId="310EB4E3" w14:textId="77777777" w:rsidR="00310B47" w:rsidRPr="00310B47" w:rsidRDefault="00310B47" w:rsidP="00310B47">
      <w:pPr>
        <w:spacing w:after="0" w:line="360" w:lineRule="auto"/>
        <w:jc w:val="both"/>
        <w:rPr>
          <w:rFonts w:ascii="Arial" w:hAnsi="Arial" w:cs="Times New Roman"/>
          <w:sz w:val="24"/>
        </w:rPr>
      </w:pPr>
    </w:p>
    <w:p w14:paraId="1C3E2E00" w14:textId="77777777" w:rsidR="00310B47" w:rsidRPr="00310B47" w:rsidRDefault="00310B47" w:rsidP="00310B47">
      <w:pPr>
        <w:spacing w:after="0" w:line="360" w:lineRule="auto"/>
        <w:jc w:val="both"/>
        <w:rPr>
          <w:rFonts w:ascii="Arial" w:hAnsi="Arial" w:cs="Times New Roman"/>
          <w:sz w:val="24"/>
        </w:rPr>
      </w:pPr>
    </w:p>
    <w:p w14:paraId="18777F0F" w14:textId="77777777" w:rsidR="00310B47" w:rsidRPr="00310B47" w:rsidRDefault="00310B47" w:rsidP="00310B47">
      <w:pPr>
        <w:spacing w:after="0" w:line="360" w:lineRule="auto"/>
        <w:jc w:val="both"/>
        <w:rPr>
          <w:rFonts w:ascii="Arial" w:hAnsi="Arial" w:cs="Times New Roman"/>
          <w:sz w:val="24"/>
        </w:rPr>
      </w:pPr>
    </w:p>
    <w:p w14:paraId="3B5219BF" w14:textId="77777777" w:rsidR="00310B47" w:rsidRPr="00310B47" w:rsidRDefault="00310B47" w:rsidP="00310B47">
      <w:pPr>
        <w:spacing w:after="0" w:line="360" w:lineRule="auto"/>
        <w:jc w:val="both"/>
        <w:rPr>
          <w:rFonts w:ascii="Arial" w:hAnsi="Arial" w:cs="Times New Roman"/>
          <w:sz w:val="24"/>
        </w:rPr>
      </w:pPr>
    </w:p>
    <w:p w14:paraId="57B2902C" w14:textId="77777777" w:rsidR="00310B47" w:rsidRPr="00310B47" w:rsidRDefault="00310B47" w:rsidP="00310B47">
      <w:pPr>
        <w:spacing w:after="0" w:line="360" w:lineRule="auto"/>
        <w:jc w:val="both"/>
        <w:rPr>
          <w:rFonts w:ascii="Arial" w:hAnsi="Arial" w:cs="Times New Roman"/>
          <w:sz w:val="24"/>
        </w:rPr>
      </w:pPr>
    </w:p>
    <w:p w14:paraId="7851D560" w14:textId="77777777" w:rsidR="00310B47" w:rsidRPr="00310B47" w:rsidRDefault="00310B47" w:rsidP="00310B47">
      <w:pPr>
        <w:spacing w:after="0" w:line="360" w:lineRule="auto"/>
        <w:jc w:val="both"/>
        <w:rPr>
          <w:rFonts w:ascii="Arial" w:hAnsi="Arial" w:cs="Times New Roman"/>
          <w:sz w:val="24"/>
        </w:rPr>
      </w:pPr>
    </w:p>
    <w:p w14:paraId="7673CB91" w14:textId="77777777" w:rsidR="00310B47" w:rsidRPr="00310B47" w:rsidRDefault="00310B47" w:rsidP="00310B47">
      <w:pPr>
        <w:spacing w:after="0" w:line="360" w:lineRule="auto"/>
        <w:jc w:val="both"/>
        <w:rPr>
          <w:rFonts w:ascii="Arial" w:hAnsi="Arial" w:cs="Times New Roman"/>
          <w:sz w:val="24"/>
        </w:rPr>
      </w:pPr>
    </w:p>
    <w:p w14:paraId="5DA24A04" w14:textId="2A58A917" w:rsidR="00310B47" w:rsidRDefault="00310B47" w:rsidP="00310B47">
      <w:pPr>
        <w:spacing w:after="0" w:line="360" w:lineRule="auto"/>
        <w:jc w:val="both"/>
        <w:rPr>
          <w:rFonts w:ascii="Arial" w:hAnsi="Arial" w:cs="Times New Roman"/>
          <w:sz w:val="24"/>
        </w:rPr>
      </w:pPr>
    </w:p>
    <w:p w14:paraId="265B9FE3" w14:textId="77777777" w:rsidR="00310B47" w:rsidRPr="00310B47" w:rsidRDefault="00310B47" w:rsidP="00310B47">
      <w:pPr>
        <w:spacing w:after="0" w:line="360" w:lineRule="auto"/>
        <w:jc w:val="both"/>
        <w:rPr>
          <w:rFonts w:ascii="Arial" w:hAnsi="Arial" w:cs="Times New Roman"/>
          <w:sz w:val="24"/>
        </w:rPr>
      </w:pPr>
    </w:p>
    <w:p w14:paraId="35FE75BD" w14:textId="77777777" w:rsidR="00310B47" w:rsidRPr="00310B47" w:rsidRDefault="00310B47" w:rsidP="00310B47">
      <w:pPr>
        <w:widowControl w:val="0"/>
        <w:autoSpaceDE w:val="0"/>
        <w:autoSpaceDN w:val="0"/>
        <w:spacing w:before="9" w:after="0" w:line="240" w:lineRule="auto"/>
        <w:jc w:val="both"/>
        <w:rPr>
          <w:rFonts w:ascii="Arial" w:hAnsi="Arial" w:cs="Times New Roman"/>
          <w:sz w:val="24"/>
        </w:rPr>
      </w:pPr>
    </w:p>
    <w:p w14:paraId="7DF797EB" w14:textId="77777777" w:rsidR="00310B47" w:rsidRPr="00310B47" w:rsidRDefault="00310B47" w:rsidP="00310B47">
      <w:pPr>
        <w:widowControl w:val="0"/>
        <w:autoSpaceDE w:val="0"/>
        <w:autoSpaceDN w:val="0"/>
        <w:spacing w:before="9" w:after="0" w:line="240" w:lineRule="auto"/>
        <w:jc w:val="both"/>
        <w:rPr>
          <w:rFonts w:ascii="Arial" w:eastAsia="Arial" w:hAnsi="Arial" w:cs="Arial"/>
          <w:sz w:val="13"/>
          <w:szCs w:val="23"/>
          <w:lang w:val="id"/>
        </w:rPr>
      </w:pPr>
    </w:p>
    <w:p w14:paraId="1E8BFE6C" w14:textId="77777777" w:rsidR="00310B47" w:rsidRPr="00310B47" w:rsidRDefault="00310B47" w:rsidP="00310B47">
      <w:pPr>
        <w:spacing w:before="93" w:after="0" w:line="360" w:lineRule="auto"/>
        <w:ind w:left="567" w:hanging="567"/>
        <w:jc w:val="both"/>
        <w:rPr>
          <w:rFonts w:ascii="Arial" w:hAnsi="Arial" w:cs="Times New Roman"/>
          <w:i/>
          <w:sz w:val="24"/>
        </w:rPr>
      </w:pPr>
      <w:r w:rsidRPr="00310B47">
        <w:rPr>
          <w:rFonts w:ascii="Arial" w:hAnsi="Arial" w:cs="Times New Roman"/>
          <w:i/>
          <w:sz w:val="24"/>
        </w:rPr>
        <w:t>Lampiran 9</w:t>
      </w:r>
    </w:p>
    <w:p w14:paraId="7BAC2602" w14:textId="77777777" w:rsidR="00310B47" w:rsidRPr="00310B47" w:rsidRDefault="00310B47" w:rsidP="00310B47">
      <w:pPr>
        <w:widowControl w:val="0"/>
        <w:autoSpaceDE w:val="0"/>
        <w:autoSpaceDN w:val="0"/>
        <w:spacing w:before="11" w:after="0" w:line="240" w:lineRule="auto"/>
        <w:jc w:val="both"/>
        <w:rPr>
          <w:rFonts w:ascii="Arial" w:eastAsia="Arial" w:hAnsi="Arial" w:cs="Arial"/>
          <w:b/>
          <w:i/>
          <w:sz w:val="23"/>
          <w:szCs w:val="23"/>
          <w:lang w:val="id"/>
        </w:rPr>
      </w:pPr>
    </w:p>
    <w:p w14:paraId="163B2473"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sz w:val="24"/>
        </w:rPr>
        <w:t xml:space="preserve">UNIVERSITAS MUHAMMADIYAH JAKARTA </w:t>
      </w:r>
    </w:p>
    <w:p w14:paraId="75F1FDDB" w14:textId="77777777" w:rsidR="00310B47" w:rsidRPr="00310B47" w:rsidRDefault="00310B47" w:rsidP="00310B47">
      <w:pPr>
        <w:spacing w:after="0" w:line="360" w:lineRule="auto"/>
        <w:jc w:val="both"/>
        <w:rPr>
          <w:rFonts w:ascii="Arial" w:hAnsi="Arial" w:cs="Times New Roman"/>
          <w:b/>
          <w:sz w:val="24"/>
        </w:rPr>
      </w:pPr>
      <w:r w:rsidRPr="00310B47">
        <w:rPr>
          <w:rFonts w:ascii="Arial" w:hAnsi="Arial" w:cs="Times New Roman"/>
          <w:b/>
          <w:noProof/>
          <w:sz w:val="4"/>
        </w:rPr>
        <mc:AlternateContent>
          <mc:Choice Requires="wpg">
            <w:drawing>
              <wp:anchor distT="0" distB="0" distL="114300" distR="114300" simplePos="0" relativeHeight="251688960" behindDoc="0" locked="0" layoutInCell="1" allowOverlap="1" wp14:anchorId="180040DC" wp14:editId="5CC4FE5A">
                <wp:simplePos x="0" y="0"/>
                <wp:positionH relativeFrom="column">
                  <wp:posOffset>-9525</wp:posOffset>
                </wp:positionH>
                <wp:positionV relativeFrom="page">
                  <wp:posOffset>1843405</wp:posOffset>
                </wp:positionV>
                <wp:extent cx="3108960" cy="28575"/>
                <wp:effectExtent l="0" t="0" r="34290" b="9525"/>
                <wp:wrapTopAndBottom/>
                <wp:docPr id="116"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08960" cy="28575"/>
                          <a:chOff x="0" y="0"/>
                          <a:chExt cx="4896" cy="45"/>
                        </a:xfrm>
                      </wpg:grpSpPr>
                      <wps:wsp>
                        <wps:cNvPr id="117" name="Line 11"/>
                        <wps:cNvCnPr>
                          <a:cxnSpLocks noChangeShapeType="1"/>
                        </wps:cNvCnPr>
                        <wps:spPr bwMode="auto">
                          <a:xfrm>
                            <a:off x="0" y="23"/>
                            <a:ext cx="4896" cy="0"/>
                          </a:xfrm>
                          <a:prstGeom prst="line">
                            <a:avLst/>
                          </a:prstGeom>
                          <a:noFill/>
                          <a:ln w="2857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5F2F8A48" id="Group 10" o:spid="_x0000_s1026" style="position:absolute;margin-left:-.75pt;margin-top:145.15pt;width:244.8pt;height:2.25pt;z-index:251688960;mso-position-vertical-relative:page" coordsize="489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">
                <v:line id="Line 11" o:spid="_x0000_s1027" style="position:absolute;visibility:visible;mso-wrap-style:square" from="0,23" to="489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" strokeweight="2.25pt"/>
                <w10:wrap type="topAndBottom" anchory="page"/>
              </v:group>
            </w:pict>
          </mc:Fallback>
        </mc:AlternateContent>
      </w:r>
      <w:r w:rsidRPr="00310B47">
        <w:rPr>
          <w:rFonts w:ascii="Arial" w:hAnsi="Arial" w:cs="Times New Roman"/>
          <w:b/>
          <w:sz w:val="24"/>
        </w:rPr>
        <w:t>FAKULTAS TEKNIK – JURUSAN SIPIL</w:t>
      </w:r>
    </w:p>
    <w:p w14:paraId="5FA4AF98" w14:textId="77777777" w:rsidR="00310B47" w:rsidRPr="00310B47" w:rsidRDefault="00310B47" w:rsidP="00310B47">
      <w:pPr>
        <w:widowControl w:val="0"/>
        <w:autoSpaceDE w:val="0"/>
        <w:autoSpaceDN w:val="0"/>
        <w:spacing w:after="0" w:line="46" w:lineRule="exact"/>
        <w:ind w:left="1197"/>
        <w:jc w:val="both"/>
        <w:rPr>
          <w:rFonts w:ascii="Arial" w:eastAsia="Arial" w:hAnsi="Arial" w:cs="Arial"/>
          <w:sz w:val="4"/>
          <w:szCs w:val="23"/>
          <w:lang w:val="id"/>
        </w:rPr>
      </w:pPr>
    </w:p>
    <w:p w14:paraId="4BF14FEE" w14:textId="77777777" w:rsidR="00310B47" w:rsidRPr="00310B47" w:rsidRDefault="00310B47" w:rsidP="00310B47">
      <w:pPr>
        <w:widowControl w:val="0"/>
        <w:autoSpaceDE w:val="0"/>
        <w:autoSpaceDN w:val="0"/>
        <w:spacing w:after="0" w:line="240" w:lineRule="auto"/>
        <w:jc w:val="both"/>
        <w:rPr>
          <w:rFonts w:ascii="Arial" w:eastAsia="Arial" w:hAnsi="Arial" w:cs="Arial"/>
          <w:b/>
          <w:sz w:val="26"/>
          <w:szCs w:val="23"/>
          <w:lang w:val="id"/>
        </w:rPr>
      </w:pPr>
    </w:p>
    <w:p w14:paraId="03944504" w14:textId="77777777" w:rsidR="00310B47" w:rsidRPr="00310B47" w:rsidRDefault="00310B47" w:rsidP="00310B47">
      <w:pPr>
        <w:widowControl w:val="0"/>
        <w:autoSpaceDE w:val="0"/>
        <w:autoSpaceDN w:val="0"/>
        <w:spacing w:before="6" w:after="0" w:line="240" w:lineRule="auto"/>
        <w:jc w:val="both"/>
        <w:rPr>
          <w:rFonts w:ascii="Arial" w:eastAsia="Arial" w:hAnsi="Arial" w:cs="Arial"/>
          <w:b/>
          <w:sz w:val="20"/>
          <w:szCs w:val="23"/>
          <w:lang w:val="id"/>
        </w:rPr>
      </w:pPr>
    </w:p>
    <w:p w14:paraId="6A285EFA" w14:textId="77777777" w:rsidR="00310B47" w:rsidRPr="00310B47" w:rsidRDefault="00310B47" w:rsidP="00310B47">
      <w:pPr>
        <w:spacing w:after="0" w:line="360" w:lineRule="auto"/>
        <w:ind w:left="3402" w:right="95" w:hanging="2551"/>
        <w:jc w:val="center"/>
        <w:rPr>
          <w:rFonts w:ascii="Arial" w:hAnsi="Arial" w:cs="Times New Roman"/>
          <w:b/>
          <w:sz w:val="32"/>
        </w:rPr>
      </w:pPr>
      <w:r w:rsidRPr="00310B47">
        <w:rPr>
          <w:rFonts w:ascii="Arial" w:hAnsi="Arial" w:cs="Times New Roman"/>
          <w:b/>
          <w:sz w:val="32"/>
          <w:u w:val="thick"/>
        </w:rPr>
        <w:t>ASISTENSI BIMBINGAN TUGAS AKHIR</w:t>
      </w:r>
    </w:p>
    <w:p w14:paraId="29D08353" w14:textId="77777777" w:rsidR="00310B47" w:rsidRPr="00310B47" w:rsidRDefault="00310B47" w:rsidP="00310B47">
      <w:pPr>
        <w:widowControl w:val="0"/>
        <w:autoSpaceDE w:val="0"/>
        <w:autoSpaceDN w:val="0"/>
        <w:spacing w:before="10" w:after="0" w:line="240" w:lineRule="auto"/>
        <w:jc w:val="both"/>
        <w:rPr>
          <w:rFonts w:ascii="Arial" w:eastAsia="Arial" w:hAnsi="Arial" w:cs="Arial"/>
          <w:b/>
          <w:sz w:val="23"/>
          <w:szCs w:val="23"/>
          <w:lang w:val="id"/>
        </w:rPr>
      </w:pPr>
    </w:p>
    <w:p w14:paraId="3F4ACD36" w14:textId="77777777" w:rsidR="00310B47" w:rsidRPr="00310B47" w:rsidRDefault="00310B47" w:rsidP="00310B47">
      <w:pPr>
        <w:widowControl w:val="0"/>
        <w:tabs>
          <w:tab w:val="left" w:pos="2694"/>
        </w:tabs>
        <w:autoSpaceDE w:val="0"/>
        <w:autoSpaceDN w:val="0"/>
        <w:spacing w:before="92" w:after="0" w:line="240" w:lineRule="auto"/>
        <w:ind w:left="567" w:hanging="567"/>
        <w:jc w:val="both"/>
        <w:rPr>
          <w:rFonts w:ascii="Arial" w:eastAsia="Arial" w:hAnsi="Arial" w:cs="Arial"/>
          <w:sz w:val="23"/>
          <w:szCs w:val="23"/>
          <w:lang w:val="en-ID"/>
        </w:rPr>
      </w:pPr>
      <w:r w:rsidRPr="00310B47">
        <w:rPr>
          <w:rFonts w:ascii="Arial" w:eastAsia="Arial" w:hAnsi="Arial" w:cs="Arial"/>
          <w:sz w:val="23"/>
          <w:szCs w:val="23"/>
          <w:lang w:val="id"/>
        </w:rPr>
        <w:t>Nama</w:t>
      </w:r>
      <w:r w:rsidRPr="00310B47">
        <w:rPr>
          <w:rFonts w:ascii="Arial" w:eastAsia="Arial" w:hAnsi="Arial" w:cs="Arial"/>
          <w:sz w:val="23"/>
          <w:szCs w:val="23"/>
          <w:lang w:val="id"/>
        </w:rPr>
        <w:tab/>
        <w:t>:</w:t>
      </w:r>
      <w:r w:rsidRPr="00310B47">
        <w:rPr>
          <w:rFonts w:ascii="Arial" w:eastAsia="Arial" w:hAnsi="Arial" w:cs="Arial"/>
          <w:sz w:val="23"/>
          <w:szCs w:val="23"/>
          <w:lang w:val="en-ID"/>
        </w:rPr>
        <w:t xml:space="preserve"> Pungky Tarisah Pamungkas</w:t>
      </w:r>
    </w:p>
    <w:p w14:paraId="33AF6417" w14:textId="77777777" w:rsidR="00310B47" w:rsidRPr="00310B47" w:rsidRDefault="00310B47" w:rsidP="00310B47">
      <w:pPr>
        <w:widowControl w:val="0"/>
        <w:tabs>
          <w:tab w:val="left" w:pos="2694"/>
        </w:tabs>
        <w:autoSpaceDE w:val="0"/>
        <w:autoSpaceDN w:val="0"/>
        <w:spacing w:before="136" w:after="0" w:line="240" w:lineRule="auto"/>
        <w:ind w:left="567" w:hanging="567"/>
        <w:jc w:val="both"/>
        <w:rPr>
          <w:rFonts w:ascii="Arial" w:eastAsia="Arial" w:hAnsi="Arial" w:cs="Arial"/>
          <w:sz w:val="23"/>
          <w:szCs w:val="23"/>
          <w:lang w:val="en-ID"/>
        </w:rPr>
      </w:pPr>
      <w:r w:rsidRPr="00310B47">
        <w:rPr>
          <w:rFonts w:ascii="Arial" w:eastAsia="Arial" w:hAnsi="Arial" w:cs="Arial"/>
          <w:sz w:val="23"/>
          <w:szCs w:val="23"/>
          <w:lang w:val="id"/>
        </w:rPr>
        <w:t>No.</w:t>
      </w:r>
      <w:r w:rsidRPr="00310B47">
        <w:rPr>
          <w:rFonts w:ascii="Arial" w:eastAsia="Arial" w:hAnsi="Arial" w:cs="Arial"/>
          <w:spacing w:val="-1"/>
          <w:sz w:val="23"/>
          <w:szCs w:val="23"/>
          <w:lang w:val="id"/>
        </w:rPr>
        <w:t xml:space="preserve"> </w:t>
      </w:r>
      <w:r w:rsidRPr="00310B47">
        <w:rPr>
          <w:rFonts w:ascii="Arial" w:eastAsia="Arial" w:hAnsi="Arial" w:cs="Arial"/>
          <w:sz w:val="23"/>
          <w:szCs w:val="23"/>
          <w:lang w:val="id"/>
        </w:rPr>
        <w:t>Pokok</w:t>
      </w:r>
      <w:r w:rsidRPr="00310B47">
        <w:rPr>
          <w:rFonts w:ascii="Arial" w:eastAsia="Arial" w:hAnsi="Arial" w:cs="Arial"/>
          <w:sz w:val="23"/>
          <w:szCs w:val="23"/>
          <w:lang w:val="id"/>
        </w:rPr>
        <w:tab/>
        <w:t>:</w:t>
      </w:r>
      <w:r w:rsidRPr="00310B47">
        <w:rPr>
          <w:rFonts w:ascii="Arial" w:eastAsia="Arial" w:hAnsi="Arial" w:cs="Arial"/>
          <w:sz w:val="23"/>
          <w:szCs w:val="23"/>
          <w:lang w:val="en-ID"/>
        </w:rPr>
        <w:t xml:space="preserve"> 2018410029</w:t>
      </w:r>
    </w:p>
    <w:p w14:paraId="6A9F872B" w14:textId="77777777" w:rsidR="00310B47" w:rsidRPr="00310B47" w:rsidRDefault="00310B47" w:rsidP="00310B47">
      <w:pPr>
        <w:widowControl w:val="0"/>
        <w:tabs>
          <w:tab w:val="left" w:pos="2694"/>
        </w:tabs>
        <w:autoSpaceDE w:val="0"/>
        <w:autoSpaceDN w:val="0"/>
        <w:spacing w:before="141" w:after="0" w:line="240" w:lineRule="auto"/>
        <w:ind w:left="567" w:hanging="567"/>
        <w:jc w:val="both"/>
        <w:rPr>
          <w:rFonts w:ascii="Arial" w:eastAsia="Arial" w:hAnsi="Arial" w:cs="Arial"/>
          <w:sz w:val="23"/>
          <w:szCs w:val="23"/>
          <w:lang w:val="en-ID"/>
        </w:rPr>
      </w:pPr>
      <w:r w:rsidRPr="00310B47">
        <w:rPr>
          <w:rFonts w:ascii="Arial" w:eastAsia="Arial" w:hAnsi="Arial" w:cs="Arial"/>
          <w:sz w:val="23"/>
          <w:szCs w:val="23"/>
          <w:lang w:val="id"/>
        </w:rPr>
        <w:t>Mulai</w:t>
      </w:r>
      <w:r w:rsidRPr="00310B47">
        <w:rPr>
          <w:rFonts w:ascii="Arial" w:eastAsia="Arial" w:hAnsi="Arial" w:cs="Arial"/>
          <w:spacing w:val="-4"/>
          <w:sz w:val="23"/>
          <w:szCs w:val="23"/>
          <w:lang w:val="id"/>
        </w:rPr>
        <w:t xml:space="preserve"> </w:t>
      </w:r>
      <w:r w:rsidRPr="00310B47">
        <w:rPr>
          <w:rFonts w:ascii="Arial" w:eastAsia="Arial" w:hAnsi="Arial" w:cs="Arial"/>
          <w:sz w:val="23"/>
          <w:szCs w:val="23"/>
          <w:lang w:val="id"/>
        </w:rPr>
        <w:t>Tanggal</w:t>
      </w:r>
      <w:r w:rsidRPr="00310B47">
        <w:rPr>
          <w:rFonts w:ascii="Arial" w:eastAsia="Arial" w:hAnsi="Arial" w:cs="Arial"/>
          <w:sz w:val="23"/>
          <w:szCs w:val="23"/>
          <w:lang w:val="id"/>
        </w:rPr>
        <w:tab/>
        <w:t>:</w:t>
      </w:r>
      <w:r w:rsidRPr="00310B47">
        <w:rPr>
          <w:rFonts w:ascii="Arial" w:eastAsia="Arial" w:hAnsi="Arial" w:cs="Arial"/>
          <w:sz w:val="23"/>
          <w:szCs w:val="23"/>
          <w:lang w:val="en-ID"/>
        </w:rPr>
        <w:t xml:space="preserve"> 4 Maret 2022</w:t>
      </w:r>
    </w:p>
    <w:p w14:paraId="05115B09" w14:textId="77777777" w:rsidR="00310B47" w:rsidRPr="00310B47" w:rsidRDefault="00310B47" w:rsidP="00310B47">
      <w:pPr>
        <w:widowControl w:val="0"/>
        <w:tabs>
          <w:tab w:val="left" w:pos="2694"/>
        </w:tabs>
        <w:autoSpaceDE w:val="0"/>
        <w:autoSpaceDN w:val="0"/>
        <w:spacing w:before="136" w:after="0" w:line="240" w:lineRule="auto"/>
        <w:ind w:left="567" w:hanging="567"/>
        <w:jc w:val="both"/>
        <w:rPr>
          <w:rFonts w:ascii="Arial" w:eastAsia="Arial" w:hAnsi="Arial" w:cs="Arial"/>
          <w:sz w:val="23"/>
          <w:szCs w:val="23"/>
          <w:lang w:val="en-ID"/>
        </w:rPr>
      </w:pPr>
      <w:r w:rsidRPr="00310B47">
        <w:rPr>
          <w:rFonts w:ascii="Arial" w:eastAsia="Arial" w:hAnsi="Arial" w:cs="Arial"/>
          <w:sz w:val="23"/>
          <w:szCs w:val="23"/>
          <w:lang w:val="id"/>
        </w:rPr>
        <w:t>Selesai</w:t>
      </w:r>
      <w:r w:rsidRPr="00310B47">
        <w:rPr>
          <w:rFonts w:ascii="Arial" w:eastAsia="Arial" w:hAnsi="Arial" w:cs="Arial"/>
          <w:spacing w:val="-5"/>
          <w:sz w:val="23"/>
          <w:szCs w:val="23"/>
          <w:lang w:val="id"/>
        </w:rPr>
        <w:t xml:space="preserve"> </w:t>
      </w:r>
      <w:r w:rsidRPr="00310B47">
        <w:rPr>
          <w:rFonts w:ascii="Arial" w:eastAsia="Arial" w:hAnsi="Arial" w:cs="Arial"/>
          <w:sz w:val="23"/>
          <w:szCs w:val="23"/>
          <w:lang w:val="id"/>
        </w:rPr>
        <w:t>Tanggal</w:t>
      </w:r>
      <w:r w:rsidRPr="00310B47">
        <w:rPr>
          <w:rFonts w:ascii="Arial" w:eastAsia="Arial" w:hAnsi="Arial" w:cs="Arial"/>
          <w:sz w:val="23"/>
          <w:szCs w:val="23"/>
          <w:lang w:val="id"/>
        </w:rPr>
        <w:tab/>
        <w:t>:</w:t>
      </w:r>
      <w:r w:rsidRPr="00310B47">
        <w:rPr>
          <w:rFonts w:ascii="Arial" w:eastAsia="Arial" w:hAnsi="Arial" w:cs="Arial"/>
          <w:sz w:val="23"/>
          <w:szCs w:val="23"/>
          <w:lang w:val="en-ID"/>
        </w:rPr>
        <w:t xml:space="preserve"> 30 Juli   2022</w:t>
      </w:r>
    </w:p>
    <w:p w14:paraId="05DE16A7" w14:textId="77777777" w:rsidR="00310B47" w:rsidRPr="00310B47" w:rsidRDefault="00310B47" w:rsidP="00310B47">
      <w:pPr>
        <w:widowControl w:val="0"/>
        <w:tabs>
          <w:tab w:val="left" w:pos="2694"/>
        </w:tabs>
        <w:autoSpaceDE w:val="0"/>
        <w:autoSpaceDN w:val="0"/>
        <w:spacing w:before="140" w:after="0" w:line="240" w:lineRule="auto"/>
        <w:ind w:left="567" w:hanging="567"/>
        <w:jc w:val="both"/>
        <w:rPr>
          <w:rFonts w:ascii="Arial" w:eastAsia="Arial" w:hAnsi="Arial" w:cs="Arial"/>
          <w:sz w:val="23"/>
          <w:szCs w:val="23"/>
          <w:lang w:val="en-ID"/>
        </w:rPr>
      </w:pPr>
      <w:r w:rsidRPr="00310B47">
        <w:rPr>
          <w:rFonts w:ascii="Arial" w:eastAsia="Arial" w:hAnsi="Arial" w:cs="Arial"/>
          <w:sz w:val="23"/>
          <w:szCs w:val="23"/>
          <w:lang w:val="id"/>
        </w:rPr>
        <w:t>Dosen</w:t>
      </w:r>
      <w:r w:rsidRPr="00310B47">
        <w:rPr>
          <w:rFonts w:ascii="Arial" w:eastAsia="Arial" w:hAnsi="Arial" w:cs="Arial"/>
          <w:spacing w:val="-4"/>
          <w:sz w:val="23"/>
          <w:szCs w:val="23"/>
          <w:lang w:val="id"/>
        </w:rPr>
        <w:t xml:space="preserve"> </w:t>
      </w:r>
      <w:r w:rsidRPr="00310B47">
        <w:rPr>
          <w:rFonts w:ascii="Arial" w:eastAsia="Arial" w:hAnsi="Arial" w:cs="Arial"/>
          <w:sz w:val="23"/>
          <w:szCs w:val="23"/>
          <w:lang w:val="id"/>
        </w:rPr>
        <w:t>Pembimbing</w:t>
      </w:r>
      <w:r w:rsidRPr="00310B47">
        <w:rPr>
          <w:rFonts w:ascii="Arial" w:eastAsia="Arial" w:hAnsi="Arial" w:cs="Arial"/>
          <w:sz w:val="23"/>
          <w:szCs w:val="23"/>
          <w:lang w:val="id"/>
        </w:rPr>
        <w:tab/>
        <w:t>:</w:t>
      </w:r>
      <w:r w:rsidRPr="00310B47">
        <w:rPr>
          <w:rFonts w:ascii="Arial" w:eastAsia="Arial" w:hAnsi="Arial" w:cs="Arial"/>
          <w:sz w:val="23"/>
          <w:szCs w:val="23"/>
          <w:lang w:val="en-ID"/>
        </w:rPr>
        <w:t xml:space="preserve"> Andika Setiawan ST, MT.</w:t>
      </w:r>
    </w:p>
    <w:p w14:paraId="3417C8DB" w14:textId="77777777" w:rsidR="00310B47" w:rsidRPr="00310B47" w:rsidRDefault="00310B47" w:rsidP="00310B47">
      <w:pPr>
        <w:widowControl w:val="0"/>
        <w:autoSpaceDE w:val="0"/>
        <w:autoSpaceDN w:val="0"/>
        <w:spacing w:after="0" w:line="240" w:lineRule="auto"/>
        <w:jc w:val="both"/>
        <w:rPr>
          <w:rFonts w:ascii="Arial" w:eastAsia="Arial" w:hAnsi="Arial" w:cs="Arial"/>
          <w:sz w:val="20"/>
          <w:szCs w:val="23"/>
          <w:lang w:val="id"/>
        </w:rPr>
      </w:pPr>
    </w:p>
    <w:p w14:paraId="0F813847" w14:textId="77777777" w:rsidR="00310B47" w:rsidRPr="00310B47" w:rsidRDefault="00310B47" w:rsidP="00310B47">
      <w:pPr>
        <w:widowControl w:val="0"/>
        <w:autoSpaceDE w:val="0"/>
        <w:autoSpaceDN w:val="0"/>
        <w:spacing w:before="1" w:after="0" w:line="240" w:lineRule="auto"/>
        <w:jc w:val="both"/>
        <w:rPr>
          <w:rFonts w:ascii="Arial" w:eastAsia="Arial" w:hAnsi="Arial" w:cs="Arial"/>
          <w:sz w:val="28"/>
          <w:szCs w:val="23"/>
          <w:lang w:val="id"/>
        </w:rPr>
      </w:pPr>
    </w:p>
    <w:tbl>
      <w:tblPr>
        <w:tblW w:w="0" w:type="auto"/>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29"/>
        <w:gridCol w:w="1634"/>
        <w:gridCol w:w="4529"/>
        <w:gridCol w:w="1732"/>
      </w:tblGrid>
      <w:tr w:rsidR="00310B47" w:rsidRPr="00310B47" w14:paraId="5454E031" w14:textId="77777777" w:rsidTr="00310B47">
        <w:trPr>
          <w:trHeight w:val="521"/>
          <w:jc w:val="right"/>
        </w:trPr>
        <w:tc>
          <w:tcPr>
            <w:tcW w:w="929" w:type="dxa"/>
            <w:vAlign w:val="center"/>
          </w:tcPr>
          <w:p w14:paraId="6B58B08A" w14:textId="77777777" w:rsidR="00310B47" w:rsidRPr="00310B47" w:rsidRDefault="00310B47" w:rsidP="00310B47">
            <w:pPr>
              <w:widowControl w:val="0"/>
              <w:autoSpaceDE w:val="0"/>
              <w:autoSpaceDN w:val="0"/>
              <w:spacing w:before="236" w:after="0" w:line="306" w:lineRule="exact"/>
              <w:ind w:left="242"/>
              <w:rPr>
                <w:rFonts w:ascii="Arial" w:eastAsia="Arial" w:hAnsi="Arial" w:cs="Arial"/>
                <w:b/>
                <w:sz w:val="28"/>
                <w:lang w:val="id"/>
              </w:rPr>
            </w:pPr>
            <w:r w:rsidRPr="00310B47">
              <w:rPr>
                <w:rFonts w:ascii="Arial" w:eastAsia="Arial" w:hAnsi="Arial" w:cs="Arial"/>
                <w:b/>
                <w:sz w:val="28"/>
                <w:lang w:val="id"/>
              </w:rPr>
              <w:t>NO</w:t>
            </w:r>
          </w:p>
        </w:tc>
        <w:tc>
          <w:tcPr>
            <w:tcW w:w="1634" w:type="dxa"/>
            <w:vAlign w:val="center"/>
          </w:tcPr>
          <w:p w14:paraId="4479998A" w14:textId="77777777" w:rsidR="00310B47" w:rsidRPr="00310B47" w:rsidRDefault="00310B47" w:rsidP="00310B47">
            <w:pPr>
              <w:widowControl w:val="0"/>
              <w:autoSpaceDE w:val="0"/>
              <w:autoSpaceDN w:val="0"/>
              <w:spacing w:before="236" w:after="0" w:line="306" w:lineRule="exact"/>
              <w:ind w:left="107"/>
              <w:rPr>
                <w:rFonts w:ascii="Arial" w:eastAsia="Arial" w:hAnsi="Arial" w:cs="Arial"/>
                <w:b/>
                <w:sz w:val="28"/>
                <w:lang w:val="id"/>
              </w:rPr>
            </w:pPr>
            <w:r w:rsidRPr="00310B47">
              <w:rPr>
                <w:rFonts w:ascii="Arial" w:eastAsia="Arial" w:hAnsi="Arial" w:cs="Arial"/>
                <w:b/>
                <w:sz w:val="28"/>
                <w:lang w:val="id"/>
              </w:rPr>
              <w:t>TANGGAL</w:t>
            </w:r>
          </w:p>
        </w:tc>
        <w:tc>
          <w:tcPr>
            <w:tcW w:w="4529" w:type="dxa"/>
            <w:vAlign w:val="center"/>
          </w:tcPr>
          <w:p w14:paraId="08042345" w14:textId="77777777" w:rsidR="00310B47" w:rsidRPr="00310B47" w:rsidRDefault="00310B47" w:rsidP="00310B47">
            <w:pPr>
              <w:widowControl w:val="0"/>
              <w:autoSpaceDE w:val="0"/>
              <w:autoSpaceDN w:val="0"/>
              <w:spacing w:before="236" w:after="0" w:line="306" w:lineRule="exact"/>
              <w:ind w:left="1519" w:right="1521"/>
              <w:rPr>
                <w:rFonts w:ascii="Arial" w:eastAsia="Arial" w:hAnsi="Arial" w:cs="Arial"/>
                <w:b/>
                <w:sz w:val="28"/>
                <w:lang w:val="id"/>
              </w:rPr>
            </w:pPr>
            <w:r w:rsidRPr="00310B47">
              <w:rPr>
                <w:rFonts w:ascii="Arial" w:eastAsia="Arial" w:hAnsi="Arial" w:cs="Arial"/>
                <w:b/>
                <w:sz w:val="28"/>
                <w:lang w:val="id"/>
              </w:rPr>
              <w:t>CATATAN</w:t>
            </w:r>
          </w:p>
        </w:tc>
        <w:tc>
          <w:tcPr>
            <w:tcW w:w="1732" w:type="dxa"/>
            <w:vAlign w:val="center"/>
          </w:tcPr>
          <w:p w14:paraId="21C9C345" w14:textId="77777777" w:rsidR="00310B47" w:rsidRPr="00310B47" w:rsidRDefault="00310B47" w:rsidP="00310B47">
            <w:pPr>
              <w:widowControl w:val="0"/>
              <w:autoSpaceDE w:val="0"/>
              <w:autoSpaceDN w:val="0"/>
              <w:spacing w:before="236" w:after="0" w:line="306" w:lineRule="exact"/>
              <w:ind w:left="368"/>
              <w:rPr>
                <w:rFonts w:ascii="Arial" w:eastAsia="Arial" w:hAnsi="Arial" w:cs="Arial"/>
                <w:b/>
                <w:sz w:val="28"/>
                <w:lang w:val="id"/>
              </w:rPr>
            </w:pPr>
            <w:r w:rsidRPr="00310B47">
              <w:rPr>
                <w:rFonts w:ascii="Arial" w:eastAsia="Arial" w:hAnsi="Arial" w:cs="Arial"/>
                <w:b/>
                <w:sz w:val="28"/>
                <w:lang w:val="id"/>
              </w:rPr>
              <w:t>PARAF</w:t>
            </w:r>
          </w:p>
        </w:tc>
      </w:tr>
      <w:tr w:rsidR="00310B47" w:rsidRPr="00310B47" w14:paraId="00E6F2B8" w14:textId="77777777" w:rsidTr="00310B47">
        <w:trPr>
          <w:trHeight w:val="477"/>
          <w:jc w:val="right"/>
        </w:trPr>
        <w:tc>
          <w:tcPr>
            <w:tcW w:w="929" w:type="dxa"/>
            <w:vAlign w:val="center"/>
          </w:tcPr>
          <w:p w14:paraId="5729A57F" w14:textId="77777777" w:rsidR="00310B47" w:rsidRPr="00310B47" w:rsidRDefault="00310B47" w:rsidP="00E21479">
            <w:pPr>
              <w:widowControl w:val="0"/>
              <w:numPr>
                <w:ilvl w:val="0"/>
                <w:numId w:val="59"/>
              </w:numPr>
              <w:autoSpaceDE w:val="0"/>
              <w:autoSpaceDN w:val="0"/>
              <w:spacing w:after="0" w:line="240" w:lineRule="auto"/>
              <w:jc w:val="both"/>
              <w:rPr>
                <w:rFonts w:ascii="Times New Roman" w:eastAsia="Arial" w:hAnsi="Arial" w:cs="Arial"/>
                <w:sz w:val="24"/>
                <w:lang w:val="id"/>
              </w:rPr>
            </w:pPr>
          </w:p>
        </w:tc>
        <w:tc>
          <w:tcPr>
            <w:tcW w:w="1634" w:type="dxa"/>
            <w:vAlign w:val="center"/>
          </w:tcPr>
          <w:p w14:paraId="73BECFFA"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27/4/22</w:t>
            </w:r>
          </w:p>
        </w:tc>
        <w:tc>
          <w:tcPr>
            <w:tcW w:w="4529" w:type="dxa"/>
          </w:tcPr>
          <w:p w14:paraId="7A3D97A9"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Penggantian judul menjadi </w:t>
            </w:r>
            <w:r w:rsidRPr="00310B47">
              <w:rPr>
                <w:rFonts w:ascii="Times New Roman" w:eastAsia="Arial" w:hAnsi="Arial" w:cs="Arial"/>
                <w:sz w:val="24"/>
                <w:lang w:val="en-ID"/>
              </w:rPr>
              <w:t>“</w:t>
            </w:r>
            <w:r w:rsidRPr="00310B47">
              <w:rPr>
                <w:rFonts w:ascii="Times New Roman" w:eastAsia="Arial" w:hAnsi="Arial" w:cs="Arial"/>
                <w:sz w:val="24"/>
                <w:lang w:val="en-ID"/>
              </w:rPr>
              <w:t>Kinerja RuasJalan di Jalan Raya Bintara, Bekasi</w:t>
            </w:r>
            <w:r w:rsidRPr="00310B47">
              <w:rPr>
                <w:rFonts w:ascii="Times New Roman" w:eastAsia="Arial" w:hAnsi="Arial" w:cs="Arial"/>
                <w:sz w:val="24"/>
                <w:lang w:val="en-ID"/>
              </w:rPr>
              <w:t>”</w:t>
            </w:r>
            <w:r w:rsidRPr="00310B47">
              <w:rPr>
                <w:rFonts w:ascii="Times New Roman" w:eastAsia="Arial" w:hAnsi="Arial" w:cs="Arial"/>
                <w:sz w:val="24"/>
                <w:lang w:val="en-ID"/>
              </w:rPr>
              <w:t>.</w:t>
            </w:r>
          </w:p>
          <w:p w14:paraId="27F039B0"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Tambahkan abstrak dalam bahasa inggris.</w:t>
            </w:r>
          </w:p>
          <w:p w14:paraId="45E1E230"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Ganti foto ruas jalan yang ditinjau dengan maps biasa.</w:t>
            </w:r>
          </w:p>
          <w:p w14:paraId="05AF2FB2"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Hapus kalimat </w:t>
            </w:r>
            <w:r w:rsidRPr="00310B47">
              <w:rPr>
                <w:rFonts w:ascii="Times New Roman" w:eastAsia="Arial" w:hAnsi="Arial" w:cs="Arial"/>
                <w:sz w:val="24"/>
                <w:lang w:val="en-ID"/>
              </w:rPr>
              <w:t>“</w:t>
            </w:r>
            <w:r w:rsidRPr="00310B47">
              <w:rPr>
                <w:rFonts w:ascii="Times New Roman" w:eastAsia="Arial" w:hAnsi="Arial" w:cs="Arial"/>
                <w:sz w:val="24"/>
                <w:lang w:val="en-ID"/>
              </w:rPr>
              <w:t>tingkat pelayanan</w:t>
            </w:r>
            <w:r w:rsidRPr="00310B47">
              <w:rPr>
                <w:rFonts w:ascii="Times New Roman" w:eastAsia="Arial" w:hAnsi="Arial" w:cs="Arial"/>
                <w:sz w:val="24"/>
                <w:lang w:val="en-ID"/>
              </w:rPr>
              <w:t>”</w:t>
            </w:r>
          </w:p>
          <w:p w14:paraId="2CC5747D"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erbaiki typo</w:t>
            </w:r>
          </w:p>
          <w:p w14:paraId="2E12BB6C"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erbaiki susunan kata, cek kbbi.</w:t>
            </w:r>
          </w:p>
          <w:p w14:paraId="1FACFA2C"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Tambahkan derajat kejenuhan, tundaan, panjang antrian dalam batasan masalah.</w:t>
            </w:r>
          </w:p>
          <w:p w14:paraId="4A063EF4"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Tambahkan alternatif.</w:t>
            </w:r>
          </w:p>
          <w:p w14:paraId="6CA9EFBA"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Hapus kata </w:t>
            </w:r>
            <w:r w:rsidRPr="00310B47">
              <w:rPr>
                <w:rFonts w:ascii="Times New Roman" w:eastAsia="Arial" w:hAnsi="Arial" w:cs="Arial"/>
                <w:sz w:val="24"/>
                <w:lang w:val="en-ID"/>
              </w:rPr>
              <w:t>“</w:t>
            </w:r>
            <w:r w:rsidRPr="00310B47">
              <w:rPr>
                <w:rFonts w:ascii="Times New Roman" w:eastAsia="Arial" w:hAnsi="Arial" w:cs="Arial"/>
                <w:sz w:val="24"/>
                <w:lang w:val="en-ID"/>
              </w:rPr>
              <w:t>jam sibuk</w:t>
            </w:r>
            <w:r w:rsidRPr="00310B47">
              <w:rPr>
                <w:rFonts w:ascii="Times New Roman" w:eastAsia="Arial" w:hAnsi="Arial" w:cs="Arial"/>
                <w:sz w:val="24"/>
                <w:lang w:val="en-ID"/>
              </w:rPr>
              <w:t>”</w:t>
            </w:r>
          </w:p>
          <w:p w14:paraId="4E5EB1A6"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 Hipotesa mengikut tujuan.</w:t>
            </w:r>
          </w:p>
          <w:p w14:paraId="21D2098B"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 Perbaiki </w:t>
            </w:r>
            <w:r w:rsidRPr="00310B47">
              <w:rPr>
                <w:rFonts w:ascii="Times New Roman" w:eastAsia="Arial" w:hAnsi="Arial" w:cs="Arial"/>
                <w:i/>
                <w:sz w:val="24"/>
                <w:lang w:val="en-ID"/>
              </w:rPr>
              <w:t>fishbone.</w:t>
            </w:r>
          </w:p>
          <w:p w14:paraId="11C4E3FA" w14:textId="77777777" w:rsidR="00310B47" w:rsidRPr="00310B47" w:rsidRDefault="00310B47" w:rsidP="00E21479">
            <w:pPr>
              <w:widowControl w:val="0"/>
              <w:numPr>
                <w:ilvl w:val="0"/>
                <w:numId w:val="53"/>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 Perbaiki jarak pada penulisan rumus.</w:t>
            </w:r>
          </w:p>
          <w:p w14:paraId="496AB66D" w14:textId="77777777" w:rsidR="00310B47" w:rsidRPr="00310B47" w:rsidRDefault="00310B47" w:rsidP="00310B47">
            <w:pPr>
              <w:widowControl w:val="0"/>
              <w:autoSpaceDE w:val="0"/>
              <w:autoSpaceDN w:val="0"/>
              <w:spacing w:after="0" w:line="240" w:lineRule="auto"/>
              <w:ind w:left="360"/>
              <w:jc w:val="both"/>
              <w:rPr>
                <w:rFonts w:ascii="Times New Roman" w:eastAsia="Arial" w:hAnsi="Arial" w:cs="Arial"/>
                <w:sz w:val="24"/>
                <w:lang w:val="id"/>
              </w:rPr>
            </w:pPr>
          </w:p>
        </w:tc>
        <w:tc>
          <w:tcPr>
            <w:tcW w:w="1732" w:type="dxa"/>
          </w:tcPr>
          <w:p w14:paraId="1DE54DD0" w14:textId="77777777" w:rsidR="00310B47" w:rsidRPr="00310B47" w:rsidRDefault="00310B47" w:rsidP="00310B47">
            <w:pPr>
              <w:widowControl w:val="0"/>
              <w:autoSpaceDE w:val="0"/>
              <w:autoSpaceDN w:val="0"/>
              <w:spacing w:after="0" w:line="240" w:lineRule="auto"/>
              <w:jc w:val="both"/>
              <w:rPr>
                <w:rFonts w:ascii="Times New Roman" w:eastAsia="Arial" w:hAnsi="Arial" w:cs="Arial"/>
                <w:sz w:val="24"/>
                <w:lang w:val="id"/>
              </w:rPr>
            </w:pPr>
            <w:r w:rsidRPr="00310B47">
              <w:rPr>
                <w:rFonts w:ascii="Arial" w:eastAsia="Arial" w:hAnsi="Arial" w:cs="Arial"/>
                <w:noProof/>
                <w:sz w:val="24"/>
              </w:rPr>
              <mc:AlternateContent>
                <mc:Choice Requires="wps">
                  <w:drawing>
                    <wp:anchor distT="0" distB="0" distL="114300" distR="114300" simplePos="0" relativeHeight="251686912" behindDoc="0" locked="0" layoutInCell="1" allowOverlap="1" wp14:anchorId="0C5EB903" wp14:editId="28EC544D">
                      <wp:simplePos x="0" y="0"/>
                      <wp:positionH relativeFrom="column">
                        <wp:posOffset>64135</wp:posOffset>
                      </wp:positionH>
                      <wp:positionV relativeFrom="paragraph">
                        <wp:posOffset>1557655</wp:posOffset>
                      </wp:positionV>
                      <wp:extent cx="891191" cy="469921"/>
                      <wp:effectExtent l="0" t="0" r="23495" b="25400"/>
                      <wp:wrapNone/>
                      <wp:docPr id="118" name="Freeform: Shape 9"/>
                      <wp:cNvGraphicFramePr/>
                      <a:graphic xmlns:a="http://schemas.openxmlformats.org/drawingml/2006/main">
                        <a:graphicData uri="http://schemas.microsoft.com/office/word/2010/wordprocessingShape">
                          <wps:wsp>
                            <wps:cNvSpPr/>
                            <wps:spPr>
                              <a:xfrm>
                                <a:off x="0" y="0"/>
                                <a:ext cx="891191" cy="469921"/>
                              </a:xfrm>
                              <a:custGeom>
                                <a:avLst/>
                                <a:gdLst>
                                  <a:gd name="connsiteX0" fmla="*/ 200629 w 891191"/>
                                  <a:gd name="connsiteY0" fmla="*/ 123825 h 469921"/>
                                  <a:gd name="connsiteX1" fmla="*/ 176816 w 891191"/>
                                  <a:gd name="connsiteY1" fmla="*/ 119063 h 469921"/>
                                  <a:gd name="connsiteX2" fmla="*/ 162529 w 891191"/>
                                  <a:gd name="connsiteY2" fmla="*/ 128588 h 469921"/>
                                  <a:gd name="connsiteX3" fmla="*/ 129191 w 891191"/>
                                  <a:gd name="connsiteY3" fmla="*/ 142875 h 469921"/>
                                  <a:gd name="connsiteX4" fmla="*/ 100616 w 891191"/>
                                  <a:gd name="connsiteY4" fmla="*/ 161925 h 469921"/>
                                  <a:gd name="connsiteX5" fmla="*/ 95854 w 891191"/>
                                  <a:gd name="connsiteY5" fmla="*/ 180975 h 469921"/>
                                  <a:gd name="connsiteX6" fmla="*/ 91091 w 891191"/>
                                  <a:gd name="connsiteY6" fmla="*/ 195263 h 469921"/>
                                  <a:gd name="connsiteX7" fmla="*/ 95854 w 891191"/>
                                  <a:gd name="connsiteY7" fmla="*/ 271463 h 469921"/>
                                  <a:gd name="connsiteX8" fmla="*/ 124429 w 891191"/>
                                  <a:gd name="connsiteY8" fmla="*/ 290513 h 469921"/>
                                  <a:gd name="connsiteX9" fmla="*/ 143479 w 891191"/>
                                  <a:gd name="connsiteY9" fmla="*/ 285750 h 469921"/>
                                  <a:gd name="connsiteX10" fmla="*/ 195866 w 891191"/>
                                  <a:gd name="connsiteY10" fmla="*/ 257175 h 469921"/>
                                  <a:gd name="connsiteX11" fmla="*/ 210154 w 891191"/>
                                  <a:gd name="connsiteY11" fmla="*/ 252413 h 469921"/>
                                  <a:gd name="connsiteX12" fmla="*/ 233966 w 891191"/>
                                  <a:gd name="connsiteY12" fmla="*/ 223838 h 469921"/>
                                  <a:gd name="connsiteX13" fmla="*/ 238729 w 891191"/>
                                  <a:gd name="connsiteY13" fmla="*/ 204788 h 469921"/>
                                  <a:gd name="connsiteX14" fmla="*/ 243491 w 891191"/>
                                  <a:gd name="connsiteY14" fmla="*/ 190500 h 469921"/>
                                  <a:gd name="connsiteX15" fmla="*/ 253016 w 891191"/>
                                  <a:gd name="connsiteY15" fmla="*/ 157163 h 469921"/>
                                  <a:gd name="connsiteX16" fmla="*/ 233966 w 891191"/>
                                  <a:gd name="connsiteY16" fmla="*/ 128588 h 469921"/>
                                  <a:gd name="connsiteX17" fmla="*/ 224441 w 891191"/>
                                  <a:gd name="connsiteY17" fmla="*/ 142875 h 469921"/>
                                  <a:gd name="connsiteX18" fmla="*/ 229204 w 891191"/>
                                  <a:gd name="connsiteY18" fmla="*/ 214313 h 469921"/>
                                  <a:gd name="connsiteX19" fmla="*/ 238729 w 891191"/>
                                  <a:gd name="connsiteY19" fmla="*/ 242888 h 469921"/>
                                  <a:gd name="connsiteX20" fmla="*/ 262541 w 891191"/>
                                  <a:gd name="connsiteY20" fmla="*/ 285750 h 469921"/>
                                  <a:gd name="connsiteX21" fmla="*/ 276829 w 891191"/>
                                  <a:gd name="connsiteY21" fmla="*/ 295275 h 469921"/>
                                  <a:gd name="connsiteX22" fmla="*/ 295879 w 891191"/>
                                  <a:gd name="connsiteY22" fmla="*/ 266700 h 469921"/>
                                  <a:gd name="connsiteX23" fmla="*/ 305404 w 891191"/>
                                  <a:gd name="connsiteY23" fmla="*/ 223838 h 469921"/>
                                  <a:gd name="connsiteX24" fmla="*/ 310166 w 891191"/>
                                  <a:gd name="connsiteY24" fmla="*/ 209550 h 469921"/>
                                  <a:gd name="connsiteX25" fmla="*/ 314929 w 891191"/>
                                  <a:gd name="connsiteY25" fmla="*/ 185738 h 469921"/>
                                  <a:gd name="connsiteX26" fmla="*/ 305404 w 891191"/>
                                  <a:gd name="connsiteY26" fmla="*/ 123825 h 469921"/>
                                  <a:gd name="connsiteX27" fmla="*/ 291116 w 891191"/>
                                  <a:gd name="connsiteY27" fmla="*/ 104775 h 469921"/>
                                  <a:gd name="connsiteX28" fmla="*/ 276829 w 891191"/>
                                  <a:gd name="connsiteY28" fmla="*/ 95250 h 469921"/>
                                  <a:gd name="connsiteX29" fmla="*/ 238729 w 891191"/>
                                  <a:gd name="connsiteY29" fmla="*/ 52388 h 469921"/>
                                  <a:gd name="connsiteX30" fmla="*/ 224441 w 891191"/>
                                  <a:gd name="connsiteY30" fmla="*/ 42863 h 469921"/>
                                  <a:gd name="connsiteX31" fmla="*/ 186341 w 891191"/>
                                  <a:gd name="connsiteY31" fmla="*/ 33338 h 469921"/>
                                  <a:gd name="connsiteX32" fmla="*/ 138716 w 891191"/>
                                  <a:gd name="connsiteY32" fmla="*/ 38100 h 469921"/>
                                  <a:gd name="connsiteX33" fmla="*/ 110141 w 891191"/>
                                  <a:gd name="connsiteY33" fmla="*/ 57150 h 469921"/>
                                  <a:gd name="connsiteX34" fmla="*/ 95854 w 891191"/>
                                  <a:gd name="connsiteY34" fmla="*/ 61913 h 469921"/>
                                  <a:gd name="connsiteX35" fmla="*/ 67279 w 891191"/>
                                  <a:gd name="connsiteY35" fmla="*/ 80963 h 469921"/>
                                  <a:gd name="connsiteX36" fmla="*/ 24416 w 891191"/>
                                  <a:gd name="connsiteY36" fmla="*/ 114300 h 469921"/>
                                  <a:gd name="connsiteX37" fmla="*/ 14891 w 891191"/>
                                  <a:gd name="connsiteY37" fmla="*/ 133350 h 469921"/>
                                  <a:gd name="connsiteX38" fmla="*/ 5366 w 891191"/>
                                  <a:gd name="connsiteY38" fmla="*/ 147638 h 469921"/>
                                  <a:gd name="connsiteX39" fmla="*/ 19654 w 891191"/>
                                  <a:gd name="connsiteY39" fmla="*/ 276225 h 469921"/>
                                  <a:gd name="connsiteX40" fmla="*/ 33941 w 891191"/>
                                  <a:gd name="connsiteY40" fmla="*/ 304800 h 469921"/>
                                  <a:gd name="connsiteX41" fmla="*/ 48229 w 891191"/>
                                  <a:gd name="connsiteY41" fmla="*/ 314325 h 469921"/>
                                  <a:gd name="connsiteX42" fmla="*/ 52991 w 891191"/>
                                  <a:gd name="connsiteY42" fmla="*/ 333375 h 469921"/>
                                  <a:gd name="connsiteX43" fmla="*/ 86329 w 891191"/>
                                  <a:gd name="connsiteY43" fmla="*/ 371475 h 469921"/>
                                  <a:gd name="connsiteX44" fmla="*/ 105379 w 891191"/>
                                  <a:gd name="connsiteY44" fmla="*/ 381000 h 469921"/>
                                  <a:gd name="connsiteX45" fmla="*/ 133954 w 891191"/>
                                  <a:gd name="connsiteY45" fmla="*/ 400050 h 469921"/>
                                  <a:gd name="connsiteX46" fmla="*/ 176816 w 891191"/>
                                  <a:gd name="connsiteY46" fmla="*/ 414338 h 469921"/>
                                  <a:gd name="connsiteX47" fmla="*/ 191104 w 891191"/>
                                  <a:gd name="connsiteY47" fmla="*/ 419100 h 469921"/>
                                  <a:gd name="connsiteX48" fmla="*/ 286354 w 891191"/>
                                  <a:gd name="connsiteY48" fmla="*/ 414338 h 469921"/>
                                  <a:gd name="connsiteX49" fmla="*/ 300641 w 891191"/>
                                  <a:gd name="connsiteY49" fmla="*/ 400050 h 469921"/>
                                  <a:gd name="connsiteX50" fmla="*/ 329216 w 891191"/>
                                  <a:gd name="connsiteY50" fmla="*/ 376238 h 469921"/>
                                  <a:gd name="connsiteX51" fmla="*/ 333979 w 891191"/>
                                  <a:gd name="connsiteY51" fmla="*/ 361950 h 469921"/>
                                  <a:gd name="connsiteX52" fmla="*/ 343504 w 891191"/>
                                  <a:gd name="connsiteY52" fmla="*/ 342900 h 469921"/>
                                  <a:gd name="connsiteX53" fmla="*/ 348266 w 891191"/>
                                  <a:gd name="connsiteY53" fmla="*/ 266700 h 469921"/>
                                  <a:gd name="connsiteX54" fmla="*/ 353029 w 891191"/>
                                  <a:gd name="connsiteY54" fmla="*/ 247650 h 469921"/>
                                  <a:gd name="connsiteX55" fmla="*/ 357791 w 891191"/>
                                  <a:gd name="connsiteY55" fmla="*/ 352425 h 469921"/>
                                  <a:gd name="connsiteX56" fmla="*/ 376841 w 891191"/>
                                  <a:gd name="connsiteY56" fmla="*/ 323850 h 469921"/>
                                  <a:gd name="connsiteX57" fmla="*/ 381604 w 891191"/>
                                  <a:gd name="connsiteY57" fmla="*/ 247650 h 469921"/>
                                  <a:gd name="connsiteX58" fmla="*/ 395891 w 891191"/>
                                  <a:gd name="connsiteY58" fmla="*/ 266700 h 469921"/>
                                  <a:gd name="connsiteX59" fmla="*/ 400654 w 891191"/>
                                  <a:gd name="connsiteY59" fmla="*/ 304800 h 469921"/>
                                  <a:gd name="connsiteX60" fmla="*/ 410179 w 891191"/>
                                  <a:gd name="connsiteY60" fmla="*/ 338138 h 469921"/>
                                  <a:gd name="connsiteX61" fmla="*/ 419704 w 891191"/>
                                  <a:gd name="connsiteY61" fmla="*/ 366713 h 469921"/>
                                  <a:gd name="connsiteX62" fmla="*/ 433991 w 891191"/>
                                  <a:gd name="connsiteY62" fmla="*/ 361950 h 469921"/>
                                  <a:gd name="connsiteX63" fmla="*/ 453041 w 891191"/>
                                  <a:gd name="connsiteY63" fmla="*/ 323850 h 469921"/>
                                  <a:gd name="connsiteX64" fmla="*/ 457804 w 891191"/>
                                  <a:gd name="connsiteY64" fmla="*/ 280988 h 469921"/>
                                  <a:gd name="connsiteX65" fmla="*/ 462566 w 891191"/>
                                  <a:gd name="connsiteY65" fmla="*/ 261938 h 469921"/>
                                  <a:gd name="connsiteX66" fmla="*/ 472091 w 891191"/>
                                  <a:gd name="connsiteY66" fmla="*/ 276225 h 469921"/>
                                  <a:gd name="connsiteX67" fmla="*/ 481616 w 891191"/>
                                  <a:gd name="connsiteY67" fmla="*/ 333375 h 469921"/>
                                  <a:gd name="connsiteX68" fmla="*/ 486379 w 891191"/>
                                  <a:gd name="connsiteY68" fmla="*/ 395288 h 469921"/>
                                  <a:gd name="connsiteX69" fmla="*/ 495904 w 891191"/>
                                  <a:gd name="connsiteY69" fmla="*/ 366713 h 469921"/>
                                  <a:gd name="connsiteX70" fmla="*/ 505429 w 891191"/>
                                  <a:gd name="connsiteY70" fmla="*/ 333375 h 469921"/>
                                  <a:gd name="connsiteX71" fmla="*/ 514954 w 891191"/>
                                  <a:gd name="connsiteY71" fmla="*/ 271463 h 469921"/>
                                  <a:gd name="connsiteX72" fmla="*/ 519716 w 891191"/>
                                  <a:gd name="connsiteY72" fmla="*/ 257175 h 469921"/>
                                  <a:gd name="connsiteX73" fmla="*/ 524479 w 891191"/>
                                  <a:gd name="connsiteY73" fmla="*/ 366713 h 469921"/>
                                  <a:gd name="connsiteX74" fmla="*/ 529241 w 891191"/>
                                  <a:gd name="connsiteY74" fmla="*/ 342900 h 469921"/>
                                  <a:gd name="connsiteX75" fmla="*/ 524479 w 891191"/>
                                  <a:gd name="connsiteY75" fmla="*/ 328613 h 469921"/>
                                  <a:gd name="connsiteX76" fmla="*/ 514954 w 891191"/>
                                  <a:gd name="connsiteY76" fmla="*/ 295275 h 469921"/>
                                  <a:gd name="connsiteX77" fmla="*/ 529241 w 891191"/>
                                  <a:gd name="connsiteY77" fmla="*/ 242888 h 469921"/>
                                  <a:gd name="connsiteX78" fmla="*/ 543529 w 891191"/>
                                  <a:gd name="connsiteY78" fmla="*/ 266700 h 469921"/>
                                  <a:gd name="connsiteX79" fmla="*/ 548291 w 891191"/>
                                  <a:gd name="connsiteY79" fmla="*/ 300038 h 469921"/>
                                  <a:gd name="connsiteX80" fmla="*/ 562579 w 891191"/>
                                  <a:gd name="connsiteY80" fmla="*/ 357188 h 469921"/>
                                  <a:gd name="connsiteX81" fmla="*/ 567341 w 891191"/>
                                  <a:gd name="connsiteY81" fmla="*/ 371475 h 469921"/>
                                  <a:gd name="connsiteX82" fmla="*/ 576866 w 891191"/>
                                  <a:gd name="connsiteY82" fmla="*/ 414338 h 469921"/>
                                  <a:gd name="connsiteX83" fmla="*/ 586391 w 891191"/>
                                  <a:gd name="connsiteY83" fmla="*/ 442913 h 469921"/>
                                  <a:gd name="connsiteX84" fmla="*/ 591154 w 891191"/>
                                  <a:gd name="connsiteY84" fmla="*/ 461963 h 469921"/>
                                  <a:gd name="connsiteX85" fmla="*/ 595916 w 891191"/>
                                  <a:gd name="connsiteY85" fmla="*/ 419100 h 469921"/>
                                  <a:gd name="connsiteX86" fmla="*/ 605441 w 891191"/>
                                  <a:gd name="connsiteY86" fmla="*/ 385763 h 469921"/>
                                  <a:gd name="connsiteX87" fmla="*/ 614966 w 891191"/>
                                  <a:gd name="connsiteY87" fmla="*/ 57150 h 469921"/>
                                  <a:gd name="connsiteX88" fmla="*/ 619729 w 891191"/>
                                  <a:gd name="connsiteY88" fmla="*/ 28575 h 469921"/>
                                  <a:gd name="connsiteX89" fmla="*/ 629254 w 891191"/>
                                  <a:gd name="connsiteY89" fmla="*/ 0 h 469921"/>
                                  <a:gd name="connsiteX90" fmla="*/ 634016 w 891191"/>
                                  <a:gd name="connsiteY90" fmla="*/ 19050 h 469921"/>
                                  <a:gd name="connsiteX91" fmla="*/ 638779 w 891191"/>
                                  <a:gd name="connsiteY91" fmla="*/ 33338 h 469921"/>
                                  <a:gd name="connsiteX92" fmla="*/ 653066 w 891191"/>
                                  <a:gd name="connsiteY92" fmla="*/ 123825 h 469921"/>
                                  <a:gd name="connsiteX93" fmla="*/ 672116 w 891191"/>
                                  <a:gd name="connsiteY93" fmla="*/ 185738 h 469921"/>
                                  <a:gd name="connsiteX94" fmla="*/ 681641 w 891191"/>
                                  <a:gd name="connsiteY94" fmla="*/ 466725 h 469921"/>
                                  <a:gd name="connsiteX95" fmla="*/ 676879 w 891191"/>
                                  <a:gd name="connsiteY95" fmla="*/ 419100 h 469921"/>
                                  <a:gd name="connsiteX96" fmla="*/ 672116 w 891191"/>
                                  <a:gd name="connsiteY96" fmla="*/ 400050 h 469921"/>
                                  <a:gd name="connsiteX97" fmla="*/ 667354 w 891191"/>
                                  <a:gd name="connsiteY97" fmla="*/ 204788 h 469921"/>
                                  <a:gd name="connsiteX98" fmla="*/ 643541 w 891191"/>
                                  <a:gd name="connsiteY98" fmla="*/ 123825 h 469921"/>
                                  <a:gd name="connsiteX99" fmla="*/ 657829 w 891191"/>
                                  <a:gd name="connsiteY99" fmla="*/ 161925 h 469921"/>
                                  <a:gd name="connsiteX100" fmla="*/ 672116 w 891191"/>
                                  <a:gd name="connsiteY100" fmla="*/ 233363 h 469921"/>
                                  <a:gd name="connsiteX101" fmla="*/ 681641 w 891191"/>
                                  <a:gd name="connsiteY101" fmla="*/ 257175 h 469921"/>
                                  <a:gd name="connsiteX102" fmla="*/ 700691 w 891191"/>
                                  <a:gd name="connsiteY102" fmla="*/ 328613 h 469921"/>
                                  <a:gd name="connsiteX103" fmla="*/ 705454 w 891191"/>
                                  <a:gd name="connsiteY103" fmla="*/ 361950 h 469921"/>
                                  <a:gd name="connsiteX104" fmla="*/ 710216 w 891191"/>
                                  <a:gd name="connsiteY104" fmla="*/ 376238 h 469921"/>
                                  <a:gd name="connsiteX105" fmla="*/ 729266 w 891191"/>
                                  <a:gd name="connsiteY105" fmla="*/ 385763 h 469921"/>
                                  <a:gd name="connsiteX106" fmla="*/ 743554 w 891191"/>
                                  <a:gd name="connsiteY106" fmla="*/ 376238 h 469921"/>
                                  <a:gd name="connsiteX107" fmla="*/ 772129 w 891191"/>
                                  <a:gd name="connsiteY107" fmla="*/ 352425 h 469921"/>
                                  <a:gd name="connsiteX108" fmla="*/ 795941 w 891191"/>
                                  <a:gd name="connsiteY108" fmla="*/ 342900 h 469921"/>
                                  <a:gd name="connsiteX109" fmla="*/ 824516 w 891191"/>
                                  <a:gd name="connsiteY109" fmla="*/ 323850 h 469921"/>
                                  <a:gd name="connsiteX110" fmla="*/ 838804 w 891191"/>
                                  <a:gd name="connsiteY110" fmla="*/ 314325 h 469921"/>
                                  <a:gd name="connsiteX111" fmla="*/ 881666 w 891191"/>
                                  <a:gd name="connsiteY111" fmla="*/ 295275 h 469921"/>
                                  <a:gd name="connsiteX112" fmla="*/ 891191 w 891191"/>
                                  <a:gd name="connsiteY112" fmla="*/ 295275 h 4699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Lst>
                                <a:rect l="l" t="t" r="r" b="b"/>
                                <a:pathLst>
                                  <a:path w="891191" h="469921">
                                    <a:moveTo>
                                      <a:pt x="200629" y="123825"/>
                                    </a:moveTo>
                                    <a:cubicBezTo>
                                      <a:pt x="192691" y="122238"/>
                                      <a:pt x="184848" y="118059"/>
                                      <a:pt x="176816" y="119063"/>
                                    </a:cubicBezTo>
                                    <a:cubicBezTo>
                                      <a:pt x="171137" y="119773"/>
                                      <a:pt x="167648" y="126028"/>
                                      <a:pt x="162529" y="128588"/>
                                    </a:cubicBezTo>
                                    <a:cubicBezTo>
                                      <a:pt x="123110" y="148297"/>
                                      <a:pt x="178746" y="113142"/>
                                      <a:pt x="129191" y="142875"/>
                                    </a:cubicBezTo>
                                    <a:cubicBezTo>
                                      <a:pt x="119375" y="148765"/>
                                      <a:pt x="100616" y="161925"/>
                                      <a:pt x="100616" y="161925"/>
                                    </a:cubicBezTo>
                                    <a:cubicBezTo>
                                      <a:pt x="99029" y="168275"/>
                                      <a:pt x="97652" y="174681"/>
                                      <a:pt x="95854" y="180975"/>
                                    </a:cubicBezTo>
                                    <a:cubicBezTo>
                                      <a:pt x="94475" y="185802"/>
                                      <a:pt x="91091" y="190243"/>
                                      <a:pt x="91091" y="195263"/>
                                    </a:cubicBezTo>
                                    <a:cubicBezTo>
                                      <a:pt x="91091" y="220713"/>
                                      <a:pt x="87447" y="247442"/>
                                      <a:pt x="95854" y="271463"/>
                                    </a:cubicBezTo>
                                    <a:cubicBezTo>
                                      <a:pt x="99636" y="282268"/>
                                      <a:pt x="124429" y="290513"/>
                                      <a:pt x="124429" y="290513"/>
                                    </a:cubicBezTo>
                                    <a:cubicBezTo>
                                      <a:pt x="130779" y="288925"/>
                                      <a:pt x="137350" y="288048"/>
                                      <a:pt x="143479" y="285750"/>
                                    </a:cubicBezTo>
                                    <a:cubicBezTo>
                                      <a:pt x="156003" y="281053"/>
                                      <a:pt x="188767" y="260725"/>
                                      <a:pt x="195866" y="257175"/>
                                    </a:cubicBezTo>
                                    <a:cubicBezTo>
                                      <a:pt x="200356" y="254930"/>
                                      <a:pt x="205391" y="254000"/>
                                      <a:pt x="210154" y="252413"/>
                                    </a:cubicBezTo>
                                    <a:cubicBezTo>
                                      <a:pt x="218735" y="243832"/>
                                      <a:pt x="228994" y="235440"/>
                                      <a:pt x="233966" y="223838"/>
                                    </a:cubicBezTo>
                                    <a:cubicBezTo>
                                      <a:pt x="236544" y="217822"/>
                                      <a:pt x="236931" y="211082"/>
                                      <a:pt x="238729" y="204788"/>
                                    </a:cubicBezTo>
                                    <a:cubicBezTo>
                                      <a:pt x="240108" y="199961"/>
                                      <a:pt x="242112" y="195327"/>
                                      <a:pt x="243491" y="190500"/>
                                    </a:cubicBezTo>
                                    <a:cubicBezTo>
                                      <a:pt x="255448" y="148648"/>
                                      <a:pt x="241600" y="191412"/>
                                      <a:pt x="253016" y="157163"/>
                                    </a:cubicBezTo>
                                    <a:cubicBezTo>
                                      <a:pt x="250555" y="149780"/>
                                      <a:pt x="245859" y="128588"/>
                                      <a:pt x="233966" y="128588"/>
                                    </a:cubicBezTo>
                                    <a:cubicBezTo>
                                      <a:pt x="228242" y="128588"/>
                                      <a:pt x="227616" y="138113"/>
                                      <a:pt x="224441" y="142875"/>
                                    </a:cubicBezTo>
                                    <a:cubicBezTo>
                                      <a:pt x="226029" y="166688"/>
                                      <a:pt x="225829" y="190687"/>
                                      <a:pt x="229204" y="214313"/>
                                    </a:cubicBezTo>
                                    <a:cubicBezTo>
                                      <a:pt x="230624" y="224252"/>
                                      <a:pt x="235000" y="233566"/>
                                      <a:pt x="238729" y="242888"/>
                                    </a:cubicBezTo>
                                    <a:cubicBezTo>
                                      <a:pt x="246554" y="262450"/>
                                      <a:pt x="247440" y="270649"/>
                                      <a:pt x="262541" y="285750"/>
                                    </a:cubicBezTo>
                                    <a:cubicBezTo>
                                      <a:pt x="266588" y="289797"/>
                                      <a:pt x="272066" y="292100"/>
                                      <a:pt x="276829" y="295275"/>
                                    </a:cubicBezTo>
                                    <a:cubicBezTo>
                                      <a:pt x="283179" y="285750"/>
                                      <a:pt x="292259" y="277560"/>
                                      <a:pt x="295879" y="266700"/>
                                    </a:cubicBezTo>
                                    <a:cubicBezTo>
                                      <a:pt x="306599" y="234539"/>
                                      <a:pt x="294229" y="274125"/>
                                      <a:pt x="305404" y="223838"/>
                                    </a:cubicBezTo>
                                    <a:cubicBezTo>
                                      <a:pt x="306493" y="218937"/>
                                      <a:pt x="308948" y="214420"/>
                                      <a:pt x="310166" y="209550"/>
                                    </a:cubicBezTo>
                                    <a:cubicBezTo>
                                      <a:pt x="312129" y="201697"/>
                                      <a:pt x="313341" y="193675"/>
                                      <a:pt x="314929" y="185738"/>
                                    </a:cubicBezTo>
                                    <a:cubicBezTo>
                                      <a:pt x="314390" y="180353"/>
                                      <a:pt x="313724" y="138385"/>
                                      <a:pt x="305404" y="123825"/>
                                    </a:cubicBezTo>
                                    <a:cubicBezTo>
                                      <a:pt x="301466" y="116933"/>
                                      <a:pt x="296729" y="110388"/>
                                      <a:pt x="291116" y="104775"/>
                                    </a:cubicBezTo>
                                    <a:cubicBezTo>
                                      <a:pt x="287069" y="100728"/>
                                      <a:pt x="281591" y="98425"/>
                                      <a:pt x="276829" y="95250"/>
                                    </a:cubicBezTo>
                                    <a:cubicBezTo>
                                      <a:pt x="265377" y="78073"/>
                                      <a:pt x="258301" y="65436"/>
                                      <a:pt x="238729" y="52388"/>
                                    </a:cubicBezTo>
                                    <a:cubicBezTo>
                                      <a:pt x="233966" y="49213"/>
                                      <a:pt x="229561" y="45423"/>
                                      <a:pt x="224441" y="42863"/>
                                    </a:cubicBezTo>
                                    <a:cubicBezTo>
                                      <a:pt x="214674" y="37979"/>
                                      <a:pt x="195404" y="35150"/>
                                      <a:pt x="186341" y="33338"/>
                                    </a:cubicBezTo>
                                    <a:cubicBezTo>
                                      <a:pt x="170466" y="34925"/>
                                      <a:pt x="153944" y="33341"/>
                                      <a:pt x="138716" y="38100"/>
                                    </a:cubicBezTo>
                                    <a:cubicBezTo>
                                      <a:pt x="127789" y="41514"/>
                                      <a:pt x="121001" y="53529"/>
                                      <a:pt x="110141" y="57150"/>
                                    </a:cubicBezTo>
                                    <a:lnTo>
                                      <a:pt x="95854" y="61913"/>
                                    </a:lnTo>
                                    <a:cubicBezTo>
                                      <a:pt x="64145" y="93620"/>
                                      <a:pt x="98294" y="63732"/>
                                      <a:pt x="67279" y="80963"/>
                                    </a:cubicBezTo>
                                    <a:cubicBezTo>
                                      <a:pt x="41645" y="95205"/>
                                      <a:pt x="41772" y="96946"/>
                                      <a:pt x="24416" y="114300"/>
                                    </a:cubicBezTo>
                                    <a:cubicBezTo>
                                      <a:pt x="21241" y="120650"/>
                                      <a:pt x="18413" y="127186"/>
                                      <a:pt x="14891" y="133350"/>
                                    </a:cubicBezTo>
                                    <a:cubicBezTo>
                                      <a:pt x="12051" y="138320"/>
                                      <a:pt x="5578" y="141918"/>
                                      <a:pt x="5366" y="147638"/>
                                    </a:cubicBezTo>
                                    <a:cubicBezTo>
                                      <a:pt x="1418" y="254234"/>
                                      <a:pt x="-9681" y="232224"/>
                                      <a:pt x="19654" y="276225"/>
                                    </a:cubicBezTo>
                                    <a:cubicBezTo>
                                      <a:pt x="23527" y="287846"/>
                                      <a:pt x="24708" y="295567"/>
                                      <a:pt x="33941" y="304800"/>
                                    </a:cubicBezTo>
                                    <a:cubicBezTo>
                                      <a:pt x="37989" y="308847"/>
                                      <a:pt x="43466" y="311150"/>
                                      <a:pt x="48229" y="314325"/>
                                    </a:cubicBezTo>
                                    <a:cubicBezTo>
                                      <a:pt x="49816" y="320675"/>
                                      <a:pt x="50064" y="327521"/>
                                      <a:pt x="52991" y="333375"/>
                                    </a:cubicBezTo>
                                    <a:cubicBezTo>
                                      <a:pt x="64263" y="355919"/>
                                      <a:pt x="67993" y="360997"/>
                                      <a:pt x="86329" y="371475"/>
                                    </a:cubicBezTo>
                                    <a:cubicBezTo>
                                      <a:pt x="92493" y="374997"/>
                                      <a:pt x="99291" y="377347"/>
                                      <a:pt x="105379" y="381000"/>
                                    </a:cubicBezTo>
                                    <a:cubicBezTo>
                                      <a:pt x="115195" y="386890"/>
                                      <a:pt x="123094" y="396430"/>
                                      <a:pt x="133954" y="400050"/>
                                    </a:cubicBezTo>
                                    <a:lnTo>
                                      <a:pt x="176816" y="414338"/>
                                    </a:lnTo>
                                    <a:lnTo>
                                      <a:pt x="191104" y="419100"/>
                                    </a:lnTo>
                                    <a:cubicBezTo>
                                      <a:pt x="222854" y="417513"/>
                                      <a:pt x="255034" y="419785"/>
                                      <a:pt x="286354" y="414338"/>
                                    </a:cubicBezTo>
                                    <a:cubicBezTo>
                                      <a:pt x="292990" y="413184"/>
                                      <a:pt x="295467" y="404362"/>
                                      <a:pt x="300641" y="400050"/>
                                    </a:cubicBezTo>
                                    <a:cubicBezTo>
                                      <a:pt x="340432" y="366890"/>
                                      <a:pt x="287468" y="417986"/>
                                      <a:pt x="329216" y="376238"/>
                                    </a:cubicBezTo>
                                    <a:cubicBezTo>
                                      <a:pt x="330804" y="371475"/>
                                      <a:pt x="332001" y="366564"/>
                                      <a:pt x="333979" y="361950"/>
                                    </a:cubicBezTo>
                                    <a:cubicBezTo>
                                      <a:pt x="336776" y="355425"/>
                                      <a:pt x="342451" y="349921"/>
                                      <a:pt x="343504" y="342900"/>
                                    </a:cubicBezTo>
                                    <a:cubicBezTo>
                                      <a:pt x="347279" y="317732"/>
                                      <a:pt x="345734" y="292023"/>
                                      <a:pt x="348266" y="266700"/>
                                    </a:cubicBezTo>
                                    <a:cubicBezTo>
                                      <a:pt x="348917" y="260187"/>
                                      <a:pt x="351441" y="254000"/>
                                      <a:pt x="353029" y="247650"/>
                                    </a:cubicBezTo>
                                    <a:cubicBezTo>
                                      <a:pt x="354616" y="282575"/>
                                      <a:pt x="347363" y="319055"/>
                                      <a:pt x="357791" y="352425"/>
                                    </a:cubicBezTo>
                                    <a:cubicBezTo>
                                      <a:pt x="361205" y="363352"/>
                                      <a:pt x="376841" y="323850"/>
                                      <a:pt x="376841" y="323850"/>
                                    </a:cubicBezTo>
                                    <a:cubicBezTo>
                                      <a:pt x="378429" y="298450"/>
                                      <a:pt x="373556" y="271794"/>
                                      <a:pt x="381604" y="247650"/>
                                    </a:cubicBezTo>
                                    <a:cubicBezTo>
                                      <a:pt x="384114" y="240120"/>
                                      <a:pt x="393381" y="259170"/>
                                      <a:pt x="395891" y="266700"/>
                                    </a:cubicBezTo>
                                    <a:cubicBezTo>
                                      <a:pt x="399938" y="278842"/>
                                      <a:pt x="398144" y="292250"/>
                                      <a:pt x="400654" y="304800"/>
                                    </a:cubicBezTo>
                                    <a:cubicBezTo>
                                      <a:pt x="402921" y="316133"/>
                                      <a:pt x="406780" y="327092"/>
                                      <a:pt x="410179" y="338138"/>
                                    </a:cubicBezTo>
                                    <a:cubicBezTo>
                                      <a:pt x="413132" y="347734"/>
                                      <a:pt x="419704" y="366713"/>
                                      <a:pt x="419704" y="366713"/>
                                    </a:cubicBezTo>
                                    <a:cubicBezTo>
                                      <a:pt x="424466" y="365125"/>
                                      <a:pt x="430909" y="365913"/>
                                      <a:pt x="433991" y="361950"/>
                                    </a:cubicBezTo>
                                    <a:cubicBezTo>
                                      <a:pt x="442708" y="350742"/>
                                      <a:pt x="453041" y="323850"/>
                                      <a:pt x="453041" y="323850"/>
                                    </a:cubicBezTo>
                                    <a:cubicBezTo>
                                      <a:pt x="454629" y="309563"/>
                                      <a:pt x="455618" y="295196"/>
                                      <a:pt x="457804" y="280988"/>
                                    </a:cubicBezTo>
                                    <a:cubicBezTo>
                                      <a:pt x="458799" y="274519"/>
                                      <a:pt x="456357" y="264008"/>
                                      <a:pt x="462566" y="261938"/>
                                    </a:cubicBezTo>
                                    <a:cubicBezTo>
                                      <a:pt x="467996" y="260128"/>
                                      <a:pt x="468916" y="271463"/>
                                      <a:pt x="472091" y="276225"/>
                                    </a:cubicBezTo>
                                    <a:cubicBezTo>
                                      <a:pt x="475266" y="295275"/>
                                      <a:pt x="479315" y="314200"/>
                                      <a:pt x="481616" y="333375"/>
                                    </a:cubicBezTo>
                                    <a:cubicBezTo>
                                      <a:pt x="484082" y="353926"/>
                                      <a:pt x="478225" y="376263"/>
                                      <a:pt x="486379" y="395288"/>
                                    </a:cubicBezTo>
                                    <a:cubicBezTo>
                                      <a:pt x="490334" y="404516"/>
                                      <a:pt x="493146" y="376367"/>
                                      <a:pt x="495904" y="366713"/>
                                    </a:cubicBezTo>
                                    <a:lnTo>
                                      <a:pt x="505429" y="333375"/>
                                    </a:lnTo>
                                    <a:cubicBezTo>
                                      <a:pt x="506950" y="322725"/>
                                      <a:pt x="512308" y="283371"/>
                                      <a:pt x="514954" y="271463"/>
                                    </a:cubicBezTo>
                                    <a:cubicBezTo>
                                      <a:pt x="516043" y="266562"/>
                                      <a:pt x="518129" y="261938"/>
                                      <a:pt x="519716" y="257175"/>
                                    </a:cubicBezTo>
                                    <a:cubicBezTo>
                                      <a:pt x="521304" y="293688"/>
                                      <a:pt x="520443" y="330389"/>
                                      <a:pt x="524479" y="366713"/>
                                    </a:cubicBezTo>
                                    <a:cubicBezTo>
                                      <a:pt x="525373" y="374758"/>
                                      <a:pt x="529241" y="350995"/>
                                      <a:pt x="529241" y="342900"/>
                                    </a:cubicBezTo>
                                    <a:cubicBezTo>
                                      <a:pt x="529241" y="337880"/>
                                      <a:pt x="525921" y="333421"/>
                                      <a:pt x="524479" y="328613"/>
                                    </a:cubicBezTo>
                                    <a:cubicBezTo>
                                      <a:pt x="521158" y="317543"/>
                                      <a:pt x="518129" y="306388"/>
                                      <a:pt x="514954" y="295275"/>
                                    </a:cubicBezTo>
                                    <a:cubicBezTo>
                                      <a:pt x="521819" y="185430"/>
                                      <a:pt x="509737" y="203881"/>
                                      <a:pt x="529241" y="242888"/>
                                    </a:cubicBezTo>
                                    <a:cubicBezTo>
                                      <a:pt x="533381" y="251167"/>
                                      <a:pt x="538766" y="258763"/>
                                      <a:pt x="543529" y="266700"/>
                                    </a:cubicBezTo>
                                    <a:cubicBezTo>
                                      <a:pt x="545116" y="277813"/>
                                      <a:pt x="545978" y="289053"/>
                                      <a:pt x="548291" y="300038"/>
                                    </a:cubicBezTo>
                                    <a:cubicBezTo>
                                      <a:pt x="552336" y="319253"/>
                                      <a:pt x="556370" y="338559"/>
                                      <a:pt x="562579" y="357188"/>
                                    </a:cubicBezTo>
                                    <a:cubicBezTo>
                                      <a:pt x="564166" y="361950"/>
                                      <a:pt x="566124" y="366605"/>
                                      <a:pt x="567341" y="371475"/>
                                    </a:cubicBezTo>
                                    <a:cubicBezTo>
                                      <a:pt x="570891" y="385674"/>
                                      <a:pt x="573095" y="400196"/>
                                      <a:pt x="576866" y="414338"/>
                                    </a:cubicBezTo>
                                    <a:cubicBezTo>
                                      <a:pt x="579453" y="424039"/>
                                      <a:pt x="583956" y="433173"/>
                                      <a:pt x="586391" y="442913"/>
                                    </a:cubicBezTo>
                                    <a:lnTo>
                                      <a:pt x="591154" y="461963"/>
                                    </a:lnTo>
                                    <a:cubicBezTo>
                                      <a:pt x="592741" y="447675"/>
                                      <a:pt x="593267" y="433229"/>
                                      <a:pt x="595916" y="419100"/>
                                    </a:cubicBezTo>
                                    <a:cubicBezTo>
                                      <a:pt x="598046" y="407741"/>
                                      <a:pt x="604834" y="397304"/>
                                      <a:pt x="605441" y="385763"/>
                                    </a:cubicBezTo>
                                    <a:cubicBezTo>
                                      <a:pt x="611201" y="276331"/>
                                      <a:pt x="610586" y="166646"/>
                                      <a:pt x="614966" y="57150"/>
                                    </a:cubicBezTo>
                                    <a:cubicBezTo>
                                      <a:pt x="615352" y="47501"/>
                                      <a:pt x="617387" y="37943"/>
                                      <a:pt x="619729" y="28575"/>
                                    </a:cubicBezTo>
                                    <a:cubicBezTo>
                                      <a:pt x="622164" y="18835"/>
                                      <a:pt x="629254" y="0"/>
                                      <a:pt x="629254" y="0"/>
                                    </a:cubicBezTo>
                                    <a:cubicBezTo>
                                      <a:pt x="630841" y="6350"/>
                                      <a:pt x="632218" y="12756"/>
                                      <a:pt x="634016" y="19050"/>
                                    </a:cubicBezTo>
                                    <a:cubicBezTo>
                                      <a:pt x="635395" y="23877"/>
                                      <a:pt x="637907" y="28394"/>
                                      <a:pt x="638779" y="33338"/>
                                    </a:cubicBezTo>
                                    <a:cubicBezTo>
                                      <a:pt x="639109" y="35207"/>
                                      <a:pt x="647629" y="104253"/>
                                      <a:pt x="653066" y="123825"/>
                                    </a:cubicBezTo>
                                    <a:cubicBezTo>
                                      <a:pt x="658845" y="144630"/>
                                      <a:pt x="665766" y="165100"/>
                                      <a:pt x="672116" y="185738"/>
                                    </a:cubicBezTo>
                                    <a:cubicBezTo>
                                      <a:pt x="687323" y="317530"/>
                                      <a:pt x="694081" y="323661"/>
                                      <a:pt x="681641" y="466725"/>
                                    </a:cubicBezTo>
                                    <a:cubicBezTo>
                                      <a:pt x="680259" y="482619"/>
                                      <a:pt x="679135" y="434894"/>
                                      <a:pt x="676879" y="419100"/>
                                    </a:cubicBezTo>
                                    <a:cubicBezTo>
                                      <a:pt x="675953" y="412620"/>
                                      <a:pt x="673704" y="406400"/>
                                      <a:pt x="672116" y="400050"/>
                                    </a:cubicBezTo>
                                    <a:cubicBezTo>
                                      <a:pt x="670529" y="334963"/>
                                      <a:pt x="674241" y="269529"/>
                                      <a:pt x="667354" y="204788"/>
                                    </a:cubicBezTo>
                                    <a:cubicBezTo>
                                      <a:pt x="663775" y="171149"/>
                                      <a:pt x="610744" y="173022"/>
                                      <a:pt x="643541" y="123825"/>
                                    </a:cubicBezTo>
                                    <a:cubicBezTo>
                                      <a:pt x="651065" y="112539"/>
                                      <a:pt x="654405" y="148801"/>
                                      <a:pt x="657829" y="161925"/>
                                    </a:cubicBezTo>
                                    <a:cubicBezTo>
                                      <a:pt x="663959" y="185423"/>
                                      <a:pt x="666226" y="209804"/>
                                      <a:pt x="672116" y="233363"/>
                                    </a:cubicBezTo>
                                    <a:cubicBezTo>
                                      <a:pt x="674189" y="241657"/>
                                      <a:pt x="679229" y="248974"/>
                                      <a:pt x="681641" y="257175"/>
                                    </a:cubicBezTo>
                                    <a:cubicBezTo>
                                      <a:pt x="720433" y="389064"/>
                                      <a:pt x="683767" y="277833"/>
                                      <a:pt x="700691" y="328613"/>
                                    </a:cubicBezTo>
                                    <a:cubicBezTo>
                                      <a:pt x="702279" y="339725"/>
                                      <a:pt x="703253" y="350943"/>
                                      <a:pt x="705454" y="361950"/>
                                    </a:cubicBezTo>
                                    <a:cubicBezTo>
                                      <a:pt x="706439" y="366873"/>
                                      <a:pt x="706666" y="372688"/>
                                      <a:pt x="710216" y="376238"/>
                                    </a:cubicBezTo>
                                    <a:cubicBezTo>
                                      <a:pt x="715236" y="381258"/>
                                      <a:pt x="722916" y="382588"/>
                                      <a:pt x="729266" y="385763"/>
                                    </a:cubicBezTo>
                                    <a:cubicBezTo>
                                      <a:pt x="734029" y="382588"/>
                                      <a:pt x="739036" y="379752"/>
                                      <a:pt x="743554" y="376238"/>
                                    </a:cubicBezTo>
                                    <a:cubicBezTo>
                                      <a:pt x="753341" y="368626"/>
                                      <a:pt x="761669" y="359082"/>
                                      <a:pt x="772129" y="352425"/>
                                    </a:cubicBezTo>
                                    <a:cubicBezTo>
                                      <a:pt x="779341" y="347835"/>
                                      <a:pt x="788436" y="346994"/>
                                      <a:pt x="795941" y="342900"/>
                                    </a:cubicBezTo>
                                    <a:cubicBezTo>
                                      <a:pt x="805991" y="337418"/>
                                      <a:pt x="814991" y="330200"/>
                                      <a:pt x="824516" y="323850"/>
                                    </a:cubicBezTo>
                                    <a:lnTo>
                                      <a:pt x="838804" y="314325"/>
                                    </a:lnTo>
                                    <a:cubicBezTo>
                                      <a:pt x="851753" y="305692"/>
                                      <a:pt x="864662" y="295275"/>
                                      <a:pt x="881666" y="295275"/>
                                    </a:cubicBezTo>
                                    <a:lnTo>
                                      <a:pt x="891191" y="295275"/>
                                    </a:ln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355E213" id="Freeform: Shape 9" o:spid="_x0000_s1026" style="position:absolute;margin-left:5.05pt;margin-top:122.65pt;width:70.15pt;height:37pt;z-index:251686912;visibility:visible;mso-wrap-style:square;mso-wrap-distance-left:9pt;mso-wrap-distance-top:0;mso-wrap-distance-right:9pt;mso-wrap-distance-bottom:0;mso-position-horizontal:absolute;mso-position-horizontal-relative:text;mso-position-vertical:absolute;mso-position-vertical-relative:text;v-text-anchor:middle" coordsize="891191,469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" path="m200629,123825v-7938,-1587,-15781,-5766,-23813,-4762c171137,119773,167648,126028,162529,128588v-39419,19709,16217,-15446,-33338,14287c119375,148765,100616,161925,100616,161925v-1587,6350,-2964,12756,-4762,19050c94475,185802,91091,190243,91091,195263v,25450,-3644,52179,4763,76200c99636,282268,124429,290513,124429,290513v6350,-1588,12921,-2465,19050,-4763c156003,281053,188767,260725,195866,257175v4490,-2245,9525,-3175,14288,-4762c218735,243832,228994,235440,233966,223838v2578,-6016,2965,-12756,4763,-19050c240108,199961,242112,195327,243491,190500v11957,-41852,-1891,912,9525,-33337c250555,149780,245859,128588,233966,128588v-5724,,-6350,9525,-9525,14287c226029,166688,225829,190687,229204,214313v1420,9939,5796,19253,9525,28575c246554,262450,247440,270649,262541,285750v4047,4047,9525,6350,14288,9525c283179,285750,292259,277560,295879,266700v10720,-32161,-1650,7425,9525,-42862c306493,218937,308948,214420,310166,209550v1963,-7853,3175,-15875,4763,-23812c314390,180353,313724,138385,305404,123825v-3938,-6892,-8675,-13437,-14288,-19050c287069,100728,281591,98425,276829,95250,265377,78073,258301,65436,238729,52388v-4763,-3175,-9168,-6965,-14288,-9525c214674,37979,195404,35150,186341,33338v-15875,1587,-32397,3,-47625,4762c127789,41514,121001,53529,110141,57150l95854,61913c64145,93620,98294,63732,67279,80963,41645,95205,41772,96946,24416,114300v-3175,6350,-6003,12886,-9525,19050c12051,138320,5578,141918,5366,147638,1418,254234,-9681,232224,19654,276225v3873,11621,5054,19342,14287,28575c37989,308847,43466,311150,48229,314325v1587,6350,1835,13196,4762,19050c64263,355919,67993,360997,86329,371475v6164,3522,12962,5872,19050,9525c115195,386890,123094,396430,133954,400050r42862,14288l191104,419100v31750,-1587,63930,685,95250,-4762c292990,413184,295467,404362,300641,400050v39791,-33160,-13173,17936,28575,-23812c330804,371475,332001,366564,333979,361950v2797,-6525,8472,-12029,9525,-19050c347279,317732,345734,292023,348266,266700v651,-6513,3175,-12700,4763,-19050c354616,282575,347363,319055,357791,352425v3414,10927,19050,-28575,19050,-28575c378429,298450,373556,271794,381604,247650v2510,-7530,11777,11520,14287,19050c399938,278842,398144,292250,400654,304800v2267,11333,6126,22292,9525,33338c413132,347734,419704,366713,419704,366713v4762,-1588,11205,-800,14287,-4763c442708,350742,453041,323850,453041,323850v1588,-14287,2577,-28654,4763,-42862c458799,274519,456357,264008,462566,261938v5430,-1810,6350,9525,9525,14287c475266,295275,479315,314200,481616,333375v2466,20551,-3391,42888,4763,61913c490334,404516,493146,376367,495904,366713r9525,-33338c506950,322725,512308,283371,514954,271463v1089,-4901,3175,-9525,4762,-14288c521304,293688,520443,330389,524479,366713v894,8045,4762,-15718,4762,-23813c529241,337880,525921,333421,524479,328613v-3321,-11070,-6350,-22225,-9525,-33338c521819,185430,509737,203881,529241,242888v4140,8279,9525,15875,14288,23812c545116,277813,545978,289053,548291,300038v4045,19215,8079,38521,14288,57150c564166,361950,566124,366605,567341,371475v3550,14199,5754,28721,9525,42863c579453,424039,583956,433173,586391,442913r4763,19050c592741,447675,593267,433229,595916,419100v2130,-11359,8918,-21796,9525,-33337c611201,276331,610586,166646,614966,57150v386,-9649,2421,-19207,4763,-28575c622164,18835,629254,,629254,v1587,6350,2964,12756,4762,19050c635395,23877,637907,28394,638779,33338v330,1869,8850,70915,14287,90487c658845,144630,665766,165100,672116,185738v15207,131792,21965,137923,9525,280987c680259,482619,679135,434894,676879,419100v-926,-6480,-3175,-12700,-4763,-19050c670529,334963,674241,269529,667354,204788v-3579,-33639,-56610,-31766,-23813,-80963c651065,112539,654405,148801,657829,161925v6130,23498,8397,47879,14287,71438c674189,241657,679229,248974,681641,257175v38792,131889,2126,20658,19050,71438c702279,339725,703253,350943,705454,361950v985,4923,1212,10738,4762,14288c715236,381258,722916,382588,729266,385763v4763,-3175,9770,-6011,14288,-9525c753341,368626,761669,359082,772129,352425v7212,-4590,16307,-5431,23812,-9525c805991,337418,814991,330200,824516,323850r14288,-9525c851753,305692,864662,295275,881666,295275r9525,e" filled="f" strokecolor="#41719c" strokeweight="1pt">
                      <v:stroke joinstyle="miter"/>
                      <v:path arrowok="t" o:connecttype="custom" o:connectlocs="200629,123825;176816,119063;162529,128588;129191,142875;100616,161925;95854,180975;91091,195263;95854,271463;124429,290513;143479,285750;195866,257175;210154,252413;233966,223838;238729,204788;243491,190500;253016,157163;233966,128588;224441,142875;229204,214313;238729,242888;262541,285750;276829,295275;295879,266700;305404,223838;310166,209550;314929,185738;305404,123825;291116,104775;276829,95250;238729,52388;224441,42863;186341,33338;138716,38100;110141,57150;95854,61913;67279,80963;24416,114300;14891,133350;5366,147638;19654,276225;33941,304800;48229,314325;52991,333375;86329,371475;105379,381000;133954,400050;176816,414338;191104,419100;286354,414338;300641,400050;329216,376238;333979,361950;343504,342900;348266,266700;353029,247650;357791,352425;376841,323850;381604,247650;395891,266700;400654,304800;410179,338138;419704,366713;433991,361950;453041,323850;457804,280988;462566,261938;472091,276225;481616,333375;486379,395288;495904,366713;505429,333375;514954,271463;519716,257175;524479,366713;529241,342900;524479,328613;514954,295275;529241,242888;543529,266700;548291,300038;562579,357188;567341,371475;576866,414338;586391,442913;591154,461963;595916,419100;605441,385763;614966,57150;619729,28575;629254,0;634016,19050;638779,33338;653066,123825;672116,185738;681641,466725;676879,419100;672116,400050;667354,204788;643541,123825;657829,161925;672116,233363;681641,257175;700691,328613;705454,361950;710216,376238;729266,385763;743554,376238;772129,352425;795941,342900;824516,323850;838804,314325;881666,295275;891191,295275" o:connectangles="0,0,0,0,0,0,0,0,0,0,0,0,0,0,0,0,0,0,0,0,0,0,0,0,0,0,0,0,0,0,0,0,0,0,0,0,0,0,0,0,0,0,0,0,0,0,0,0,0,0,0,0,0,0,0,0,0,0,0,0,0,0,0,0,0,0,0,0,0,0,0,0,0,0,0,0,0,0,0,0,0,0,0,0,0,0,0,0,0,0,0,0,0,0,0,0,0,0,0,0,0,0,0,0,0,0,0,0,0,0,0,0,0"/>
                    </v:shape>
                  </w:pict>
                </mc:Fallback>
              </mc:AlternateContent>
            </w:r>
          </w:p>
        </w:tc>
      </w:tr>
      <w:tr w:rsidR="00310B47" w:rsidRPr="00310B47" w14:paraId="1F7637F2" w14:textId="77777777" w:rsidTr="00310B47">
        <w:trPr>
          <w:trHeight w:val="479"/>
          <w:jc w:val="right"/>
        </w:trPr>
        <w:tc>
          <w:tcPr>
            <w:tcW w:w="929" w:type="dxa"/>
            <w:vAlign w:val="center"/>
          </w:tcPr>
          <w:p w14:paraId="36FA1B44" w14:textId="77777777" w:rsidR="00310B47" w:rsidRPr="00310B47" w:rsidRDefault="00310B47" w:rsidP="00E21479">
            <w:pPr>
              <w:widowControl w:val="0"/>
              <w:numPr>
                <w:ilvl w:val="0"/>
                <w:numId w:val="59"/>
              </w:numPr>
              <w:autoSpaceDE w:val="0"/>
              <w:autoSpaceDN w:val="0"/>
              <w:spacing w:after="0" w:line="240" w:lineRule="auto"/>
              <w:jc w:val="both"/>
              <w:rPr>
                <w:rFonts w:ascii="Times New Roman" w:eastAsia="Arial" w:hAnsi="Arial" w:cs="Arial"/>
                <w:sz w:val="24"/>
                <w:lang w:val="id"/>
              </w:rPr>
            </w:pPr>
          </w:p>
        </w:tc>
        <w:tc>
          <w:tcPr>
            <w:tcW w:w="1634" w:type="dxa"/>
            <w:vAlign w:val="center"/>
          </w:tcPr>
          <w:p w14:paraId="33F4CFCE"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2</w:t>
            </w:r>
            <w:r w:rsidRPr="00310B47">
              <w:rPr>
                <w:rFonts w:ascii="Times New Roman" w:eastAsia="Arial" w:hAnsi="Arial" w:cs="Arial"/>
                <w:sz w:val="24"/>
                <w:lang w:val="id-ID"/>
              </w:rPr>
              <w:t>3</w:t>
            </w:r>
            <w:r w:rsidRPr="00310B47">
              <w:rPr>
                <w:rFonts w:ascii="Times New Roman" w:eastAsia="Arial" w:hAnsi="Arial" w:cs="Arial"/>
                <w:sz w:val="24"/>
                <w:lang w:val="en-ID"/>
              </w:rPr>
              <w:t>/</w:t>
            </w:r>
            <w:r w:rsidRPr="00310B47">
              <w:rPr>
                <w:rFonts w:ascii="Times New Roman" w:eastAsia="Arial" w:hAnsi="Arial" w:cs="Arial"/>
                <w:sz w:val="24"/>
                <w:lang w:val="id-ID"/>
              </w:rPr>
              <w:t>5</w:t>
            </w:r>
            <w:r w:rsidRPr="00310B47">
              <w:rPr>
                <w:rFonts w:ascii="Times New Roman" w:eastAsia="Arial" w:hAnsi="Arial" w:cs="Arial"/>
                <w:sz w:val="24"/>
                <w:lang w:val="en-ID"/>
              </w:rPr>
              <w:t>/22</w:t>
            </w:r>
          </w:p>
        </w:tc>
        <w:tc>
          <w:tcPr>
            <w:tcW w:w="4529" w:type="dxa"/>
          </w:tcPr>
          <w:p w14:paraId="51D4D772"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erbiki penulisan ayat Al-quran.</w:t>
            </w:r>
          </w:p>
          <w:p w14:paraId="6D5A006F"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 Ganti sub bab 3.1 menjadi </w:t>
            </w:r>
            <w:r w:rsidRPr="00310B47">
              <w:rPr>
                <w:rFonts w:ascii="Times New Roman" w:eastAsia="Arial" w:hAnsi="Arial" w:cs="Arial"/>
                <w:sz w:val="24"/>
                <w:lang w:val="en-ID"/>
              </w:rPr>
              <w:t>“</w:t>
            </w:r>
            <w:r w:rsidRPr="00310B47">
              <w:rPr>
                <w:rFonts w:ascii="Times New Roman" w:eastAsia="Arial" w:hAnsi="Arial" w:cs="Arial"/>
                <w:sz w:val="24"/>
                <w:lang w:val="en-ID"/>
              </w:rPr>
              <w:t>metode penelitian</w:t>
            </w:r>
            <w:r w:rsidRPr="00310B47">
              <w:rPr>
                <w:rFonts w:ascii="Times New Roman" w:eastAsia="Arial" w:hAnsi="Arial" w:cs="Arial"/>
                <w:sz w:val="24"/>
                <w:lang w:val="en-ID"/>
              </w:rPr>
              <w:t>”</w:t>
            </w:r>
            <w:r w:rsidRPr="00310B47">
              <w:rPr>
                <w:rFonts w:ascii="Times New Roman" w:eastAsia="Arial" w:hAnsi="Arial" w:cs="Arial"/>
                <w:sz w:val="24"/>
                <w:lang w:val="en-ID"/>
              </w:rPr>
              <w:t>.</w:t>
            </w:r>
          </w:p>
          <w:p w14:paraId="30CFA23A"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Sub bab 3.1 langsung tampilkan flowchart.</w:t>
            </w:r>
          </w:p>
          <w:p w14:paraId="288F674F"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 Perbaiki penulisan flowchart.</w:t>
            </w:r>
          </w:p>
          <w:p w14:paraId="207B0C2E"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 Ganti foto eksisting menjadi satu persatu dan berbentuk landscape.</w:t>
            </w:r>
          </w:p>
          <w:p w14:paraId="2B8F0951"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Masukan alternatif.</w:t>
            </w:r>
          </w:p>
          <w:p w14:paraId="296542A4"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 Pada bab 3 tambahkan sub bab untuk  </w:t>
            </w:r>
            <w:r w:rsidRPr="00310B47">
              <w:rPr>
                <w:rFonts w:ascii="Times New Roman" w:eastAsia="Arial" w:hAnsi="Arial" w:cs="Arial"/>
                <w:sz w:val="24"/>
                <w:lang w:val="en-ID"/>
              </w:rPr>
              <w:t>“</w:t>
            </w:r>
            <w:r w:rsidRPr="00310B47">
              <w:rPr>
                <w:rFonts w:ascii="Times New Roman" w:eastAsia="Arial" w:hAnsi="Arial" w:cs="Arial"/>
                <w:sz w:val="24"/>
                <w:lang w:val="en-ID"/>
              </w:rPr>
              <w:t>pengumpulan, pengolahan, analisa data</w:t>
            </w:r>
            <w:r w:rsidRPr="00310B47">
              <w:rPr>
                <w:rFonts w:ascii="Times New Roman" w:eastAsia="Arial" w:hAnsi="Arial" w:cs="Arial"/>
                <w:sz w:val="24"/>
                <w:lang w:val="en-ID"/>
              </w:rPr>
              <w:t>”</w:t>
            </w:r>
            <w:r w:rsidRPr="00310B47">
              <w:rPr>
                <w:rFonts w:ascii="Times New Roman" w:eastAsia="Arial" w:hAnsi="Arial" w:cs="Arial"/>
                <w:sz w:val="24"/>
                <w:lang w:val="en-ID"/>
              </w:rPr>
              <w:t>.</w:t>
            </w:r>
          </w:p>
          <w:p w14:paraId="2CBA5BBB"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en-ID"/>
              </w:rPr>
            </w:pPr>
            <w:r w:rsidRPr="00310B47">
              <w:rPr>
                <w:rFonts w:ascii="Times New Roman" w:eastAsia="Arial" w:hAnsi="Arial" w:cs="Arial"/>
                <w:sz w:val="24"/>
                <w:lang w:val="en-ID"/>
              </w:rPr>
              <w:t xml:space="preserve"> Gambar formulir pindahkan ke lampiran.</w:t>
            </w:r>
          </w:p>
        </w:tc>
        <w:tc>
          <w:tcPr>
            <w:tcW w:w="1732" w:type="dxa"/>
          </w:tcPr>
          <w:p w14:paraId="045DD9B9" w14:textId="77777777" w:rsidR="00310B47" w:rsidRPr="00310B47" w:rsidRDefault="00310B47" w:rsidP="00310B47">
            <w:pPr>
              <w:widowControl w:val="0"/>
              <w:autoSpaceDE w:val="0"/>
              <w:autoSpaceDN w:val="0"/>
              <w:spacing w:after="0" w:line="240" w:lineRule="auto"/>
              <w:jc w:val="both"/>
              <w:rPr>
                <w:rFonts w:ascii="Times New Roman" w:eastAsia="Arial" w:hAnsi="Arial" w:cs="Arial"/>
                <w:sz w:val="24"/>
                <w:lang w:val="id"/>
              </w:rPr>
            </w:pPr>
            <w:r w:rsidRPr="00310B47">
              <w:rPr>
                <w:rFonts w:ascii="Arial" w:eastAsia="Arial" w:hAnsi="Arial" w:cs="Arial"/>
                <w:noProof/>
                <w:sz w:val="24"/>
              </w:rPr>
              <mc:AlternateContent>
                <mc:Choice Requires="wps">
                  <w:drawing>
                    <wp:anchor distT="0" distB="0" distL="114300" distR="114300" simplePos="0" relativeHeight="251687936" behindDoc="0" locked="0" layoutInCell="1" allowOverlap="1" wp14:anchorId="0D6AC7E5" wp14:editId="54835F54">
                      <wp:simplePos x="0" y="0"/>
                      <wp:positionH relativeFrom="column">
                        <wp:posOffset>130810</wp:posOffset>
                      </wp:positionH>
                      <wp:positionV relativeFrom="paragraph">
                        <wp:posOffset>403860</wp:posOffset>
                      </wp:positionV>
                      <wp:extent cx="891191" cy="469921"/>
                      <wp:effectExtent l="0" t="0" r="23495" b="25400"/>
                      <wp:wrapNone/>
                      <wp:docPr id="119" name="Freeform: Shape 10"/>
                      <wp:cNvGraphicFramePr/>
                      <a:graphic xmlns:a="http://schemas.openxmlformats.org/drawingml/2006/main">
                        <a:graphicData uri="http://schemas.microsoft.com/office/word/2010/wordprocessingShape">
                          <wps:wsp>
                            <wps:cNvSpPr/>
                            <wps:spPr>
                              <a:xfrm>
                                <a:off x="0" y="0"/>
                                <a:ext cx="891191" cy="469921"/>
                              </a:xfrm>
                              <a:custGeom>
                                <a:avLst/>
                                <a:gdLst>
                                  <a:gd name="connsiteX0" fmla="*/ 200629 w 891191"/>
                                  <a:gd name="connsiteY0" fmla="*/ 123825 h 469921"/>
                                  <a:gd name="connsiteX1" fmla="*/ 176816 w 891191"/>
                                  <a:gd name="connsiteY1" fmla="*/ 119063 h 469921"/>
                                  <a:gd name="connsiteX2" fmla="*/ 162529 w 891191"/>
                                  <a:gd name="connsiteY2" fmla="*/ 128588 h 469921"/>
                                  <a:gd name="connsiteX3" fmla="*/ 129191 w 891191"/>
                                  <a:gd name="connsiteY3" fmla="*/ 142875 h 469921"/>
                                  <a:gd name="connsiteX4" fmla="*/ 100616 w 891191"/>
                                  <a:gd name="connsiteY4" fmla="*/ 161925 h 469921"/>
                                  <a:gd name="connsiteX5" fmla="*/ 95854 w 891191"/>
                                  <a:gd name="connsiteY5" fmla="*/ 180975 h 469921"/>
                                  <a:gd name="connsiteX6" fmla="*/ 91091 w 891191"/>
                                  <a:gd name="connsiteY6" fmla="*/ 195263 h 469921"/>
                                  <a:gd name="connsiteX7" fmla="*/ 95854 w 891191"/>
                                  <a:gd name="connsiteY7" fmla="*/ 271463 h 469921"/>
                                  <a:gd name="connsiteX8" fmla="*/ 124429 w 891191"/>
                                  <a:gd name="connsiteY8" fmla="*/ 290513 h 469921"/>
                                  <a:gd name="connsiteX9" fmla="*/ 143479 w 891191"/>
                                  <a:gd name="connsiteY9" fmla="*/ 285750 h 469921"/>
                                  <a:gd name="connsiteX10" fmla="*/ 195866 w 891191"/>
                                  <a:gd name="connsiteY10" fmla="*/ 257175 h 469921"/>
                                  <a:gd name="connsiteX11" fmla="*/ 210154 w 891191"/>
                                  <a:gd name="connsiteY11" fmla="*/ 252413 h 469921"/>
                                  <a:gd name="connsiteX12" fmla="*/ 233966 w 891191"/>
                                  <a:gd name="connsiteY12" fmla="*/ 223838 h 469921"/>
                                  <a:gd name="connsiteX13" fmla="*/ 238729 w 891191"/>
                                  <a:gd name="connsiteY13" fmla="*/ 204788 h 469921"/>
                                  <a:gd name="connsiteX14" fmla="*/ 243491 w 891191"/>
                                  <a:gd name="connsiteY14" fmla="*/ 190500 h 469921"/>
                                  <a:gd name="connsiteX15" fmla="*/ 253016 w 891191"/>
                                  <a:gd name="connsiteY15" fmla="*/ 157163 h 469921"/>
                                  <a:gd name="connsiteX16" fmla="*/ 233966 w 891191"/>
                                  <a:gd name="connsiteY16" fmla="*/ 128588 h 469921"/>
                                  <a:gd name="connsiteX17" fmla="*/ 224441 w 891191"/>
                                  <a:gd name="connsiteY17" fmla="*/ 142875 h 469921"/>
                                  <a:gd name="connsiteX18" fmla="*/ 229204 w 891191"/>
                                  <a:gd name="connsiteY18" fmla="*/ 214313 h 469921"/>
                                  <a:gd name="connsiteX19" fmla="*/ 238729 w 891191"/>
                                  <a:gd name="connsiteY19" fmla="*/ 242888 h 469921"/>
                                  <a:gd name="connsiteX20" fmla="*/ 262541 w 891191"/>
                                  <a:gd name="connsiteY20" fmla="*/ 285750 h 469921"/>
                                  <a:gd name="connsiteX21" fmla="*/ 276829 w 891191"/>
                                  <a:gd name="connsiteY21" fmla="*/ 295275 h 469921"/>
                                  <a:gd name="connsiteX22" fmla="*/ 295879 w 891191"/>
                                  <a:gd name="connsiteY22" fmla="*/ 266700 h 469921"/>
                                  <a:gd name="connsiteX23" fmla="*/ 305404 w 891191"/>
                                  <a:gd name="connsiteY23" fmla="*/ 223838 h 469921"/>
                                  <a:gd name="connsiteX24" fmla="*/ 310166 w 891191"/>
                                  <a:gd name="connsiteY24" fmla="*/ 209550 h 469921"/>
                                  <a:gd name="connsiteX25" fmla="*/ 314929 w 891191"/>
                                  <a:gd name="connsiteY25" fmla="*/ 185738 h 469921"/>
                                  <a:gd name="connsiteX26" fmla="*/ 305404 w 891191"/>
                                  <a:gd name="connsiteY26" fmla="*/ 123825 h 469921"/>
                                  <a:gd name="connsiteX27" fmla="*/ 291116 w 891191"/>
                                  <a:gd name="connsiteY27" fmla="*/ 104775 h 469921"/>
                                  <a:gd name="connsiteX28" fmla="*/ 276829 w 891191"/>
                                  <a:gd name="connsiteY28" fmla="*/ 95250 h 469921"/>
                                  <a:gd name="connsiteX29" fmla="*/ 238729 w 891191"/>
                                  <a:gd name="connsiteY29" fmla="*/ 52388 h 469921"/>
                                  <a:gd name="connsiteX30" fmla="*/ 224441 w 891191"/>
                                  <a:gd name="connsiteY30" fmla="*/ 42863 h 469921"/>
                                  <a:gd name="connsiteX31" fmla="*/ 186341 w 891191"/>
                                  <a:gd name="connsiteY31" fmla="*/ 33338 h 469921"/>
                                  <a:gd name="connsiteX32" fmla="*/ 138716 w 891191"/>
                                  <a:gd name="connsiteY32" fmla="*/ 38100 h 469921"/>
                                  <a:gd name="connsiteX33" fmla="*/ 110141 w 891191"/>
                                  <a:gd name="connsiteY33" fmla="*/ 57150 h 469921"/>
                                  <a:gd name="connsiteX34" fmla="*/ 95854 w 891191"/>
                                  <a:gd name="connsiteY34" fmla="*/ 61913 h 469921"/>
                                  <a:gd name="connsiteX35" fmla="*/ 67279 w 891191"/>
                                  <a:gd name="connsiteY35" fmla="*/ 80963 h 469921"/>
                                  <a:gd name="connsiteX36" fmla="*/ 24416 w 891191"/>
                                  <a:gd name="connsiteY36" fmla="*/ 114300 h 469921"/>
                                  <a:gd name="connsiteX37" fmla="*/ 14891 w 891191"/>
                                  <a:gd name="connsiteY37" fmla="*/ 133350 h 469921"/>
                                  <a:gd name="connsiteX38" fmla="*/ 5366 w 891191"/>
                                  <a:gd name="connsiteY38" fmla="*/ 147638 h 469921"/>
                                  <a:gd name="connsiteX39" fmla="*/ 19654 w 891191"/>
                                  <a:gd name="connsiteY39" fmla="*/ 276225 h 469921"/>
                                  <a:gd name="connsiteX40" fmla="*/ 33941 w 891191"/>
                                  <a:gd name="connsiteY40" fmla="*/ 304800 h 469921"/>
                                  <a:gd name="connsiteX41" fmla="*/ 48229 w 891191"/>
                                  <a:gd name="connsiteY41" fmla="*/ 314325 h 469921"/>
                                  <a:gd name="connsiteX42" fmla="*/ 52991 w 891191"/>
                                  <a:gd name="connsiteY42" fmla="*/ 333375 h 469921"/>
                                  <a:gd name="connsiteX43" fmla="*/ 86329 w 891191"/>
                                  <a:gd name="connsiteY43" fmla="*/ 371475 h 469921"/>
                                  <a:gd name="connsiteX44" fmla="*/ 105379 w 891191"/>
                                  <a:gd name="connsiteY44" fmla="*/ 381000 h 469921"/>
                                  <a:gd name="connsiteX45" fmla="*/ 133954 w 891191"/>
                                  <a:gd name="connsiteY45" fmla="*/ 400050 h 469921"/>
                                  <a:gd name="connsiteX46" fmla="*/ 176816 w 891191"/>
                                  <a:gd name="connsiteY46" fmla="*/ 414338 h 469921"/>
                                  <a:gd name="connsiteX47" fmla="*/ 191104 w 891191"/>
                                  <a:gd name="connsiteY47" fmla="*/ 419100 h 469921"/>
                                  <a:gd name="connsiteX48" fmla="*/ 286354 w 891191"/>
                                  <a:gd name="connsiteY48" fmla="*/ 414338 h 469921"/>
                                  <a:gd name="connsiteX49" fmla="*/ 300641 w 891191"/>
                                  <a:gd name="connsiteY49" fmla="*/ 400050 h 469921"/>
                                  <a:gd name="connsiteX50" fmla="*/ 329216 w 891191"/>
                                  <a:gd name="connsiteY50" fmla="*/ 376238 h 469921"/>
                                  <a:gd name="connsiteX51" fmla="*/ 333979 w 891191"/>
                                  <a:gd name="connsiteY51" fmla="*/ 361950 h 469921"/>
                                  <a:gd name="connsiteX52" fmla="*/ 343504 w 891191"/>
                                  <a:gd name="connsiteY52" fmla="*/ 342900 h 469921"/>
                                  <a:gd name="connsiteX53" fmla="*/ 348266 w 891191"/>
                                  <a:gd name="connsiteY53" fmla="*/ 266700 h 469921"/>
                                  <a:gd name="connsiteX54" fmla="*/ 353029 w 891191"/>
                                  <a:gd name="connsiteY54" fmla="*/ 247650 h 469921"/>
                                  <a:gd name="connsiteX55" fmla="*/ 357791 w 891191"/>
                                  <a:gd name="connsiteY55" fmla="*/ 352425 h 469921"/>
                                  <a:gd name="connsiteX56" fmla="*/ 376841 w 891191"/>
                                  <a:gd name="connsiteY56" fmla="*/ 323850 h 469921"/>
                                  <a:gd name="connsiteX57" fmla="*/ 381604 w 891191"/>
                                  <a:gd name="connsiteY57" fmla="*/ 247650 h 469921"/>
                                  <a:gd name="connsiteX58" fmla="*/ 395891 w 891191"/>
                                  <a:gd name="connsiteY58" fmla="*/ 266700 h 469921"/>
                                  <a:gd name="connsiteX59" fmla="*/ 400654 w 891191"/>
                                  <a:gd name="connsiteY59" fmla="*/ 304800 h 469921"/>
                                  <a:gd name="connsiteX60" fmla="*/ 410179 w 891191"/>
                                  <a:gd name="connsiteY60" fmla="*/ 338138 h 469921"/>
                                  <a:gd name="connsiteX61" fmla="*/ 419704 w 891191"/>
                                  <a:gd name="connsiteY61" fmla="*/ 366713 h 469921"/>
                                  <a:gd name="connsiteX62" fmla="*/ 433991 w 891191"/>
                                  <a:gd name="connsiteY62" fmla="*/ 361950 h 469921"/>
                                  <a:gd name="connsiteX63" fmla="*/ 453041 w 891191"/>
                                  <a:gd name="connsiteY63" fmla="*/ 323850 h 469921"/>
                                  <a:gd name="connsiteX64" fmla="*/ 457804 w 891191"/>
                                  <a:gd name="connsiteY64" fmla="*/ 280988 h 469921"/>
                                  <a:gd name="connsiteX65" fmla="*/ 462566 w 891191"/>
                                  <a:gd name="connsiteY65" fmla="*/ 261938 h 469921"/>
                                  <a:gd name="connsiteX66" fmla="*/ 472091 w 891191"/>
                                  <a:gd name="connsiteY66" fmla="*/ 276225 h 469921"/>
                                  <a:gd name="connsiteX67" fmla="*/ 481616 w 891191"/>
                                  <a:gd name="connsiteY67" fmla="*/ 333375 h 469921"/>
                                  <a:gd name="connsiteX68" fmla="*/ 486379 w 891191"/>
                                  <a:gd name="connsiteY68" fmla="*/ 395288 h 469921"/>
                                  <a:gd name="connsiteX69" fmla="*/ 495904 w 891191"/>
                                  <a:gd name="connsiteY69" fmla="*/ 366713 h 469921"/>
                                  <a:gd name="connsiteX70" fmla="*/ 505429 w 891191"/>
                                  <a:gd name="connsiteY70" fmla="*/ 333375 h 469921"/>
                                  <a:gd name="connsiteX71" fmla="*/ 514954 w 891191"/>
                                  <a:gd name="connsiteY71" fmla="*/ 271463 h 469921"/>
                                  <a:gd name="connsiteX72" fmla="*/ 519716 w 891191"/>
                                  <a:gd name="connsiteY72" fmla="*/ 257175 h 469921"/>
                                  <a:gd name="connsiteX73" fmla="*/ 524479 w 891191"/>
                                  <a:gd name="connsiteY73" fmla="*/ 366713 h 469921"/>
                                  <a:gd name="connsiteX74" fmla="*/ 529241 w 891191"/>
                                  <a:gd name="connsiteY74" fmla="*/ 342900 h 469921"/>
                                  <a:gd name="connsiteX75" fmla="*/ 524479 w 891191"/>
                                  <a:gd name="connsiteY75" fmla="*/ 328613 h 469921"/>
                                  <a:gd name="connsiteX76" fmla="*/ 514954 w 891191"/>
                                  <a:gd name="connsiteY76" fmla="*/ 295275 h 469921"/>
                                  <a:gd name="connsiteX77" fmla="*/ 529241 w 891191"/>
                                  <a:gd name="connsiteY77" fmla="*/ 242888 h 469921"/>
                                  <a:gd name="connsiteX78" fmla="*/ 543529 w 891191"/>
                                  <a:gd name="connsiteY78" fmla="*/ 266700 h 469921"/>
                                  <a:gd name="connsiteX79" fmla="*/ 548291 w 891191"/>
                                  <a:gd name="connsiteY79" fmla="*/ 300038 h 469921"/>
                                  <a:gd name="connsiteX80" fmla="*/ 562579 w 891191"/>
                                  <a:gd name="connsiteY80" fmla="*/ 357188 h 469921"/>
                                  <a:gd name="connsiteX81" fmla="*/ 567341 w 891191"/>
                                  <a:gd name="connsiteY81" fmla="*/ 371475 h 469921"/>
                                  <a:gd name="connsiteX82" fmla="*/ 576866 w 891191"/>
                                  <a:gd name="connsiteY82" fmla="*/ 414338 h 469921"/>
                                  <a:gd name="connsiteX83" fmla="*/ 586391 w 891191"/>
                                  <a:gd name="connsiteY83" fmla="*/ 442913 h 469921"/>
                                  <a:gd name="connsiteX84" fmla="*/ 591154 w 891191"/>
                                  <a:gd name="connsiteY84" fmla="*/ 461963 h 469921"/>
                                  <a:gd name="connsiteX85" fmla="*/ 595916 w 891191"/>
                                  <a:gd name="connsiteY85" fmla="*/ 419100 h 469921"/>
                                  <a:gd name="connsiteX86" fmla="*/ 605441 w 891191"/>
                                  <a:gd name="connsiteY86" fmla="*/ 385763 h 469921"/>
                                  <a:gd name="connsiteX87" fmla="*/ 614966 w 891191"/>
                                  <a:gd name="connsiteY87" fmla="*/ 57150 h 469921"/>
                                  <a:gd name="connsiteX88" fmla="*/ 619729 w 891191"/>
                                  <a:gd name="connsiteY88" fmla="*/ 28575 h 469921"/>
                                  <a:gd name="connsiteX89" fmla="*/ 629254 w 891191"/>
                                  <a:gd name="connsiteY89" fmla="*/ 0 h 469921"/>
                                  <a:gd name="connsiteX90" fmla="*/ 634016 w 891191"/>
                                  <a:gd name="connsiteY90" fmla="*/ 19050 h 469921"/>
                                  <a:gd name="connsiteX91" fmla="*/ 638779 w 891191"/>
                                  <a:gd name="connsiteY91" fmla="*/ 33338 h 469921"/>
                                  <a:gd name="connsiteX92" fmla="*/ 653066 w 891191"/>
                                  <a:gd name="connsiteY92" fmla="*/ 123825 h 469921"/>
                                  <a:gd name="connsiteX93" fmla="*/ 672116 w 891191"/>
                                  <a:gd name="connsiteY93" fmla="*/ 185738 h 469921"/>
                                  <a:gd name="connsiteX94" fmla="*/ 681641 w 891191"/>
                                  <a:gd name="connsiteY94" fmla="*/ 466725 h 469921"/>
                                  <a:gd name="connsiteX95" fmla="*/ 676879 w 891191"/>
                                  <a:gd name="connsiteY95" fmla="*/ 419100 h 469921"/>
                                  <a:gd name="connsiteX96" fmla="*/ 672116 w 891191"/>
                                  <a:gd name="connsiteY96" fmla="*/ 400050 h 469921"/>
                                  <a:gd name="connsiteX97" fmla="*/ 667354 w 891191"/>
                                  <a:gd name="connsiteY97" fmla="*/ 204788 h 469921"/>
                                  <a:gd name="connsiteX98" fmla="*/ 643541 w 891191"/>
                                  <a:gd name="connsiteY98" fmla="*/ 123825 h 469921"/>
                                  <a:gd name="connsiteX99" fmla="*/ 657829 w 891191"/>
                                  <a:gd name="connsiteY99" fmla="*/ 161925 h 469921"/>
                                  <a:gd name="connsiteX100" fmla="*/ 672116 w 891191"/>
                                  <a:gd name="connsiteY100" fmla="*/ 233363 h 469921"/>
                                  <a:gd name="connsiteX101" fmla="*/ 681641 w 891191"/>
                                  <a:gd name="connsiteY101" fmla="*/ 257175 h 469921"/>
                                  <a:gd name="connsiteX102" fmla="*/ 700691 w 891191"/>
                                  <a:gd name="connsiteY102" fmla="*/ 328613 h 469921"/>
                                  <a:gd name="connsiteX103" fmla="*/ 705454 w 891191"/>
                                  <a:gd name="connsiteY103" fmla="*/ 361950 h 469921"/>
                                  <a:gd name="connsiteX104" fmla="*/ 710216 w 891191"/>
                                  <a:gd name="connsiteY104" fmla="*/ 376238 h 469921"/>
                                  <a:gd name="connsiteX105" fmla="*/ 729266 w 891191"/>
                                  <a:gd name="connsiteY105" fmla="*/ 385763 h 469921"/>
                                  <a:gd name="connsiteX106" fmla="*/ 743554 w 891191"/>
                                  <a:gd name="connsiteY106" fmla="*/ 376238 h 469921"/>
                                  <a:gd name="connsiteX107" fmla="*/ 772129 w 891191"/>
                                  <a:gd name="connsiteY107" fmla="*/ 352425 h 469921"/>
                                  <a:gd name="connsiteX108" fmla="*/ 795941 w 891191"/>
                                  <a:gd name="connsiteY108" fmla="*/ 342900 h 469921"/>
                                  <a:gd name="connsiteX109" fmla="*/ 824516 w 891191"/>
                                  <a:gd name="connsiteY109" fmla="*/ 323850 h 469921"/>
                                  <a:gd name="connsiteX110" fmla="*/ 838804 w 891191"/>
                                  <a:gd name="connsiteY110" fmla="*/ 314325 h 469921"/>
                                  <a:gd name="connsiteX111" fmla="*/ 881666 w 891191"/>
                                  <a:gd name="connsiteY111" fmla="*/ 295275 h 469921"/>
                                  <a:gd name="connsiteX112" fmla="*/ 891191 w 891191"/>
                                  <a:gd name="connsiteY112" fmla="*/ 295275 h 4699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Lst>
                                <a:rect l="l" t="t" r="r" b="b"/>
                                <a:pathLst>
                                  <a:path w="891191" h="469921">
                                    <a:moveTo>
                                      <a:pt x="200629" y="123825"/>
                                    </a:moveTo>
                                    <a:cubicBezTo>
                                      <a:pt x="192691" y="122238"/>
                                      <a:pt x="184848" y="118059"/>
                                      <a:pt x="176816" y="119063"/>
                                    </a:cubicBezTo>
                                    <a:cubicBezTo>
                                      <a:pt x="171137" y="119773"/>
                                      <a:pt x="167648" y="126028"/>
                                      <a:pt x="162529" y="128588"/>
                                    </a:cubicBezTo>
                                    <a:cubicBezTo>
                                      <a:pt x="123110" y="148297"/>
                                      <a:pt x="178746" y="113142"/>
                                      <a:pt x="129191" y="142875"/>
                                    </a:cubicBezTo>
                                    <a:cubicBezTo>
                                      <a:pt x="119375" y="148765"/>
                                      <a:pt x="100616" y="161925"/>
                                      <a:pt x="100616" y="161925"/>
                                    </a:cubicBezTo>
                                    <a:cubicBezTo>
                                      <a:pt x="99029" y="168275"/>
                                      <a:pt x="97652" y="174681"/>
                                      <a:pt x="95854" y="180975"/>
                                    </a:cubicBezTo>
                                    <a:cubicBezTo>
                                      <a:pt x="94475" y="185802"/>
                                      <a:pt x="91091" y="190243"/>
                                      <a:pt x="91091" y="195263"/>
                                    </a:cubicBezTo>
                                    <a:cubicBezTo>
                                      <a:pt x="91091" y="220713"/>
                                      <a:pt x="87447" y="247442"/>
                                      <a:pt x="95854" y="271463"/>
                                    </a:cubicBezTo>
                                    <a:cubicBezTo>
                                      <a:pt x="99636" y="282268"/>
                                      <a:pt x="124429" y="290513"/>
                                      <a:pt x="124429" y="290513"/>
                                    </a:cubicBezTo>
                                    <a:cubicBezTo>
                                      <a:pt x="130779" y="288925"/>
                                      <a:pt x="137350" y="288048"/>
                                      <a:pt x="143479" y="285750"/>
                                    </a:cubicBezTo>
                                    <a:cubicBezTo>
                                      <a:pt x="156003" y="281053"/>
                                      <a:pt x="188767" y="260725"/>
                                      <a:pt x="195866" y="257175"/>
                                    </a:cubicBezTo>
                                    <a:cubicBezTo>
                                      <a:pt x="200356" y="254930"/>
                                      <a:pt x="205391" y="254000"/>
                                      <a:pt x="210154" y="252413"/>
                                    </a:cubicBezTo>
                                    <a:cubicBezTo>
                                      <a:pt x="218735" y="243832"/>
                                      <a:pt x="228994" y="235440"/>
                                      <a:pt x="233966" y="223838"/>
                                    </a:cubicBezTo>
                                    <a:cubicBezTo>
                                      <a:pt x="236544" y="217822"/>
                                      <a:pt x="236931" y="211082"/>
                                      <a:pt x="238729" y="204788"/>
                                    </a:cubicBezTo>
                                    <a:cubicBezTo>
                                      <a:pt x="240108" y="199961"/>
                                      <a:pt x="242112" y="195327"/>
                                      <a:pt x="243491" y="190500"/>
                                    </a:cubicBezTo>
                                    <a:cubicBezTo>
                                      <a:pt x="255448" y="148648"/>
                                      <a:pt x="241600" y="191412"/>
                                      <a:pt x="253016" y="157163"/>
                                    </a:cubicBezTo>
                                    <a:cubicBezTo>
                                      <a:pt x="250555" y="149780"/>
                                      <a:pt x="245859" y="128588"/>
                                      <a:pt x="233966" y="128588"/>
                                    </a:cubicBezTo>
                                    <a:cubicBezTo>
                                      <a:pt x="228242" y="128588"/>
                                      <a:pt x="227616" y="138113"/>
                                      <a:pt x="224441" y="142875"/>
                                    </a:cubicBezTo>
                                    <a:cubicBezTo>
                                      <a:pt x="226029" y="166688"/>
                                      <a:pt x="225829" y="190687"/>
                                      <a:pt x="229204" y="214313"/>
                                    </a:cubicBezTo>
                                    <a:cubicBezTo>
                                      <a:pt x="230624" y="224252"/>
                                      <a:pt x="235000" y="233566"/>
                                      <a:pt x="238729" y="242888"/>
                                    </a:cubicBezTo>
                                    <a:cubicBezTo>
                                      <a:pt x="246554" y="262450"/>
                                      <a:pt x="247440" y="270649"/>
                                      <a:pt x="262541" y="285750"/>
                                    </a:cubicBezTo>
                                    <a:cubicBezTo>
                                      <a:pt x="266588" y="289797"/>
                                      <a:pt x="272066" y="292100"/>
                                      <a:pt x="276829" y="295275"/>
                                    </a:cubicBezTo>
                                    <a:cubicBezTo>
                                      <a:pt x="283179" y="285750"/>
                                      <a:pt x="292259" y="277560"/>
                                      <a:pt x="295879" y="266700"/>
                                    </a:cubicBezTo>
                                    <a:cubicBezTo>
                                      <a:pt x="306599" y="234539"/>
                                      <a:pt x="294229" y="274125"/>
                                      <a:pt x="305404" y="223838"/>
                                    </a:cubicBezTo>
                                    <a:cubicBezTo>
                                      <a:pt x="306493" y="218937"/>
                                      <a:pt x="308948" y="214420"/>
                                      <a:pt x="310166" y="209550"/>
                                    </a:cubicBezTo>
                                    <a:cubicBezTo>
                                      <a:pt x="312129" y="201697"/>
                                      <a:pt x="313341" y="193675"/>
                                      <a:pt x="314929" y="185738"/>
                                    </a:cubicBezTo>
                                    <a:cubicBezTo>
                                      <a:pt x="314390" y="180353"/>
                                      <a:pt x="313724" y="138385"/>
                                      <a:pt x="305404" y="123825"/>
                                    </a:cubicBezTo>
                                    <a:cubicBezTo>
                                      <a:pt x="301466" y="116933"/>
                                      <a:pt x="296729" y="110388"/>
                                      <a:pt x="291116" y="104775"/>
                                    </a:cubicBezTo>
                                    <a:cubicBezTo>
                                      <a:pt x="287069" y="100728"/>
                                      <a:pt x="281591" y="98425"/>
                                      <a:pt x="276829" y="95250"/>
                                    </a:cubicBezTo>
                                    <a:cubicBezTo>
                                      <a:pt x="265377" y="78073"/>
                                      <a:pt x="258301" y="65436"/>
                                      <a:pt x="238729" y="52388"/>
                                    </a:cubicBezTo>
                                    <a:cubicBezTo>
                                      <a:pt x="233966" y="49213"/>
                                      <a:pt x="229561" y="45423"/>
                                      <a:pt x="224441" y="42863"/>
                                    </a:cubicBezTo>
                                    <a:cubicBezTo>
                                      <a:pt x="214674" y="37979"/>
                                      <a:pt x="195404" y="35150"/>
                                      <a:pt x="186341" y="33338"/>
                                    </a:cubicBezTo>
                                    <a:cubicBezTo>
                                      <a:pt x="170466" y="34925"/>
                                      <a:pt x="153944" y="33341"/>
                                      <a:pt x="138716" y="38100"/>
                                    </a:cubicBezTo>
                                    <a:cubicBezTo>
                                      <a:pt x="127789" y="41514"/>
                                      <a:pt x="121001" y="53529"/>
                                      <a:pt x="110141" y="57150"/>
                                    </a:cubicBezTo>
                                    <a:lnTo>
                                      <a:pt x="95854" y="61913"/>
                                    </a:lnTo>
                                    <a:cubicBezTo>
                                      <a:pt x="64145" y="93620"/>
                                      <a:pt x="98294" y="63732"/>
                                      <a:pt x="67279" y="80963"/>
                                    </a:cubicBezTo>
                                    <a:cubicBezTo>
                                      <a:pt x="41645" y="95205"/>
                                      <a:pt x="41772" y="96946"/>
                                      <a:pt x="24416" y="114300"/>
                                    </a:cubicBezTo>
                                    <a:cubicBezTo>
                                      <a:pt x="21241" y="120650"/>
                                      <a:pt x="18413" y="127186"/>
                                      <a:pt x="14891" y="133350"/>
                                    </a:cubicBezTo>
                                    <a:cubicBezTo>
                                      <a:pt x="12051" y="138320"/>
                                      <a:pt x="5578" y="141918"/>
                                      <a:pt x="5366" y="147638"/>
                                    </a:cubicBezTo>
                                    <a:cubicBezTo>
                                      <a:pt x="1418" y="254234"/>
                                      <a:pt x="-9681" y="232224"/>
                                      <a:pt x="19654" y="276225"/>
                                    </a:cubicBezTo>
                                    <a:cubicBezTo>
                                      <a:pt x="23527" y="287846"/>
                                      <a:pt x="24708" y="295567"/>
                                      <a:pt x="33941" y="304800"/>
                                    </a:cubicBezTo>
                                    <a:cubicBezTo>
                                      <a:pt x="37989" y="308847"/>
                                      <a:pt x="43466" y="311150"/>
                                      <a:pt x="48229" y="314325"/>
                                    </a:cubicBezTo>
                                    <a:cubicBezTo>
                                      <a:pt x="49816" y="320675"/>
                                      <a:pt x="50064" y="327521"/>
                                      <a:pt x="52991" y="333375"/>
                                    </a:cubicBezTo>
                                    <a:cubicBezTo>
                                      <a:pt x="64263" y="355919"/>
                                      <a:pt x="67993" y="360997"/>
                                      <a:pt x="86329" y="371475"/>
                                    </a:cubicBezTo>
                                    <a:cubicBezTo>
                                      <a:pt x="92493" y="374997"/>
                                      <a:pt x="99291" y="377347"/>
                                      <a:pt x="105379" y="381000"/>
                                    </a:cubicBezTo>
                                    <a:cubicBezTo>
                                      <a:pt x="115195" y="386890"/>
                                      <a:pt x="123094" y="396430"/>
                                      <a:pt x="133954" y="400050"/>
                                    </a:cubicBezTo>
                                    <a:lnTo>
                                      <a:pt x="176816" y="414338"/>
                                    </a:lnTo>
                                    <a:lnTo>
                                      <a:pt x="191104" y="419100"/>
                                    </a:lnTo>
                                    <a:cubicBezTo>
                                      <a:pt x="222854" y="417513"/>
                                      <a:pt x="255034" y="419785"/>
                                      <a:pt x="286354" y="414338"/>
                                    </a:cubicBezTo>
                                    <a:cubicBezTo>
                                      <a:pt x="292990" y="413184"/>
                                      <a:pt x="295467" y="404362"/>
                                      <a:pt x="300641" y="400050"/>
                                    </a:cubicBezTo>
                                    <a:cubicBezTo>
                                      <a:pt x="340432" y="366890"/>
                                      <a:pt x="287468" y="417986"/>
                                      <a:pt x="329216" y="376238"/>
                                    </a:cubicBezTo>
                                    <a:cubicBezTo>
                                      <a:pt x="330804" y="371475"/>
                                      <a:pt x="332001" y="366564"/>
                                      <a:pt x="333979" y="361950"/>
                                    </a:cubicBezTo>
                                    <a:cubicBezTo>
                                      <a:pt x="336776" y="355425"/>
                                      <a:pt x="342451" y="349921"/>
                                      <a:pt x="343504" y="342900"/>
                                    </a:cubicBezTo>
                                    <a:cubicBezTo>
                                      <a:pt x="347279" y="317732"/>
                                      <a:pt x="345734" y="292023"/>
                                      <a:pt x="348266" y="266700"/>
                                    </a:cubicBezTo>
                                    <a:cubicBezTo>
                                      <a:pt x="348917" y="260187"/>
                                      <a:pt x="351441" y="254000"/>
                                      <a:pt x="353029" y="247650"/>
                                    </a:cubicBezTo>
                                    <a:cubicBezTo>
                                      <a:pt x="354616" y="282575"/>
                                      <a:pt x="347363" y="319055"/>
                                      <a:pt x="357791" y="352425"/>
                                    </a:cubicBezTo>
                                    <a:cubicBezTo>
                                      <a:pt x="361205" y="363352"/>
                                      <a:pt x="376841" y="323850"/>
                                      <a:pt x="376841" y="323850"/>
                                    </a:cubicBezTo>
                                    <a:cubicBezTo>
                                      <a:pt x="378429" y="298450"/>
                                      <a:pt x="373556" y="271794"/>
                                      <a:pt x="381604" y="247650"/>
                                    </a:cubicBezTo>
                                    <a:cubicBezTo>
                                      <a:pt x="384114" y="240120"/>
                                      <a:pt x="393381" y="259170"/>
                                      <a:pt x="395891" y="266700"/>
                                    </a:cubicBezTo>
                                    <a:cubicBezTo>
                                      <a:pt x="399938" y="278842"/>
                                      <a:pt x="398144" y="292250"/>
                                      <a:pt x="400654" y="304800"/>
                                    </a:cubicBezTo>
                                    <a:cubicBezTo>
                                      <a:pt x="402921" y="316133"/>
                                      <a:pt x="406780" y="327092"/>
                                      <a:pt x="410179" y="338138"/>
                                    </a:cubicBezTo>
                                    <a:cubicBezTo>
                                      <a:pt x="413132" y="347734"/>
                                      <a:pt x="419704" y="366713"/>
                                      <a:pt x="419704" y="366713"/>
                                    </a:cubicBezTo>
                                    <a:cubicBezTo>
                                      <a:pt x="424466" y="365125"/>
                                      <a:pt x="430909" y="365913"/>
                                      <a:pt x="433991" y="361950"/>
                                    </a:cubicBezTo>
                                    <a:cubicBezTo>
                                      <a:pt x="442708" y="350742"/>
                                      <a:pt x="453041" y="323850"/>
                                      <a:pt x="453041" y="323850"/>
                                    </a:cubicBezTo>
                                    <a:cubicBezTo>
                                      <a:pt x="454629" y="309563"/>
                                      <a:pt x="455618" y="295196"/>
                                      <a:pt x="457804" y="280988"/>
                                    </a:cubicBezTo>
                                    <a:cubicBezTo>
                                      <a:pt x="458799" y="274519"/>
                                      <a:pt x="456357" y="264008"/>
                                      <a:pt x="462566" y="261938"/>
                                    </a:cubicBezTo>
                                    <a:cubicBezTo>
                                      <a:pt x="467996" y="260128"/>
                                      <a:pt x="468916" y="271463"/>
                                      <a:pt x="472091" y="276225"/>
                                    </a:cubicBezTo>
                                    <a:cubicBezTo>
                                      <a:pt x="475266" y="295275"/>
                                      <a:pt x="479315" y="314200"/>
                                      <a:pt x="481616" y="333375"/>
                                    </a:cubicBezTo>
                                    <a:cubicBezTo>
                                      <a:pt x="484082" y="353926"/>
                                      <a:pt x="478225" y="376263"/>
                                      <a:pt x="486379" y="395288"/>
                                    </a:cubicBezTo>
                                    <a:cubicBezTo>
                                      <a:pt x="490334" y="404516"/>
                                      <a:pt x="493146" y="376367"/>
                                      <a:pt x="495904" y="366713"/>
                                    </a:cubicBezTo>
                                    <a:lnTo>
                                      <a:pt x="505429" y="333375"/>
                                    </a:lnTo>
                                    <a:cubicBezTo>
                                      <a:pt x="506950" y="322725"/>
                                      <a:pt x="512308" y="283371"/>
                                      <a:pt x="514954" y="271463"/>
                                    </a:cubicBezTo>
                                    <a:cubicBezTo>
                                      <a:pt x="516043" y="266562"/>
                                      <a:pt x="518129" y="261938"/>
                                      <a:pt x="519716" y="257175"/>
                                    </a:cubicBezTo>
                                    <a:cubicBezTo>
                                      <a:pt x="521304" y="293688"/>
                                      <a:pt x="520443" y="330389"/>
                                      <a:pt x="524479" y="366713"/>
                                    </a:cubicBezTo>
                                    <a:cubicBezTo>
                                      <a:pt x="525373" y="374758"/>
                                      <a:pt x="529241" y="350995"/>
                                      <a:pt x="529241" y="342900"/>
                                    </a:cubicBezTo>
                                    <a:cubicBezTo>
                                      <a:pt x="529241" y="337880"/>
                                      <a:pt x="525921" y="333421"/>
                                      <a:pt x="524479" y="328613"/>
                                    </a:cubicBezTo>
                                    <a:cubicBezTo>
                                      <a:pt x="521158" y="317543"/>
                                      <a:pt x="518129" y="306388"/>
                                      <a:pt x="514954" y="295275"/>
                                    </a:cubicBezTo>
                                    <a:cubicBezTo>
                                      <a:pt x="521819" y="185430"/>
                                      <a:pt x="509737" y="203881"/>
                                      <a:pt x="529241" y="242888"/>
                                    </a:cubicBezTo>
                                    <a:cubicBezTo>
                                      <a:pt x="533381" y="251167"/>
                                      <a:pt x="538766" y="258763"/>
                                      <a:pt x="543529" y="266700"/>
                                    </a:cubicBezTo>
                                    <a:cubicBezTo>
                                      <a:pt x="545116" y="277813"/>
                                      <a:pt x="545978" y="289053"/>
                                      <a:pt x="548291" y="300038"/>
                                    </a:cubicBezTo>
                                    <a:cubicBezTo>
                                      <a:pt x="552336" y="319253"/>
                                      <a:pt x="556370" y="338559"/>
                                      <a:pt x="562579" y="357188"/>
                                    </a:cubicBezTo>
                                    <a:cubicBezTo>
                                      <a:pt x="564166" y="361950"/>
                                      <a:pt x="566124" y="366605"/>
                                      <a:pt x="567341" y="371475"/>
                                    </a:cubicBezTo>
                                    <a:cubicBezTo>
                                      <a:pt x="570891" y="385674"/>
                                      <a:pt x="573095" y="400196"/>
                                      <a:pt x="576866" y="414338"/>
                                    </a:cubicBezTo>
                                    <a:cubicBezTo>
                                      <a:pt x="579453" y="424039"/>
                                      <a:pt x="583956" y="433173"/>
                                      <a:pt x="586391" y="442913"/>
                                    </a:cubicBezTo>
                                    <a:lnTo>
                                      <a:pt x="591154" y="461963"/>
                                    </a:lnTo>
                                    <a:cubicBezTo>
                                      <a:pt x="592741" y="447675"/>
                                      <a:pt x="593267" y="433229"/>
                                      <a:pt x="595916" y="419100"/>
                                    </a:cubicBezTo>
                                    <a:cubicBezTo>
                                      <a:pt x="598046" y="407741"/>
                                      <a:pt x="604834" y="397304"/>
                                      <a:pt x="605441" y="385763"/>
                                    </a:cubicBezTo>
                                    <a:cubicBezTo>
                                      <a:pt x="611201" y="276331"/>
                                      <a:pt x="610586" y="166646"/>
                                      <a:pt x="614966" y="57150"/>
                                    </a:cubicBezTo>
                                    <a:cubicBezTo>
                                      <a:pt x="615352" y="47501"/>
                                      <a:pt x="617387" y="37943"/>
                                      <a:pt x="619729" y="28575"/>
                                    </a:cubicBezTo>
                                    <a:cubicBezTo>
                                      <a:pt x="622164" y="18835"/>
                                      <a:pt x="629254" y="0"/>
                                      <a:pt x="629254" y="0"/>
                                    </a:cubicBezTo>
                                    <a:cubicBezTo>
                                      <a:pt x="630841" y="6350"/>
                                      <a:pt x="632218" y="12756"/>
                                      <a:pt x="634016" y="19050"/>
                                    </a:cubicBezTo>
                                    <a:cubicBezTo>
                                      <a:pt x="635395" y="23877"/>
                                      <a:pt x="637907" y="28394"/>
                                      <a:pt x="638779" y="33338"/>
                                    </a:cubicBezTo>
                                    <a:cubicBezTo>
                                      <a:pt x="639109" y="35207"/>
                                      <a:pt x="647629" y="104253"/>
                                      <a:pt x="653066" y="123825"/>
                                    </a:cubicBezTo>
                                    <a:cubicBezTo>
                                      <a:pt x="658845" y="144630"/>
                                      <a:pt x="665766" y="165100"/>
                                      <a:pt x="672116" y="185738"/>
                                    </a:cubicBezTo>
                                    <a:cubicBezTo>
                                      <a:pt x="687323" y="317530"/>
                                      <a:pt x="694081" y="323661"/>
                                      <a:pt x="681641" y="466725"/>
                                    </a:cubicBezTo>
                                    <a:cubicBezTo>
                                      <a:pt x="680259" y="482619"/>
                                      <a:pt x="679135" y="434894"/>
                                      <a:pt x="676879" y="419100"/>
                                    </a:cubicBezTo>
                                    <a:cubicBezTo>
                                      <a:pt x="675953" y="412620"/>
                                      <a:pt x="673704" y="406400"/>
                                      <a:pt x="672116" y="400050"/>
                                    </a:cubicBezTo>
                                    <a:cubicBezTo>
                                      <a:pt x="670529" y="334963"/>
                                      <a:pt x="674241" y="269529"/>
                                      <a:pt x="667354" y="204788"/>
                                    </a:cubicBezTo>
                                    <a:cubicBezTo>
                                      <a:pt x="663775" y="171149"/>
                                      <a:pt x="610744" y="173022"/>
                                      <a:pt x="643541" y="123825"/>
                                    </a:cubicBezTo>
                                    <a:cubicBezTo>
                                      <a:pt x="651065" y="112539"/>
                                      <a:pt x="654405" y="148801"/>
                                      <a:pt x="657829" y="161925"/>
                                    </a:cubicBezTo>
                                    <a:cubicBezTo>
                                      <a:pt x="663959" y="185423"/>
                                      <a:pt x="666226" y="209804"/>
                                      <a:pt x="672116" y="233363"/>
                                    </a:cubicBezTo>
                                    <a:cubicBezTo>
                                      <a:pt x="674189" y="241657"/>
                                      <a:pt x="679229" y="248974"/>
                                      <a:pt x="681641" y="257175"/>
                                    </a:cubicBezTo>
                                    <a:cubicBezTo>
                                      <a:pt x="720433" y="389064"/>
                                      <a:pt x="683767" y="277833"/>
                                      <a:pt x="700691" y="328613"/>
                                    </a:cubicBezTo>
                                    <a:cubicBezTo>
                                      <a:pt x="702279" y="339725"/>
                                      <a:pt x="703253" y="350943"/>
                                      <a:pt x="705454" y="361950"/>
                                    </a:cubicBezTo>
                                    <a:cubicBezTo>
                                      <a:pt x="706439" y="366873"/>
                                      <a:pt x="706666" y="372688"/>
                                      <a:pt x="710216" y="376238"/>
                                    </a:cubicBezTo>
                                    <a:cubicBezTo>
                                      <a:pt x="715236" y="381258"/>
                                      <a:pt x="722916" y="382588"/>
                                      <a:pt x="729266" y="385763"/>
                                    </a:cubicBezTo>
                                    <a:cubicBezTo>
                                      <a:pt x="734029" y="382588"/>
                                      <a:pt x="739036" y="379752"/>
                                      <a:pt x="743554" y="376238"/>
                                    </a:cubicBezTo>
                                    <a:cubicBezTo>
                                      <a:pt x="753341" y="368626"/>
                                      <a:pt x="761669" y="359082"/>
                                      <a:pt x="772129" y="352425"/>
                                    </a:cubicBezTo>
                                    <a:cubicBezTo>
                                      <a:pt x="779341" y="347835"/>
                                      <a:pt x="788436" y="346994"/>
                                      <a:pt x="795941" y="342900"/>
                                    </a:cubicBezTo>
                                    <a:cubicBezTo>
                                      <a:pt x="805991" y="337418"/>
                                      <a:pt x="814991" y="330200"/>
                                      <a:pt x="824516" y="323850"/>
                                    </a:cubicBezTo>
                                    <a:lnTo>
                                      <a:pt x="838804" y="314325"/>
                                    </a:lnTo>
                                    <a:cubicBezTo>
                                      <a:pt x="851753" y="305692"/>
                                      <a:pt x="864662" y="295275"/>
                                      <a:pt x="881666" y="295275"/>
                                    </a:cubicBezTo>
                                    <a:lnTo>
                                      <a:pt x="891191" y="295275"/>
                                    </a:ln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E9C41B0" id="Freeform: Shape 10" o:spid="_x0000_s1026" style="position:absolute;margin-left:10.3pt;margin-top:31.8pt;width:70.15pt;height:37pt;z-index:251687936;visibility:visible;mso-wrap-style:square;mso-wrap-distance-left:9pt;mso-wrap-distance-top:0;mso-wrap-distance-right:9pt;mso-wrap-distance-bottom:0;mso-position-horizontal:absolute;mso-position-horizontal-relative:text;mso-position-vertical:absolute;mso-position-vertical-relative:text;v-text-anchor:middle" coordsize="891191,469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" path="m200629,123825v-7938,-1587,-15781,-5766,-23813,-4762c171137,119773,167648,126028,162529,128588v-39419,19709,16217,-15446,-33338,14287c119375,148765,100616,161925,100616,161925v-1587,6350,-2964,12756,-4762,19050c94475,185802,91091,190243,91091,195263v,25450,-3644,52179,4763,76200c99636,282268,124429,290513,124429,290513v6350,-1588,12921,-2465,19050,-4763c156003,281053,188767,260725,195866,257175v4490,-2245,9525,-3175,14288,-4762c218735,243832,228994,235440,233966,223838v2578,-6016,2965,-12756,4763,-19050c240108,199961,242112,195327,243491,190500v11957,-41852,-1891,912,9525,-33337c250555,149780,245859,128588,233966,128588v-5724,,-6350,9525,-9525,14287c226029,166688,225829,190687,229204,214313v1420,9939,5796,19253,9525,28575c246554,262450,247440,270649,262541,285750v4047,4047,9525,6350,14288,9525c283179,285750,292259,277560,295879,266700v10720,-32161,-1650,7425,9525,-42862c306493,218937,308948,214420,310166,209550v1963,-7853,3175,-15875,4763,-23812c314390,180353,313724,138385,305404,123825v-3938,-6892,-8675,-13437,-14288,-19050c287069,100728,281591,98425,276829,95250,265377,78073,258301,65436,238729,52388v-4763,-3175,-9168,-6965,-14288,-9525c214674,37979,195404,35150,186341,33338v-15875,1587,-32397,3,-47625,4762c127789,41514,121001,53529,110141,57150l95854,61913c64145,93620,98294,63732,67279,80963,41645,95205,41772,96946,24416,114300v-3175,6350,-6003,12886,-9525,19050c12051,138320,5578,141918,5366,147638,1418,254234,-9681,232224,19654,276225v3873,11621,5054,19342,14287,28575c37989,308847,43466,311150,48229,314325v1587,6350,1835,13196,4762,19050c64263,355919,67993,360997,86329,371475v6164,3522,12962,5872,19050,9525c115195,386890,123094,396430,133954,400050r42862,14288l191104,419100v31750,-1587,63930,685,95250,-4762c292990,413184,295467,404362,300641,400050v39791,-33160,-13173,17936,28575,-23812c330804,371475,332001,366564,333979,361950v2797,-6525,8472,-12029,9525,-19050c347279,317732,345734,292023,348266,266700v651,-6513,3175,-12700,4763,-19050c354616,282575,347363,319055,357791,352425v3414,10927,19050,-28575,19050,-28575c378429,298450,373556,271794,381604,247650v2510,-7530,11777,11520,14287,19050c399938,278842,398144,292250,400654,304800v2267,11333,6126,22292,9525,33338c413132,347734,419704,366713,419704,366713v4762,-1588,11205,-800,14287,-4763c442708,350742,453041,323850,453041,323850v1588,-14287,2577,-28654,4763,-42862c458799,274519,456357,264008,462566,261938v5430,-1810,6350,9525,9525,14287c475266,295275,479315,314200,481616,333375v2466,20551,-3391,42888,4763,61913c490334,404516,493146,376367,495904,366713r9525,-33338c506950,322725,512308,283371,514954,271463v1089,-4901,3175,-9525,4762,-14288c521304,293688,520443,330389,524479,366713v894,8045,4762,-15718,4762,-23813c529241,337880,525921,333421,524479,328613v-3321,-11070,-6350,-22225,-9525,-33338c521819,185430,509737,203881,529241,242888v4140,8279,9525,15875,14288,23812c545116,277813,545978,289053,548291,300038v4045,19215,8079,38521,14288,57150c564166,361950,566124,366605,567341,371475v3550,14199,5754,28721,9525,42863c579453,424039,583956,433173,586391,442913r4763,19050c592741,447675,593267,433229,595916,419100v2130,-11359,8918,-21796,9525,-33337c611201,276331,610586,166646,614966,57150v386,-9649,2421,-19207,4763,-28575c622164,18835,629254,,629254,v1587,6350,2964,12756,4762,19050c635395,23877,637907,28394,638779,33338v330,1869,8850,70915,14287,90487c658845,144630,665766,165100,672116,185738v15207,131792,21965,137923,9525,280987c680259,482619,679135,434894,676879,419100v-926,-6480,-3175,-12700,-4763,-19050c670529,334963,674241,269529,667354,204788v-3579,-33639,-56610,-31766,-23813,-80963c651065,112539,654405,148801,657829,161925v6130,23498,8397,47879,14287,71438c674189,241657,679229,248974,681641,257175v38792,131889,2126,20658,19050,71438c702279,339725,703253,350943,705454,361950v985,4923,1212,10738,4762,14288c715236,381258,722916,382588,729266,385763v4763,-3175,9770,-6011,14288,-9525c753341,368626,761669,359082,772129,352425v7212,-4590,16307,-5431,23812,-9525c805991,337418,814991,330200,824516,323850r14288,-9525c851753,305692,864662,295275,881666,295275r9525,e" filled="f" strokecolor="#41719c" strokeweight="1pt">
                      <v:stroke joinstyle="miter"/>
                      <v:path arrowok="t" o:connecttype="custom" o:connectlocs="200629,123825;176816,119063;162529,128588;129191,142875;100616,161925;95854,180975;91091,195263;95854,271463;124429,290513;143479,285750;195866,257175;210154,252413;233966,223838;238729,204788;243491,190500;253016,157163;233966,128588;224441,142875;229204,214313;238729,242888;262541,285750;276829,295275;295879,266700;305404,223838;310166,209550;314929,185738;305404,123825;291116,104775;276829,95250;238729,52388;224441,42863;186341,33338;138716,38100;110141,57150;95854,61913;67279,80963;24416,114300;14891,133350;5366,147638;19654,276225;33941,304800;48229,314325;52991,333375;86329,371475;105379,381000;133954,400050;176816,414338;191104,419100;286354,414338;300641,400050;329216,376238;333979,361950;343504,342900;348266,266700;353029,247650;357791,352425;376841,323850;381604,247650;395891,266700;400654,304800;410179,338138;419704,366713;433991,361950;453041,323850;457804,280988;462566,261938;472091,276225;481616,333375;486379,395288;495904,366713;505429,333375;514954,271463;519716,257175;524479,366713;529241,342900;524479,328613;514954,295275;529241,242888;543529,266700;548291,300038;562579,357188;567341,371475;576866,414338;586391,442913;591154,461963;595916,419100;605441,385763;614966,57150;619729,28575;629254,0;634016,19050;638779,33338;653066,123825;672116,185738;681641,466725;676879,419100;672116,400050;667354,204788;643541,123825;657829,161925;672116,233363;681641,257175;700691,328613;705454,361950;710216,376238;729266,385763;743554,376238;772129,352425;795941,342900;824516,323850;838804,314325;881666,295275;891191,295275" o:connectangles="0,0,0,0,0,0,0,0,0,0,0,0,0,0,0,0,0,0,0,0,0,0,0,0,0,0,0,0,0,0,0,0,0,0,0,0,0,0,0,0,0,0,0,0,0,0,0,0,0,0,0,0,0,0,0,0,0,0,0,0,0,0,0,0,0,0,0,0,0,0,0,0,0,0,0,0,0,0,0,0,0,0,0,0,0,0,0,0,0,0,0,0,0,0,0,0,0,0,0,0,0,0,0,0,0,0,0,0,0,0,0,0,0"/>
                    </v:shape>
                  </w:pict>
                </mc:Fallback>
              </mc:AlternateContent>
            </w:r>
          </w:p>
        </w:tc>
      </w:tr>
      <w:tr w:rsidR="00310B47" w:rsidRPr="00310B47" w14:paraId="390B92BC" w14:textId="77777777" w:rsidTr="00310B47">
        <w:trPr>
          <w:trHeight w:val="479"/>
          <w:jc w:val="right"/>
        </w:trPr>
        <w:tc>
          <w:tcPr>
            <w:tcW w:w="929" w:type="dxa"/>
            <w:vAlign w:val="center"/>
          </w:tcPr>
          <w:p w14:paraId="154CF910" w14:textId="77777777" w:rsidR="00310B47" w:rsidRPr="00310B47" w:rsidRDefault="00310B47" w:rsidP="00E21479">
            <w:pPr>
              <w:widowControl w:val="0"/>
              <w:numPr>
                <w:ilvl w:val="0"/>
                <w:numId w:val="59"/>
              </w:numPr>
              <w:autoSpaceDE w:val="0"/>
              <w:autoSpaceDN w:val="0"/>
              <w:spacing w:after="0" w:line="240" w:lineRule="auto"/>
              <w:jc w:val="both"/>
              <w:rPr>
                <w:rFonts w:ascii="Times New Roman" w:eastAsia="Arial" w:hAnsi="Arial" w:cs="Arial"/>
                <w:sz w:val="24"/>
                <w:lang w:val="id"/>
              </w:rPr>
            </w:pPr>
          </w:p>
        </w:tc>
        <w:tc>
          <w:tcPr>
            <w:tcW w:w="1634" w:type="dxa"/>
            <w:vAlign w:val="center"/>
          </w:tcPr>
          <w:p w14:paraId="44FB8C7D"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15/6/22</w:t>
            </w:r>
          </w:p>
        </w:tc>
        <w:tc>
          <w:tcPr>
            <w:tcW w:w="4529" w:type="dxa"/>
          </w:tcPr>
          <w:p w14:paraId="014981AA"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Tambahkan pada batasan </w:t>
            </w:r>
            <w:r w:rsidRPr="00310B47">
              <w:rPr>
                <w:rFonts w:ascii="Times New Roman" w:eastAsia="Arial" w:hAnsi="Arial" w:cs="Arial"/>
                <w:sz w:val="24"/>
                <w:lang w:val="en-ID"/>
              </w:rPr>
              <w:t>“</w:t>
            </w:r>
            <w:r w:rsidRPr="00310B47">
              <w:rPr>
                <w:rFonts w:ascii="Times New Roman" w:eastAsia="Arial" w:hAnsi="Arial" w:cs="Arial"/>
                <w:sz w:val="24"/>
                <w:lang w:val="en-ID"/>
              </w:rPr>
              <w:t>kendaran keluar masuk pada jalan sekitar diabaikan.</w:t>
            </w:r>
          </w:p>
          <w:p w14:paraId="7BFFF999"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Tambahkan batasan </w:t>
            </w:r>
            <w:r w:rsidRPr="00310B47">
              <w:rPr>
                <w:rFonts w:ascii="Times New Roman" w:eastAsia="Arial" w:hAnsi="Arial" w:cs="Arial"/>
                <w:sz w:val="24"/>
                <w:lang w:val="en-ID"/>
              </w:rPr>
              <w:t>“</w:t>
            </w:r>
            <w:r w:rsidRPr="00310B47">
              <w:rPr>
                <w:rFonts w:ascii="Times New Roman" w:eastAsia="Arial" w:hAnsi="Arial" w:cs="Arial"/>
                <w:sz w:val="24"/>
                <w:lang w:val="en-ID"/>
              </w:rPr>
              <w:t>kondisi jalan yang rusak tidak diperhitungkan.</w:t>
            </w:r>
          </w:p>
          <w:p w14:paraId="26174E2F"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anjang antrian pada kondisi eksisting tidak dihitung.</w:t>
            </w:r>
          </w:p>
          <w:p w14:paraId="671F19CB"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Masukan data eksisting hari paling tinggi dan jam paling tinggi.</w:t>
            </w:r>
          </w:p>
          <w:p w14:paraId="2F2D6DD8"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Alternatif minimal 2.</w:t>
            </w:r>
          </w:p>
          <w:p w14:paraId="7CDBBCED"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Tambahkan pad fishbone </w:t>
            </w:r>
            <w:r w:rsidRPr="00310B47">
              <w:rPr>
                <w:rFonts w:ascii="Times New Roman" w:eastAsia="Arial" w:hAnsi="Arial" w:cs="Arial"/>
                <w:sz w:val="24"/>
                <w:lang w:val="en-ID"/>
              </w:rPr>
              <w:t>“</w:t>
            </w:r>
            <w:r w:rsidRPr="00310B47">
              <w:rPr>
                <w:rFonts w:ascii="Times New Roman" w:eastAsia="Arial" w:hAnsi="Arial" w:cs="Arial"/>
                <w:sz w:val="24"/>
                <w:lang w:val="en-ID"/>
              </w:rPr>
              <w:t>tundan, panajng antrian</w:t>
            </w:r>
            <w:r w:rsidRPr="00310B47">
              <w:rPr>
                <w:rFonts w:ascii="Times New Roman" w:eastAsia="Arial" w:hAnsi="Arial" w:cs="Arial"/>
                <w:sz w:val="24"/>
                <w:lang w:val="en-ID"/>
              </w:rPr>
              <w:t>”</w:t>
            </w:r>
            <w:r w:rsidRPr="00310B47">
              <w:rPr>
                <w:rFonts w:ascii="Times New Roman" w:eastAsia="Arial" w:hAnsi="Arial" w:cs="Arial"/>
                <w:sz w:val="24"/>
                <w:lang w:val="en-ID"/>
              </w:rPr>
              <w:t>.</w:t>
            </w:r>
          </w:p>
          <w:p w14:paraId="14EBB88D" w14:textId="77777777" w:rsidR="00310B47" w:rsidRPr="00310B47" w:rsidRDefault="00310B47" w:rsidP="00E21479">
            <w:pPr>
              <w:widowControl w:val="0"/>
              <w:numPr>
                <w:ilvl w:val="0"/>
                <w:numId w:val="54"/>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Untuk bab 4 masukan sub bab </w:t>
            </w:r>
            <w:r w:rsidRPr="00310B47">
              <w:rPr>
                <w:rFonts w:ascii="Times New Roman" w:eastAsia="Arial" w:hAnsi="Arial" w:cs="Arial"/>
                <w:sz w:val="24"/>
                <w:lang w:val="en-ID"/>
              </w:rPr>
              <w:t>“</w:t>
            </w:r>
            <w:r w:rsidRPr="00310B47">
              <w:rPr>
                <w:rFonts w:ascii="Times New Roman" w:eastAsia="Arial" w:hAnsi="Arial" w:cs="Arial"/>
                <w:sz w:val="24"/>
                <w:lang w:val="en-ID"/>
              </w:rPr>
              <w:t>data eksisting, kondisi eksisting, alternatif 1, alternatif 2, perbandingan</w:t>
            </w:r>
            <w:r w:rsidRPr="00310B47">
              <w:rPr>
                <w:rFonts w:ascii="Times New Roman" w:eastAsia="Arial" w:hAnsi="Arial" w:cs="Arial"/>
                <w:sz w:val="24"/>
                <w:lang w:val="en-ID"/>
              </w:rPr>
              <w:t>”</w:t>
            </w:r>
            <w:r w:rsidRPr="00310B47">
              <w:rPr>
                <w:rFonts w:ascii="Times New Roman" w:eastAsia="Arial" w:hAnsi="Arial" w:cs="Arial"/>
                <w:sz w:val="24"/>
                <w:lang w:val="en-ID"/>
              </w:rPr>
              <w:t>.</w:t>
            </w:r>
          </w:p>
        </w:tc>
        <w:tc>
          <w:tcPr>
            <w:tcW w:w="1732" w:type="dxa"/>
          </w:tcPr>
          <w:p w14:paraId="3213B4CB" w14:textId="77777777" w:rsidR="00310B47" w:rsidRPr="00310B47" w:rsidRDefault="00310B47" w:rsidP="00310B47">
            <w:pPr>
              <w:widowControl w:val="0"/>
              <w:autoSpaceDE w:val="0"/>
              <w:autoSpaceDN w:val="0"/>
              <w:spacing w:after="0" w:line="240" w:lineRule="auto"/>
              <w:jc w:val="both"/>
              <w:rPr>
                <w:rFonts w:ascii="Times New Roman" w:eastAsia="Arial" w:hAnsi="Arial" w:cs="Arial"/>
                <w:sz w:val="24"/>
                <w:lang w:val="id"/>
              </w:rPr>
            </w:pPr>
            <w:r w:rsidRPr="00310B47">
              <w:rPr>
                <w:rFonts w:ascii="Arial" w:eastAsia="Arial" w:hAnsi="Arial" w:cs="Arial"/>
                <w:noProof/>
                <w:sz w:val="24"/>
              </w:rPr>
              <mc:AlternateContent>
                <mc:Choice Requires="wps">
                  <w:drawing>
                    <wp:anchor distT="0" distB="0" distL="114300" distR="114300" simplePos="0" relativeHeight="251685888" behindDoc="0" locked="0" layoutInCell="1" allowOverlap="1" wp14:anchorId="4EECE9C3" wp14:editId="71D0CC48">
                      <wp:simplePos x="0" y="0"/>
                      <wp:positionH relativeFrom="column">
                        <wp:posOffset>140335</wp:posOffset>
                      </wp:positionH>
                      <wp:positionV relativeFrom="paragraph">
                        <wp:posOffset>1004570</wp:posOffset>
                      </wp:positionV>
                      <wp:extent cx="891191" cy="469921"/>
                      <wp:effectExtent l="0" t="0" r="23495" b="25400"/>
                      <wp:wrapNone/>
                      <wp:docPr id="120" name="Freeform: Shape 8"/>
                      <wp:cNvGraphicFramePr/>
                      <a:graphic xmlns:a="http://schemas.openxmlformats.org/drawingml/2006/main">
                        <a:graphicData uri="http://schemas.microsoft.com/office/word/2010/wordprocessingShape">
                          <wps:wsp>
                            <wps:cNvSpPr/>
                            <wps:spPr>
                              <a:xfrm>
                                <a:off x="0" y="0"/>
                                <a:ext cx="891191" cy="469921"/>
                              </a:xfrm>
                              <a:custGeom>
                                <a:avLst/>
                                <a:gdLst>
                                  <a:gd name="connsiteX0" fmla="*/ 200629 w 891191"/>
                                  <a:gd name="connsiteY0" fmla="*/ 123825 h 469921"/>
                                  <a:gd name="connsiteX1" fmla="*/ 176816 w 891191"/>
                                  <a:gd name="connsiteY1" fmla="*/ 119063 h 469921"/>
                                  <a:gd name="connsiteX2" fmla="*/ 162529 w 891191"/>
                                  <a:gd name="connsiteY2" fmla="*/ 128588 h 469921"/>
                                  <a:gd name="connsiteX3" fmla="*/ 129191 w 891191"/>
                                  <a:gd name="connsiteY3" fmla="*/ 142875 h 469921"/>
                                  <a:gd name="connsiteX4" fmla="*/ 100616 w 891191"/>
                                  <a:gd name="connsiteY4" fmla="*/ 161925 h 469921"/>
                                  <a:gd name="connsiteX5" fmla="*/ 95854 w 891191"/>
                                  <a:gd name="connsiteY5" fmla="*/ 180975 h 469921"/>
                                  <a:gd name="connsiteX6" fmla="*/ 91091 w 891191"/>
                                  <a:gd name="connsiteY6" fmla="*/ 195263 h 469921"/>
                                  <a:gd name="connsiteX7" fmla="*/ 95854 w 891191"/>
                                  <a:gd name="connsiteY7" fmla="*/ 271463 h 469921"/>
                                  <a:gd name="connsiteX8" fmla="*/ 124429 w 891191"/>
                                  <a:gd name="connsiteY8" fmla="*/ 290513 h 469921"/>
                                  <a:gd name="connsiteX9" fmla="*/ 143479 w 891191"/>
                                  <a:gd name="connsiteY9" fmla="*/ 285750 h 469921"/>
                                  <a:gd name="connsiteX10" fmla="*/ 195866 w 891191"/>
                                  <a:gd name="connsiteY10" fmla="*/ 257175 h 469921"/>
                                  <a:gd name="connsiteX11" fmla="*/ 210154 w 891191"/>
                                  <a:gd name="connsiteY11" fmla="*/ 252413 h 469921"/>
                                  <a:gd name="connsiteX12" fmla="*/ 233966 w 891191"/>
                                  <a:gd name="connsiteY12" fmla="*/ 223838 h 469921"/>
                                  <a:gd name="connsiteX13" fmla="*/ 238729 w 891191"/>
                                  <a:gd name="connsiteY13" fmla="*/ 204788 h 469921"/>
                                  <a:gd name="connsiteX14" fmla="*/ 243491 w 891191"/>
                                  <a:gd name="connsiteY14" fmla="*/ 190500 h 469921"/>
                                  <a:gd name="connsiteX15" fmla="*/ 253016 w 891191"/>
                                  <a:gd name="connsiteY15" fmla="*/ 157163 h 469921"/>
                                  <a:gd name="connsiteX16" fmla="*/ 233966 w 891191"/>
                                  <a:gd name="connsiteY16" fmla="*/ 128588 h 469921"/>
                                  <a:gd name="connsiteX17" fmla="*/ 224441 w 891191"/>
                                  <a:gd name="connsiteY17" fmla="*/ 142875 h 469921"/>
                                  <a:gd name="connsiteX18" fmla="*/ 229204 w 891191"/>
                                  <a:gd name="connsiteY18" fmla="*/ 214313 h 469921"/>
                                  <a:gd name="connsiteX19" fmla="*/ 238729 w 891191"/>
                                  <a:gd name="connsiteY19" fmla="*/ 242888 h 469921"/>
                                  <a:gd name="connsiteX20" fmla="*/ 262541 w 891191"/>
                                  <a:gd name="connsiteY20" fmla="*/ 285750 h 469921"/>
                                  <a:gd name="connsiteX21" fmla="*/ 276829 w 891191"/>
                                  <a:gd name="connsiteY21" fmla="*/ 295275 h 469921"/>
                                  <a:gd name="connsiteX22" fmla="*/ 295879 w 891191"/>
                                  <a:gd name="connsiteY22" fmla="*/ 266700 h 469921"/>
                                  <a:gd name="connsiteX23" fmla="*/ 305404 w 891191"/>
                                  <a:gd name="connsiteY23" fmla="*/ 223838 h 469921"/>
                                  <a:gd name="connsiteX24" fmla="*/ 310166 w 891191"/>
                                  <a:gd name="connsiteY24" fmla="*/ 209550 h 469921"/>
                                  <a:gd name="connsiteX25" fmla="*/ 314929 w 891191"/>
                                  <a:gd name="connsiteY25" fmla="*/ 185738 h 469921"/>
                                  <a:gd name="connsiteX26" fmla="*/ 305404 w 891191"/>
                                  <a:gd name="connsiteY26" fmla="*/ 123825 h 469921"/>
                                  <a:gd name="connsiteX27" fmla="*/ 291116 w 891191"/>
                                  <a:gd name="connsiteY27" fmla="*/ 104775 h 469921"/>
                                  <a:gd name="connsiteX28" fmla="*/ 276829 w 891191"/>
                                  <a:gd name="connsiteY28" fmla="*/ 95250 h 469921"/>
                                  <a:gd name="connsiteX29" fmla="*/ 238729 w 891191"/>
                                  <a:gd name="connsiteY29" fmla="*/ 52388 h 469921"/>
                                  <a:gd name="connsiteX30" fmla="*/ 224441 w 891191"/>
                                  <a:gd name="connsiteY30" fmla="*/ 42863 h 469921"/>
                                  <a:gd name="connsiteX31" fmla="*/ 186341 w 891191"/>
                                  <a:gd name="connsiteY31" fmla="*/ 33338 h 469921"/>
                                  <a:gd name="connsiteX32" fmla="*/ 138716 w 891191"/>
                                  <a:gd name="connsiteY32" fmla="*/ 38100 h 469921"/>
                                  <a:gd name="connsiteX33" fmla="*/ 110141 w 891191"/>
                                  <a:gd name="connsiteY33" fmla="*/ 57150 h 469921"/>
                                  <a:gd name="connsiteX34" fmla="*/ 95854 w 891191"/>
                                  <a:gd name="connsiteY34" fmla="*/ 61913 h 469921"/>
                                  <a:gd name="connsiteX35" fmla="*/ 67279 w 891191"/>
                                  <a:gd name="connsiteY35" fmla="*/ 80963 h 469921"/>
                                  <a:gd name="connsiteX36" fmla="*/ 24416 w 891191"/>
                                  <a:gd name="connsiteY36" fmla="*/ 114300 h 469921"/>
                                  <a:gd name="connsiteX37" fmla="*/ 14891 w 891191"/>
                                  <a:gd name="connsiteY37" fmla="*/ 133350 h 469921"/>
                                  <a:gd name="connsiteX38" fmla="*/ 5366 w 891191"/>
                                  <a:gd name="connsiteY38" fmla="*/ 147638 h 469921"/>
                                  <a:gd name="connsiteX39" fmla="*/ 19654 w 891191"/>
                                  <a:gd name="connsiteY39" fmla="*/ 276225 h 469921"/>
                                  <a:gd name="connsiteX40" fmla="*/ 33941 w 891191"/>
                                  <a:gd name="connsiteY40" fmla="*/ 304800 h 469921"/>
                                  <a:gd name="connsiteX41" fmla="*/ 48229 w 891191"/>
                                  <a:gd name="connsiteY41" fmla="*/ 314325 h 469921"/>
                                  <a:gd name="connsiteX42" fmla="*/ 52991 w 891191"/>
                                  <a:gd name="connsiteY42" fmla="*/ 333375 h 469921"/>
                                  <a:gd name="connsiteX43" fmla="*/ 86329 w 891191"/>
                                  <a:gd name="connsiteY43" fmla="*/ 371475 h 469921"/>
                                  <a:gd name="connsiteX44" fmla="*/ 105379 w 891191"/>
                                  <a:gd name="connsiteY44" fmla="*/ 381000 h 469921"/>
                                  <a:gd name="connsiteX45" fmla="*/ 133954 w 891191"/>
                                  <a:gd name="connsiteY45" fmla="*/ 400050 h 469921"/>
                                  <a:gd name="connsiteX46" fmla="*/ 176816 w 891191"/>
                                  <a:gd name="connsiteY46" fmla="*/ 414338 h 469921"/>
                                  <a:gd name="connsiteX47" fmla="*/ 191104 w 891191"/>
                                  <a:gd name="connsiteY47" fmla="*/ 419100 h 469921"/>
                                  <a:gd name="connsiteX48" fmla="*/ 286354 w 891191"/>
                                  <a:gd name="connsiteY48" fmla="*/ 414338 h 469921"/>
                                  <a:gd name="connsiteX49" fmla="*/ 300641 w 891191"/>
                                  <a:gd name="connsiteY49" fmla="*/ 400050 h 469921"/>
                                  <a:gd name="connsiteX50" fmla="*/ 329216 w 891191"/>
                                  <a:gd name="connsiteY50" fmla="*/ 376238 h 469921"/>
                                  <a:gd name="connsiteX51" fmla="*/ 333979 w 891191"/>
                                  <a:gd name="connsiteY51" fmla="*/ 361950 h 469921"/>
                                  <a:gd name="connsiteX52" fmla="*/ 343504 w 891191"/>
                                  <a:gd name="connsiteY52" fmla="*/ 342900 h 469921"/>
                                  <a:gd name="connsiteX53" fmla="*/ 348266 w 891191"/>
                                  <a:gd name="connsiteY53" fmla="*/ 266700 h 469921"/>
                                  <a:gd name="connsiteX54" fmla="*/ 353029 w 891191"/>
                                  <a:gd name="connsiteY54" fmla="*/ 247650 h 469921"/>
                                  <a:gd name="connsiteX55" fmla="*/ 357791 w 891191"/>
                                  <a:gd name="connsiteY55" fmla="*/ 352425 h 469921"/>
                                  <a:gd name="connsiteX56" fmla="*/ 376841 w 891191"/>
                                  <a:gd name="connsiteY56" fmla="*/ 323850 h 469921"/>
                                  <a:gd name="connsiteX57" fmla="*/ 381604 w 891191"/>
                                  <a:gd name="connsiteY57" fmla="*/ 247650 h 469921"/>
                                  <a:gd name="connsiteX58" fmla="*/ 395891 w 891191"/>
                                  <a:gd name="connsiteY58" fmla="*/ 266700 h 469921"/>
                                  <a:gd name="connsiteX59" fmla="*/ 400654 w 891191"/>
                                  <a:gd name="connsiteY59" fmla="*/ 304800 h 469921"/>
                                  <a:gd name="connsiteX60" fmla="*/ 410179 w 891191"/>
                                  <a:gd name="connsiteY60" fmla="*/ 338138 h 469921"/>
                                  <a:gd name="connsiteX61" fmla="*/ 419704 w 891191"/>
                                  <a:gd name="connsiteY61" fmla="*/ 366713 h 469921"/>
                                  <a:gd name="connsiteX62" fmla="*/ 433991 w 891191"/>
                                  <a:gd name="connsiteY62" fmla="*/ 361950 h 469921"/>
                                  <a:gd name="connsiteX63" fmla="*/ 453041 w 891191"/>
                                  <a:gd name="connsiteY63" fmla="*/ 323850 h 469921"/>
                                  <a:gd name="connsiteX64" fmla="*/ 457804 w 891191"/>
                                  <a:gd name="connsiteY64" fmla="*/ 280988 h 469921"/>
                                  <a:gd name="connsiteX65" fmla="*/ 462566 w 891191"/>
                                  <a:gd name="connsiteY65" fmla="*/ 261938 h 469921"/>
                                  <a:gd name="connsiteX66" fmla="*/ 472091 w 891191"/>
                                  <a:gd name="connsiteY66" fmla="*/ 276225 h 469921"/>
                                  <a:gd name="connsiteX67" fmla="*/ 481616 w 891191"/>
                                  <a:gd name="connsiteY67" fmla="*/ 333375 h 469921"/>
                                  <a:gd name="connsiteX68" fmla="*/ 486379 w 891191"/>
                                  <a:gd name="connsiteY68" fmla="*/ 395288 h 469921"/>
                                  <a:gd name="connsiteX69" fmla="*/ 495904 w 891191"/>
                                  <a:gd name="connsiteY69" fmla="*/ 366713 h 469921"/>
                                  <a:gd name="connsiteX70" fmla="*/ 505429 w 891191"/>
                                  <a:gd name="connsiteY70" fmla="*/ 333375 h 469921"/>
                                  <a:gd name="connsiteX71" fmla="*/ 514954 w 891191"/>
                                  <a:gd name="connsiteY71" fmla="*/ 271463 h 469921"/>
                                  <a:gd name="connsiteX72" fmla="*/ 519716 w 891191"/>
                                  <a:gd name="connsiteY72" fmla="*/ 257175 h 469921"/>
                                  <a:gd name="connsiteX73" fmla="*/ 524479 w 891191"/>
                                  <a:gd name="connsiteY73" fmla="*/ 366713 h 469921"/>
                                  <a:gd name="connsiteX74" fmla="*/ 529241 w 891191"/>
                                  <a:gd name="connsiteY74" fmla="*/ 342900 h 469921"/>
                                  <a:gd name="connsiteX75" fmla="*/ 524479 w 891191"/>
                                  <a:gd name="connsiteY75" fmla="*/ 328613 h 469921"/>
                                  <a:gd name="connsiteX76" fmla="*/ 514954 w 891191"/>
                                  <a:gd name="connsiteY76" fmla="*/ 295275 h 469921"/>
                                  <a:gd name="connsiteX77" fmla="*/ 529241 w 891191"/>
                                  <a:gd name="connsiteY77" fmla="*/ 242888 h 469921"/>
                                  <a:gd name="connsiteX78" fmla="*/ 543529 w 891191"/>
                                  <a:gd name="connsiteY78" fmla="*/ 266700 h 469921"/>
                                  <a:gd name="connsiteX79" fmla="*/ 548291 w 891191"/>
                                  <a:gd name="connsiteY79" fmla="*/ 300038 h 469921"/>
                                  <a:gd name="connsiteX80" fmla="*/ 562579 w 891191"/>
                                  <a:gd name="connsiteY80" fmla="*/ 357188 h 469921"/>
                                  <a:gd name="connsiteX81" fmla="*/ 567341 w 891191"/>
                                  <a:gd name="connsiteY81" fmla="*/ 371475 h 469921"/>
                                  <a:gd name="connsiteX82" fmla="*/ 576866 w 891191"/>
                                  <a:gd name="connsiteY82" fmla="*/ 414338 h 469921"/>
                                  <a:gd name="connsiteX83" fmla="*/ 586391 w 891191"/>
                                  <a:gd name="connsiteY83" fmla="*/ 442913 h 469921"/>
                                  <a:gd name="connsiteX84" fmla="*/ 591154 w 891191"/>
                                  <a:gd name="connsiteY84" fmla="*/ 461963 h 469921"/>
                                  <a:gd name="connsiteX85" fmla="*/ 595916 w 891191"/>
                                  <a:gd name="connsiteY85" fmla="*/ 419100 h 469921"/>
                                  <a:gd name="connsiteX86" fmla="*/ 605441 w 891191"/>
                                  <a:gd name="connsiteY86" fmla="*/ 385763 h 469921"/>
                                  <a:gd name="connsiteX87" fmla="*/ 614966 w 891191"/>
                                  <a:gd name="connsiteY87" fmla="*/ 57150 h 469921"/>
                                  <a:gd name="connsiteX88" fmla="*/ 619729 w 891191"/>
                                  <a:gd name="connsiteY88" fmla="*/ 28575 h 469921"/>
                                  <a:gd name="connsiteX89" fmla="*/ 629254 w 891191"/>
                                  <a:gd name="connsiteY89" fmla="*/ 0 h 469921"/>
                                  <a:gd name="connsiteX90" fmla="*/ 634016 w 891191"/>
                                  <a:gd name="connsiteY90" fmla="*/ 19050 h 469921"/>
                                  <a:gd name="connsiteX91" fmla="*/ 638779 w 891191"/>
                                  <a:gd name="connsiteY91" fmla="*/ 33338 h 469921"/>
                                  <a:gd name="connsiteX92" fmla="*/ 653066 w 891191"/>
                                  <a:gd name="connsiteY92" fmla="*/ 123825 h 469921"/>
                                  <a:gd name="connsiteX93" fmla="*/ 672116 w 891191"/>
                                  <a:gd name="connsiteY93" fmla="*/ 185738 h 469921"/>
                                  <a:gd name="connsiteX94" fmla="*/ 681641 w 891191"/>
                                  <a:gd name="connsiteY94" fmla="*/ 466725 h 469921"/>
                                  <a:gd name="connsiteX95" fmla="*/ 676879 w 891191"/>
                                  <a:gd name="connsiteY95" fmla="*/ 419100 h 469921"/>
                                  <a:gd name="connsiteX96" fmla="*/ 672116 w 891191"/>
                                  <a:gd name="connsiteY96" fmla="*/ 400050 h 469921"/>
                                  <a:gd name="connsiteX97" fmla="*/ 667354 w 891191"/>
                                  <a:gd name="connsiteY97" fmla="*/ 204788 h 469921"/>
                                  <a:gd name="connsiteX98" fmla="*/ 643541 w 891191"/>
                                  <a:gd name="connsiteY98" fmla="*/ 123825 h 469921"/>
                                  <a:gd name="connsiteX99" fmla="*/ 657829 w 891191"/>
                                  <a:gd name="connsiteY99" fmla="*/ 161925 h 469921"/>
                                  <a:gd name="connsiteX100" fmla="*/ 672116 w 891191"/>
                                  <a:gd name="connsiteY100" fmla="*/ 233363 h 469921"/>
                                  <a:gd name="connsiteX101" fmla="*/ 681641 w 891191"/>
                                  <a:gd name="connsiteY101" fmla="*/ 257175 h 469921"/>
                                  <a:gd name="connsiteX102" fmla="*/ 700691 w 891191"/>
                                  <a:gd name="connsiteY102" fmla="*/ 328613 h 469921"/>
                                  <a:gd name="connsiteX103" fmla="*/ 705454 w 891191"/>
                                  <a:gd name="connsiteY103" fmla="*/ 361950 h 469921"/>
                                  <a:gd name="connsiteX104" fmla="*/ 710216 w 891191"/>
                                  <a:gd name="connsiteY104" fmla="*/ 376238 h 469921"/>
                                  <a:gd name="connsiteX105" fmla="*/ 729266 w 891191"/>
                                  <a:gd name="connsiteY105" fmla="*/ 385763 h 469921"/>
                                  <a:gd name="connsiteX106" fmla="*/ 743554 w 891191"/>
                                  <a:gd name="connsiteY106" fmla="*/ 376238 h 469921"/>
                                  <a:gd name="connsiteX107" fmla="*/ 772129 w 891191"/>
                                  <a:gd name="connsiteY107" fmla="*/ 352425 h 469921"/>
                                  <a:gd name="connsiteX108" fmla="*/ 795941 w 891191"/>
                                  <a:gd name="connsiteY108" fmla="*/ 342900 h 469921"/>
                                  <a:gd name="connsiteX109" fmla="*/ 824516 w 891191"/>
                                  <a:gd name="connsiteY109" fmla="*/ 323850 h 469921"/>
                                  <a:gd name="connsiteX110" fmla="*/ 838804 w 891191"/>
                                  <a:gd name="connsiteY110" fmla="*/ 314325 h 469921"/>
                                  <a:gd name="connsiteX111" fmla="*/ 881666 w 891191"/>
                                  <a:gd name="connsiteY111" fmla="*/ 295275 h 469921"/>
                                  <a:gd name="connsiteX112" fmla="*/ 891191 w 891191"/>
                                  <a:gd name="connsiteY112" fmla="*/ 295275 h 4699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Lst>
                                <a:rect l="l" t="t" r="r" b="b"/>
                                <a:pathLst>
                                  <a:path w="891191" h="469921">
                                    <a:moveTo>
                                      <a:pt x="200629" y="123825"/>
                                    </a:moveTo>
                                    <a:cubicBezTo>
                                      <a:pt x="192691" y="122238"/>
                                      <a:pt x="184848" y="118059"/>
                                      <a:pt x="176816" y="119063"/>
                                    </a:cubicBezTo>
                                    <a:cubicBezTo>
                                      <a:pt x="171137" y="119773"/>
                                      <a:pt x="167648" y="126028"/>
                                      <a:pt x="162529" y="128588"/>
                                    </a:cubicBezTo>
                                    <a:cubicBezTo>
                                      <a:pt x="123110" y="148297"/>
                                      <a:pt x="178746" y="113142"/>
                                      <a:pt x="129191" y="142875"/>
                                    </a:cubicBezTo>
                                    <a:cubicBezTo>
                                      <a:pt x="119375" y="148765"/>
                                      <a:pt x="100616" y="161925"/>
                                      <a:pt x="100616" y="161925"/>
                                    </a:cubicBezTo>
                                    <a:cubicBezTo>
                                      <a:pt x="99029" y="168275"/>
                                      <a:pt x="97652" y="174681"/>
                                      <a:pt x="95854" y="180975"/>
                                    </a:cubicBezTo>
                                    <a:cubicBezTo>
                                      <a:pt x="94475" y="185802"/>
                                      <a:pt x="91091" y="190243"/>
                                      <a:pt x="91091" y="195263"/>
                                    </a:cubicBezTo>
                                    <a:cubicBezTo>
                                      <a:pt x="91091" y="220713"/>
                                      <a:pt x="87447" y="247442"/>
                                      <a:pt x="95854" y="271463"/>
                                    </a:cubicBezTo>
                                    <a:cubicBezTo>
                                      <a:pt x="99636" y="282268"/>
                                      <a:pt x="124429" y="290513"/>
                                      <a:pt x="124429" y="290513"/>
                                    </a:cubicBezTo>
                                    <a:cubicBezTo>
                                      <a:pt x="130779" y="288925"/>
                                      <a:pt x="137350" y="288048"/>
                                      <a:pt x="143479" y="285750"/>
                                    </a:cubicBezTo>
                                    <a:cubicBezTo>
                                      <a:pt x="156003" y="281053"/>
                                      <a:pt x="188767" y="260725"/>
                                      <a:pt x="195866" y="257175"/>
                                    </a:cubicBezTo>
                                    <a:cubicBezTo>
                                      <a:pt x="200356" y="254930"/>
                                      <a:pt x="205391" y="254000"/>
                                      <a:pt x="210154" y="252413"/>
                                    </a:cubicBezTo>
                                    <a:cubicBezTo>
                                      <a:pt x="218735" y="243832"/>
                                      <a:pt x="228994" y="235440"/>
                                      <a:pt x="233966" y="223838"/>
                                    </a:cubicBezTo>
                                    <a:cubicBezTo>
                                      <a:pt x="236544" y="217822"/>
                                      <a:pt x="236931" y="211082"/>
                                      <a:pt x="238729" y="204788"/>
                                    </a:cubicBezTo>
                                    <a:cubicBezTo>
                                      <a:pt x="240108" y="199961"/>
                                      <a:pt x="242112" y="195327"/>
                                      <a:pt x="243491" y="190500"/>
                                    </a:cubicBezTo>
                                    <a:cubicBezTo>
                                      <a:pt x="255448" y="148648"/>
                                      <a:pt x="241600" y="191412"/>
                                      <a:pt x="253016" y="157163"/>
                                    </a:cubicBezTo>
                                    <a:cubicBezTo>
                                      <a:pt x="250555" y="149780"/>
                                      <a:pt x="245859" y="128588"/>
                                      <a:pt x="233966" y="128588"/>
                                    </a:cubicBezTo>
                                    <a:cubicBezTo>
                                      <a:pt x="228242" y="128588"/>
                                      <a:pt x="227616" y="138113"/>
                                      <a:pt x="224441" y="142875"/>
                                    </a:cubicBezTo>
                                    <a:cubicBezTo>
                                      <a:pt x="226029" y="166688"/>
                                      <a:pt x="225829" y="190687"/>
                                      <a:pt x="229204" y="214313"/>
                                    </a:cubicBezTo>
                                    <a:cubicBezTo>
                                      <a:pt x="230624" y="224252"/>
                                      <a:pt x="235000" y="233566"/>
                                      <a:pt x="238729" y="242888"/>
                                    </a:cubicBezTo>
                                    <a:cubicBezTo>
                                      <a:pt x="246554" y="262450"/>
                                      <a:pt x="247440" y="270649"/>
                                      <a:pt x="262541" y="285750"/>
                                    </a:cubicBezTo>
                                    <a:cubicBezTo>
                                      <a:pt x="266588" y="289797"/>
                                      <a:pt x="272066" y="292100"/>
                                      <a:pt x="276829" y="295275"/>
                                    </a:cubicBezTo>
                                    <a:cubicBezTo>
                                      <a:pt x="283179" y="285750"/>
                                      <a:pt x="292259" y="277560"/>
                                      <a:pt x="295879" y="266700"/>
                                    </a:cubicBezTo>
                                    <a:cubicBezTo>
                                      <a:pt x="306599" y="234539"/>
                                      <a:pt x="294229" y="274125"/>
                                      <a:pt x="305404" y="223838"/>
                                    </a:cubicBezTo>
                                    <a:cubicBezTo>
                                      <a:pt x="306493" y="218937"/>
                                      <a:pt x="308948" y="214420"/>
                                      <a:pt x="310166" y="209550"/>
                                    </a:cubicBezTo>
                                    <a:cubicBezTo>
                                      <a:pt x="312129" y="201697"/>
                                      <a:pt x="313341" y="193675"/>
                                      <a:pt x="314929" y="185738"/>
                                    </a:cubicBezTo>
                                    <a:cubicBezTo>
                                      <a:pt x="314390" y="180353"/>
                                      <a:pt x="313724" y="138385"/>
                                      <a:pt x="305404" y="123825"/>
                                    </a:cubicBezTo>
                                    <a:cubicBezTo>
                                      <a:pt x="301466" y="116933"/>
                                      <a:pt x="296729" y="110388"/>
                                      <a:pt x="291116" y="104775"/>
                                    </a:cubicBezTo>
                                    <a:cubicBezTo>
                                      <a:pt x="287069" y="100728"/>
                                      <a:pt x="281591" y="98425"/>
                                      <a:pt x="276829" y="95250"/>
                                    </a:cubicBezTo>
                                    <a:cubicBezTo>
                                      <a:pt x="265377" y="78073"/>
                                      <a:pt x="258301" y="65436"/>
                                      <a:pt x="238729" y="52388"/>
                                    </a:cubicBezTo>
                                    <a:cubicBezTo>
                                      <a:pt x="233966" y="49213"/>
                                      <a:pt x="229561" y="45423"/>
                                      <a:pt x="224441" y="42863"/>
                                    </a:cubicBezTo>
                                    <a:cubicBezTo>
                                      <a:pt x="214674" y="37979"/>
                                      <a:pt x="195404" y="35150"/>
                                      <a:pt x="186341" y="33338"/>
                                    </a:cubicBezTo>
                                    <a:cubicBezTo>
                                      <a:pt x="170466" y="34925"/>
                                      <a:pt x="153944" y="33341"/>
                                      <a:pt x="138716" y="38100"/>
                                    </a:cubicBezTo>
                                    <a:cubicBezTo>
                                      <a:pt x="127789" y="41514"/>
                                      <a:pt x="121001" y="53529"/>
                                      <a:pt x="110141" y="57150"/>
                                    </a:cubicBezTo>
                                    <a:lnTo>
                                      <a:pt x="95854" y="61913"/>
                                    </a:lnTo>
                                    <a:cubicBezTo>
                                      <a:pt x="64145" y="93620"/>
                                      <a:pt x="98294" y="63732"/>
                                      <a:pt x="67279" y="80963"/>
                                    </a:cubicBezTo>
                                    <a:cubicBezTo>
                                      <a:pt x="41645" y="95205"/>
                                      <a:pt x="41772" y="96946"/>
                                      <a:pt x="24416" y="114300"/>
                                    </a:cubicBezTo>
                                    <a:cubicBezTo>
                                      <a:pt x="21241" y="120650"/>
                                      <a:pt x="18413" y="127186"/>
                                      <a:pt x="14891" y="133350"/>
                                    </a:cubicBezTo>
                                    <a:cubicBezTo>
                                      <a:pt x="12051" y="138320"/>
                                      <a:pt x="5578" y="141918"/>
                                      <a:pt x="5366" y="147638"/>
                                    </a:cubicBezTo>
                                    <a:cubicBezTo>
                                      <a:pt x="1418" y="254234"/>
                                      <a:pt x="-9681" y="232224"/>
                                      <a:pt x="19654" y="276225"/>
                                    </a:cubicBezTo>
                                    <a:cubicBezTo>
                                      <a:pt x="23527" y="287846"/>
                                      <a:pt x="24708" y="295567"/>
                                      <a:pt x="33941" y="304800"/>
                                    </a:cubicBezTo>
                                    <a:cubicBezTo>
                                      <a:pt x="37989" y="308847"/>
                                      <a:pt x="43466" y="311150"/>
                                      <a:pt x="48229" y="314325"/>
                                    </a:cubicBezTo>
                                    <a:cubicBezTo>
                                      <a:pt x="49816" y="320675"/>
                                      <a:pt x="50064" y="327521"/>
                                      <a:pt x="52991" y="333375"/>
                                    </a:cubicBezTo>
                                    <a:cubicBezTo>
                                      <a:pt x="64263" y="355919"/>
                                      <a:pt x="67993" y="360997"/>
                                      <a:pt x="86329" y="371475"/>
                                    </a:cubicBezTo>
                                    <a:cubicBezTo>
                                      <a:pt x="92493" y="374997"/>
                                      <a:pt x="99291" y="377347"/>
                                      <a:pt x="105379" y="381000"/>
                                    </a:cubicBezTo>
                                    <a:cubicBezTo>
                                      <a:pt x="115195" y="386890"/>
                                      <a:pt x="123094" y="396430"/>
                                      <a:pt x="133954" y="400050"/>
                                    </a:cubicBezTo>
                                    <a:lnTo>
                                      <a:pt x="176816" y="414338"/>
                                    </a:lnTo>
                                    <a:lnTo>
                                      <a:pt x="191104" y="419100"/>
                                    </a:lnTo>
                                    <a:cubicBezTo>
                                      <a:pt x="222854" y="417513"/>
                                      <a:pt x="255034" y="419785"/>
                                      <a:pt x="286354" y="414338"/>
                                    </a:cubicBezTo>
                                    <a:cubicBezTo>
                                      <a:pt x="292990" y="413184"/>
                                      <a:pt x="295467" y="404362"/>
                                      <a:pt x="300641" y="400050"/>
                                    </a:cubicBezTo>
                                    <a:cubicBezTo>
                                      <a:pt x="340432" y="366890"/>
                                      <a:pt x="287468" y="417986"/>
                                      <a:pt x="329216" y="376238"/>
                                    </a:cubicBezTo>
                                    <a:cubicBezTo>
                                      <a:pt x="330804" y="371475"/>
                                      <a:pt x="332001" y="366564"/>
                                      <a:pt x="333979" y="361950"/>
                                    </a:cubicBezTo>
                                    <a:cubicBezTo>
                                      <a:pt x="336776" y="355425"/>
                                      <a:pt x="342451" y="349921"/>
                                      <a:pt x="343504" y="342900"/>
                                    </a:cubicBezTo>
                                    <a:cubicBezTo>
                                      <a:pt x="347279" y="317732"/>
                                      <a:pt x="345734" y="292023"/>
                                      <a:pt x="348266" y="266700"/>
                                    </a:cubicBezTo>
                                    <a:cubicBezTo>
                                      <a:pt x="348917" y="260187"/>
                                      <a:pt x="351441" y="254000"/>
                                      <a:pt x="353029" y="247650"/>
                                    </a:cubicBezTo>
                                    <a:cubicBezTo>
                                      <a:pt x="354616" y="282575"/>
                                      <a:pt x="347363" y="319055"/>
                                      <a:pt x="357791" y="352425"/>
                                    </a:cubicBezTo>
                                    <a:cubicBezTo>
                                      <a:pt x="361205" y="363352"/>
                                      <a:pt x="376841" y="323850"/>
                                      <a:pt x="376841" y="323850"/>
                                    </a:cubicBezTo>
                                    <a:cubicBezTo>
                                      <a:pt x="378429" y="298450"/>
                                      <a:pt x="373556" y="271794"/>
                                      <a:pt x="381604" y="247650"/>
                                    </a:cubicBezTo>
                                    <a:cubicBezTo>
                                      <a:pt x="384114" y="240120"/>
                                      <a:pt x="393381" y="259170"/>
                                      <a:pt x="395891" y="266700"/>
                                    </a:cubicBezTo>
                                    <a:cubicBezTo>
                                      <a:pt x="399938" y="278842"/>
                                      <a:pt x="398144" y="292250"/>
                                      <a:pt x="400654" y="304800"/>
                                    </a:cubicBezTo>
                                    <a:cubicBezTo>
                                      <a:pt x="402921" y="316133"/>
                                      <a:pt x="406780" y="327092"/>
                                      <a:pt x="410179" y="338138"/>
                                    </a:cubicBezTo>
                                    <a:cubicBezTo>
                                      <a:pt x="413132" y="347734"/>
                                      <a:pt x="419704" y="366713"/>
                                      <a:pt x="419704" y="366713"/>
                                    </a:cubicBezTo>
                                    <a:cubicBezTo>
                                      <a:pt x="424466" y="365125"/>
                                      <a:pt x="430909" y="365913"/>
                                      <a:pt x="433991" y="361950"/>
                                    </a:cubicBezTo>
                                    <a:cubicBezTo>
                                      <a:pt x="442708" y="350742"/>
                                      <a:pt x="453041" y="323850"/>
                                      <a:pt x="453041" y="323850"/>
                                    </a:cubicBezTo>
                                    <a:cubicBezTo>
                                      <a:pt x="454629" y="309563"/>
                                      <a:pt x="455618" y="295196"/>
                                      <a:pt x="457804" y="280988"/>
                                    </a:cubicBezTo>
                                    <a:cubicBezTo>
                                      <a:pt x="458799" y="274519"/>
                                      <a:pt x="456357" y="264008"/>
                                      <a:pt x="462566" y="261938"/>
                                    </a:cubicBezTo>
                                    <a:cubicBezTo>
                                      <a:pt x="467996" y="260128"/>
                                      <a:pt x="468916" y="271463"/>
                                      <a:pt x="472091" y="276225"/>
                                    </a:cubicBezTo>
                                    <a:cubicBezTo>
                                      <a:pt x="475266" y="295275"/>
                                      <a:pt x="479315" y="314200"/>
                                      <a:pt x="481616" y="333375"/>
                                    </a:cubicBezTo>
                                    <a:cubicBezTo>
                                      <a:pt x="484082" y="353926"/>
                                      <a:pt x="478225" y="376263"/>
                                      <a:pt x="486379" y="395288"/>
                                    </a:cubicBezTo>
                                    <a:cubicBezTo>
                                      <a:pt x="490334" y="404516"/>
                                      <a:pt x="493146" y="376367"/>
                                      <a:pt x="495904" y="366713"/>
                                    </a:cubicBezTo>
                                    <a:lnTo>
                                      <a:pt x="505429" y="333375"/>
                                    </a:lnTo>
                                    <a:cubicBezTo>
                                      <a:pt x="506950" y="322725"/>
                                      <a:pt x="512308" y="283371"/>
                                      <a:pt x="514954" y="271463"/>
                                    </a:cubicBezTo>
                                    <a:cubicBezTo>
                                      <a:pt x="516043" y="266562"/>
                                      <a:pt x="518129" y="261938"/>
                                      <a:pt x="519716" y="257175"/>
                                    </a:cubicBezTo>
                                    <a:cubicBezTo>
                                      <a:pt x="521304" y="293688"/>
                                      <a:pt x="520443" y="330389"/>
                                      <a:pt x="524479" y="366713"/>
                                    </a:cubicBezTo>
                                    <a:cubicBezTo>
                                      <a:pt x="525373" y="374758"/>
                                      <a:pt x="529241" y="350995"/>
                                      <a:pt x="529241" y="342900"/>
                                    </a:cubicBezTo>
                                    <a:cubicBezTo>
                                      <a:pt x="529241" y="337880"/>
                                      <a:pt x="525921" y="333421"/>
                                      <a:pt x="524479" y="328613"/>
                                    </a:cubicBezTo>
                                    <a:cubicBezTo>
                                      <a:pt x="521158" y="317543"/>
                                      <a:pt x="518129" y="306388"/>
                                      <a:pt x="514954" y="295275"/>
                                    </a:cubicBezTo>
                                    <a:cubicBezTo>
                                      <a:pt x="521819" y="185430"/>
                                      <a:pt x="509737" y="203881"/>
                                      <a:pt x="529241" y="242888"/>
                                    </a:cubicBezTo>
                                    <a:cubicBezTo>
                                      <a:pt x="533381" y="251167"/>
                                      <a:pt x="538766" y="258763"/>
                                      <a:pt x="543529" y="266700"/>
                                    </a:cubicBezTo>
                                    <a:cubicBezTo>
                                      <a:pt x="545116" y="277813"/>
                                      <a:pt x="545978" y="289053"/>
                                      <a:pt x="548291" y="300038"/>
                                    </a:cubicBezTo>
                                    <a:cubicBezTo>
                                      <a:pt x="552336" y="319253"/>
                                      <a:pt x="556370" y="338559"/>
                                      <a:pt x="562579" y="357188"/>
                                    </a:cubicBezTo>
                                    <a:cubicBezTo>
                                      <a:pt x="564166" y="361950"/>
                                      <a:pt x="566124" y="366605"/>
                                      <a:pt x="567341" y="371475"/>
                                    </a:cubicBezTo>
                                    <a:cubicBezTo>
                                      <a:pt x="570891" y="385674"/>
                                      <a:pt x="573095" y="400196"/>
                                      <a:pt x="576866" y="414338"/>
                                    </a:cubicBezTo>
                                    <a:cubicBezTo>
                                      <a:pt x="579453" y="424039"/>
                                      <a:pt x="583956" y="433173"/>
                                      <a:pt x="586391" y="442913"/>
                                    </a:cubicBezTo>
                                    <a:lnTo>
                                      <a:pt x="591154" y="461963"/>
                                    </a:lnTo>
                                    <a:cubicBezTo>
                                      <a:pt x="592741" y="447675"/>
                                      <a:pt x="593267" y="433229"/>
                                      <a:pt x="595916" y="419100"/>
                                    </a:cubicBezTo>
                                    <a:cubicBezTo>
                                      <a:pt x="598046" y="407741"/>
                                      <a:pt x="604834" y="397304"/>
                                      <a:pt x="605441" y="385763"/>
                                    </a:cubicBezTo>
                                    <a:cubicBezTo>
                                      <a:pt x="611201" y="276331"/>
                                      <a:pt x="610586" y="166646"/>
                                      <a:pt x="614966" y="57150"/>
                                    </a:cubicBezTo>
                                    <a:cubicBezTo>
                                      <a:pt x="615352" y="47501"/>
                                      <a:pt x="617387" y="37943"/>
                                      <a:pt x="619729" y="28575"/>
                                    </a:cubicBezTo>
                                    <a:cubicBezTo>
                                      <a:pt x="622164" y="18835"/>
                                      <a:pt x="629254" y="0"/>
                                      <a:pt x="629254" y="0"/>
                                    </a:cubicBezTo>
                                    <a:cubicBezTo>
                                      <a:pt x="630841" y="6350"/>
                                      <a:pt x="632218" y="12756"/>
                                      <a:pt x="634016" y="19050"/>
                                    </a:cubicBezTo>
                                    <a:cubicBezTo>
                                      <a:pt x="635395" y="23877"/>
                                      <a:pt x="637907" y="28394"/>
                                      <a:pt x="638779" y="33338"/>
                                    </a:cubicBezTo>
                                    <a:cubicBezTo>
                                      <a:pt x="639109" y="35207"/>
                                      <a:pt x="647629" y="104253"/>
                                      <a:pt x="653066" y="123825"/>
                                    </a:cubicBezTo>
                                    <a:cubicBezTo>
                                      <a:pt x="658845" y="144630"/>
                                      <a:pt x="665766" y="165100"/>
                                      <a:pt x="672116" y="185738"/>
                                    </a:cubicBezTo>
                                    <a:cubicBezTo>
                                      <a:pt x="687323" y="317530"/>
                                      <a:pt x="694081" y="323661"/>
                                      <a:pt x="681641" y="466725"/>
                                    </a:cubicBezTo>
                                    <a:cubicBezTo>
                                      <a:pt x="680259" y="482619"/>
                                      <a:pt x="679135" y="434894"/>
                                      <a:pt x="676879" y="419100"/>
                                    </a:cubicBezTo>
                                    <a:cubicBezTo>
                                      <a:pt x="675953" y="412620"/>
                                      <a:pt x="673704" y="406400"/>
                                      <a:pt x="672116" y="400050"/>
                                    </a:cubicBezTo>
                                    <a:cubicBezTo>
                                      <a:pt x="670529" y="334963"/>
                                      <a:pt x="674241" y="269529"/>
                                      <a:pt x="667354" y="204788"/>
                                    </a:cubicBezTo>
                                    <a:cubicBezTo>
                                      <a:pt x="663775" y="171149"/>
                                      <a:pt x="610744" y="173022"/>
                                      <a:pt x="643541" y="123825"/>
                                    </a:cubicBezTo>
                                    <a:cubicBezTo>
                                      <a:pt x="651065" y="112539"/>
                                      <a:pt x="654405" y="148801"/>
                                      <a:pt x="657829" y="161925"/>
                                    </a:cubicBezTo>
                                    <a:cubicBezTo>
                                      <a:pt x="663959" y="185423"/>
                                      <a:pt x="666226" y="209804"/>
                                      <a:pt x="672116" y="233363"/>
                                    </a:cubicBezTo>
                                    <a:cubicBezTo>
                                      <a:pt x="674189" y="241657"/>
                                      <a:pt x="679229" y="248974"/>
                                      <a:pt x="681641" y="257175"/>
                                    </a:cubicBezTo>
                                    <a:cubicBezTo>
                                      <a:pt x="720433" y="389064"/>
                                      <a:pt x="683767" y="277833"/>
                                      <a:pt x="700691" y="328613"/>
                                    </a:cubicBezTo>
                                    <a:cubicBezTo>
                                      <a:pt x="702279" y="339725"/>
                                      <a:pt x="703253" y="350943"/>
                                      <a:pt x="705454" y="361950"/>
                                    </a:cubicBezTo>
                                    <a:cubicBezTo>
                                      <a:pt x="706439" y="366873"/>
                                      <a:pt x="706666" y="372688"/>
                                      <a:pt x="710216" y="376238"/>
                                    </a:cubicBezTo>
                                    <a:cubicBezTo>
                                      <a:pt x="715236" y="381258"/>
                                      <a:pt x="722916" y="382588"/>
                                      <a:pt x="729266" y="385763"/>
                                    </a:cubicBezTo>
                                    <a:cubicBezTo>
                                      <a:pt x="734029" y="382588"/>
                                      <a:pt x="739036" y="379752"/>
                                      <a:pt x="743554" y="376238"/>
                                    </a:cubicBezTo>
                                    <a:cubicBezTo>
                                      <a:pt x="753341" y="368626"/>
                                      <a:pt x="761669" y="359082"/>
                                      <a:pt x="772129" y="352425"/>
                                    </a:cubicBezTo>
                                    <a:cubicBezTo>
                                      <a:pt x="779341" y="347835"/>
                                      <a:pt x="788436" y="346994"/>
                                      <a:pt x="795941" y="342900"/>
                                    </a:cubicBezTo>
                                    <a:cubicBezTo>
                                      <a:pt x="805991" y="337418"/>
                                      <a:pt x="814991" y="330200"/>
                                      <a:pt x="824516" y="323850"/>
                                    </a:cubicBezTo>
                                    <a:lnTo>
                                      <a:pt x="838804" y="314325"/>
                                    </a:lnTo>
                                    <a:cubicBezTo>
                                      <a:pt x="851753" y="305692"/>
                                      <a:pt x="864662" y="295275"/>
                                      <a:pt x="881666" y="295275"/>
                                    </a:cubicBezTo>
                                    <a:lnTo>
                                      <a:pt x="891191" y="295275"/>
                                    </a:ln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64006E" id="Freeform: Shape 8" o:spid="_x0000_s1026" style="position:absolute;margin-left:11.05pt;margin-top:79.1pt;width:70.15pt;height:37pt;z-index:251685888;visibility:visible;mso-wrap-style:square;mso-wrap-distance-left:9pt;mso-wrap-distance-top:0;mso-wrap-distance-right:9pt;mso-wrap-distance-bottom:0;mso-position-horizontal:absolute;mso-position-horizontal-relative:text;mso-position-vertical:absolute;mso-position-vertical-relative:text;v-text-anchor:middle" coordsize="891191,469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" path="m200629,123825v-7938,-1587,-15781,-5766,-23813,-4762c171137,119773,167648,126028,162529,128588v-39419,19709,16217,-15446,-33338,14287c119375,148765,100616,161925,100616,161925v-1587,6350,-2964,12756,-4762,19050c94475,185802,91091,190243,91091,195263v,25450,-3644,52179,4763,76200c99636,282268,124429,290513,124429,290513v6350,-1588,12921,-2465,19050,-4763c156003,281053,188767,260725,195866,257175v4490,-2245,9525,-3175,14288,-4762c218735,243832,228994,235440,233966,223838v2578,-6016,2965,-12756,4763,-19050c240108,199961,242112,195327,243491,190500v11957,-41852,-1891,912,9525,-33337c250555,149780,245859,128588,233966,128588v-5724,,-6350,9525,-9525,14287c226029,166688,225829,190687,229204,214313v1420,9939,5796,19253,9525,28575c246554,262450,247440,270649,262541,285750v4047,4047,9525,6350,14288,9525c283179,285750,292259,277560,295879,266700v10720,-32161,-1650,7425,9525,-42862c306493,218937,308948,214420,310166,209550v1963,-7853,3175,-15875,4763,-23812c314390,180353,313724,138385,305404,123825v-3938,-6892,-8675,-13437,-14288,-19050c287069,100728,281591,98425,276829,95250,265377,78073,258301,65436,238729,52388v-4763,-3175,-9168,-6965,-14288,-9525c214674,37979,195404,35150,186341,33338v-15875,1587,-32397,3,-47625,4762c127789,41514,121001,53529,110141,57150l95854,61913c64145,93620,98294,63732,67279,80963,41645,95205,41772,96946,24416,114300v-3175,6350,-6003,12886,-9525,19050c12051,138320,5578,141918,5366,147638,1418,254234,-9681,232224,19654,276225v3873,11621,5054,19342,14287,28575c37989,308847,43466,311150,48229,314325v1587,6350,1835,13196,4762,19050c64263,355919,67993,360997,86329,371475v6164,3522,12962,5872,19050,9525c115195,386890,123094,396430,133954,400050r42862,14288l191104,419100v31750,-1587,63930,685,95250,-4762c292990,413184,295467,404362,300641,400050v39791,-33160,-13173,17936,28575,-23812c330804,371475,332001,366564,333979,361950v2797,-6525,8472,-12029,9525,-19050c347279,317732,345734,292023,348266,266700v651,-6513,3175,-12700,4763,-19050c354616,282575,347363,319055,357791,352425v3414,10927,19050,-28575,19050,-28575c378429,298450,373556,271794,381604,247650v2510,-7530,11777,11520,14287,19050c399938,278842,398144,292250,400654,304800v2267,11333,6126,22292,9525,33338c413132,347734,419704,366713,419704,366713v4762,-1588,11205,-800,14287,-4763c442708,350742,453041,323850,453041,323850v1588,-14287,2577,-28654,4763,-42862c458799,274519,456357,264008,462566,261938v5430,-1810,6350,9525,9525,14287c475266,295275,479315,314200,481616,333375v2466,20551,-3391,42888,4763,61913c490334,404516,493146,376367,495904,366713r9525,-33338c506950,322725,512308,283371,514954,271463v1089,-4901,3175,-9525,4762,-14288c521304,293688,520443,330389,524479,366713v894,8045,4762,-15718,4762,-23813c529241,337880,525921,333421,524479,328613v-3321,-11070,-6350,-22225,-9525,-33338c521819,185430,509737,203881,529241,242888v4140,8279,9525,15875,14288,23812c545116,277813,545978,289053,548291,300038v4045,19215,8079,38521,14288,57150c564166,361950,566124,366605,567341,371475v3550,14199,5754,28721,9525,42863c579453,424039,583956,433173,586391,442913r4763,19050c592741,447675,593267,433229,595916,419100v2130,-11359,8918,-21796,9525,-33337c611201,276331,610586,166646,614966,57150v386,-9649,2421,-19207,4763,-28575c622164,18835,629254,,629254,v1587,6350,2964,12756,4762,19050c635395,23877,637907,28394,638779,33338v330,1869,8850,70915,14287,90487c658845,144630,665766,165100,672116,185738v15207,131792,21965,137923,9525,280987c680259,482619,679135,434894,676879,419100v-926,-6480,-3175,-12700,-4763,-19050c670529,334963,674241,269529,667354,204788v-3579,-33639,-56610,-31766,-23813,-80963c651065,112539,654405,148801,657829,161925v6130,23498,8397,47879,14287,71438c674189,241657,679229,248974,681641,257175v38792,131889,2126,20658,19050,71438c702279,339725,703253,350943,705454,361950v985,4923,1212,10738,4762,14288c715236,381258,722916,382588,729266,385763v4763,-3175,9770,-6011,14288,-9525c753341,368626,761669,359082,772129,352425v7212,-4590,16307,-5431,23812,-9525c805991,337418,814991,330200,824516,323850r14288,-9525c851753,305692,864662,295275,881666,295275r9525,e" filled="f" strokecolor="#41719c" strokeweight="1pt">
                      <v:stroke joinstyle="miter"/>
                      <v:path arrowok="t" o:connecttype="custom" o:connectlocs="200629,123825;176816,119063;162529,128588;129191,142875;100616,161925;95854,180975;91091,195263;95854,271463;124429,290513;143479,285750;195866,257175;210154,252413;233966,223838;238729,204788;243491,190500;253016,157163;233966,128588;224441,142875;229204,214313;238729,242888;262541,285750;276829,295275;295879,266700;305404,223838;310166,209550;314929,185738;305404,123825;291116,104775;276829,95250;238729,52388;224441,42863;186341,33338;138716,38100;110141,57150;95854,61913;67279,80963;24416,114300;14891,133350;5366,147638;19654,276225;33941,304800;48229,314325;52991,333375;86329,371475;105379,381000;133954,400050;176816,414338;191104,419100;286354,414338;300641,400050;329216,376238;333979,361950;343504,342900;348266,266700;353029,247650;357791,352425;376841,323850;381604,247650;395891,266700;400654,304800;410179,338138;419704,366713;433991,361950;453041,323850;457804,280988;462566,261938;472091,276225;481616,333375;486379,395288;495904,366713;505429,333375;514954,271463;519716,257175;524479,366713;529241,342900;524479,328613;514954,295275;529241,242888;543529,266700;548291,300038;562579,357188;567341,371475;576866,414338;586391,442913;591154,461963;595916,419100;605441,385763;614966,57150;619729,28575;629254,0;634016,19050;638779,33338;653066,123825;672116,185738;681641,466725;676879,419100;672116,400050;667354,204788;643541,123825;657829,161925;672116,233363;681641,257175;700691,328613;705454,361950;710216,376238;729266,385763;743554,376238;772129,352425;795941,342900;824516,323850;838804,314325;881666,295275;891191,295275" o:connectangles="0,0,0,0,0,0,0,0,0,0,0,0,0,0,0,0,0,0,0,0,0,0,0,0,0,0,0,0,0,0,0,0,0,0,0,0,0,0,0,0,0,0,0,0,0,0,0,0,0,0,0,0,0,0,0,0,0,0,0,0,0,0,0,0,0,0,0,0,0,0,0,0,0,0,0,0,0,0,0,0,0,0,0,0,0,0,0,0,0,0,0,0,0,0,0,0,0,0,0,0,0,0,0,0,0,0,0,0,0,0,0,0,0"/>
                    </v:shape>
                  </w:pict>
                </mc:Fallback>
              </mc:AlternateContent>
            </w:r>
          </w:p>
        </w:tc>
      </w:tr>
      <w:tr w:rsidR="00310B47" w:rsidRPr="00310B47" w14:paraId="611A2EF2" w14:textId="77777777" w:rsidTr="00310B47">
        <w:trPr>
          <w:trHeight w:val="476"/>
          <w:jc w:val="right"/>
        </w:trPr>
        <w:tc>
          <w:tcPr>
            <w:tcW w:w="929" w:type="dxa"/>
            <w:vAlign w:val="center"/>
          </w:tcPr>
          <w:p w14:paraId="0C08F89D" w14:textId="77777777" w:rsidR="00310B47" w:rsidRPr="00310B47" w:rsidRDefault="00310B47" w:rsidP="00E21479">
            <w:pPr>
              <w:widowControl w:val="0"/>
              <w:numPr>
                <w:ilvl w:val="0"/>
                <w:numId w:val="59"/>
              </w:numPr>
              <w:autoSpaceDE w:val="0"/>
              <w:autoSpaceDN w:val="0"/>
              <w:spacing w:after="0" w:line="240" w:lineRule="auto"/>
              <w:jc w:val="both"/>
              <w:rPr>
                <w:rFonts w:ascii="Times New Roman" w:eastAsia="Arial" w:hAnsi="Arial" w:cs="Arial"/>
                <w:sz w:val="24"/>
                <w:lang w:val="id"/>
              </w:rPr>
            </w:pPr>
          </w:p>
        </w:tc>
        <w:tc>
          <w:tcPr>
            <w:tcW w:w="1634" w:type="dxa"/>
            <w:vAlign w:val="center"/>
          </w:tcPr>
          <w:p w14:paraId="4F3648FF"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16/6/22</w:t>
            </w:r>
          </w:p>
        </w:tc>
        <w:tc>
          <w:tcPr>
            <w:tcW w:w="4529" w:type="dxa"/>
          </w:tcPr>
          <w:p w14:paraId="709B2DAF" w14:textId="77777777" w:rsidR="00310B47" w:rsidRPr="00310B47" w:rsidRDefault="00310B47" w:rsidP="00E21479">
            <w:pPr>
              <w:widowControl w:val="0"/>
              <w:numPr>
                <w:ilvl w:val="0"/>
                <w:numId w:val="55"/>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Hipotesis menjawab tujuan</w:t>
            </w:r>
          </w:p>
          <w:p w14:paraId="0C34849E" w14:textId="77777777" w:rsidR="00310B47" w:rsidRPr="00310B47" w:rsidRDefault="00310B47" w:rsidP="00E21479">
            <w:pPr>
              <w:widowControl w:val="0"/>
              <w:numPr>
                <w:ilvl w:val="0"/>
                <w:numId w:val="55"/>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akai data yang tertinggi.</w:t>
            </w:r>
          </w:p>
          <w:p w14:paraId="55D0668E" w14:textId="77777777" w:rsidR="00310B47" w:rsidRPr="00310B47" w:rsidRDefault="00310B47" w:rsidP="00E21479">
            <w:pPr>
              <w:widowControl w:val="0"/>
              <w:numPr>
                <w:ilvl w:val="0"/>
                <w:numId w:val="55"/>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Gang pada sepanjang jalan yang ditinjau memaki hambatn samping tinggi.</w:t>
            </w:r>
          </w:p>
        </w:tc>
        <w:tc>
          <w:tcPr>
            <w:tcW w:w="1732" w:type="dxa"/>
          </w:tcPr>
          <w:p w14:paraId="36FB4887" w14:textId="77777777" w:rsidR="00310B47" w:rsidRPr="00310B47" w:rsidRDefault="00310B47" w:rsidP="00310B47">
            <w:pPr>
              <w:widowControl w:val="0"/>
              <w:autoSpaceDE w:val="0"/>
              <w:autoSpaceDN w:val="0"/>
              <w:spacing w:after="0" w:line="240" w:lineRule="auto"/>
              <w:jc w:val="both"/>
              <w:rPr>
                <w:rFonts w:ascii="Times New Roman" w:eastAsia="Arial" w:hAnsi="Arial" w:cs="Arial"/>
                <w:sz w:val="24"/>
                <w:lang w:val="id"/>
              </w:rPr>
            </w:pPr>
            <w:r w:rsidRPr="00310B47">
              <w:rPr>
                <w:rFonts w:ascii="Arial" w:eastAsia="Arial" w:hAnsi="Arial" w:cs="Arial"/>
                <w:noProof/>
                <w:sz w:val="24"/>
              </w:rPr>
              <mc:AlternateContent>
                <mc:Choice Requires="wps">
                  <w:drawing>
                    <wp:anchor distT="0" distB="0" distL="114300" distR="114300" simplePos="0" relativeHeight="251684864" behindDoc="0" locked="0" layoutInCell="1" allowOverlap="1" wp14:anchorId="7239DC51" wp14:editId="30C5FA80">
                      <wp:simplePos x="0" y="0"/>
                      <wp:positionH relativeFrom="column">
                        <wp:posOffset>83185</wp:posOffset>
                      </wp:positionH>
                      <wp:positionV relativeFrom="paragraph">
                        <wp:posOffset>163830</wp:posOffset>
                      </wp:positionV>
                      <wp:extent cx="891191" cy="469921"/>
                      <wp:effectExtent l="0" t="0" r="23495" b="25400"/>
                      <wp:wrapNone/>
                      <wp:docPr id="121" name="Freeform: Shape 7"/>
                      <wp:cNvGraphicFramePr/>
                      <a:graphic xmlns:a="http://schemas.openxmlformats.org/drawingml/2006/main">
                        <a:graphicData uri="http://schemas.microsoft.com/office/word/2010/wordprocessingShape">
                          <wps:wsp>
                            <wps:cNvSpPr/>
                            <wps:spPr>
                              <a:xfrm>
                                <a:off x="0" y="0"/>
                                <a:ext cx="891191" cy="469921"/>
                              </a:xfrm>
                              <a:custGeom>
                                <a:avLst/>
                                <a:gdLst>
                                  <a:gd name="connsiteX0" fmla="*/ 200629 w 891191"/>
                                  <a:gd name="connsiteY0" fmla="*/ 123825 h 469921"/>
                                  <a:gd name="connsiteX1" fmla="*/ 176816 w 891191"/>
                                  <a:gd name="connsiteY1" fmla="*/ 119063 h 469921"/>
                                  <a:gd name="connsiteX2" fmla="*/ 162529 w 891191"/>
                                  <a:gd name="connsiteY2" fmla="*/ 128588 h 469921"/>
                                  <a:gd name="connsiteX3" fmla="*/ 129191 w 891191"/>
                                  <a:gd name="connsiteY3" fmla="*/ 142875 h 469921"/>
                                  <a:gd name="connsiteX4" fmla="*/ 100616 w 891191"/>
                                  <a:gd name="connsiteY4" fmla="*/ 161925 h 469921"/>
                                  <a:gd name="connsiteX5" fmla="*/ 95854 w 891191"/>
                                  <a:gd name="connsiteY5" fmla="*/ 180975 h 469921"/>
                                  <a:gd name="connsiteX6" fmla="*/ 91091 w 891191"/>
                                  <a:gd name="connsiteY6" fmla="*/ 195263 h 469921"/>
                                  <a:gd name="connsiteX7" fmla="*/ 95854 w 891191"/>
                                  <a:gd name="connsiteY7" fmla="*/ 271463 h 469921"/>
                                  <a:gd name="connsiteX8" fmla="*/ 124429 w 891191"/>
                                  <a:gd name="connsiteY8" fmla="*/ 290513 h 469921"/>
                                  <a:gd name="connsiteX9" fmla="*/ 143479 w 891191"/>
                                  <a:gd name="connsiteY9" fmla="*/ 285750 h 469921"/>
                                  <a:gd name="connsiteX10" fmla="*/ 195866 w 891191"/>
                                  <a:gd name="connsiteY10" fmla="*/ 257175 h 469921"/>
                                  <a:gd name="connsiteX11" fmla="*/ 210154 w 891191"/>
                                  <a:gd name="connsiteY11" fmla="*/ 252413 h 469921"/>
                                  <a:gd name="connsiteX12" fmla="*/ 233966 w 891191"/>
                                  <a:gd name="connsiteY12" fmla="*/ 223838 h 469921"/>
                                  <a:gd name="connsiteX13" fmla="*/ 238729 w 891191"/>
                                  <a:gd name="connsiteY13" fmla="*/ 204788 h 469921"/>
                                  <a:gd name="connsiteX14" fmla="*/ 243491 w 891191"/>
                                  <a:gd name="connsiteY14" fmla="*/ 190500 h 469921"/>
                                  <a:gd name="connsiteX15" fmla="*/ 253016 w 891191"/>
                                  <a:gd name="connsiteY15" fmla="*/ 157163 h 469921"/>
                                  <a:gd name="connsiteX16" fmla="*/ 233966 w 891191"/>
                                  <a:gd name="connsiteY16" fmla="*/ 128588 h 469921"/>
                                  <a:gd name="connsiteX17" fmla="*/ 224441 w 891191"/>
                                  <a:gd name="connsiteY17" fmla="*/ 142875 h 469921"/>
                                  <a:gd name="connsiteX18" fmla="*/ 229204 w 891191"/>
                                  <a:gd name="connsiteY18" fmla="*/ 214313 h 469921"/>
                                  <a:gd name="connsiteX19" fmla="*/ 238729 w 891191"/>
                                  <a:gd name="connsiteY19" fmla="*/ 242888 h 469921"/>
                                  <a:gd name="connsiteX20" fmla="*/ 262541 w 891191"/>
                                  <a:gd name="connsiteY20" fmla="*/ 285750 h 469921"/>
                                  <a:gd name="connsiteX21" fmla="*/ 276829 w 891191"/>
                                  <a:gd name="connsiteY21" fmla="*/ 295275 h 469921"/>
                                  <a:gd name="connsiteX22" fmla="*/ 295879 w 891191"/>
                                  <a:gd name="connsiteY22" fmla="*/ 266700 h 469921"/>
                                  <a:gd name="connsiteX23" fmla="*/ 305404 w 891191"/>
                                  <a:gd name="connsiteY23" fmla="*/ 223838 h 469921"/>
                                  <a:gd name="connsiteX24" fmla="*/ 310166 w 891191"/>
                                  <a:gd name="connsiteY24" fmla="*/ 209550 h 469921"/>
                                  <a:gd name="connsiteX25" fmla="*/ 314929 w 891191"/>
                                  <a:gd name="connsiteY25" fmla="*/ 185738 h 469921"/>
                                  <a:gd name="connsiteX26" fmla="*/ 305404 w 891191"/>
                                  <a:gd name="connsiteY26" fmla="*/ 123825 h 469921"/>
                                  <a:gd name="connsiteX27" fmla="*/ 291116 w 891191"/>
                                  <a:gd name="connsiteY27" fmla="*/ 104775 h 469921"/>
                                  <a:gd name="connsiteX28" fmla="*/ 276829 w 891191"/>
                                  <a:gd name="connsiteY28" fmla="*/ 95250 h 469921"/>
                                  <a:gd name="connsiteX29" fmla="*/ 238729 w 891191"/>
                                  <a:gd name="connsiteY29" fmla="*/ 52388 h 469921"/>
                                  <a:gd name="connsiteX30" fmla="*/ 224441 w 891191"/>
                                  <a:gd name="connsiteY30" fmla="*/ 42863 h 469921"/>
                                  <a:gd name="connsiteX31" fmla="*/ 186341 w 891191"/>
                                  <a:gd name="connsiteY31" fmla="*/ 33338 h 469921"/>
                                  <a:gd name="connsiteX32" fmla="*/ 138716 w 891191"/>
                                  <a:gd name="connsiteY32" fmla="*/ 38100 h 469921"/>
                                  <a:gd name="connsiteX33" fmla="*/ 110141 w 891191"/>
                                  <a:gd name="connsiteY33" fmla="*/ 57150 h 469921"/>
                                  <a:gd name="connsiteX34" fmla="*/ 95854 w 891191"/>
                                  <a:gd name="connsiteY34" fmla="*/ 61913 h 469921"/>
                                  <a:gd name="connsiteX35" fmla="*/ 67279 w 891191"/>
                                  <a:gd name="connsiteY35" fmla="*/ 80963 h 469921"/>
                                  <a:gd name="connsiteX36" fmla="*/ 24416 w 891191"/>
                                  <a:gd name="connsiteY36" fmla="*/ 114300 h 469921"/>
                                  <a:gd name="connsiteX37" fmla="*/ 14891 w 891191"/>
                                  <a:gd name="connsiteY37" fmla="*/ 133350 h 469921"/>
                                  <a:gd name="connsiteX38" fmla="*/ 5366 w 891191"/>
                                  <a:gd name="connsiteY38" fmla="*/ 147638 h 469921"/>
                                  <a:gd name="connsiteX39" fmla="*/ 19654 w 891191"/>
                                  <a:gd name="connsiteY39" fmla="*/ 276225 h 469921"/>
                                  <a:gd name="connsiteX40" fmla="*/ 33941 w 891191"/>
                                  <a:gd name="connsiteY40" fmla="*/ 304800 h 469921"/>
                                  <a:gd name="connsiteX41" fmla="*/ 48229 w 891191"/>
                                  <a:gd name="connsiteY41" fmla="*/ 314325 h 469921"/>
                                  <a:gd name="connsiteX42" fmla="*/ 52991 w 891191"/>
                                  <a:gd name="connsiteY42" fmla="*/ 333375 h 469921"/>
                                  <a:gd name="connsiteX43" fmla="*/ 86329 w 891191"/>
                                  <a:gd name="connsiteY43" fmla="*/ 371475 h 469921"/>
                                  <a:gd name="connsiteX44" fmla="*/ 105379 w 891191"/>
                                  <a:gd name="connsiteY44" fmla="*/ 381000 h 469921"/>
                                  <a:gd name="connsiteX45" fmla="*/ 133954 w 891191"/>
                                  <a:gd name="connsiteY45" fmla="*/ 400050 h 469921"/>
                                  <a:gd name="connsiteX46" fmla="*/ 176816 w 891191"/>
                                  <a:gd name="connsiteY46" fmla="*/ 414338 h 469921"/>
                                  <a:gd name="connsiteX47" fmla="*/ 191104 w 891191"/>
                                  <a:gd name="connsiteY47" fmla="*/ 419100 h 469921"/>
                                  <a:gd name="connsiteX48" fmla="*/ 286354 w 891191"/>
                                  <a:gd name="connsiteY48" fmla="*/ 414338 h 469921"/>
                                  <a:gd name="connsiteX49" fmla="*/ 300641 w 891191"/>
                                  <a:gd name="connsiteY49" fmla="*/ 400050 h 469921"/>
                                  <a:gd name="connsiteX50" fmla="*/ 329216 w 891191"/>
                                  <a:gd name="connsiteY50" fmla="*/ 376238 h 469921"/>
                                  <a:gd name="connsiteX51" fmla="*/ 333979 w 891191"/>
                                  <a:gd name="connsiteY51" fmla="*/ 361950 h 469921"/>
                                  <a:gd name="connsiteX52" fmla="*/ 343504 w 891191"/>
                                  <a:gd name="connsiteY52" fmla="*/ 342900 h 469921"/>
                                  <a:gd name="connsiteX53" fmla="*/ 348266 w 891191"/>
                                  <a:gd name="connsiteY53" fmla="*/ 266700 h 469921"/>
                                  <a:gd name="connsiteX54" fmla="*/ 353029 w 891191"/>
                                  <a:gd name="connsiteY54" fmla="*/ 247650 h 469921"/>
                                  <a:gd name="connsiteX55" fmla="*/ 357791 w 891191"/>
                                  <a:gd name="connsiteY55" fmla="*/ 352425 h 469921"/>
                                  <a:gd name="connsiteX56" fmla="*/ 376841 w 891191"/>
                                  <a:gd name="connsiteY56" fmla="*/ 323850 h 469921"/>
                                  <a:gd name="connsiteX57" fmla="*/ 381604 w 891191"/>
                                  <a:gd name="connsiteY57" fmla="*/ 247650 h 469921"/>
                                  <a:gd name="connsiteX58" fmla="*/ 395891 w 891191"/>
                                  <a:gd name="connsiteY58" fmla="*/ 266700 h 469921"/>
                                  <a:gd name="connsiteX59" fmla="*/ 400654 w 891191"/>
                                  <a:gd name="connsiteY59" fmla="*/ 304800 h 469921"/>
                                  <a:gd name="connsiteX60" fmla="*/ 410179 w 891191"/>
                                  <a:gd name="connsiteY60" fmla="*/ 338138 h 469921"/>
                                  <a:gd name="connsiteX61" fmla="*/ 419704 w 891191"/>
                                  <a:gd name="connsiteY61" fmla="*/ 366713 h 469921"/>
                                  <a:gd name="connsiteX62" fmla="*/ 433991 w 891191"/>
                                  <a:gd name="connsiteY62" fmla="*/ 361950 h 469921"/>
                                  <a:gd name="connsiteX63" fmla="*/ 453041 w 891191"/>
                                  <a:gd name="connsiteY63" fmla="*/ 323850 h 469921"/>
                                  <a:gd name="connsiteX64" fmla="*/ 457804 w 891191"/>
                                  <a:gd name="connsiteY64" fmla="*/ 280988 h 469921"/>
                                  <a:gd name="connsiteX65" fmla="*/ 462566 w 891191"/>
                                  <a:gd name="connsiteY65" fmla="*/ 261938 h 469921"/>
                                  <a:gd name="connsiteX66" fmla="*/ 472091 w 891191"/>
                                  <a:gd name="connsiteY66" fmla="*/ 276225 h 469921"/>
                                  <a:gd name="connsiteX67" fmla="*/ 481616 w 891191"/>
                                  <a:gd name="connsiteY67" fmla="*/ 333375 h 469921"/>
                                  <a:gd name="connsiteX68" fmla="*/ 486379 w 891191"/>
                                  <a:gd name="connsiteY68" fmla="*/ 395288 h 469921"/>
                                  <a:gd name="connsiteX69" fmla="*/ 495904 w 891191"/>
                                  <a:gd name="connsiteY69" fmla="*/ 366713 h 469921"/>
                                  <a:gd name="connsiteX70" fmla="*/ 505429 w 891191"/>
                                  <a:gd name="connsiteY70" fmla="*/ 333375 h 469921"/>
                                  <a:gd name="connsiteX71" fmla="*/ 514954 w 891191"/>
                                  <a:gd name="connsiteY71" fmla="*/ 271463 h 469921"/>
                                  <a:gd name="connsiteX72" fmla="*/ 519716 w 891191"/>
                                  <a:gd name="connsiteY72" fmla="*/ 257175 h 469921"/>
                                  <a:gd name="connsiteX73" fmla="*/ 524479 w 891191"/>
                                  <a:gd name="connsiteY73" fmla="*/ 366713 h 469921"/>
                                  <a:gd name="connsiteX74" fmla="*/ 529241 w 891191"/>
                                  <a:gd name="connsiteY74" fmla="*/ 342900 h 469921"/>
                                  <a:gd name="connsiteX75" fmla="*/ 524479 w 891191"/>
                                  <a:gd name="connsiteY75" fmla="*/ 328613 h 469921"/>
                                  <a:gd name="connsiteX76" fmla="*/ 514954 w 891191"/>
                                  <a:gd name="connsiteY76" fmla="*/ 295275 h 469921"/>
                                  <a:gd name="connsiteX77" fmla="*/ 529241 w 891191"/>
                                  <a:gd name="connsiteY77" fmla="*/ 242888 h 469921"/>
                                  <a:gd name="connsiteX78" fmla="*/ 543529 w 891191"/>
                                  <a:gd name="connsiteY78" fmla="*/ 266700 h 469921"/>
                                  <a:gd name="connsiteX79" fmla="*/ 548291 w 891191"/>
                                  <a:gd name="connsiteY79" fmla="*/ 300038 h 469921"/>
                                  <a:gd name="connsiteX80" fmla="*/ 562579 w 891191"/>
                                  <a:gd name="connsiteY80" fmla="*/ 357188 h 469921"/>
                                  <a:gd name="connsiteX81" fmla="*/ 567341 w 891191"/>
                                  <a:gd name="connsiteY81" fmla="*/ 371475 h 469921"/>
                                  <a:gd name="connsiteX82" fmla="*/ 576866 w 891191"/>
                                  <a:gd name="connsiteY82" fmla="*/ 414338 h 469921"/>
                                  <a:gd name="connsiteX83" fmla="*/ 586391 w 891191"/>
                                  <a:gd name="connsiteY83" fmla="*/ 442913 h 469921"/>
                                  <a:gd name="connsiteX84" fmla="*/ 591154 w 891191"/>
                                  <a:gd name="connsiteY84" fmla="*/ 461963 h 469921"/>
                                  <a:gd name="connsiteX85" fmla="*/ 595916 w 891191"/>
                                  <a:gd name="connsiteY85" fmla="*/ 419100 h 469921"/>
                                  <a:gd name="connsiteX86" fmla="*/ 605441 w 891191"/>
                                  <a:gd name="connsiteY86" fmla="*/ 385763 h 469921"/>
                                  <a:gd name="connsiteX87" fmla="*/ 614966 w 891191"/>
                                  <a:gd name="connsiteY87" fmla="*/ 57150 h 469921"/>
                                  <a:gd name="connsiteX88" fmla="*/ 619729 w 891191"/>
                                  <a:gd name="connsiteY88" fmla="*/ 28575 h 469921"/>
                                  <a:gd name="connsiteX89" fmla="*/ 629254 w 891191"/>
                                  <a:gd name="connsiteY89" fmla="*/ 0 h 469921"/>
                                  <a:gd name="connsiteX90" fmla="*/ 634016 w 891191"/>
                                  <a:gd name="connsiteY90" fmla="*/ 19050 h 469921"/>
                                  <a:gd name="connsiteX91" fmla="*/ 638779 w 891191"/>
                                  <a:gd name="connsiteY91" fmla="*/ 33338 h 469921"/>
                                  <a:gd name="connsiteX92" fmla="*/ 653066 w 891191"/>
                                  <a:gd name="connsiteY92" fmla="*/ 123825 h 469921"/>
                                  <a:gd name="connsiteX93" fmla="*/ 672116 w 891191"/>
                                  <a:gd name="connsiteY93" fmla="*/ 185738 h 469921"/>
                                  <a:gd name="connsiteX94" fmla="*/ 681641 w 891191"/>
                                  <a:gd name="connsiteY94" fmla="*/ 466725 h 469921"/>
                                  <a:gd name="connsiteX95" fmla="*/ 676879 w 891191"/>
                                  <a:gd name="connsiteY95" fmla="*/ 419100 h 469921"/>
                                  <a:gd name="connsiteX96" fmla="*/ 672116 w 891191"/>
                                  <a:gd name="connsiteY96" fmla="*/ 400050 h 469921"/>
                                  <a:gd name="connsiteX97" fmla="*/ 667354 w 891191"/>
                                  <a:gd name="connsiteY97" fmla="*/ 204788 h 469921"/>
                                  <a:gd name="connsiteX98" fmla="*/ 643541 w 891191"/>
                                  <a:gd name="connsiteY98" fmla="*/ 123825 h 469921"/>
                                  <a:gd name="connsiteX99" fmla="*/ 657829 w 891191"/>
                                  <a:gd name="connsiteY99" fmla="*/ 161925 h 469921"/>
                                  <a:gd name="connsiteX100" fmla="*/ 672116 w 891191"/>
                                  <a:gd name="connsiteY100" fmla="*/ 233363 h 469921"/>
                                  <a:gd name="connsiteX101" fmla="*/ 681641 w 891191"/>
                                  <a:gd name="connsiteY101" fmla="*/ 257175 h 469921"/>
                                  <a:gd name="connsiteX102" fmla="*/ 700691 w 891191"/>
                                  <a:gd name="connsiteY102" fmla="*/ 328613 h 469921"/>
                                  <a:gd name="connsiteX103" fmla="*/ 705454 w 891191"/>
                                  <a:gd name="connsiteY103" fmla="*/ 361950 h 469921"/>
                                  <a:gd name="connsiteX104" fmla="*/ 710216 w 891191"/>
                                  <a:gd name="connsiteY104" fmla="*/ 376238 h 469921"/>
                                  <a:gd name="connsiteX105" fmla="*/ 729266 w 891191"/>
                                  <a:gd name="connsiteY105" fmla="*/ 385763 h 469921"/>
                                  <a:gd name="connsiteX106" fmla="*/ 743554 w 891191"/>
                                  <a:gd name="connsiteY106" fmla="*/ 376238 h 469921"/>
                                  <a:gd name="connsiteX107" fmla="*/ 772129 w 891191"/>
                                  <a:gd name="connsiteY107" fmla="*/ 352425 h 469921"/>
                                  <a:gd name="connsiteX108" fmla="*/ 795941 w 891191"/>
                                  <a:gd name="connsiteY108" fmla="*/ 342900 h 469921"/>
                                  <a:gd name="connsiteX109" fmla="*/ 824516 w 891191"/>
                                  <a:gd name="connsiteY109" fmla="*/ 323850 h 469921"/>
                                  <a:gd name="connsiteX110" fmla="*/ 838804 w 891191"/>
                                  <a:gd name="connsiteY110" fmla="*/ 314325 h 469921"/>
                                  <a:gd name="connsiteX111" fmla="*/ 881666 w 891191"/>
                                  <a:gd name="connsiteY111" fmla="*/ 295275 h 469921"/>
                                  <a:gd name="connsiteX112" fmla="*/ 891191 w 891191"/>
                                  <a:gd name="connsiteY112" fmla="*/ 295275 h 4699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Lst>
                                <a:rect l="l" t="t" r="r" b="b"/>
                                <a:pathLst>
                                  <a:path w="891191" h="469921">
                                    <a:moveTo>
                                      <a:pt x="200629" y="123825"/>
                                    </a:moveTo>
                                    <a:cubicBezTo>
                                      <a:pt x="192691" y="122238"/>
                                      <a:pt x="184848" y="118059"/>
                                      <a:pt x="176816" y="119063"/>
                                    </a:cubicBezTo>
                                    <a:cubicBezTo>
                                      <a:pt x="171137" y="119773"/>
                                      <a:pt x="167648" y="126028"/>
                                      <a:pt x="162529" y="128588"/>
                                    </a:cubicBezTo>
                                    <a:cubicBezTo>
                                      <a:pt x="123110" y="148297"/>
                                      <a:pt x="178746" y="113142"/>
                                      <a:pt x="129191" y="142875"/>
                                    </a:cubicBezTo>
                                    <a:cubicBezTo>
                                      <a:pt x="119375" y="148765"/>
                                      <a:pt x="100616" y="161925"/>
                                      <a:pt x="100616" y="161925"/>
                                    </a:cubicBezTo>
                                    <a:cubicBezTo>
                                      <a:pt x="99029" y="168275"/>
                                      <a:pt x="97652" y="174681"/>
                                      <a:pt x="95854" y="180975"/>
                                    </a:cubicBezTo>
                                    <a:cubicBezTo>
                                      <a:pt x="94475" y="185802"/>
                                      <a:pt x="91091" y="190243"/>
                                      <a:pt x="91091" y="195263"/>
                                    </a:cubicBezTo>
                                    <a:cubicBezTo>
                                      <a:pt x="91091" y="220713"/>
                                      <a:pt x="87447" y="247442"/>
                                      <a:pt x="95854" y="271463"/>
                                    </a:cubicBezTo>
                                    <a:cubicBezTo>
                                      <a:pt x="99636" y="282268"/>
                                      <a:pt x="124429" y="290513"/>
                                      <a:pt x="124429" y="290513"/>
                                    </a:cubicBezTo>
                                    <a:cubicBezTo>
                                      <a:pt x="130779" y="288925"/>
                                      <a:pt x="137350" y="288048"/>
                                      <a:pt x="143479" y="285750"/>
                                    </a:cubicBezTo>
                                    <a:cubicBezTo>
                                      <a:pt x="156003" y="281053"/>
                                      <a:pt x="188767" y="260725"/>
                                      <a:pt x="195866" y="257175"/>
                                    </a:cubicBezTo>
                                    <a:cubicBezTo>
                                      <a:pt x="200356" y="254930"/>
                                      <a:pt x="205391" y="254000"/>
                                      <a:pt x="210154" y="252413"/>
                                    </a:cubicBezTo>
                                    <a:cubicBezTo>
                                      <a:pt x="218735" y="243832"/>
                                      <a:pt x="228994" y="235440"/>
                                      <a:pt x="233966" y="223838"/>
                                    </a:cubicBezTo>
                                    <a:cubicBezTo>
                                      <a:pt x="236544" y="217822"/>
                                      <a:pt x="236931" y="211082"/>
                                      <a:pt x="238729" y="204788"/>
                                    </a:cubicBezTo>
                                    <a:cubicBezTo>
                                      <a:pt x="240108" y="199961"/>
                                      <a:pt x="242112" y="195327"/>
                                      <a:pt x="243491" y="190500"/>
                                    </a:cubicBezTo>
                                    <a:cubicBezTo>
                                      <a:pt x="255448" y="148648"/>
                                      <a:pt x="241600" y="191412"/>
                                      <a:pt x="253016" y="157163"/>
                                    </a:cubicBezTo>
                                    <a:cubicBezTo>
                                      <a:pt x="250555" y="149780"/>
                                      <a:pt x="245859" y="128588"/>
                                      <a:pt x="233966" y="128588"/>
                                    </a:cubicBezTo>
                                    <a:cubicBezTo>
                                      <a:pt x="228242" y="128588"/>
                                      <a:pt x="227616" y="138113"/>
                                      <a:pt x="224441" y="142875"/>
                                    </a:cubicBezTo>
                                    <a:cubicBezTo>
                                      <a:pt x="226029" y="166688"/>
                                      <a:pt x="225829" y="190687"/>
                                      <a:pt x="229204" y="214313"/>
                                    </a:cubicBezTo>
                                    <a:cubicBezTo>
                                      <a:pt x="230624" y="224252"/>
                                      <a:pt x="235000" y="233566"/>
                                      <a:pt x="238729" y="242888"/>
                                    </a:cubicBezTo>
                                    <a:cubicBezTo>
                                      <a:pt x="246554" y="262450"/>
                                      <a:pt x="247440" y="270649"/>
                                      <a:pt x="262541" y="285750"/>
                                    </a:cubicBezTo>
                                    <a:cubicBezTo>
                                      <a:pt x="266588" y="289797"/>
                                      <a:pt x="272066" y="292100"/>
                                      <a:pt x="276829" y="295275"/>
                                    </a:cubicBezTo>
                                    <a:cubicBezTo>
                                      <a:pt x="283179" y="285750"/>
                                      <a:pt x="292259" y="277560"/>
                                      <a:pt x="295879" y="266700"/>
                                    </a:cubicBezTo>
                                    <a:cubicBezTo>
                                      <a:pt x="306599" y="234539"/>
                                      <a:pt x="294229" y="274125"/>
                                      <a:pt x="305404" y="223838"/>
                                    </a:cubicBezTo>
                                    <a:cubicBezTo>
                                      <a:pt x="306493" y="218937"/>
                                      <a:pt x="308948" y="214420"/>
                                      <a:pt x="310166" y="209550"/>
                                    </a:cubicBezTo>
                                    <a:cubicBezTo>
                                      <a:pt x="312129" y="201697"/>
                                      <a:pt x="313341" y="193675"/>
                                      <a:pt x="314929" y="185738"/>
                                    </a:cubicBezTo>
                                    <a:cubicBezTo>
                                      <a:pt x="314390" y="180353"/>
                                      <a:pt x="313724" y="138385"/>
                                      <a:pt x="305404" y="123825"/>
                                    </a:cubicBezTo>
                                    <a:cubicBezTo>
                                      <a:pt x="301466" y="116933"/>
                                      <a:pt x="296729" y="110388"/>
                                      <a:pt x="291116" y="104775"/>
                                    </a:cubicBezTo>
                                    <a:cubicBezTo>
                                      <a:pt x="287069" y="100728"/>
                                      <a:pt x="281591" y="98425"/>
                                      <a:pt x="276829" y="95250"/>
                                    </a:cubicBezTo>
                                    <a:cubicBezTo>
                                      <a:pt x="265377" y="78073"/>
                                      <a:pt x="258301" y="65436"/>
                                      <a:pt x="238729" y="52388"/>
                                    </a:cubicBezTo>
                                    <a:cubicBezTo>
                                      <a:pt x="233966" y="49213"/>
                                      <a:pt x="229561" y="45423"/>
                                      <a:pt x="224441" y="42863"/>
                                    </a:cubicBezTo>
                                    <a:cubicBezTo>
                                      <a:pt x="214674" y="37979"/>
                                      <a:pt x="195404" y="35150"/>
                                      <a:pt x="186341" y="33338"/>
                                    </a:cubicBezTo>
                                    <a:cubicBezTo>
                                      <a:pt x="170466" y="34925"/>
                                      <a:pt x="153944" y="33341"/>
                                      <a:pt x="138716" y="38100"/>
                                    </a:cubicBezTo>
                                    <a:cubicBezTo>
                                      <a:pt x="127789" y="41514"/>
                                      <a:pt x="121001" y="53529"/>
                                      <a:pt x="110141" y="57150"/>
                                    </a:cubicBezTo>
                                    <a:lnTo>
                                      <a:pt x="95854" y="61913"/>
                                    </a:lnTo>
                                    <a:cubicBezTo>
                                      <a:pt x="64145" y="93620"/>
                                      <a:pt x="98294" y="63732"/>
                                      <a:pt x="67279" y="80963"/>
                                    </a:cubicBezTo>
                                    <a:cubicBezTo>
                                      <a:pt x="41645" y="95205"/>
                                      <a:pt x="41772" y="96946"/>
                                      <a:pt x="24416" y="114300"/>
                                    </a:cubicBezTo>
                                    <a:cubicBezTo>
                                      <a:pt x="21241" y="120650"/>
                                      <a:pt x="18413" y="127186"/>
                                      <a:pt x="14891" y="133350"/>
                                    </a:cubicBezTo>
                                    <a:cubicBezTo>
                                      <a:pt x="12051" y="138320"/>
                                      <a:pt x="5578" y="141918"/>
                                      <a:pt x="5366" y="147638"/>
                                    </a:cubicBezTo>
                                    <a:cubicBezTo>
                                      <a:pt x="1418" y="254234"/>
                                      <a:pt x="-9681" y="232224"/>
                                      <a:pt x="19654" y="276225"/>
                                    </a:cubicBezTo>
                                    <a:cubicBezTo>
                                      <a:pt x="23527" y="287846"/>
                                      <a:pt x="24708" y="295567"/>
                                      <a:pt x="33941" y="304800"/>
                                    </a:cubicBezTo>
                                    <a:cubicBezTo>
                                      <a:pt x="37989" y="308847"/>
                                      <a:pt x="43466" y="311150"/>
                                      <a:pt x="48229" y="314325"/>
                                    </a:cubicBezTo>
                                    <a:cubicBezTo>
                                      <a:pt x="49816" y="320675"/>
                                      <a:pt x="50064" y="327521"/>
                                      <a:pt x="52991" y="333375"/>
                                    </a:cubicBezTo>
                                    <a:cubicBezTo>
                                      <a:pt x="64263" y="355919"/>
                                      <a:pt x="67993" y="360997"/>
                                      <a:pt x="86329" y="371475"/>
                                    </a:cubicBezTo>
                                    <a:cubicBezTo>
                                      <a:pt x="92493" y="374997"/>
                                      <a:pt x="99291" y="377347"/>
                                      <a:pt x="105379" y="381000"/>
                                    </a:cubicBezTo>
                                    <a:cubicBezTo>
                                      <a:pt x="115195" y="386890"/>
                                      <a:pt x="123094" y="396430"/>
                                      <a:pt x="133954" y="400050"/>
                                    </a:cubicBezTo>
                                    <a:lnTo>
                                      <a:pt x="176816" y="414338"/>
                                    </a:lnTo>
                                    <a:lnTo>
                                      <a:pt x="191104" y="419100"/>
                                    </a:lnTo>
                                    <a:cubicBezTo>
                                      <a:pt x="222854" y="417513"/>
                                      <a:pt x="255034" y="419785"/>
                                      <a:pt x="286354" y="414338"/>
                                    </a:cubicBezTo>
                                    <a:cubicBezTo>
                                      <a:pt x="292990" y="413184"/>
                                      <a:pt x="295467" y="404362"/>
                                      <a:pt x="300641" y="400050"/>
                                    </a:cubicBezTo>
                                    <a:cubicBezTo>
                                      <a:pt x="340432" y="366890"/>
                                      <a:pt x="287468" y="417986"/>
                                      <a:pt x="329216" y="376238"/>
                                    </a:cubicBezTo>
                                    <a:cubicBezTo>
                                      <a:pt x="330804" y="371475"/>
                                      <a:pt x="332001" y="366564"/>
                                      <a:pt x="333979" y="361950"/>
                                    </a:cubicBezTo>
                                    <a:cubicBezTo>
                                      <a:pt x="336776" y="355425"/>
                                      <a:pt x="342451" y="349921"/>
                                      <a:pt x="343504" y="342900"/>
                                    </a:cubicBezTo>
                                    <a:cubicBezTo>
                                      <a:pt x="347279" y="317732"/>
                                      <a:pt x="345734" y="292023"/>
                                      <a:pt x="348266" y="266700"/>
                                    </a:cubicBezTo>
                                    <a:cubicBezTo>
                                      <a:pt x="348917" y="260187"/>
                                      <a:pt x="351441" y="254000"/>
                                      <a:pt x="353029" y="247650"/>
                                    </a:cubicBezTo>
                                    <a:cubicBezTo>
                                      <a:pt x="354616" y="282575"/>
                                      <a:pt x="347363" y="319055"/>
                                      <a:pt x="357791" y="352425"/>
                                    </a:cubicBezTo>
                                    <a:cubicBezTo>
                                      <a:pt x="361205" y="363352"/>
                                      <a:pt x="376841" y="323850"/>
                                      <a:pt x="376841" y="323850"/>
                                    </a:cubicBezTo>
                                    <a:cubicBezTo>
                                      <a:pt x="378429" y="298450"/>
                                      <a:pt x="373556" y="271794"/>
                                      <a:pt x="381604" y="247650"/>
                                    </a:cubicBezTo>
                                    <a:cubicBezTo>
                                      <a:pt x="384114" y="240120"/>
                                      <a:pt x="393381" y="259170"/>
                                      <a:pt x="395891" y="266700"/>
                                    </a:cubicBezTo>
                                    <a:cubicBezTo>
                                      <a:pt x="399938" y="278842"/>
                                      <a:pt x="398144" y="292250"/>
                                      <a:pt x="400654" y="304800"/>
                                    </a:cubicBezTo>
                                    <a:cubicBezTo>
                                      <a:pt x="402921" y="316133"/>
                                      <a:pt x="406780" y="327092"/>
                                      <a:pt x="410179" y="338138"/>
                                    </a:cubicBezTo>
                                    <a:cubicBezTo>
                                      <a:pt x="413132" y="347734"/>
                                      <a:pt x="419704" y="366713"/>
                                      <a:pt x="419704" y="366713"/>
                                    </a:cubicBezTo>
                                    <a:cubicBezTo>
                                      <a:pt x="424466" y="365125"/>
                                      <a:pt x="430909" y="365913"/>
                                      <a:pt x="433991" y="361950"/>
                                    </a:cubicBezTo>
                                    <a:cubicBezTo>
                                      <a:pt x="442708" y="350742"/>
                                      <a:pt x="453041" y="323850"/>
                                      <a:pt x="453041" y="323850"/>
                                    </a:cubicBezTo>
                                    <a:cubicBezTo>
                                      <a:pt x="454629" y="309563"/>
                                      <a:pt x="455618" y="295196"/>
                                      <a:pt x="457804" y="280988"/>
                                    </a:cubicBezTo>
                                    <a:cubicBezTo>
                                      <a:pt x="458799" y="274519"/>
                                      <a:pt x="456357" y="264008"/>
                                      <a:pt x="462566" y="261938"/>
                                    </a:cubicBezTo>
                                    <a:cubicBezTo>
                                      <a:pt x="467996" y="260128"/>
                                      <a:pt x="468916" y="271463"/>
                                      <a:pt x="472091" y="276225"/>
                                    </a:cubicBezTo>
                                    <a:cubicBezTo>
                                      <a:pt x="475266" y="295275"/>
                                      <a:pt x="479315" y="314200"/>
                                      <a:pt x="481616" y="333375"/>
                                    </a:cubicBezTo>
                                    <a:cubicBezTo>
                                      <a:pt x="484082" y="353926"/>
                                      <a:pt x="478225" y="376263"/>
                                      <a:pt x="486379" y="395288"/>
                                    </a:cubicBezTo>
                                    <a:cubicBezTo>
                                      <a:pt x="490334" y="404516"/>
                                      <a:pt x="493146" y="376367"/>
                                      <a:pt x="495904" y="366713"/>
                                    </a:cubicBezTo>
                                    <a:lnTo>
                                      <a:pt x="505429" y="333375"/>
                                    </a:lnTo>
                                    <a:cubicBezTo>
                                      <a:pt x="506950" y="322725"/>
                                      <a:pt x="512308" y="283371"/>
                                      <a:pt x="514954" y="271463"/>
                                    </a:cubicBezTo>
                                    <a:cubicBezTo>
                                      <a:pt x="516043" y="266562"/>
                                      <a:pt x="518129" y="261938"/>
                                      <a:pt x="519716" y="257175"/>
                                    </a:cubicBezTo>
                                    <a:cubicBezTo>
                                      <a:pt x="521304" y="293688"/>
                                      <a:pt x="520443" y="330389"/>
                                      <a:pt x="524479" y="366713"/>
                                    </a:cubicBezTo>
                                    <a:cubicBezTo>
                                      <a:pt x="525373" y="374758"/>
                                      <a:pt x="529241" y="350995"/>
                                      <a:pt x="529241" y="342900"/>
                                    </a:cubicBezTo>
                                    <a:cubicBezTo>
                                      <a:pt x="529241" y="337880"/>
                                      <a:pt x="525921" y="333421"/>
                                      <a:pt x="524479" y="328613"/>
                                    </a:cubicBezTo>
                                    <a:cubicBezTo>
                                      <a:pt x="521158" y="317543"/>
                                      <a:pt x="518129" y="306388"/>
                                      <a:pt x="514954" y="295275"/>
                                    </a:cubicBezTo>
                                    <a:cubicBezTo>
                                      <a:pt x="521819" y="185430"/>
                                      <a:pt x="509737" y="203881"/>
                                      <a:pt x="529241" y="242888"/>
                                    </a:cubicBezTo>
                                    <a:cubicBezTo>
                                      <a:pt x="533381" y="251167"/>
                                      <a:pt x="538766" y="258763"/>
                                      <a:pt x="543529" y="266700"/>
                                    </a:cubicBezTo>
                                    <a:cubicBezTo>
                                      <a:pt x="545116" y="277813"/>
                                      <a:pt x="545978" y="289053"/>
                                      <a:pt x="548291" y="300038"/>
                                    </a:cubicBezTo>
                                    <a:cubicBezTo>
                                      <a:pt x="552336" y="319253"/>
                                      <a:pt x="556370" y="338559"/>
                                      <a:pt x="562579" y="357188"/>
                                    </a:cubicBezTo>
                                    <a:cubicBezTo>
                                      <a:pt x="564166" y="361950"/>
                                      <a:pt x="566124" y="366605"/>
                                      <a:pt x="567341" y="371475"/>
                                    </a:cubicBezTo>
                                    <a:cubicBezTo>
                                      <a:pt x="570891" y="385674"/>
                                      <a:pt x="573095" y="400196"/>
                                      <a:pt x="576866" y="414338"/>
                                    </a:cubicBezTo>
                                    <a:cubicBezTo>
                                      <a:pt x="579453" y="424039"/>
                                      <a:pt x="583956" y="433173"/>
                                      <a:pt x="586391" y="442913"/>
                                    </a:cubicBezTo>
                                    <a:lnTo>
                                      <a:pt x="591154" y="461963"/>
                                    </a:lnTo>
                                    <a:cubicBezTo>
                                      <a:pt x="592741" y="447675"/>
                                      <a:pt x="593267" y="433229"/>
                                      <a:pt x="595916" y="419100"/>
                                    </a:cubicBezTo>
                                    <a:cubicBezTo>
                                      <a:pt x="598046" y="407741"/>
                                      <a:pt x="604834" y="397304"/>
                                      <a:pt x="605441" y="385763"/>
                                    </a:cubicBezTo>
                                    <a:cubicBezTo>
                                      <a:pt x="611201" y="276331"/>
                                      <a:pt x="610586" y="166646"/>
                                      <a:pt x="614966" y="57150"/>
                                    </a:cubicBezTo>
                                    <a:cubicBezTo>
                                      <a:pt x="615352" y="47501"/>
                                      <a:pt x="617387" y="37943"/>
                                      <a:pt x="619729" y="28575"/>
                                    </a:cubicBezTo>
                                    <a:cubicBezTo>
                                      <a:pt x="622164" y="18835"/>
                                      <a:pt x="629254" y="0"/>
                                      <a:pt x="629254" y="0"/>
                                    </a:cubicBezTo>
                                    <a:cubicBezTo>
                                      <a:pt x="630841" y="6350"/>
                                      <a:pt x="632218" y="12756"/>
                                      <a:pt x="634016" y="19050"/>
                                    </a:cubicBezTo>
                                    <a:cubicBezTo>
                                      <a:pt x="635395" y="23877"/>
                                      <a:pt x="637907" y="28394"/>
                                      <a:pt x="638779" y="33338"/>
                                    </a:cubicBezTo>
                                    <a:cubicBezTo>
                                      <a:pt x="639109" y="35207"/>
                                      <a:pt x="647629" y="104253"/>
                                      <a:pt x="653066" y="123825"/>
                                    </a:cubicBezTo>
                                    <a:cubicBezTo>
                                      <a:pt x="658845" y="144630"/>
                                      <a:pt x="665766" y="165100"/>
                                      <a:pt x="672116" y="185738"/>
                                    </a:cubicBezTo>
                                    <a:cubicBezTo>
                                      <a:pt x="687323" y="317530"/>
                                      <a:pt x="694081" y="323661"/>
                                      <a:pt x="681641" y="466725"/>
                                    </a:cubicBezTo>
                                    <a:cubicBezTo>
                                      <a:pt x="680259" y="482619"/>
                                      <a:pt x="679135" y="434894"/>
                                      <a:pt x="676879" y="419100"/>
                                    </a:cubicBezTo>
                                    <a:cubicBezTo>
                                      <a:pt x="675953" y="412620"/>
                                      <a:pt x="673704" y="406400"/>
                                      <a:pt x="672116" y="400050"/>
                                    </a:cubicBezTo>
                                    <a:cubicBezTo>
                                      <a:pt x="670529" y="334963"/>
                                      <a:pt x="674241" y="269529"/>
                                      <a:pt x="667354" y="204788"/>
                                    </a:cubicBezTo>
                                    <a:cubicBezTo>
                                      <a:pt x="663775" y="171149"/>
                                      <a:pt x="610744" y="173022"/>
                                      <a:pt x="643541" y="123825"/>
                                    </a:cubicBezTo>
                                    <a:cubicBezTo>
                                      <a:pt x="651065" y="112539"/>
                                      <a:pt x="654405" y="148801"/>
                                      <a:pt x="657829" y="161925"/>
                                    </a:cubicBezTo>
                                    <a:cubicBezTo>
                                      <a:pt x="663959" y="185423"/>
                                      <a:pt x="666226" y="209804"/>
                                      <a:pt x="672116" y="233363"/>
                                    </a:cubicBezTo>
                                    <a:cubicBezTo>
                                      <a:pt x="674189" y="241657"/>
                                      <a:pt x="679229" y="248974"/>
                                      <a:pt x="681641" y="257175"/>
                                    </a:cubicBezTo>
                                    <a:cubicBezTo>
                                      <a:pt x="720433" y="389064"/>
                                      <a:pt x="683767" y="277833"/>
                                      <a:pt x="700691" y="328613"/>
                                    </a:cubicBezTo>
                                    <a:cubicBezTo>
                                      <a:pt x="702279" y="339725"/>
                                      <a:pt x="703253" y="350943"/>
                                      <a:pt x="705454" y="361950"/>
                                    </a:cubicBezTo>
                                    <a:cubicBezTo>
                                      <a:pt x="706439" y="366873"/>
                                      <a:pt x="706666" y="372688"/>
                                      <a:pt x="710216" y="376238"/>
                                    </a:cubicBezTo>
                                    <a:cubicBezTo>
                                      <a:pt x="715236" y="381258"/>
                                      <a:pt x="722916" y="382588"/>
                                      <a:pt x="729266" y="385763"/>
                                    </a:cubicBezTo>
                                    <a:cubicBezTo>
                                      <a:pt x="734029" y="382588"/>
                                      <a:pt x="739036" y="379752"/>
                                      <a:pt x="743554" y="376238"/>
                                    </a:cubicBezTo>
                                    <a:cubicBezTo>
                                      <a:pt x="753341" y="368626"/>
                                      <a:pt x="761669" y="359082"/>
                                      <a:pt x="772129" y="352425"/>
                                    </a:cubicBezTo>
                                    <a:cubicBezTo>
                                      <a:pt x="779341" y="347835"/>
                                      <a:pt x="788436" y="346994"/>
                                      <a:pt x="795941" y="342900"/>
                                    </a:cubicBezTo>
                                    <a:cubicBezTo>
                                      <a:pt x="805991" y="337418"/>
                                      <a:pt x="814991" y="330200"/>
                                      <a:pt x="824516" y="323850"/>
                                    </a:cubicBezTo>
                                    <a:lnTo>
                                      <a:pt x="838804" y="314325"/>
                                    </a:lnTo>
                                    <a:cubicBezTo>
                                      <a:pt x="851753" y="305692"/>
                                      <a:pt x="864662" y="295275"/>
                                      <a:pt x="881666" y="295275"/>
                                    </a:cubicBezTo>
                                    <a:lnTo>
                                      <a:pt x="891191" y="295275"/>
                                    </a:ln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68CA61" id="Freeform: Shape 7" o:spid="_x0000_s1026" style="position:absolute;margin-left:6.55pt;margin-top:12.9pt;width:70.15pt;height:37pt;z-index:251684864;visibility:visible;mso-wrap-style:square;mso-wrap-distance-left:9pt;mso-wrap-distance-top:0;mso-wrap-distance-right:9pt;mso-wrap-distance-bottom:0;mso-position-horizontal:absolute;mso-position-horizontal-relative:text;mso-position-vertical:absolute;mso-position-vertical-relative:text;v-text-anchor:middle" coordsize="891191,469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" path="m200629,123825v-7938,-1587,-15781,-5766,-23813,-4762c171137,119773,167648,126028,162529,128588v-39419,19709,16217,-15446,-33338,14287c119375,148765,100616,161925,100616,161925v-1587,6350,-2964,12756,-4762,19050c94475,185802,91091,190243,91091,195263v,25450,-3644,52179,4763,76200c99636,282268,124429,290513,124429,290513v6350,-1588,12921,-2465,19050,-4763c156003,281053,188767,260725,195866,257175v4490,-2245,9525,-3175,14288,-4762c218735,243832,228994,235440,233966,223838v2578,-6016,2965,-12756,4763,-19050c240108,199961,242112,195327,243491,190500v11957,-41852,-1891,912,9525,-33337c250555,149780,245859,128588,233966,128588v-5724,,-6350,9525,-9525,14287c226029,166688,225829,190687,229204,214313v1420,9939,5796,19253,9525,28575c246554,262450,247440,270649,262541,285750v4047,4047,9525,6350,14288,9525c283179,285750,292259,277560,295879,266700v10720,-32161,-1650,7425,9525,-42862c306493,218937,308948,214420,310166,209550v1963,-7853,3175,-15875,4763,-23812c314390,180353,313724,138385,305404,123825v-3938,-6892,-8675,-13437,-14288,-19050c287069,100728,281591,98425,276829,95250,265377,78073,258301,65436,238729,52388v-4763,-3175,-9168,-6965,-14288,-9525c214674,37979,195404,35150,186341,33338v-15875,1587,-32397,3,-47625,4762c127789,41514,121001,53529,110141,57150l95854,61913c64145,93620,98294,63732,67279,80963,41645,95205,41772,96946,24416,114300v-3175,6350,-6003,12886,-9525,19050c12051,138320,5578,141918,5366,147638,1418,254234,-9681,232224,19654,276225v3873,11621,5054,19342,14287,28575c37989,308847,43466,311150,48229,314325v1587,6350,1835,13196,4762,19050c64263,355919,67993,360997,86329,371475v6164,3522,12962,5872,19050,9525c115195,386890,123094,396430,133954,400050r42862,14288l191104,419100v31750,-1587,63930,685,95250,-4762c292990,413184,295467,404362,300641,400050v39791,-33160,-13173,17936,28575,-23812c330804,371475,332001,366564,333979,361950v2797,-6525,8472,-12029,9525,-19050c347279,317732,345734,292023,348266,266700v651,-6513,3175,-12700,4763,-19050c354616,282575,347363,319055,357791,352425v3414,10927,19050,-28575,19050,-28575c378429,298450,373556,271794,381604,247650v2510,-7530,11777,11520,14287,19050c399938,278842,398144,292250,400654,304800v2267,11333,6126,22292,9525,33338c413132,347734,419704,366713,419704,366713v4762,-1588,11205,-800,14287,-4763c442708,350742,453041,323850,453041,323850v1588,-14287,2577,-28654,4763,-42862c458799,274519,456357,264008,462566,261938v5430,-1810,6350,9525,9525,14287c475266,295275,479315,314200,481616,333375v2466,20551,-3391,42888,4763,61913c490334,404516,493146,376367,495904,366713r9525,-33338c506950,322725,512308,283371,514954,271463v1089,-4901,3175,-9525,4762,-14288c521304,293688,520443,330389,524479,366713v894,8045,4762,-15718,4762,-23813c529241,337880,525921,333421,524479,328613v-3321,-11070,-6350,-22225,-9525,-33338c521819,185430,509737,203881,529241,242888v4140,8279,9525,15875,14288,23812c545116,277813,545978,289053,548291,300038v4045,19215,8079,38521,14288,57150c564166,361950,566124,366605,567341,371475v3550,14199,5754,28721,9525,42863c579453,424039,583956,433173,586391,442913r4763,19050c592741,447675,593267,433229,595916,419100v2130,-11359,8918,-21796,9525,-33337c611201,276331,610586,166646,614966,57150v386,-9649,2421,-19207,4763,-28575c622164,18835,629254,,629254,v1587,6350,2964,12756,4762,19050c635395,23877,637907,28394,638779,33338v330,1869,8850,70915,14287,90487c658845,144630,665766,165100,672116,185738v15207,131792,21965,137923,9525,280987c680259,482619,679135,434894,676879,419100v-926,-6480,-3175,-12700,-4763,-19050c670529,334963,674241,269529,667354,204788v-3579,-33639,-56610,-31766,-23813,-80963c651065,112539,654405,148801,657829,161925v6130,23498,8397,47879,14287,71438c674189,241657,679229,248974,681641,257175v38792,131889,2126,20658,19050,71438c702279,339725,703253,350943,705454,361950v985,4923,1212,10738,4762,14288c715236,381258,722916,382588,729266,385763v4763,-3175,9770,-6011,14288,-9525c753341,368626,761669,359082,772129,352425v7212,-4590,16307,-5431,23812,-9525c805991,337418,814991,330200,824516,323850r14288,-9525c851753,305692,864662,295275,881666,295275r9525,e" filled="f" strokecolor="#41719c" strokeweight="1pt">
                      <v:stroke joinstyle="miter"/>
                      <v:path arrowok="t" o:connecttype="custom" o:connectlocs="200629,123825;176816,119063;162529,128588;129191,142875;100616,161925;95854,180975;91091,195263;95854,271463;124429,290513;143479,285750;195866,257175;210154,252413;233966,223838;238729,204788;243491,190500;253016,157163;233966,128588;224441,142875;229204,214313;238729,242888;262541,285750;276829,295275;295879,266700;305404,223838;310166,209550;314929,185738;305404,123825;291116,104775;276829,95250;238729,52388;224441,42863;186341,33338;138716,38100;110141,57150;95854,61913;67279,80963;24416,114300;14891,133350;5366,147638;19654,276225;33941,304800;48229,314325;52991,333375;86329,371475;105379,381000;133954,400050;176816,414338;191104,419100;286354,414338;300641,400050;329216,376238;333979,361950;343504,342900;348266,266700;353029,247650;357791,352425;376841,323850;381604,247650;395891,266700;400654,304800;410179,338138;419704,366713;433991,361950;453041,323850;457804,280988;462566,261938;472091,276225;481616,333375;486379,395288;495904,366713;505429,333375;514954,271463;519716,257175;524479,366713;529241,342900;524479,328613;514954,295275;529241,242888;543529,266700;548291,300038;562579,357188;567341,371475;576866,414338;586391,442913;591154,461963;595916,419100;605441,385763;614966,57150;619729,28575;629254,0;634016,19050;638779,33338;653066,123825;672116,185738;681641,466725;676879,419100;672116,400050;667354,204788;643541,123825;657829,161925;672116,233363;681641,257175;700691,328613;705454,361950;710216,376238;729266,385763;743554,376238;772129,352425;795941,342900;824516,323850;838804,314325;881666,295275;891191,295275" o:connectangles="0,0,0,0,0,0,0,0,0,0,0,0,0,0,0,0,0,0,0,0,0,0,0,0,0,0,0,0,0,0,0,0,0,0,0,0,0,0,0,0,0,0,0,0,0,0,0,0,0,0,0,0,0,0,0,0,0,0,0,0,0,0,0,0,0,0,0,0,0,0,0,0,0,0,0,0,0,0,0,0,0,0,0,0,0,0,0,0,0,0,0,0,0,0,0,0,0,0,0,0,0,0,0,0,0,0,0,0,0,0,0,0,0"/>
                    </v:shape>
                  </w:pict>
                </mc:Fallback>
              </mc:AlternateContent>
            </w:r>
          </w:p>
        </w:tc>
      </w:tr>
      <w:tr w:rsidR="00310B47" w:rsidRPr="00310B47" w14:paraId="51121E64" w14:textId="77777777" w:rsidTr="00310B47">
        <w:trPr>
          <w:trHeight w:val="480"/>
          <w:jc w:val="right"/>
        </w:trPr>
        <w:tc>
          <w:tcPr>
            <w:tcW w:w="929" w:type="dxa"/>
            <w:vAlign w:val="center"/>
          </w:tcPr>
          <w:p w14:paraId="4487D3D4" w14:textId="77777777" w:rsidR="00310B47" w:rsidRPr="00310B47" w:rsidRDefault="00310B47" w:rsidP="00E21479">
            <w:pPr>
              <w:widowControl w:val="0"/>
              <w:numPr>
                <w:ilvl w:val="0"/>
                <w:numId w:val="59"/>
              </w:numPr>
              <w:autoSpaceDE w:val="0"/>
              <w:autoSpaceDN w:val="0"/>
              <w:spacing w:after="0" w:line="240" w:lineRule="auto"/>
              <w:jc w:val="both"/>
              <w:rPr>
                <w:rFonts w:ascii="Times New Roman" w:eastAsia="Arial" w:hAnsi="Arial" w:cs="Arial"/>
                <w:sz w:val="24"/>
                <w:lang w:val="id"/>
              </w:rPr>
            </w:pPr>
          </w:p>
        </w:tc>
        <w:tc>
          <w:tcPr>
            <w:tcW w:w="1634" w:type="dxa"/>
            <w:vAlign w:val="center"/>
          </w:tcPr>
          <w:p w14:paraId="29D644A8"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17/6/22</w:t>
            </w:r>
          </w:p>
        </w:tc>
        <w:tc>
          <w:tcPr>
            <w:tcW w:w="4529" w:type="dxa"/>
          </w:tcPr>
          <w:p w14:paraId="1C14B64D" w14:textId="77777777" w:rsidR="00310B47" w:rsidRPr="00310B47" w:rsidRDefault="00310B47" w:rsidP="00E21479">
            <w:pPr>
              <w:widowControl w:val="0"/>
              <w:numPr>
                <w:ilvl w:val="0"/>
                <w:numId w:val="56"/>
              </w:numPr>
              <w:autoSpaceDE w:val="0"/>
              <w:autoSpaceDN w:val="0"/>
              <w:spacing w:after="0" w:line="240" w:lineRule="auto"/>
              <w:jc w:val="both"/>
              <w:rPr>
                <w:rFonts w:ascii="Times New Roman" w:eastAsia="Arial" w:hAnsi="Arial" w:cs="Arial"/>
                <w:sz w:val="24"/>
                <w:lang w:val="en-ID"/>
              </w:rPr>
            </w:pPr>
            <w:r w:rsidRPr="00310B47">
              <w:rPr>
                <w:rFonts w:ascii="Times New Roman" w:eastAsia="Arial" w:hAnsi="Arial" w:cs="Arial"/>
                <w:sz w:val="24"/>
                <w:lang w:val="en-ID"/>
              </w:rPr>
              <w:t>Ganti sub bab pada bab 4 menjadi :</w:t>
            </w:r>
          </w:p>
          <w:p w14:paraId="61A27692"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4.1 kondisi eksisting</w:t>
            </w:r>
          </w:p>
          <w:p w14:paraId="30ABADA2"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4.2 data kondisi eksisting</w:t>
            </w:r>
          </w:p>
          <w:p w14:paraId="4530FD96"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4.3 alternatif 1</w:t>
            </w:r>
          </w:p>
          <w:p w14:paraId="037D4640"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4.4 lternatif 2</w:t>
            </w:r>
          </w:p>
          <w:p w14:paraId="77FCC828"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4.5 perbandingan alternatif 1 dan 2 menggunakan tabel.</w:t>
            </w:r>
          </w:p>
        </w:tc>
        <w:tc>
          <w:tcPr>
            <w:tcW w:w="1732" w:type="dxa"/>
          </w:tcPr>
          <w:p w14:paraId="3797AE9A" w14:textId="77777777" w:rsidR="00310B47" w:rsidRPr="00310B47" w:rsidRDefault="00310B47" w:rsidP="00310B47">
            <w:pPr>
              <w:widowControl w:val="0"/>
              <w:autoSpaceDE w:val="0"/>
              <w:autoSpaceDN w:val="0"/>
              <w:spacing w:after="0" w:line="240" w:lineRule="auto"/>
              <w:jc w:val="both"/>
              <w:rPr>
                <w:rFonts w:ascii="Times New Roman" w:eastAsia="Arial" w:hAnsi="Arial" w:cs="Arial"/>
                <w:sz w:val="24"/>
                <w:lang w:val="id"/>
              </w:rPr>
            </w:pPr>
            <w:r w:rsidRPr="00310B47">
              <w:rPr>
                <w:rFonts w:ascii="Arial" w:eastAsia="Arial" w:hAnsi="Arial" w:cs="Arial"/>
                <w:noProof/>
                <w:sz w:val="24"/>
              </w:rPr>
              <mc:AlternateContent>
                <mc:Choice Requires="wps">
                  <w:drawing>
                    <wp:anchor distT="0" distB="0" distL="114300" distR="114300" simplePos="0" relativeHeight="251683840" behindDoc="0" locked="0" layoutInCell="1" allowOverlap="1" wp14:anchorId="3627C9B5" wp14:editId="2F71E9FD">
                      <wp:simplePos x="0" y="0"/>
                      <wp:positionH relativeFrom="column">
                        <wp:posOffset>83185</wp:posOffset>
                      </wp:positionH>
                      <wp:positionV relativeFrom="paragraph">
                        <wp:posOffset>403225</wp:posOffset>
                      </wp:positionV>
                      <wp:extent cx="891191" cy="469921"/>
                      <wp:effectExtent l="0" t="0" r="23495" b="25400"/>
                      <wp:wrapNone/>
                      <wp:docPr id="122" name="Freeform: Shape 6"/>
                      <wp:cNvGraphicFramePr/>
                      <a:graphic xmlns:a="http://schemas.openxmlformats.org/drawingml/2006/main">
                        <a:graphicData uri="http://schemas.microsoft.com/office/word/2010/wordprocessingShape">
                          <wps:wsp>
                            <wps:cNvSpPr/>
                            <wps:spPr>
                              <a:xfrm>
                                <a:off x="0" y="0"/>
                                <a:ext cx="891191" cy="469921"/>
                              </a:xfrm>
                              <a:custGeom>
                                <a:avLst/>
                                <a:gdLst>
                                  <a:gd name="connsiteX0" fmla="*/ 200629 w 891191"/>
                                  <a:gd name="connsiteY0" fmla="*/ 123825 h 469921"/>
                                  <a:gd name="connsiteX1" fmla="*/ 176816 w 891191"/>
                                  <a:gd name="connsiteY1" fmla="*/ 119063 h 469921"/>
                                  <a:gd name="connsiteX2" fmla="*/ 162529 w 891191"/>
                                  <a:gd name="connsiteY2" fmla="*/ 128588 h 469921"/>
                                  <a:gd name="connsiteX3" fmla="*/ 129191 w 891191"/>
                                  <a:gd name="connsiteY3" fmla="*/ 142875 h 469921"/>
                                  <a:gd name="connsiteX4" fmla="*/ 100616 w 891191"/>
                                  <a:gd name="connsiteY4" fmla="*/ 161925 h 469921"/>
                                  <a:gd name="connsiteX5" fmla="*/ 95854 w 891191"/>
                                  <a:gd name="connsiteY5" fmla="*/ 180975 h 469921"/>
                                  <a:gd name="connsiteX6" fmla="*/ 91091 w 891191"/>
                                  <a:gd name="connsiteY6" fmla="*/ 195263 h 469921"/>
                                  <a:gd name="connsiteX7" fmla="*/ 95854 w 891191"/>
                                  <a:gd name="connsiteY7" fmla="*/ 271463 h 469921"/>
                                  <a:gd name="connsiteX8" fmla="*/ 124429 w 891191"/>
                                  <a:gd name="connsiteY8" fmla="*/ 290513 h 469921"/>
                                  <a:gd name="connsiteX9" fmla="*/ 143479 w 891191"/>
                                  <a:gd name="connsiteY9" fmla="*/ 285750 h 469921"/>
                                  <a:gd name="connsiteX10" fmla="*/ 195866 w 891191"/>
                                  <a:gd name="connsiteY10" fmla="*/ 257175 h 469921"/>
                                  <a:gd name="connsiteX11" fmla="*/ 210154 w 891191"/>
                                  <a:gd name="connsiteY11" fmla="*/ 252413 h 469921"/>
                                  <a:gd name="connsiteX12" fmla="*/ 233966 w 891191"/>
                                  <a:gd name="connsiteY12" fmla="*/ 223838 h 469921"/>
                                  <a:gd name="connsiteX13" fmla="*/ 238729 w 891191"/>
                                  <a:gd name="connsiteY13" fmla="*/ 204788 h 469921"/>
                                  <a:gd name="connsiteX14" fmla="*/ 243491 w 891191"/>
                                  <a:gd name="connsiteY14" fmla="*/ 190500 h 469921"/>
                                  <a:gd name="connsiteX15" fmla="*/ 253016 w 891191"/>
                                  <a:gd name="connsiteY15" fmla="*/ 157163 h 469921"/>
                                  <a:gd name="connsiteX16" fmla="*/ 233966 w 891191"/>
                                  <a:gd name="connsiteY16" fmla="*/ 128588 h 469921"/>
                                  <a:gd name="connsiteX17" fmla="*/ 224441 w 891191"/>
                                  <a:gd name="connsiteY17" fmla="*/ 142875 h 469921"/>
                                  <a:gd name="connsiteX18" fmla="*/ 229204 w 891191"/>
                                  <a:gd name="connsiteY18" fmla="*/ 214313 h 469921"/>
                                  <a:gd name="connsiteX19" fmla="*/ 238729 w 891191"/>
                                  <a:gd name="connsiteY19" fmla="*/ 242888 h 469921"/>
                                  <a:gd name="connsiteX20" fmla="*/ 262541 w 891191"/>
                                  <a:gd name="connsiteY20" fmla="*/ 285750 h 469921"/>
                                  <a:gd name="connsiteX21" fmla="*/ 276829 w 891191"/>
                                  <a:gd name="connsiteY21" fmla="*/ 295275 h 469921"/>
                                  <a:gd name="connsiteX22" fmla="*/ 295879 w 891191"/>
                                  <a:gd name="connsiteY22" fmla="*/ 266700 h 469921"/>
                                  <a:gd name="connsiteX23" fmla="*/ 305404 w 891191"/>
                                  <a:gd name="connsiteY23" fmla="*/ 223838 h 469921"/>
                                  <a:gd name="connsiteX24" fmla="*/ 310166 w 891191"/>
                                  <a:gd name="connsiteY24" fmla="*/ 209550 h 469921"/>
                                  <a:gd name="connsiteX25" fmla="*/ 314929 w 891191"/>
                                  <a:gd name="connsiteY25" fmla="*/ 185738 h 469921"/>
                                  <a:gd name="connsiteX26" fmla="*/ 305404 w 891191"/>
                                  <a:gd name="connsiteY26" fmla="*/ 123825 h 469921"/>
                                  <a:gd name="connsiteX27" fmla="*/ 291116 w 891191"/>
                                  <a:gd name="connsiteY27" fmla="*/ 104775 h 469921"/>
                                  <a:gd name="connsiteX28" fmla="*/ 276829 w 891191"/>
                                  <a:gd name="connsiteY28" fmla="*/ 95250 h 469921"/>
                                  <a:gd name="connsiteX29" fmla="*/ 238729 w 891191"/>
                                  <a:gd name="connsiteY29" fmla="*/ 52388 h 469921"/>
                                  <a:gd name="connsiteX30" fmla="*/ 224441 w 891191"/>
                                  <a:gd name="connsiteY30" fmla="*/ 42863 h 469921"/>
                                  <a:gd name="connsiteX31" fmla="*/ 186341 w 891191"/>
                                  <a:gd name="connsiteY31" fmla="*/ 33338 h 469921"/>
                                  <a:gd name="connsiteX32" fmla="*/ 138716 w 891191"/>
                                  <a:gd name="connsiteY32" fmla="*/ 38100 h 469921"/>
                                  <a:gd name="connsiteX33" fmla="*/ 110141 w 891191"/>
                                  <a:gd name="connsiteY33" fmla="*/ 57150 h 469921"/>
                                  <a:gd name="connsiteX34" fmla="*/ 95854 w 891191"/>
                                  <a:gd name="connsiteY34" fmla="*/ 61913 h 469921"/>
                                  <a:gd name="connsiteX35" fmla="*/ 67279 w 891191"/>
                                  <a:gd name="connsiteY35" fmla="*/ 80963 h 469921"/>
                                  <a:gd name="connsiteX36" fmla="*/ 24416 w 891191"/>
                                  <a:gd name="connsiteY36" fmla="*/ 114300 h 469921"/>
                                  <a:gd name="connsiteX37" fmla="*/ 14891 w 891191"/>
                                  <a:gd name="connsiteY37" fmla="*/ 133350 h 469921"/>
                                  <a:gd name="connsiteX38" fmla="*/ 5366 w 891191"/>
                                  <a:gd name="connsiteY38" fmla="*/ 147638 h 469921"/>
                                  <a:gd name="connsiteX39" fmla="*/ 19654 w 891191"/>
                                  <a:gd name="connsiteY39" fmla="*/ 276225 h 469921"/>
                                  <a:gd name="connsiteX40" fmla="*/ 33941 w 891191"/>
                                  <a:gd name="connsiteY40" fmla="*/ 304800 h 469921"/>
                                  <a:gd name="connsiteX41" fmla="*/ 48229 w 891191"/>
                                  <a:gd name="connsiteY41" fmla="*/ 314325 h 469921"/>
                                  <a:gd name="connsiteX42" fmla="*/ 52991 w 891191"/>
                                  <a:gd name="connsiteY42" fmla="*/ 333375 h 469921"/>
                                  <a:gd name="connsiteX43" fmla="*/ 86329 w 891191"/>
                                  <a:gd name="connsiteY43" fmla="*/ 371475 h 469921"/>
                                  <a:gd name="connsiteX44" fmla="*/ 105379 w 891191"/>
                                  <a:gd name="connsiteY44" fmla="*/ 381000 h 469921"/>
                                  <a:gd name="connsiteX45" fmla="*/ 133954 w 891191"/>
                                  <a:gd name="connsiteY45" fmla="*/ 400050 h 469921"/>
                                  <a:gd name="connsiteX46" fmla="*/ 176816 w 891191"/>
                                  <a:gd name="connsiteY46" fmla="*/ 414338 h 469921"/>
                                  <a:gd name="connsiteX47" fmla="*/ 191104 w 891191"/>
                                  <a:gd name="connsiteY47" fmla="*/ 419100 h 469921"/>
                                  <a:gd name="connsiteX48" fmla="*/ 286354 w 891191"/>
                                  <a:gd name="connsiteY48" fmla="*/ 414338 h 469921"/>
                                  <a:gd name="connsiteX49" fmla="*/ 300641 w 891191"/>
                                  <a:gd name="connsiteY49" fmla="*/ 400050 h 469921"/>
                                  <a:gd name="connsiteX50" fmla="*/ 329216 w 891191"/>
                                  <a:gd name="connsiteY50" fmla="*/ 376238 h 469921"/>
                                  <a:gd name="connsiteX51" fmla="*/ 333979 w 891191"/>
                                  <a:gd name="connsiteY51" fmla="*/ 361950 h 469921"/>
                                  <a:gd name="connsiteX52" fmla="*/ 343504 w 891191"/>
                                  <a:gd name="connsiteY52" fmla="*/ 342900 h 469921"/>
                                  <a:gd name="connsiteX53" fmla="*/ 348266 w 891191"/>
                                  <a:gd name="connsiteY53" fmla="*/ 266700 h 469921"/>
                                  <a:gd name="connsiteX54" fmla="*/ 353029 w 891191"/>
                                  <a:gd name="connsiteY54" fmla="*/ 247650 h 469921"/>
                                  <a:gd name="connsiteX55" fmla="*/ 357791 w 891191"/>
                                  <a:gd name="connsiteY55" fmla="*/ 352425 h 469921"/>
                                  <a:gd name="connsiteX56" fmla="*/ 376841 w 891191"/>
                                  <a:gd name="connsiteY56" fmla="*/ 323850 h 469921"/>
                                  <a:gd name="connsiteX57" fmla="*/ 381604 w 891191"/>
                                  <a:gd name="connsiteY57" fmla="*/ 247650 h 469921"/>
                                  <a:gd name="connsiteX58" fmla="*/ 395891 w 891191"/>
                                  <a:gd name="connsiteY58" fmla="*/ 266700 h 469921"/>
                                  <a:gd name="connsiteX59" fmla="*/ 400654 w 891191"/>
                                  <a:gd name="connsiteY59" fmla="*/ 304800 h 469921"/>
                                  <a:gd name="connsiteX60" fmla="*/ 410179 w 891191"/>
                                  <a:gd name="connsiteY60" fmla="*/ 338138 h 469921"/>
                                  <a:gd name="connsiteX61" fmla="*/ 419704 w 891191"/>
                                  <a:gd name="connsiteY61" fmla="*/ 366713 h 469921"/>
                                  <a:gd name="connsiteX62" fmla="*/ 433991 w 891191"/>
                                  <a:gd name="connsiteY62" fmla="*/ 361950 h 469921"/>
                                  <a:gd name="connsiteX63" fmla="*/ 453041 w 891191"/>
                                  <a:gd name="connsiteY63" fmla="*/ 323850 h 469921"/>
                                  <a:gd name="connsiteX64" fmla="*/ 457804 w 891191"/>
                                  <a:gd name="connsiteY64" fmla="*/ 280988 h 469921"/>
                                  <a:gd name="connsiteX65" fmla="*/ 462566 w 891191"/>
                                  <a:gd name="connsiteY65" fmla="*/ 261938 h 469921"/>
                                  <a:gd name="connsiteX66" fmla="*/ 472091 w 891191"/>
                                  <a:gd name="connsiteY66" fmla="*/ 276225 h 469921"/>
                                  <a:gd name="connsiteX67" fmla="*/ 481616 w 891191"/>
                                  <a:gd name="connsiteY67" fmla="*/ 333375 h 469921"/>
                                  <a:gd name="connsiteX68" fmla="*/ 486379 w 891191"/>
                                  <a:gd name="connsiteY68" fmla="*/ 395288 h 469921"/>
                                  <a:gd name="connsiteX69" fmla="*/ 495904 w 891191"/>
                                  <a:gd name="connsiteY69" fmla="*/ 366713 h 469921"/>
                                  <a:gd name="connsiteX70" fmla="*/ 505429 w 891191"/>
                                  <a:gd name="connsiteY70" fmla="*/ 333375 h 469921"/>
                                  <a:gd name="connsiteX71" fmla="*/ 514954 w 891191"/>
                                  <a:gd name="connsiteY71" fmla="*/ 271463 h 469921"/>
                                  <a:gd name="connsiteX72" fmla="*/ 519716 w 891191"/>
                                  <a:gd name="connsiteY72" fmla="*/ 257175 h 469921"/>
                                  <a:gd name="connsiteX73" fmla="*/ 524479 w 891191"/>
                                  <a:gd name="connsiteY73" fmla="*/ 366713 h 469921"/>
                                  <a:gd name="connsiteX74" fmla="*/ 529241 w 891191"/>
                                  <a:gd name="connsiteY74" fmla="*/ 342900 h 469921"/>
                                  <a:gd name="connsiteX75" fmla="*/ 524479 w 891191"/>
                                  <a:gd name="connsiteY75" fmla="*/ 328613 h 469921"/>
                                  <a:gd name="connsiteX76" fmla="*/ 514954 w 891191"/>
                                  <a:gd name="connsiteY76" fmla="*/ 295275 h 469921"/>
                                  <a:gd name="connsiteX77" fmla="*/ 529241 w 891191"/>
                                  <a:gd name="connsiteY77" fmla="*/ 242888 h 469921"/>
                                  <a:gd name="connsiteX78" fmla="*/ 543529 w 891191"/>
                                  <a:gd name="connsiteY78" fmla="*/ 266700 h 469921"/>
                                  <a:gd name="connsiteX79" fmla="*/ 548291 w 891191"/>
                                  <a:gd name="connsiteY79" fmla="*/ 300038 h 469921"/>
                                  <a:gd name="connsiteX80" fmla="*/ 562579 w 891191"/>
                                  <a:gd name="connsiteY80" fmla="*/ 357188 h 469921"/>
                                  <a:gd name="connsiteX81" fmla="*/ 567341 w 891191"/>
                                  <a:gd name="connsiteY81" fmla="*/ 371475 h 469921"/>
                                  <a:gd name="connsiteX82" fmla="*/ 576866 w 891191"/>
                                  <a:gd name="connsiteY82" fmla="*/ 414338 h 469921"/>
                                  <a:gd name="connsiteX83" fmla="*/ 586391 w 891191"/>
                                  <a:gd name="connsiteY83" fmla="*/ 442913 h 469921"/>
                                  <a:gd name="connsiteX84" fmla="*/ 591154 w 891191"/>
                                  <a:gd name="connsiteY84" fmla="*/ 461963 h 469921"/>
                                  <a:gd name="connsiteX85" fmla="*/ 595916 w 891191"/>
                                  <a:gd name="connsiteY85" fmla="*/ 419100 h 469921"/>
                                  <a:gd name="connsiteX86" fmla="*/ 605441 w 891191"/>
                                  <a:gd name="connsiteY86" fmla="*/ 385763 h 469921"/>
                                  <a:gd name="connsiteX87" fmla="*/ 614966 w 891191"/>
                                  <a:gd name="connsiteY87" fmla="*/ 57150 h 469921"/>
                                  <a:gd name="connsiteX88" fmla="*/ 619729 w 891191"/>
                                  <a:gd name="connsiteY88" fmla="*/ 28575 h 469921"/>
                                  <a:gd name="connsiteX89" fmla="*/ 629254 w 891191"/>
                                  <a:gd name="connsiteY89" fmla="*/ 0 h 469921"/>
                                  <a:gd name="connsiteX90" fmla="*/ 634016 w 891191"/>
                                  <a:gd name="connsiteY90" fmla="*/ 19050 h 469921"/>
                                  <a:gd name="connsiteX91" fmla="*/ 638779 w 891191"/>
                                  <a:gd name="connsiteY91" fmla="*/ 33338 h 469921"/>
                                  <a:gd name="connsiteX92" fmla="*/ 653066 w 891191"/>
                                  <a:gd name="connsiteY92" fmla="*/ 123825 h 469921"/>
                                  <a:gd name="connsiteX93" fmla="*/ 672116 w 891191"/>
                                  <a:gd name="connsiteY93" fmla="*/ 185738 h 469921"/>
                                  <a:gd name="connsiteX94" fmla="*/ 681641 w 891191"/>
                                  <a:gd name="connsiteY94" fmla="*/ 466725 h 469921"/>
                                  <a:gd name="connsiteX95" fmla="*/ 676879 w 891191"/>
                                  <a:gd name="connsiteY95" fmla="*/ 419100 h 469921"/>
                                  <a:gd name="connsiteX96" fmla="*/ 672116 w 891191"/>
                                  <a:gd name="connsiteY96" fmla="*/ 400050 h 469921"/>
                                  <a:gd name="connsiteX97" fmla="*/ 667354 w 891191"/>
                                  <a:gd name="connsiteY97" fmla="*/ 204788 h 469921"/>
                                  <a:gd name="connsiteX98" fmla="*/ 643541 w 891191"/>
                                  <a:gd name="connsiteY98" fmla="*/ 123825 h 469921"/>
                                  <a:gd name="connsiteX99" fmla="*/ 657829 w 891191"/>
                                  <a:gd name="connsiteY99" fmla="*/ 161925 h 469921"/>
                                  <a:gd name="connsiteX100" fmla="*/ 672116 w 891191"/>
                                  <a:gd name="connsiteY100" fmla="*/ 233363 h 469921"/>
                                  <a:gd name="connsiteX101" fmla="*/ 681641 w 891191"/>
                                  <a:gd name="connsiteY101" fmla="*/ 257175 h 469921"/>
                                  <a:gd name="connsiteX102" fmla="*/ 700691 w 891191"/>
                                  <a:gd name="connsiteY102" fmla="*/ 328613 h 469921"/>
                                  <a:gd name="connsiteX103" fmla="*/ 705454 w 891191"/>
                                  <a:gd name="connsiteY103" fmla="*/ 361950 h 469921"/>
                                  <a:gd name="connsiteX104" fmla="*/ 710216 w 891191"/>
                                  <a:gd name="connsiteY104" fmla="*/ 376238 h 469921"/>
                                  <a:gd name="connsiteX105" fmla="*/ 729266 w 891191"/>
                                  <a:gd name="connsiteY105" fmla="*/ 385763 h 469921"/>
                                  <a:gd name="connsiteX106" fmla="*/ 743554 w 891191"/>
                                  <a:gd name="connsiteY106" fmla="*/ 376238 h 469921"/>
                                  <a:gd name="connsiteX107" fmla="*/ 772129 w 891191"/>
                                  <a:gd name="connsiteY107" fmla="*/ 352425 h 469921"/>
                                  <a:gd name="connsiteX108" fmla="*/ 795941 w 891191"/>
                                  <a:gd name="connsiteY108" fmla="*/ 342900 h 469921"/>
                                  <a:gd name="connsiteX109" fmla="*/ 824516 w 891191"/>
                                  <a:gd name="connsiteY109" fmla="*/ 323850 h 469921"/>
                                  <a:gd name="connsiteX110" fmla="*/ 838804 w 891191"/>
                                  <a:gd name="connsiteY110" fmla="*/ 314325 h 469921"/>
                                  <a:gd name="connsiteX111" fmla="*/ 881666 w 891191"/>
                                  <a:gd name="connsiteY111" fmla="*/ 295275 h 469921"/>
                                  <a:gd name="connsiteX112" fmla="*/ 891191 w 891191"/>
                                  <a:gd name="connsiteY112" fmla="*/ 295275 h 4699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Lst>
                                <a:rect l="l" t="t" r="r" b="b"/>
                                <a:pathLst>
                                  <a:path w="891191" h="469921">
                                    <a:moveTo>
                                      <a:pt x="200629" y="123825"/>
                                    </a:moveTo>
                                    <a:cubicBezTo>
                                      <a:pt x="192691" y="122238"/>
                                      <a:pt x="184848" y="118059"/>
                                      <a:pt x="176816" y="119063"/>
                                    </a:cubicBezTo>
                                    <a:cubicBezTo>
                                      <a:pt x="171137" y="119773"/>
                                      <a:pt x="167648" y="126028"/>
                                      <a:pt x="162529" y="128588"/>
                                    </a:cubicBezTo>
                                    <a:cubicBezTo>
                                      <a:pt x="123110" y="148297"/>
                                      <a:pt x="178746" y="113142"/>
                                      <a:pt x="129191" y="142875"/>
                                    </a:cubicBezTo>
                                    <a:cubicBezTo>
                                      <a:pt x="119375" y="148765"/>
                                      <a:pt x="100616" y="161925"/>
                                      <a:pt x="100616" y="161925"/>
                                    </a:cubicBezTo>
                                    <a:cubicBezTo>
                                      <a:pt x="99029" y="168275"/>
                                      <a:pt x="97652" y="174681"/>
                                      <a:pt x="95854" y="180975"/>
                                    </a:cubicBezTo>
                                    <a:cubicBezTo>
                                      <a:pt x="94475" y="185802"/>
                                      <a:pt x="91091" y="190243"/>
                                      <a:pt x="91091" y="195263"/>
                                    </a:cubicBezTo>
                                    <a:cubicBezTo>
                                      <a:pt x="91091" y="220713"/>
                                      <a:pt x="87447" y="247442"/>
                                      <a:pt x="95854" y="271463"/>
                                    </a:cubicBezTo>
                                    <a:cubicBezTo>
                                      <a:pt x="99636" y="282268"/>
                                      <a:pt x="124429" y="290513"/>
                                      <a:pt x="124429" y="290513"/>
                                    </a:cubicBezTo>
                                    <a:cubicBezTo>
                                      <a:pt x="130779" y="288925"/>
                                      <a:pt x="137350" y="288048"/>
                                      <a:pt x="143479" y="285750"/>
                                    </a:cubicBezTo>
                                    <a:cubicBezTo>
                                      <a:pt x="156003" y="281053"/>
                                      <a:pt x="188767" y="260725"/>
                                      <a:pt x="195866" y="257175"/>
                                    </a:cubicBezTo>
                                    <a:cubicBezTo>
                                      <a:pt x="200356" y="254930"/>
                                      <a:pt x="205391" y="254000"/>
                                      <a:pt x="210154" y="252413"/>
                                    </a:cubicBezTo>
                                    <a:cubicBezTo>
                                      <a:pt x="218735" y="243832"/>
                                      <a:pt x="228994" y="235440"/>
                                      <a:pt x="233966" y="223838"/>
                                    </a:cubicBezTo>
                                    <a:cubicBezTo>
                                      <a:pt x="236544" y="217822"/>
                                      <a:pt x="236931" y="211082"/>
                                      <a:pt x="238729" y="204788"/>
                                    </a:cubicBezTo>
                                    <a:cubicBezTo>
                                      <a:pt x="240108" y="199961"/>
                                      <a:pt x="242112" y="195327"/>
                                      <a:pt x="243491" y="190500"/>
                                    </a:cubicBezTo>
                                    <a:cubicBezTo>
                                      <a:pt x="255448" y="148648"/>
                                      <a:pt x="241600" y="191412"/>
                                      <a:pt x="253016" y="157163"/>
                                    </a:cubicBezTo>
                                    <a:cubicBezTo>
                                      <a:pt x="250555" y="149780"/>
                                      <a:pt x="245859" y="128588"/>
                                      <a:pt x="233966" y="128588"/>
                                    </a:cubicBezTo>
                                    <a:cubicBezTo>
                                      <a:pt x="228242" y="128588"/>
                                      <a:pt x="227616" y="138113"/>
                                      <a:pt x="224441" y="142875"/>
                                    </a:cubicBezTo>
                                    <a:cubicBezTo>
                                      <a:pt x="226029" y="166688"/>
                                      <a:pt x="225829" y="190687"/>
                                      <a:pt x="229204" y="214313"/>
                                    </a:cubicBezTo>
                                    <a:cubicBezTo>
                                      <a:pt x="230624" y="224252"/>
                                      <a:pt x="235000" y="233566"/>
                                      <a:pt x="238729" y="242888"/>
                                    </a:cubicBezTo>
                                    <a:cubicBezTo>
                                      <a:pt x="246554" y="262450"/>
                                      <a:pt x="247440" y="270649"/>
                                      <a:pt x="262541" y="285750"/>
                                    </a:cubicBezTo>
                                    <a:cubicBezTo>
                                      <a:pt x="266588" y="289797"/>
                                      <a:pt x="272066" y="292100"/>
                                      <a:pt x="276829" y="295275"/>
                                    </a:cubicBezTo>
                                    <a:cubicBezTo>
                                      <a:pt x="283179" y="285750"/>
                                      <a:pt x="292259" y="277560"/>
                                      <a:pt x="295879" y="266700"/>
                                    </a:cubicBezTo>
                                    <a:cubicBezTo>
                                      <a:pt x="306599" y="234539"/>
                                      <a:pt x="294229" y="274125"/>
                                      <a:pt x="305404" y="223838"/>
                                    </a:cubicBezTo>
                                    <a:cubicBezTo>
                                      <a:pt x="306493" y="218937"/>
                                      <a:pt x="308948" y="214420"/>
                                      <a:pt x="310166" y="209550"/>
                                    </a:cubicBezTo>
                                    <a:cubicBezTo>
                                      <a:pt x="312129" y="201697"/>
                                      <a:pt x="313341" y="193675"/>
                                      <a:pt x="314929" y="185738"/>
                                    </a:cubicBezTo>
                                    <a:cubicBezTo>
                                      <a:pt x="314390" y="180353"/>
                                      <a:pt x="313724" y="138385"/>
                                      <a:pt x="305404" y="123825"/>
                                    </a:cubicBezTo>
                                    <a:cubicBezTo>
                                      <a:pt x="301466" y="116933"/>
                                      <a:pt x="296729" y="110388"/>
                                      <a:pt x="291116" y="104775"/>
                                    </a:cubicBezTo>
                                    <a:cubicBezTo>
                                      <a:pt x="287069" y="100728"/>
                                      <a:pt x="281591" y="98425"/>
                                      <a:pt x="276829" y="95250"/>
                                    </a:cubicBezTo>
                                    <a:cubicBezTo>
                                      <a:pt x="265377" y="78073"/>
                                      <a:pt x="258301" y="65436"/>
                                      <a:pt x="238729" y="52388"/>
                                    </a:cubicBezTo>
                                    <a:cubicBezTo>
                                      <a:pt x="233966" y="49213"/>
                                      <a:pt x="229561" y="45423"/>
                                      <a:pt x="224441" y="42863"/>
                                    </a:cubicBezTo>
                                    <a:cubicBezTo>
                                      <a:pt x="214674" y="37979"/>
                                      <a:pt x="195404" y="35150"/>
                                      <a:pt x="186341" y="33338"/>
                                    </a:cubicBezTo>
                                    <a:cubicBezTo>
                                      <a:pt x="170466" y="34925"/>
                                      <a:pt x="153944" y="33341"/>
                                      <a:pt x="138716" y="38100"/>
                                    </a:cubicBezTo>
                                    <a:cubicBezTo>
                                      <a:pt x="127789" y="41514"/>
                                      <a:pt x="121001" y="53529"/>
                                      <a:pt x="110141" y="57150"/>
                                    </a:cubicBezTo>
                                    <a:lnTo>
                                      <a:pt x="95854" y="61913"/>
                                    </a:lnTo>
                                    <a:cubicBezTo>
                                      <a:pt x="64145" y="93620"/>
                                      <a:pt x="98294" y="63732"/>
                                      <a:pt x="67279" y="80963"/>
                                    </a:cubicBezTo>
                                    <a:cubicBezTo>
                                      <a:pt x="41645" y="95205"/>
                                      <a:pt x="41772" y="96946"/>
                                      <a:pt x="24416" y="114300"/>
                                    </a:cubicBezTo>
                                    <a:cubicBezTo>
                                      <a:pt x="21241" y="120650"/>
                                      <a:pt x="18413" y="127186"/>
                                      <a:pt x="14891" y="133350"/>
                                    </a:cubicBezTo>
                                    <a:cubicBezTo>
                                      <a:pt x="12051" y="138320"/>
                                      <a:pt x="5578" y="141918"/>
                                      <a:pt x="5366" y="147638"/>
                                    </a:cubicBezTo>
                                    <a:cubicBezTo>
                                      <a:pt x="1418" y="254234"/>
                                      <a:pt x="-9681" y="232224"/>
                                      <a:pt x="19654" y="276225"/>
                                    </a:cubicBezTo>
                                    <a:cubicBezTo>
                                      <a:pt x="23527" y="287846"/>
                                      <a:pt x="24708" y="295567"/>
                                      <a:pt x="33941" y="304800"/>
                                    </a:cubicBezTo>
                                    <a:cubicBezTo>
                                      <a:pt x="37989" y="308847"/>
                                      <a:pt x="43466" y="311150"/>
                                      <a:pt x="48229" y="314325"/>
                                    </a:cubicBezTo>
                                    <a:cubicBezTo>
                                      <a:pt x="49816" y="320675"/>
                                      <a:pt x="50064" y="327521"/>
                                      <a:pt x="52991" y="333375"/>
                                    </a:cubicBezTo>
                                    <a:cubicBezTo>
                                      <a:pt x="64263" y="355919"/>
                                      <a:pt x="67993" y="360997"/>
                                      <a:pt x="86329" y="371475"/>
                                    </a:cubicBezTo>
                                    <a:cubicBezTo>
                                      <a:pt x="92493" y="374997"/>
                                      <a:pt x="99291" y="377347"/>
                                      <a:pt x="105379" y="381000"/>
                                    </a:cubicBezTo>
                                    <a:cubicBezTo>
                                      <a:pt x="115195" y="386890"/>
                                      <a:pt x="123094" y="396430"/>
                                      <a:pt x="133954" y="400050"/>
                                    </a:cubicBezTo>
                                    <a:lnTo>
                                      <a:pt x="176816" y="414338"/>
                                    </a:lnTo>
                                    <a:lnTo>
                                      <a:pt x="191104" y="419100"/>
                                    </a:lnTo>
                                    <a:cubicBezTo>
                                      <a:pt x="222854" y="417513"/>
                                      <a:pt x="255034" y="419785"/>
                                      <a:pt x="286354" y="414338"/>
                                    </a:cubicBezTo>
                                    <a:cubicBezTo>
                                      <a:pt x="292990" y="413184"/>
                                      <a:pt x="295467" y="404362"/>
                                      <a:pt x="300641" y="400050"/>
                                    </a:cubicBezTo>
                                    <a:cubicBezTo>
                                      <a:pt x="340432" y="366890"/>
                                      <a:pt x="287468" y="417986"/>
                                      <a:pt x="329216" y="376238"/>
                                    </a:cubicBezTo>
                                    <a:cubicBezTo>
                                      <a:pt x="330804" y="371475"/>
                                      <a:pt x="332001" y="366564"/>
                                      <a:pt x="333979" y="361950"/>
                                    </a:cubicBezTo>
                                    <a:cubicBezTo>
                                      <a:pt x="336776" y="355425"/>
                                      <a:pt x="342451" y="349921"/>
                                      <a:pt x="343504" y="342900"/>
                                    </a:cubicBezTo>
                                    <a:cubicBezTo>
                                      <a:pt x="347279" y="317732"/>
                                      <a:pt x="345734" y="292023"/>
                                      <a:pt x="348266" y="266700"/>
                                    </a:cubicBezTo>
                                    <a:cubicBezTo>
                                      <a:pt x="348917" y="260187"/>
                                      <a:pt x="351441" y="254000"/>
                                      <a:pt x="353029" y="247650"/>
                                    </a:cubicBezTo>
                                    <a:cubicBezTo>
                                      <a:pt x="354616" y="282575"/>
                                      <a:pt x="347363" y="319055"/>
                                      <a:pt x="357791" y="352425"/>
                                    </a:cubicBezTo>
                                    <a:cubicBezTo>
                                      <a:pt x="361205" y="363352"/>
                                      <a:pt x="376841" y="323850"/>
                                      <a:pt x="376841" y="323850"/>
                                    </a:cubicBezTo>
                                    <a:cubicBezTo>
                                      <a:pt x="378429" y="298450"/>
                                      <a:pt x="373556" y="271794"/>
                                      <a:pt x="381604" y="247650"/>
                                    </a:cubicBezTo>
                                    <a:cubicBezTo>
                                      <a:pt x="384114" y="240120"/>
                                      <a:pt x="393381" y="259170"/>
                                      <a:pt x="395891" y="266700"/>
                                    </a:cubicBezTo>
                                    <a:cubicBezTo>
                                      <a:pt x="399938" y="278842"/>
                                      <a:pt x="398144" y="292250"/>
                                      <a:pt x="400654" y="304800"/>
                                    </a:cubicBezTo>
                                    <a:cubicBezTo>
                                      <a:pt x="402921" y="316133"/>
                                      <a:pt x="406780" y="327092"/>
                                      <a:pt x="410179" y="338138"/>
                                    </a:cubicBezTo>
                                    <a:cubicBezTo>
                                      <a:pt x="413132" y="347734"/>
                                      <a:pt x="419704" y="366713"/>
                                      <a:pt x="419704" y="366713"/>
                                    </a:cubicBezTo>
                                    <a:cubicBezTo>
                                      <a:pt x="424466" y="365125"/>
                                      <a:pt x="430909" y="365913"/>
                                      <a:pt x="433991" y="361950"/>
                                    </a:cubicBezTo>
                                    <a:cubicBezTo>
                                      <a:pt x="442708" y="350742"/>
                                      <a:pt x="453041" y="323850"/>
                                      <a:pt x="453041" y="323850"/>
                                    </a:cubicBezTo>
                                    <a:cubicBezTo>
                                      <a:pt x="454629" y="309563"/>
                                      <a:pt x="455618" y="295196"/>
                                      <a:pt x="457804" y="280988"/>
                                    </a:cubicBezTo>
                                    <a:cubicBezTo>
                                      <a:pt x="458799" y="274519"/>
                                      <a:pt x="456357" y="264008"/>
                                      <a:pt x="462566" y="261938"/>
                                    </a:cubicBezTo>
                                    <a:cubicBezTo>
                                      <a:pt x="467996" y="260128"/>
                                      <a:pt x="468916" y="271463"/>
                                      <a:pt x="472091" y="276225"/>
                                    </a:cubicBezTo>
                                    <a:cubicBezTo>
                                      <a:pt x="475266" y="295275"/>
                                      <a:pt x="479315" y="314200"/>
                                      <a:pt x="481616" y="333375"/>
                                    </a:cubicBezTo>
                                    <a:cubicBezTo>
                                      <a:pt x="484082" y="353926"/>
                                      <a:pt x="478225" y="376263"/>
                                      <a:pt x="486379" y="395288"/>
                                    </a:cubicBezTo>
                                    <a:cubicBezTo>
                                      <a:pt x="490334" y="404516"/>
                                      <a:pt x="493146" y="376367"/>
                                      <a:pt x="495904" y="366713"/>
                                    </a:cubicBezTo>
                                    <a:lnTo>
                                      <a:pt x="505429" y="333375"/>
                                    </a:lnTo>
                                    <a:cubicBezTo>
                                      <a:pt x="506950" y="322725"/>
                                      <a:pt x="512308" y="283371"/>
                                      <a:pt x="514954" y="271463"/>
                                    </a:cubicBezTo>
                                    <a:cubicBezTo>
                                      <a:pt x="516043" y="266562"/>
                                      <a:pt x="518129" y="261938"/>
                                      <a:pt x="519716" y="257175"/>
                                    </a:cubicBezTo>
                                    <a:cubicBezTo>
                                      <a:pt x="521304" y="293688"/>
                                      <a:pt x="520443" y="330389"/>
                                      <a:pt x="524479" y="366713"/>
                                    </a:cubicBezTo>
                                    <a:cubicBezTo>
                                      <a:pt x="525373" y="374758"/>
                                      <a:pt x="529241" y="350995"/>
                                      <a:pt x="529241" y="342900"/>
                                    </a:cubicBezTo>
                                    <a:cubicBezTo>
                                      <a:pt x="529241" y="337880"/>
                                      <a:pt x="525921" y="333421"/>
                                      <a:pt x="524479" y="328613"/>
                                    </a:cubicBezTo>
                                    <a:cubicBezTo>
                                      <a:pt x="521158" y="317543"/>
                                      <a:pt x="518129" y="306388"/>
                                      <a:pt x="514954" y="295275"/>
                                    </a:cubicBezTo>
                                    <a:cubicBezTo>
                                      <a:pt x="521819" y="185430"/>
                                      <a:pt x="509737" y="203881"/>
                                      <a:pt x="529241" y="242888"/>
                                    </a:cubicBezTo>
                                    <a:cubicBezTo>
                                      <a:pt x="533381" y="251167"/>
                                      <a:pt x="538766" y="258763"/>
                                      <a:pt x="543529" y="266700"/>
                                    </a:cubicBezTo>
                                    <a:cubicBezTo>
                                      <a:pt x="545116" y="277813"/>
                                      <a:pt x="545978" y="289053"/>
                                      <a:pt x="548291" y="300038"/>
                                    </a:cubicBezTo>
                                    <a:cubicBezTo>
                                      <a:pt x="552336" y="319253"/>
                                      <a:pt x="556370" y="338559"/>
                                      <a:pt x="562579" y="357188"/>
                                    </a:cubicBezTo>
                                    <a:cubicBezTo>
                                      <a:pt x="564166" y="361950"/>
                                      <a:pt x="566124" y="366605"/>
                                      <a:pt x="567341" y="371475"/>
                                    </a:cubicBezTo>
                                    <a:cubicBezTo>
                                      <a:pt x="570891" y="385674"/>
                                      <a:pt x="573095" y="400196"/>
                                      <a:pt x="576866" y="414338"/>
                                    </a:cubicBezTo>
                                    <a:cubicBezTo>
                                      <a:pt x="579453" y="424039"/>
                                      <a:pt x="583956" y="433173"/>
                                      <a:pt x="586391" y="442913"/>
                                    </a:cubicBezTo>
                                    <a:lnTo>
                                      <a:pt x="591154" y="461963"/>
                                    </a:lnTo>
                                    <a:cubicBezTo>
                                      <a:pt x="592741" y="447675"/>
                                      <a:pt x="593267" y="433229"/>
                                      <a:pt x="595916" y="419100"/>
                                    </a:cubicBezTo>
                                    <a:cubicBezTo>
                                      <a:pt x="598046" y="407741"/>
                                      <a:pt x="604834" y="397304"/>
                                      <a:pt x="605441" y="385763"/>
                                    </a:cubicBezTo>
                                    <a:cubicBezTo>
                                      <a:pt x="611201" y="276331"/>
                                      <a:pt x="610586" y="166646"/>
                                      <a:pt x="614966" y="57150"/>
                                    </a:cubicBezTo>
                                    <a:cubicBezTo>
                                      <a:pt x="615352" y="47501"/>
                                      <a:pt x="617387" y="37943"/>
                                      <a:pt x="619729" y="28575"/>
                                    </a:cubicBezTo>
                                    <a:cubicBezTo>
                                      <a:pt x="622164" y="18835"/>
                                      <a:pt x="629254" y="0"/>
                                      <a:pt x="629254" y="0"/>
                                    </a:cubicBezTo>
                                    <a:cubicBezTo>
                                      <a:pt x="630841" y="6350"/>
                                      <a:pt x="632218" y="12756"/>
                                      <a:pt x="634016" y="19050"/>
                                    </a:cubicBezTo>
                                    <a:cubicBezTo>
                                      <a:pt x="635395" y="23877"/>
                                      <a:pt x="637907" y="28394"/>
                                      <a:pt x="638779" y="33338"/>
                                    </a:cubicBezTo>
                                    <a:cubicBezTo>
                                      <a:pt x="639109" y="35207"/>
                                      <a:pt x="647629" y="104253"/>
                                      <a:pt x="653066" y="123825"/>
                                    </a:cubicBezTo>
                                    <a:cubicBezTo>
                                      <a:pt x="658845" y="144630"/>
                                      <a:pt x="665766" y="165100"/>
                                      <a:pt x="672116" y="185738"/>
                                    </a:cubicBezTo>
                                    <a:cubicBezTo>
                                      <a:pt x="687323" y="317530"/>
                                      <a:pt x="694081" y="323661"/>
                                      <a:pt x="681641" y="466725"/>
                                    </a:cubicBezTo>
                                    <a:cubicBezTo>
                                      <a:pt x="680259" y="482619"/>
                                      <a:pt x="679135" y="434894"/>
                                      <a:pt x="676879" y="419100"/>
                                    </a:cubicBezTo>
                                    <a:cubicBezTo>
                                      <a:pt x="675953" y="412620"/>
                                      <a:pt x="673704" y="406400"/>
                                      <a:pt x="672116" y="400050"/>
                                    </a:cubicBezTo>
                                    <a:cubicBezTo>
                                      <a:pt x="670529" y="334963"/>
                                      <a:pt x="674241" y="269529"/>
                                      <a:pt x="667354" y="204788"/>
                                    </a:cubicBezTo>
                                    <a:cubicBezTo>
                                      <a:pt x="663775" y="171149"/>
                                      <a:pt x="610744" y="173022"/>
                                      <a:pt x="643541" y="123825"/>
                                    </a:cubicBezTo>
                                    <a:cubicBezTo>
                                      <a:pt x="651065" y="112539"/>
                                      <a:pt x="654405" y="148801"/>
                                      <a:pt x="657829" y="161925"/>
                                    </a:cubicBezTo>
                                    <a:cubicBezTo>
                                      <a:pt x="663959" y="185423"/>
                                      <a:pt x="666226" y="209804"/>
                                      <a:pt x="672116" y="233363"/>
                                    </a:cubicBezTo>
                                    <a:cubicBezTo>
                                      <a:pt x="674189" y="241657"/>
                                      <a:pt x="679229" y="248974"/>
                                      <a:pt x="681641" y="257175"/>
                                    </a:cubicBezTo>
                                    <a:cubicBezTo>
                                      <a:pt x="720433" y="389064"/>
                                      <a:pt x="683767" y="277833"/>
                                      <a:pt x="700691" y="328613"/>
                                    </a:cubicBezTo>
                                    <a:cubicBezTo>
                                      <a:pt x="702279" y="339725"/>
                                      <a:pt x="703253" y="350943"/>
                                      <a:pt x="705454" y="361950"/>
                                    </a:cubicBezTo>
                                    <a:cubicBezTo>
                                      <a:pt x="706439" y="366873"/>
                                      <a:pt x="706666" y="372688"/>
                                      <a:pt x="710216" y="376238"/>
                                    </a:cubicBezTo>
                                    <a:cubicBezTo>
                                      <a:pt x="715236" y="381258"/>
                                      <a:pt x="722916" y="382588"/>
                                      <a:pt x="729266" y="385763"/>
                                    </a:cubicBezTo>
                                    <a:cubicBezTo>
                                      <a:pt x="734029" y="382588"/>
                                      <a:pt x="739036" y="379752"/>
                                      <a:pt x="743554" y="376238"/>
                                    </a:cubicBezTo>
                                    <a:cubicBezTo>
                                      <a:pt x="753341" y="368626"/>
                                      <a:pt x="761669" y="359082"/>
                                      <a:pt x="772129" y="352425"/>
                                    </a:cubicBezTo>
                                    <a:cubicBezTo>
                                      <a:pt x="779341" y="347835"/>
                                      <a:pt x="788436" y="346994"/>
                                      <a:pt x="795941" y="342900"/>
                                    </a:cubicBezTo>
                                    <a:cubicBezTo>
                                      <a:pt x="805991" y="337418"/>
                                      <a:pt x="814991" y="330200"/>
                                      <a:pt x="824516" y="323850"/>
                                    </a:cubicBezTo>
                                    <a:lnTo>
                                      <a:pt x="838804" y="314325"/>
                                    </a:lnTo>
                                    <a:cubicBezTo>
                                      <a:pt x="851753" y="305692"/>
                                      <a:pt x="864662" y="295275"/>
                                      <a:pt x="881666" y="295275"/>
                                    </a:cubicBezTo>
                                    <a:lnTo>
                                      <a:pt x="891191" y="295275"/>
                                    </a:ln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8DAB01" id="Freeform: Shape 6" o:spid="_x0000_s1026" style="position:absolute;margin-left:6.55pt;margin-top:31.75pt;width:70.15pt;height:37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891191,469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" path="m200629,123825v-7938,-1587,-15781,-5766,-23813,-4762c171137,119773,167648,126028,162529,128588v-39419,19709,16217,-15446,-33338,14287c119375,148765,100616,161925,100616,161925v-1587,6350,-2964,12756,-4762,19050c94475,185802,91091,190243,91091,195263v,25450,-3644,52179,4763,76200c99636,282268,124429,290513,124429,290513v6350,-1588,12921,-2465,19050,-4763c156003,281053,188767,260725,195866,257175v4490,-2245,9525,-3175,14288,-4762c218735,243832,228994,235440,233966,223838v2578,-6016,2965,-12756,4763,-19050c240108,199961,242112,195327,243491,190500v11957,-41852,-1891,912,9525,-33337c250555,149780,245859,128588,233966,128588v-5724,,-6350,9525,-9525,14287c226029,166688,225829,190687,229204,214313v1420,9939,5796,19253,9525,28575c246554,262450,247440,270649,262541,285750v4047,4047,9525,6350,14288,9525c283179,285750,292259,277560,295879,266700v10720,-32161,-1650,7425,9525,-42862c306493,218937,308948,214420,310166,209550v1963,-7853,3175,-15875,4763,-23812c314390,180353,313724,138385,305404,123825v-3938,-6892,-8675,-13437,-14288,-19050c287069,100728,281591,98425,276829,95250,265377,78073,258301,65436,238729,52388v-4763,-3175,-9168,-6965,-14288,-9525c214674,37979,195404,35150,186341,33338v-15875,1587,-32397,3,-47625,4762c127789,41514,121001,53529,110141,57150l95854,61913c64145,93620,98294,63732,67279,80963,41645,95205,41772,96946,24416,114300v-3175,6350,-6003,12886,-9525,19050c12051,138320,5578,141918,5366,147638,1418,254234,-9681,232224,19654,276225v3873,11621,5054,19342,14287,28575c37989,308847,43466,311150,48229,314325v1587,6350,1835,13196,4762,19050c64263,355919,67993,360997,86329,371475v6164,3522,12962,5872,19050,9525c115195,386890,123094,396430,133954,400050r42862,14288l191104,419100v31750,-1587,63930,685,95250,-4762c292990,413184,295467,404362,300641,400050v39791,-33160,-13173,17936,28575,-23812c330804,371475,332001,366564,333979,361950v2797,-6525,8472,-12029,9525,-19050c347279,317732,345734,292023,348266,266700v651,-6513,3175,-12700,4763,-19050c354616,282575,347363,319055,357791,352425v3414,10927,19050,-28575,19050,-28575c378429,298450,373556,271794,381604,247650v2510,-7530,11777,11520,14287,19050c399938,278842,398144,292250,400654,304800v2267,11333,6126,22292,9525,33338c413132,347734,419704,366713,419704,366713v4762,-1588,11205,-800,14287,-4763c442708,350742,453041,323850,453041,323850v1588,-14287,2577,-28654,4763,-42862c458799,274519,456357,264008,462566,261938v5430,-1810,6350,9525,9525,14287c475266,295275,479315,314200,481616,333375v2466,20551,-3391,42888,4763,61913c490334,404516,493146,376367,495904,366713r9525,-33338c506950,322725,512308,283371,514954,271463v1089,-4901,3175,-9525,4762,-14288c521304,293688,520443,330389,524479,366713v894,8045,4762,-15718,4762,-23813c529241,337880,525921,333421,524479,328613v-3321,-11070,-6350,-22225,-9525,-33338c521819,185430,509737,203881,529241,242888v4140,8279,9525,15875,14288,23812c545116,277813,545978,289053,548291,300038v4045,19215,8079,38521,14288,57150c564166,361950,566124,366605,567341,371475v3550,14199,5754,28721,9525,42863c579453,424039,583956,433173,586391,442913r4763,19050c592741,447675,593267,433229,595916,419100v2130,-11359,8918,-21796,9525,-33337c611201,276331,610586,166646,614966,57150v386,-9649,2421,-19207,4763,-28575c622164,18835,629254,,629254,v1587,6350,2964,12756,4762,19050c635395,23877,637907,28394,638779,33338v330,1869,8850,70915,14287,90487c658845,144630,665766,165100,672116,185738v15207,131792,21965,137923,9525,280987c680259,482619,679135,434894,676879,419100v-926,-6480,-3175,-12700,-4763,-19050c670529,334963,674241,269529,667354,204788v-3579,-33639,-56610,-31766,-23813,-80963c651065,112539,654405,148801,657829,161925v6130,23498,8397,47879,14287,71438c674189,241657,679229,248974,681641,257175v38792,131889,2126,20658,19050,71438c702279,339725,703253,350943,705454,361950v985,4923,1212,10738,4762,14288c715236,381258,722916,382588,729266,385763v4763,-3175,9770,-6011,14288,-9525c753341,368626,761669,359082,772129,352425v7212,-4590,16307,-5431,23812,-9525c805991,337418,814991,330200,824516,323850r14288,-9525c851753,305692,864662,295275,881666,295275r9525,e" filled="f" strokecolor="#41719c" strokeweight="1pt">
                      <v:stroke joinstyle="miter"/>
                      <v:path arrowok="t" o:connecttype="custom" o:connectlocs="200629,123825;176816,119063;162529,128588;129191,142875;100616,161925;95854,180975;91091,195263;95854,271463;124429,290513;143479,285750;195866,257175;210154,252413;233966,223838;238729,204788;243491,190500;253016,157163;233966,128588;224441,142875;229204,214313;238729,242888;262541,285750;276829,295275;295879,266700;305404,223838;310166,209550;314929,185738;305404,123825;291116,104775;276829,95250;238729,52388;224441,42863;186341,33338;138716,38100;110141,57150;95854,61913;67279,80963;24416,114300;14891,133350;5366,147638;19654,276225;33941,304800;48229,314325;52991,333375;86329,371475;105379,381000;133954,400050;176816,414338;191104,419100;286354,414338;300641,400050;329216,376238;333979,361950;343504,342900;348266,266700;353029,247650;357791,352425;376841,323850;381604,247650;395891,266700;400654,304800;410179,338138;419704,366713;433991,361950;453041,323850;457804,280988;462566,261938;472091,276225;481616,333375;486379,395288;495904,366713;505429,333375;514954,271463;519716,257175;524479,366713;529241,342900;524479,328613;514954,295275;529241,242888;543529,266700;548291,300038;562579,357188;567341,371475;576866,414338;586391,442913;591154,461963;595916,419100;605441,385763;614966,57150;619729,28575;629254,0;634016,19050;638779,33338;653066,123825;672116,185738;681641,466725;676879,419100;672116,400050;667354,204788;643541,123825;657829,161925;672116,233363;681641,257175;700691,328613;705454,361950;710216,376238;729266,385763;743554,376238;772129,352425;795941,342900;824516,323850;838804,314325;881666,295275;891191,295275" o:connectangles="0,0,0,0,0,0,0,0,0,0,0,0,0,0,0,0,0,0,0,0,0,0,0,0,0,0,0,0,0,0,0,0,0,0,0,0,0,0,0,0,0,0,0,0,0,0,0,0,0,0,0,0,0,0,0,0,0,0,0,0,0,0,0,0,0,0,0,0,0,0,0,0,0,0,0,0,0,0,0,0,0,0,0,0,0,0,0,0,0,0,0,0,0,0,0,0,0,0,0,0,0,0,0,0,0,0,0,0,0,0,0,0,0"/>
                    </v:shape>
                  </w:pict>
                </mc:Fallback>
              </mc:AlternateContent>
            </w:r>
          </w:p>
        </w:tc>
      </w:tr>
      <w:tr w:rsidR="00310B47" w:rsidRPr="00310B47" w14:paraId="101CE02B" w14:textId="77777777" w:rsidTr="00310B47">
        <w:trPr>
          <w:trHeight w:val="477"/>
          <w:jc w:val="right"/>
        </w:trPr>
        <w:tc>
          <w:tcPr>
            <w:tcW w:w="929" w:type="dxa"/>
            <w:vAlign w:val="center"/>
          </w:tcPr>
          <w:p w14:paraId="3F24B101" w14:textId="77777777" w:rsidR="00310B47" w:rsidRPr="00310B47" w:rsidRDefault="00310B47" w:rsidP="00E21479">
            <w:pPr>
              <w:widowControl w:val="0"/>
              <w:numPr>
                <w:ilvl w:val="0"/>
                <w:numId w:val="59"/>
              </w:numPr>
              <w:autoSpaceDE w:val="0"/>
              <w:autoSpaceDN w:val="0"/>
              <w:spacing w:after="0" w:line="240" w:lineRule="auto"/>
              <w:jc w:val="both"/>
              <w:rPr>
                <w:rFonts w:ascii="Times New Roman" w:eastAsia="Arial" w:hAnsi="Arial" w:cs="Arial"/>
                <w:sz w:val="24"/>
                <w:lang w:val="id"/>
              </w:rPr>
            </w:pPr>
          </w:p>
        </w:tc>
        <w:tc>
          <w:tcPr>
            <w:tcW w:w="1634" w:type="dxa"/>
            <w:vAlign w:val="center"/>
          </w:tcPr>
          <w:p w14:paraId="7DA7428F"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25/7/22</w:t>
            </w:r>
          </w:p>
        </w:tc>
        <w:tc>
          <w:tcPr>
            <w:tcW w:w="4529" w:type="dxa"/>
          </w:tcPr>
          <w:p w14:paraId="14B167EE"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Abstrak dibagi perhalaman.</w:t>
            </w:r>
          </w:p>
          <w:p w14:paraId="74ECD23A"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Rtakan penulisan ke kiri dibawah sub bab.</w:t>
            </w:r>
          </w:p>
          <w:p w14:paraId="3C49E0D3"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Hapus poin 2 </w:t>
            </w:r>
            <w:r w:rsidRPr="00310B47">
              <w:rPr>
                <w:rFonts w:ascii="Times New Roman" w:eastAsia="Arial" w:hAnsi="Arial" w:cs="Arial"/>
                <w:sz w:val="24"/>
                <w:lang w:val="en-ID"/>
              </w:rPr>
              <w:t>“</w:t>
            </w:r>
            <w:r w:rsidRPr="00310B47">
              <w:rPr>
                <w:rFonts w:ascii="Times New Roman" w:eastAsia="Arial" w:hAnsi="Arial" w:cs="Arial"/>
                <w:sz w:val="24"/>
                <w:lang w:val="en-ID"/>
              </w:rPr>
              <w:t>mengkaji</w:t>
            </w:r>
            <w:r w:rsidRPr="00310B47">
              <w:rPr>
                <w:rFonts w:ascii="Times New Roman" w:eastAsia="Arial" w:hAnsi="Arial" w:cs="Arial"/>
                <w:sz w:val="24"/>
                <w:lang w:val="en-ID"/>
              </w:rPr>
              <w:t>”</w:t>
            </w:r>
            <w:r w:rsidRPr="00310B47">
              <w:rPr>
                <w:rFonts w:ascii="Times New Roman" w:eastAsia="Arial" w:hAnsi="Arial" w:cs="Arial"/>
                <w:sz w:val="24"/>
                <w:lang w:val="en-ID"/>
              </w:rPr>
              <w:t xml:space="preserve"> pada sub bab identifikasi masalah.</w:t>
            </w:r>
          </w:p>
          <w:p w14:paraId="7942CBE6"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Tambahkn pada batasan masalah point 12 </w:t>
            </w:r>
            <w:r w:rsidRPr="00310B47">
              <w:rPr>
                <w:rFonts w:ascii="Times New Roman" w:eastAsia="Arial" w:hAnsi="Arial" w:cs="Arial"/>
                <w:sz w:val="24"/>
                <w:lang w:val="en-ID"/>
              </w:rPr>
              <w:t>“</w:t>
            </w:r>
            <w:r w:rsidRPr="00310B47">
              <w:rPr>
                <w:rFonts w:ascii="Times New Roman" w:eastAsia="Arial" w:hAnsi="Arial" w:cs="Arial"/>
                <w:sz w:val="24"/>
                <w:lang w:val="en-ID"/>
              </w:rPr>
              <w:t>sepanjang jalan yang dilakukan penelitian dibuat sebagai hambatn samping kelas VH</w:t>
            </w:r>
            <w:r w:rsidRPr="00310B47">
              <w:rPr>
                <w:rFonts w:ascii="Times New Roman" w:eastAsia="Arial" w:hAnsi="Arial" w:cs="Arial"/>
                <w:sz w:val="24"/>
                <w:lang w:val="en-ID"/>
              </w:rPr>
              <w:t>”</w:t>
            </w:r>
          </w:p>
          <w:p w14:paraId="1295412D"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Tgnti hambatan samping point 13 menjadi </w:t>
            </w:r>
            <w:r w:rsidRPr="00310B47">
              <w:rPr>
                <w:rFonts w:ascii="Times New Roman" w:eastAsia="Arial" w:hAnsi="Arial" w:cs="Arial"/>
                <w:sz w:val="24"/>
                <w:lang w:val="en-ID"/>
              </w:rPr>
              <w:t>“</w:t>
            </w:r>
            <w:r w:rsidRPr="00310B47">
              <w:rPr>
                <w:rFonts w:ascii="Times New Roman" w:eastAsia="Arial" w:hAnsi="Arial" w:cs="Arial"/>
                <w:sz w:val="24"/>
                <w:lang w:val="en-ID"/>
              </w:rPr>
              <w:t>tidak ditinjau</w:t>
            </w:r>
            <w:r w:rsidRPr="00310B47">
              <w:rPr>
                <w:rFonts w:ascii="Times New Roman" w:eastAsia="Arial" w:hAnsi="Arial" w:cs="Arial"/>
                <w:sz w:val="24"/>
                <w:lang w:val="en-ID"/>
              </w:rPr>
              <w:t>”</w:t>
            </w:r>
            <w:r w:rsidRPr="00310B47">
              <w:rPr>
                <w:rFonts w:ascii="Times New Roman" w:eastAsia="Arial" w:hAnsi="Arial" w:cs="Arial"/>
                <w:sz w:val="24"/>
                <w:lang w:val="en-ID"/>
              </w:rPr>
              <w:t>.</w:t>
            </w:r>
          </w:p>
          <w:p w14:paraId="02F21053"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Hapus tujuan poin nomor 2.</w:t>
            </w:r>
          </w:p>
          <w:p w14:paraId="1B6903BD"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Hpus point hipotesa nomor 1.</w:t>
            </w:r>
          </w:p>
          <w:p w14:paraId="26C13D5C"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Ganti hipotesa nomor 3.</w:t>
            </w:r>
          </w:p>
          <w:p w14:paraId="5E5BB8C7"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Ganti point hipotesa menjadi </w:t>
            </w:r>
            <w:r w:rsidRPr="00310B47">
              <w:rPr>
                <w:rFonts w:ascii="Times New Roman" w:eastAsia="Arial" w:hAnsi="Arial" w:cs="Arial"/>
                <w:sz w:val="24"/>
                <w:lang w:val="en-ID"/>
              </w:rPr>
              <w:t>“</w:t>
            </w:r>
            <w:r w:rsidRPr="00310B47">
              <w:rPr>
                <w:rFonts w:ascii="Times New Roman" w:eastAsia="Arial" w:hAnsi="Arial" w:cs="Arial"/>
                <w:sz w:val="24"/>
                <w:lang w:val="en-ID"/>
              </w:rPr>
              <w:t xml:space="preserve"> dengan menggunakan sistem ganjil genap nilai ds kurang dri 0,85</w:t>
            </w:r>
            <w:r w:rsidRPr="00310B47">
              <w:rPr>
                <w:rFonts w:ascii="Times New Roman" w:eastAsia="Arial" w:hAnsi="Arial" w:cs="Arial"/>
                <w:sz w:val="24"/>
                <w:lang w:val="en-ID"/>
              </w:rPr>
              <w:t>”</w:t>
            </w:r>
          </w:p>
          <w:p w14:paraId="7FCC99A2"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Ganti kata </w:t>
            </w:r>
            <w:r w:rsidRPr="00310B47">
              <w:rPr>
                <w:rFonts w:ascii="Times New Roman" w:eastAsia="Arial" w:hAnsi="Arial" w:cs="Arial"/>
                <w:sz w:val="24"/>
                <w:lang w:val="en-ID"/>
              </w:rPr>
              <w:t>“</w:t>
            </w:r>
            <w:r w:rsidRPr="00310B47">
              <w:rPr>
                <w:rFonts w:ascii="Times New Roman" w:eastAsia="Arial" w:hAnsi="Arial" w:cs="Arial"/>
                <w:sz w:val="24"/>
                <w:lang w:val="en-ID"/>
              </w:rPr>
              <w:t>agar</w:t>
            </w:r>
            <w:r w:rsidRPr="00310B47">
              <w:rPr>
                <w:rFonts w:ascii="Times New Roman" w:eastAsia="Arial" w:hAnsi="Arial" w:cs="Arial"/>
                <w:sz w:val="24"/>
                <w:lang w:val="en-ID"/>
              </w:rPr>
              <w:t>”</w:t>
            </w:r>
            <w:r w:rsidRPr="00310B47">
              <w:rPr>
                <w:rFonts w:ascii="Times New Roman" w:eastAsia="Arial" w:hAnsi="Arial" w:cs="Arial"/>
                <w:sz w:val="24"/>
                <w:lang w:val="en-ID"/>
              </w:rPr>
              <w:t xml:space="preserve"> pada point hipotesa 4 menjadi </w:t>
            </w:r>
            <w:r w:rsidRPr="00310B47">
              <w:rPr>
                <w:rFonts w:ascii="Times New Roman" w:eastAsia="Arial" w:hAnsi="Arial" w:cs="Arial"/>
                <w:sz w:val="24"/>
                <w:lang w:val="en-ID"/>
              </w:rPr>
              <w:t>“</w:t>
            </w:r>
            <w:r w:rsidRPr="00310B47">
              <w:rPr>
                <w:rFonts w:ascii="Times New Roman" w:eastAsia="Arial" w:hAnsi="Arial" w:cs="Arial"/>
                <w:sz w:val="24"/>
                <w:lang w:val="en-ID"/>
              </w:rPr>
              <w:t>dapat</w:t>
            </w:r>
            <w:r w:rsidRPr="00310B47">
              <w:rPr>
                <w:rFonts w:ascii="Times New Roman" w:eastAsia="Arial" w:hAnsi="Arial" w:cs="Arial"/>
                <w:sz w:val="24"/>
                <w:lang w:val="en-ID"/>
              </w:rPr>
              <w:t>”</w:t>
            </w:r>
            <w:r w:rsidRPr="00310B47">
              <w:rPr>
                <w:rFonts w:ascii="Times New Roman" w:eastAsia="Arial" w:hAnsi="Arial" w:cs="Arial"/>
                <w:sz w:val="24"/>
                <w:lang w:val="en-ID"/>
              </w:rPr>
              <w:t>.</w:t>
            </w:r>
          </w:p>
          <w:p w14:paraId="672ED8E8"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Tambahkan teori tentang ganjil genap dan ERP pada sub bab manajemen lalu lintas pada bab 2.</w:t>
            </w:r>
          </w:p>
          <w:p w14:paraId="0B441C45"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Rapihkan tafsir pada kajian islami</w:t>
            </w:r>
          </w:p>
          <w:p w14:paraId="4EFD2A54"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Ganti penulisan ayat alquran pad kajian islami.</w:t>
            </w:r>
          </w:p>
          <w:p w14:paraId="614DB93F"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 Perbaiki flowchart.</w:t>
            </w:r>
          </w:p>
          <w:p w14:paraId="7DC892D4"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Tambahkan DS pad flowchart.</w:t>
            </w:r>
          </w:p>
          <w:p w14:paraId="12B5D344"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Tambahkan foto </w:t>
            </w:r>
            <w:r w:rsidRPr="00310B47">
              <w:rPr>
                <w:rFonts w:ascii="Times New Roman" w:eastAsia="Arial" w:hAnsi="Arial" w:cs="Arial"/>
                <w:sz w:val="24"/>
                <w:lang w:val="en-ID"/>
              </w:rPr>
              <w:t>¾</w:t>
            </w:r>
            <w:r w:rsidRPr="00310B47">
              <w:rPr>
                <w:rFonts w:ascii="Times New Roman" w:eastAsia="Arial" w:hAnsi="Arial" w:cs="Arial"/>
                <w:sz w:val="24"/>
                <w:lang w:val="en-ID"/>
              </w:rPr>
              <w:t xml:space="preserve"> foto dan perbesar foto.</w:t>
            </w:r>
          </w:p>
          <w:p w14:paraId="6476A21B"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Foto dari titik angle yang berbeda</w:t>
            </w:r>
          </w:p>
          <w:p w14:paraId="3635CDCF" w14:textId="77777777" w:rsidR="00310B47" w:rsidRPr="00310B47" w:rsidRDefault="00310B47" w:rsidP="00E21479">
            <w:pPr>
              <w:widowControl w:val="0"/>
              <w:numPr>
                <w:ilvl w:val="0"/>
                <w:numId w:val="57"/>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Tambahkan kepala tabel jika tabel terpish pada halaman selanjutnya.</w:t>
            </w:r>
          </w:p>
          <w:p w14:paraId="49255C89"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p>
        </w:tc>
        <w:tc>
          <w:tcPr>
            <w:tcW w:w="1732" w:type="dxa"/>
          </w:tcPr>
          <w:p w14:paraId="395BC18C" w14:textId="77777777" w:rsidR="00310B47" w:rsidRPr="00310B47" w:rsidRDefault="00310B47" w:rsidP="00310B47">
            <w:pPr>
              <w:widowControl w:val="0"/>
              <w:autoSpaceDE w:val="0"/>
              <w:autoSpaceDN w:val="0"/>
              <w:spacing w:after="0" w:line="240" w:lineRule="auto"/>
              <w:jc w:val="both"/>
              <w:rPr>
                <w:rFonts w:ascii="Times New Roman" w:eastAsia="Arial" w:hAnsi="Arial" w:cs="Arial"/>
                <w:sz w:val="24"/>
                <w:lang w:val="en-ID"/>
              </w:rPr>
            </w:pPr>
            <w:r w:rsidRPr="00310B47">
              <w:rPr>
                <w:rFonts w:ascii="Arial" w:eastAsia="Arial" w:hAnsi="Arial" w:cs="Arial"/>
                <w:noProof/>
                <w:sz w:val="24"/>
              </w:rPr>
              <mc:AlternateContent>
                <mc:Choice Requires="wps">
                  <w:drawing>
                    <wp:anchor distT="0" distB="0" distL="114300" distR="114300" simplePos="0" relativeHeight="251682816" behindDoc="0" locked="0" layoutInCell="1" allowOverlap="1" wp14:anchorId="402A6275" wp14:editId="350FEA49">
                      <wp:simplePos x="0" y="0"/>
                      <wp:positionH relativeFrom="column">
                        <wp:posOffset>83185</wp:posOffset>
                      </wp:positionH>
                      <wp:positionV relativeFrom="paragraph">
                        <wp:posOffset>1242695</wp:posOffset>
                      </wp:positionV>
                      <wp:extent cx="891191" cy="469921"/>
                      <wp:effectExtent l="0" t="0" r="23495" b="25400"/>
                      <wp:wrapNone/>
                      <wp:docPr id="123" name="Freeform: Shape 5"/>
                      <wp:cNvGraphicFramePr/>
                      <a:graphic xmlns:a="http://schemas.openxmlformats.org/drawingml/2006/main">
                        <a:graphicData uri="http://schemas.microsoft.com/office/word/2010/wordprocessingShape">
                          <wps:wsp>
                            <wps:cNvSpPr/>
                            <wps:spPr>
                              <a:xfrm>
                                <a:off x="0" y="0"/>
                                <a:ext cx="891191" cy="469921"/>
                              </a:xfrm>
                              <a:custGeom>
                                <a:avLst/>
                                <a:gdLst>
                                  <a:gd name="connsiteX0" fmla="*/ 200629 w 891191"/>
                                  <a:gd name="connsiteY0" fmla="*/ 123825 h 469921"/>
                                  <a:gd name="connsiteX1" fmla="*/ 176816 w 891191"/>
                                  <a:gd name="connsiteY1" fmla="*/ 119063 h 469921"/>
                                  <a:gd name="connsiteX2" fmla="*/ 162529 w 891191"/>
                                  <a:gd name="connsiteY2" fmla="*/ 128588 h 469921"/>
                                  <a:gd name="connsiteX3" fmla="*/ 129191 w 891191"/>
                                  <a:gd name="connsiteY3" fmla="*/ 142875 h 469921"/>
                                  <a:gd name="connsiteX4" fmla="*/ 100616 w 891191"/>
                                  <a:gd name="connsiteY4" fmla="*/ 161925 h 469921"/>
                                  <a:gd name="connsiteX5" fmla="*/ 95854 w 891191"/>
                                  <a:gd name="connsiteY5" fmla="*/ 180975 h 469921"/>
                                  <a:gd name="connsiteX6" fmla="*/ 91091 w 891191"/>
                                  <a:gd name="connsiteY6" fmla="*/ 195263 h 469921"/>
                                  <a:gd name="connsiteX7" fmla="*/ 95854 w 891191"/>
                                  <a:gd name="connsiteY7" fmla="*/ 271463 h 469921"/>
                                  <a:gd name="connsiteX8" fmla="*/ 124429 w 891191"/>
                                  <a:gd name="connsiteY8" fmla="*/ 290513 h 469921"/>
                                  <a:gd name="connsiteX9" fmla="*/ 143479 w 891191"/>
                                  <a:gd name="connsiteY9" fmla="*/ 285750 h 469921"/>
                                  <a:gd name="connsiteX10" fmla="*/ 195866 w 891191"/>
                                  <a:gd name="connsiteY10" fmla="*/ 257175 h 469921"/>
                                  <a:gd name="connsiteX11" fmla="*/ 210154 w 891191"/>
                                  <a:gd name="connsiteY11" fmla="*/ 252413 h 469921"/>
                                  <a:gd name="connsiteX12" fmla="*/ 233966 w 891191"/>
                                  <a:gd name="connsiteY12" fmla="*/ 223838 h 469921"/>
                                  <a:gd name="connsiteX13" fmla="*/ 238729 w 891191"/>
                                  <a:gd name="connsiteY13" fmla="*/ 204788 h 469921"/>
                                  <a:gd name="connsiteX14" fmla="*/ 243491 w 891191"/>
                                  <a:gd name="connsiteY14" fmla="*/ 190500 h 469921"/>
                                  <a:gd name="connsiteX15" fmla="*/ 253016 w 891191"/>
                                  <a:gd name="connsiteY15" fmla="*/ 157163 h 469921"/>
                                  <a:gd name="connsiteX16" fmla="*/ 233966 w 891191"/>
                                  <a:gd name="connsiteY16" fmla="*/ 128588 h 469921"/>
                                  <a:gd name="connsiteX17" fmla="*/ 224441 w 891191"/>
                                  <a:gd name="connsiteY17" fmla="*/ 142875 h 469921"/>
                                  <a:gd name="connsiteX18" fmla="*/ 229204 w 891191"/>
                                  <a:gd name="connsiteY18" fmla="*/ 214313 h 469921"/>
                                  <a:gd name="connsiteX19" fmla="*/ 238729 w 891191"/>
                                  <a:gd name="connsiteY19" fmla="*/ 242888 h 469921"/>
                                  <a:gd name="connsiteX20" fmla="*/ 262541 w 891191"/>
                                  <a:gd name="connsiteY20" fmla="*/ 285750 h 469921"/>
                                  <a:gd name="connsiteX21" fmla="*/ 276829 w 891191"/>
                                  <a:gd name="connsiteY21" fmla="*/ 295275 h 469921"/>
                                  <a:gd name="connsiteX22" fmla="*/ 295879 w 891191"/>
                                  <a:gd name="connsiteY22" fmla="*/ 266700 h 469921"/>
                                  <a:gd name="connsiteX23" fmla="*/ 305404 w 891191"/>
                                  <a:gd name="connsiteY23" fmla="*/ 223838 h 469921"/>
                                  <a:gd name="connsiteX24" fmla="*/ 310166 w 891191"/>
                                  <a:gd name="connsiteY24" fmla="*/ 209550 h 469921"/>
                                  <a:gd name="connsiteX25" fmla="*/ 314929 w 891191"/>
                                  <a:gd name="connsiteY25" fmla="*/ 185738 h 469921"/>
                                  <a:gd name="connsiteX26" fmla="*/ 305404 w 891191"/>
                                  <a:gd name="connsiteY26" fmla="*/ 123825 h 469921"/>
                                  <a:gd name="connsiteX27" fmla="*/ 291116 w 891191"/>
                                  <a:gd name="connsiteY27" fmla="*/ 104775 h 469921"/>
                                  <a:gd name="connsiteX28" fmla="*/ 276829 w 891191"/>
                                  <a:gd name="connsiteY28" fmla="*/ 95250 h 469921"/>
                                  <a:gd name="connsiteX29" fmla="*/ 238729 w 891191"/>
                                  <a:gd name="connsiteY29" fmla="*/ 52388 h 469921"/>
                                  <a:gd name="connsiteX30" fmla="*/ 224441 w 891191"/>
                                  <a:gd name="connsiteY30" fmla="*/ 42863 h 469921"/>
                                  <a:gd name="connsiteX31" fmla="*/ 186341 w 891191"/>
                                  <a:gd name="connsiteY31" fmla="*/ 33338 h 469921"/>
                                  <a:gd name="connsiteX32" fmla="*/ 138716 w 891191"/>
                                  <a:gd name="connsiteY32" fmla="*/ 38100 h 469921"/>
                                  <a:gd name="connsiteX33" fmla="*/ 110141 w 891191"/>
                                  <a:gd name="connsiteY33" fmla="*/ 57150 h 469921"/>
                                  <a:gd name="connsiteX34" fmla="*/ 95854 w 891191"/>
                                  <a:gd name="connsiteY34" fmla="*/ 61913 h 469921"/>
                                  <a:gd name="connsiteX35" fmla="*/ 67279 w 891191"/>
                                  <a:gd name="connsiteY35" fmla="*/ 80963 h 469921"/>
                                  <a:gd name="connsiteX36" fmla="*/ 24416 w 891191"/>
                                  <a:gd name="connsiteY36" fmla="*/ 114300 h 469921"/>
                                  <a:gd name="connsiteX37" fmla="*/ 14891 w 891191"/>
                                  <a:gd name="connsiteY37" fmla="*/ 133350 h 469921"/>
                                  <a:gd name="connsiteX38" fmla="*/ 5366 w 891191"/>
                                  <a:gd name="connsiteY38" fmla="*/ 147638 h 469921"/>
                                  <a:gd name="connsiteX39" fmla="*/ 19654 w 891191"/>
                                  <a:gd name="connsiteY39" fmla="*/ 276225 h 469921"/>
                                  <a:gd name="connsiteX40" fmla="*/ 33941 w 891191"/>
                                  <a:gd name="connsiteY40" fmla="*/ 304800 h 469921"/>
                                  <a:gd name="connsiteX41" fmla="*/ 48229 w 891191"/>
                                  <a:gd name="connsiteY41" fmla="*/ 314325 h 469921"/>
                                  <a:gd name="connsiteX42" fmla="*/ 52991 w 891191"/>
                                  <a:gd name="connsiteY42" fmla="*/ 333375 h 469921"/>
                                  <a:gd name="connsiteX43" fmla="*/ 86329 w 891191"/>
                                  <a:gd name="connsiteY43" fmla="*/ 371475 h 469921"/>
                                  <a:gd name="connsiteX44" fmla="*/ 105379 w 891191"/>
                                  <a:gd name="connsiteY44" fmla="*/ 381000 h 469921"/>
                                  <a:gd name="connsiteX45" fmla="*/ 133954 w 891191"/>
                                  <a:gd name="connsiteY45" fmla="*/ 400050 h 469921"/>
                                  <a:gd name="connsiteX46" fmla="*/ 176816 w 891191"/>
                                  <a:gd name="connsiteY46" fmla="*/ 414338 h 469921"/>
                                  <a:gd name="connsiteX47" fmla="*/ 191104 w 891191"/>
                                  <a:gd name="connsiteY47" fmla="*/ 419100 h 469921"/>
                                  <a:gd name="connsiteX48" fmla="*/ 286354 w 891191"/>
                                  <a:gd name="connsiteY48" fmla="*/ 414338 h 469921"/>
                                  <a:gd name="connsiteX49" fmla="*/ 300641 w 891191"/>
                                  <a:gd name="connsiteY49" fmla="*/ 400050 h 469921"/>
                                  <a:gd name="connsiteX50" fmla="*/ 329216 w 891191"/>
                                  <a:gd name="connsiteY50" fmla="*/ 376238 h 469921"/>
                                  <a:gd name="connsiteX51" fmla="*/ 333979 w 891191"/>
                                  <a:gd name="connsiteY51" fmla="*/ 361950 h 469921"/>
                                  <a:gd name="connsiteX52" fmla="*/ 343504 w 891191"/>
                                  <a:gd name="connsiteY52" fmla="*/ 342900 h 469921"/>
                                  <a:gd name="connsiteX53" fmla="*/ 348266 w 891191"/>
                                  <a:gd name="connsiteY53" fmla="*/ 266700 h 469921"/>
                                  <a:gd name="connsiteX54" fmla="*/ 353029 w 891191"/>
                                  <a:gd name="connsiteY54" fmla="*/ 247650 h 469921"/>
                                  <a:gd name="connsiteX55" fmla="*/ 357791 w 891191"/>
                                  <a:gd name="connsiteY55" fmla="*/ 352425 h 469921"/>
                                  <a:gd name="connsiteX56" fmla="*/ 376841 w 891191"/>
                                  <a:gd name="connsiteY56" fmla="*/ 323850 h 469921"/>
                                  <a:gd name="connsiteX57" fmla="*/ 381604 w 891191"/>
                                  <a:gd name="connsiteY57" fmla="*/ 247650 h 469921"/>
                                  <a:gd name="connsiteX58" fmla="*/ 395891 w 891191"/>
                                  <a:gd name="connsiteY58" fmla="*/ 266700 h 469921"/>
                                  <a:gd name="connsiteX59" fmla="*/ 400654 w 891191"/>
                                  <a:gd name="connsiteY59" fmla="*/ 304800 h 469921"/>
                                  <a:gd name="connsiteX60" fmla="*/ 410179 w 891191"/>
                                  <a:gd name="connsiteY60" fmla="*/ 338138 h 469921"/>
                                  <a:gd name="connsiteX61" fmla="*/ 419704 w 891191"/>
                                  <a:gd name="connsiteY61" fmla="*/ 366713 h 469921"/>
                                  <a:gd name="connsiteX62" fmla="*/ 433991 w 891191"/>
                                  <a:gd name="connsiteY62" fmla="*/ 361950 h 469921"/>
                                  <a:gd name="connsiteX63" fmla="*/ 453041 w 891191"/>
                                  <a:gd name="connsiteY63" fmla="*/ 323850 h 469921"/>
                                  <a:gd name="connsiteX64" fmla="*/ 457804 w 891191"/>
                                  <a:gd name="connsiteY64" fmla="*/ 280988 h 469921"/>
                                  <a:gd name="connsiteX65" fmla="*/ 462566 w 891191"/>
                                  <a:gd name="connsiteY65" fmla="*/ 261938 h 469921"/>
                                  <a:gd name="connsiteX66" fmla="*/ 472091 w 891191"/>
                                  <a:gd name="connsiteY66" fmla="*/ 276225 h 469921"/>
                                  <a:gd name="connsiteX67" fmla="*/ 481616 w 891191"/>
                                  <a:gd name="connsiteY67" fmla="*/ 333375 h 469921"/>
                                  <a:gd name="connsiteX68" fmla="*/ 486379 w 891191"/>
                                  <a:gd name="connsiteY68" fmla="*/ 395288 h 469921"/>
                                  <a:gd name="connsiteX69" fmla="*/ 495904 w 891191"/>
                                  <a:gd name="connsiteY69" fmla="*/ 366713 h 469921"/>
                                  <a:gd name="connsiteX70" fmla="*/ 505429 w 891191"/>
                                  <a:gd name="connsiteY70" fmla="*/ 333375 h 469921"/>
                                  <a:gd name="connsiteX71" fmla="*/ 514954 w 891191"/>
                                  <a:gd name="connsiteY71" fmla="*/ 271463 h 469921"/>
                                  <a:gd name="connsiteX72" fmla="*/ 519716 w 891191"/>
                                  <a:gd name="connsiteY72" fmla="*/ 257175 h 469921"/>
                                  <a:gd name="connsiteX73" fmla="*/ 524479 w 891191"/>
                                  <a:gd name="connsiteY73" fmla="*/ 366713 h 469921"/>
                                  <a:gd name="connsiteX74" fmla="*/ 529241 w 891191"/>
                                  <a:gd name="connsiteY74" fmla="*/ 342900 h 469921"/>
                                  <a:gd name="connsiteX75" fmla="*/ 524479 w 891191"/>
                                  <a:gd name="connsiteY75" fmla="*/ 328613 h 469921"/>
                                  <a:gd name="connsiteX76" fmla="*/ 514954 w 891191"/>
                                  <a:gd name="connsiteY76" fmla="*/ 295275 h 469921"/>
                                  <a:gd name="connsiteX77" fmla="*/ 529241 w 891191"/>
                                  <a:gd name="connsiteY77" fmla="*/ 242888 h 469921"/>
                                  <a:gd name="connsiteX78" fmla="*/ 543529 w 891191"/>
                                  <a:gd name="connsiteY78" fmla="*/ 266700 h 469921"/>
                                  <a:gd name="connsiteX79" fmla="*/ 548291 w 891191"/>
                                  <a:gd name="connsiteY79" fmla="*/ 300038 h 469921"/>
                                  <a:gd name="connsiteX80" fmla="*/ 562579 w 891191"/>
                                  <a:gd name="connsiteY80" fmla="*/ 357188 h 469921"/>
                                  <a:gd name="connsiteX81" fmla="*/ 567341 w 891191"/>
                                  <a:gd name="connsiteY81" fmla="*/ 371475 h 469921"/>
                                  <a:gd name="connsiteX82" fmla="*/ 576866 w 891191"/>
                                  <a:gd name="connsiteY82" fmla="*/ 414338 h 469921"/>
                                  <a:gd name="connsiteX83" fmla="*/ 586391 w 891191"/>
                                  <a:gd name="connsiteY83" fmla="*/ 442913 h 469921"/>
                                  <a:gd name="connsiteX84" fmla="*/ 591154 w 891191"/>
                                  <a:gd name="connsiteY84" fmla="*/ 461963 h 469921"/>
                                  <a:gd name="connsiteX85" fmla="*/ 595916 w 891191"/>
                                  <a:gd name="connsiteY85" fmla="*/ 419100 h 469921"/>
                                  <a:gd name="connsiteX86" fmla="*/ 605441 w 891191"/>
                                  <a:gd name="connsiteY86" fmla="*/ 385763 h 469921"/>
                                  <a:gd name="connsiteX87" fmla="*/ 614966 w 891191"/>
                                  <a:gd name="connsiteY87" fmla="*/ 57150 h 469921"/>
                                  <a:gd name="connsiteX88" fmla="*/ 619729 w 891191"/>
                                  <a:gd name="connsiteY88" fmla="*/ 28575 h 469921"/>
                                  <a:gd name="connsiteX89" fmla="*/ 629254 w 891191"/>
                                  <a:gd name="connsiteY89" fmla="*/ 0 h 469921"/>
                                  <a:gd name="connsiteX90" fmla="*/ 634016 w 891191"/>
                                  <a:gd name="connsiteY90" fmla="*/ 19050 h 469921"/>
                                  <a:gd name="connsiteX91" fmla="*/ 638779 w 891191"/>
                                  <a:gd name="connsiteY91" fmla="*/ 33338 h 469921"/>
                                  <a:gd name="connsiteX92" fmla="*/ 653066 w 891191"/>
                                  <a:gd name="connsiteY92" fmla="*/ 123825 h 469921"/>
                                  <a:gd name="connsiteX93" fmla="*/ 672116 w 891191"/>
                                  <a:gd name="connsiteY93" fmla="*/ 185738 h 469921"/>
                                  <a:gd name="connsiteX94" fmla="*/ 681641 w 891191"/>
                                  <a:gd name="connsiteY94" fmla="*/ 466725 h 469921"/>
                                  <a:gd name="connsiteX95" fmla="*/ 676879 w 891191"/>
                                  <a:gd name="connsiteY95" fmla="*/ 419100 h 469921"/>
                                  <a:gd name="connsiteX96" fmla="*/ 672116 w 891191"/>
                                  <a:gd name="connsiteY96" fmla="*/ 400050 h 469921"/>
                                  <a:gd name="connsiteX97" fmla="*/ 667354 w 891191"/>
                                  <a:gd name="connsiteY97" fmla="*/ 204788 h 469921"/>
                                  <a:gd name="connsiteX98" fmla="*/ 643541 w 891191"/>
                                  <a:gd name="connsiteY98" fmla="*/ 123825 h 469921"/>
                                  <a:gd name="connsiteX99" fmla="*/ 657829 w 891191"/>
                                  <a:gd name="connsiteY99" fmla="*/ 161925 h 469921"/>
                                  <a:gd name="connsiteX100" fmla="*/ 672116 w 891191"/>
                                  <a:gd name="connsiteY100" fmla="*/ 233363 h 469921"/>
                                  <a:gd name="connsiteX101" fmla="*/ 681641 w 891191"/>
                                  <a:gd name="connsiteY101" fmla="*/ 257175 h 469921"/>
                                  <a:gd name="connsiteX102" fmla="*/ 700691 w 891191"/>
                                  <a:gd name="connsiteY102" fmla="*/ 328613 h 469921"/>
                                  <a:gd name="connsiteX103" fmla="*/ 705454 w 891191"/>
                                  <a:gd name="connsiteY103" fmla="*/ 361950 h 469921"/>
                                  <a:gd name="connsiteX104" fmla="*/ 710216 w 891191"/>
                                  <a:gd name="connsiteY104" fmla="*/ 376238 h 469921"/>
                                  <a:gd name="connsiteX105" fmla="*/ 729266 w 891191"/>
                                  <a:gd name="connsiteY105" fmla="*/ 385763 h 469921"/>
                                  <a:gd name="connsiteX106" fmla="*/ 743554 w 891191"/>
                                  <a:gd name="connsiteY106" fmla="*/ 376238 h 469921"/>
                                  <a:gd name="connsiteX107" fmla="*/ 772129 w 891191"/>
                                  <a:gd name="connsiteY107" fmla="*/ 352425 h 469921"/>
                                  <a:gd name="connsiteX108" fmla="*/ 795941 w 891191"/>
                                  <a:gd name="connsiteY108" fmla="*/ 342900 h 469921"/>
                                  <a:gd name="connsiteX109" fmla="*/ 824516 w 891191"/>
                                  <a:gd name="connsiteY109" fmla="*/ 323850 h 469921"/>
                                  <a:gd name="connsiteX110" fmla="*/ 838804 w 891191"/>
                                  <a:gd name="connsiteY110" fmla="*/ 314325 h 469921"/>
                                  <a:gd name="connsiteX111" fmla="*/ 881666 w 891191"/>
                                  <a:gd name="connsiteY111" fmla="*/ 295275 h 469921"/>
                                  <a:gd name="connsiteX112" fmla="*/ 891191 w 891191"/>
                                  <a:gd name="connsiteY112" fmla="*/ 295275 h 4699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Lst>
                                <a:rect l="l" t="t" r="r" b="b"/>
                                <a:pathLst>
                                  <a:path w="891191" h="469921">
                                    <a:moveTo>
                                      <a:pt x="200629" y="123825"/>
                                    </a:moveTo>
                                    <a:cubicBezTo>
                                      <a:pt x="192691" y="122238"/>
                                      <a:pt x="184848" y="118059"/>
                                      <a:pt x="176816" y="119063"/>
                                    </a:cubicBezTo>
                                    <a:cubicBezTo>
                                      <a:pt x="171137" y="119773"/>
                                      <a:pt x="167648" y="126028"/>
                                      <a:pt x="162529" y="128588"/>
                                    </a:cubicBezTo>
                                    <a:cubicBezTo>
                                      <a:pt x="123110" y="148297"/>
                                      <a:pt x="178746" y="113142"/>
                                      <a:pt x="129191" y="142875"/>
                                    </a:cubicBezTo>
                                    <a:cubicBezTo>
                                      <a:pt x="119375" y="148765"/>
                                      <a:pt x="100616" y="161925"/>
                                      <a:pt x="100616" y="161925"/>
                                    </a:cubicBezTo>
                                    <a:cubicBezTo>
                                      <a:pt x="99029" y="168275"/>
                                      <a:pt x="97652" y="174681"/>
                                      <a:pt x="95854" y="180975"/>
                                    </a:cubicBezTo>
                                    <a:cubicBezTo>
                                      <a:pt x="94475" y="185802"/>
                                      <a:pt x="91091" y="190243"/>
                                      <a:pt x="91091" y="195263"/>
                                    </a:cubicBezTo>
                                    <a:cubicBezTo>
                                      <a:pt x="91091" y="220713"/>
                                      <a:pt x="87447" y="247442"/>
                                      <a:pt x="95854" y="271463"/>
                                    </a:cubicBezTo>
                                    <a:cubicBezTo>
                                      <a:pt x="99636" y="282268"/>
                                      <a:pt x="124429" y="290513"/>
                                      <a:pt x="124429" y="290513"/>
                                    </a:cubicBezTo>
                                    <a:cubicBezTo>
                                      <a:pt x="130779" y="288925"/>
                                      <a:pt x="137350" y="288048"/>
                                      <a:pt x="143479" y="285750"/>
                                    </a:cubicBezTo>
                                    <a:cubicBezTo>
                                      <a:pt x="156003" y="281053"/>
                                      <a:pt x="188767" y="260725"/>
                                      <a:pt x="195866" y="257175"/>
                                    </a:cubicBezTo>
                                    <a:cubicBezTo>
                                      <a:pt x="200356" y="254930"/>
                                      <a:pt x="205391" y="254000"/>
                                      <a:pt x="210154" y="252413"/>
                                    </a:cubicBezTo>
                                    <a:cubicBezTo>
                                      <a:pt x="218735" y="243832"/>
                                      <a:pt x="228994" y="235440"/>
                                      <a:pt x="233966" y="223838"/>
                                    </a:cubicBezTo>
                                    <a:cubicBezTo>
                                      <a:pt x="236544" y="217822"/>
                                      <a:pt x="236931" y="211082"/>
                                      <a:pt x="238729" y="204788"/>
                                    </a:cubicBezTo>
                                    <a:cubicBezTo>
                                      <a:pt x="240108" y="199961"/>
                                      <a:pt x="242112" y="195327"/>
                                      <a:pt x="243491" y="190500"/>
                                    </a:cubicBezTo>
                                    <a:cubicBezTo>
                                      <a:pt x="255448" y="148648"/>
                                      <a:pt x="241600" y="191412"/>
                                      <a:pt x="253016" y="157163"/>
                                    </a:cubicBezTo>
                                    <a:cubicBezTo>
                                      <a:pt x="250555" y="149780"/>
                                      <a:pt x="245859" y="128588"/>
                                      <a:pt x="233966" y="128588"/>
                                    </a:cubicBezTo>
                                    <a:cubicBezTo>
                                      <a:pt x="228242" y="128588"/>
                                      <a:pt x="227616" y="138113"/>
                                      <a:pt x="224441" y="142875"/>
                                    </a:cubicBezTo>
                                    <a:cubicBezTo>
                                      <a:pt x="226029" y="166688"/>
                                      <a:pt x="225829" y="190687"/>
                                      <a:pt x="229204" y="214313"/>
                                    </a:cubicBezTo>
                                    <a:cubicBezTo>
                                      <a:pt x="230624" y="224252"/>
                                      <a:pt x="235000" y="233566"/>
                                      <a:pt x="238729" y="242888"/>
                                    </a:cubicBezTo>
                                    <a:cubicBezTo>
                                      <a:pt x="246554" y="262450"/>
                                      <a:pt x="247440" y="270649"/>
                                      <a:pt x="262541" y="285750"/>
                                    </a:cubicBezTo>
                                    <a:cubicBezTo>
                                      <a:pt x="266588" y="289797"/>
                                      <a:pt x="272066" y="292100"/>
                                      <a:pt x="276829" y="295275"/>
                                    </a:cubicBezTo>
                                    <a:cubicBezTo>
                                      <a:pt x="283179" y="285750"/>
                                      <a:pt x="292259" y="277560"/>
                                      <a:pt x="295879" y="266700"/>
                                    </a:cubicBezTo>
                                    <a:cubicBezTo>
                                      <a:pt x="306599" y="234539"/>
                                      <a:pt x="294229" y="274125"/>
                                      <a:pt x="305404" y="223838"/>
                                    </a:cubicBezTo>
                                    <a:cubicBezTo>
                                      <a:pt x="306493" y="218937"/>
                                      <a:pt x="308948" y="214420"/>
                                      <a:pt x="310166" y="209550"/>
                                    </a:cubicBezTo>
                                    <a:cubicBezTo>
                                      <a:pt x="312129" y="201697"/>
                                      <a:pt x="313341" y="193675"/>
                                      <a:pt x="314929" y="185738"/>
                                    </a:cubicBezTo>
                                    <a:cubicBezTo>
                                      <a:pt x="314390" y="180353"/>
                                      <a:pt x="313724" y="138385"/>
                                      <a:pt x="305404" y="123825"/>
                                    </a:cubicBezTo>
                                    <a:cubicBezTo>
                                      <a:pt x="301466" y="116933"/>
                                      <a:pt x="296729" y="110388"/>
                                      <a:pt x="291116" y="104775"/>
                                    </a:cubicBezTo>
                                    <a:cubicBezTo>
                                      <a:pt x="287069" y="100728"/>
                                      <a:pt x="281591" y="98425"/>
                                      <a:pt x="276829" y="95250"/>
                                    </a:cubicBezTo>
                                    <a:cubicBezTo>
                                      <a:pt x="265377" y="78073"/>
                                      <a:pt x="258301" y="65436"/>
                                      <a:pt x="238729" y="52388"/>
                                    </a:cubicBezTo>
                                    <a:cubicBezTo>
                                      <a:pt x="233966" y="49213"/>
                                      <a:pt x="229561" y="45423"/>
                                      <a:pt x="224441" y="42863"/>
                                    </a:cubicBezTo>
                                    <a:cubicBezTo>
                                      <a:pt x="214674" y="37979"/>
                                      <a:pt x="195404" y="35150"/>
                                      <a:pt x="186341" y="33338"/>
                                    </a:cubicBezTo>
                                    <a:cubicBezTo>
                                      <a:pt x="170466" y="34925"/>
                                      <a:pt x="153944" y="33341"/>
                                      <a:pt x="138716" y="38100"/>
                                    </a:cubicBezTo>
                                    <a:cubicBezTo>
                                      <a:pt x="127789" y="41514"/>
                                      <a:pt x="121001" y="53529"/>
                                      <a:pt x="110141" y="57150"/>
                                    </a:cubicBezTo>
                                    <a:lnTo>
                                      <a:pt x="95854" y="61913"/>
                                    </a:lnTo>
                                    <a:cubicBezTo>
                                      <a:pt x="64145" y="93620"/>
                                      <a:pt x="98294" y="63732"/>
                                      <a:pt x="67279" y="80963"/>
                                    </a:cubicBezTo>
                                    <a:cubicBezTo>
                                      <a:pt x="41645" y="95205"/>
                                      <a:pt x="41772" y="96946"/>
                                      <a:pt x="24416" y="114300"/>
                                    </a:cubicBezTo>
                                    <a:cubicBezTo>
                                      <a:pt x="21241" y="120650"/>
                                      <a:pt x="18413" y="127186"/>
                                      <a:pt x="14891" y="133350"/>
                                    </a:cubicBezTo>
                                    <a:cubicBezTo>
                                      <a:pt x="12051" y="138320"/>
                                      <a:pt x="5578" y="141918"/>
                                      <a:pt x="5366" y="147638"/>
                                    </a:cubicBezTo>
                                    <a:cubicBezTo>
                                      <a:pt x="1418" y="254234"/>
                                      <a:pt x="-9681" y="232224"/>
                                      <a:pt x="19654" y="276225"/>
                                    </a:cubicBezTo>
                                    <a:cubicBezTo>
                                      <a:pt x="23527" y="287846"/>
                                      <a:pt x="24708" y="295567"/>
                                      <a:pt x="33941" y="304800"/>
                                    </a:cubicBezTo>
                                    <a:cubicBezTo>
                                      <a:pt x="37989" y="308847"/>
                                      <a:pt x="43466" y="311150"/>
                                      <a:pt x="48229" y="314325"/>
                                    </a:cubicBezTo>
                                    <a:cubicBezTo>
                                      <a:pt x="49816" y="320675"/>
                                      <a:pt x="50064" y="327521"/>
                                      <a:pt x="52991" y="333375"/>
                                    </a:cubicBezTo>
                                    <a:cubicBezTo>
                                      <a:pt x="64263" y="355919"/>
                                      <a:pt x="67993" y="360997"/>
                                      <a:pt x="86329" y="371475"/>
                                    </a:cubicBezTo>
                                    <a:cubicBezTo>
                                      <a:pt x="92493" y="374997"/>
                                      <a:pt x="99291" y="377347"/>
                                      <a:pt x="105379" y="381000"/>
                                    </a:cubicBezTo>
                                    <a:cubicBezTo>
                                      <a:pt x="115195" y="386890"/>
                                      <a:pt x="123094" y="396430"/>
                                      <a:pt x="133954" y="400050"/>
                                    </a:cubicBezTo>
                                    <a:lnTo>
                                      <a:pt x="176816" y="414338"/>
                                    </a:lnTo>
                                    <a:lnTo>
                                      <a:pt x="191104" y="419100"/>
                                    </a:lnTo>
                                    <a:cubicBezTo>
                                      <a:pt x="222854" y="417513"/>
                                      <a:pt x="255034" y="419785"/>
                                      <a:pt x="286354" y="414338"/>
                                    </a:cubicBezTo>
                                    <a:cubicBezTo>
                                      <a:pt x="292990" y="413184"/>
                                      <a:pt x="295467" y="404362"/>
                                      <a:pt x="300641" y="400050"/>
                                    </a:cubicBezTo>
                                    <a:cubicBezTo>
                                      <a:pt x="340432" y="366890"/>
                                      <a:pt x="287468" y="417986"/>
                                      <a:pt x="329216" y="376238"/>
                                    </a:cubicBezTo>
                                    <a:cubicBezTo>
                                      <a:pt x="330804" y="371475"/>
                                      <a:pt x="332001" y="366564"/>
                                      <a:pt x="333979" y="361950"/>
                                    </a:cubicBezTo>
                                    <a:cubicBezTo>
                                      <a:pt x="336776" y="355425"/>
                                      <a:pt x="342451" y="349921"/>
                                      <a:pt x="343504" y="342900"/>
                                    </a:cubicBezTo>
                                    <a:cubicBezTo>
                                      <a:pt x="347279" y="317732"/>
                                      <a:pt x="345734" y="292023"/>
                                      <a:pt x="348266" y="266700"/>
                                    </a:cubicBezTo>
                                    <a:cubicBezTo>
                                      <a:pt x="348917" y="260187"/>
                                      <a:pt x="351441" y="254000"/>
                                      <a:pt x="353029" y="247650"/>
                                    </a:cubicBezTo>
                                    <a:cubicBezTo>
                                      <a:pt x="354616" y="282575"/>
                                      <a:pt x="347363" y="319055"/>
                                      <a:pt x="357791" y="352425"/>
                                    </a:cubicBezTo>
                                    <a:cubicBezTo>
                                      <a:pt x="361205" y="363352"/>
                                      <a:pt x="376841" y="323850"/>
                                      <a:pt x="376841" y="323850"/>
                                    </a:cubicBezTo>
                                    <a:cubicBezTo>
                                      <a:pt x="378429" y="298450"/>
                                      <a:pt x="373556" y="271794"/>
                                      <a:pt x="381604" y="247650"/>
                                    </a:cubicBezTo>
                                    <a:cubicBezTo>
                                      <a:pt x="384114" y="240120"/>
                                      <a:pt x="393381" y="259170"/>
                                      <a:pt x="395891" y="266700"/>
                                    </a:cubicBezTo>
                                    <a:cubicBezTo>
                                      <a:pt x="399938" y="278842"/>
                                      <a:pt x="398144" y="292250"/>
                                      <a:pt x="400654" y="304800"/>
                                    </a:cubicBezTo>
                                    <a:cubicBezTo>
                                      <a:pt x="402921" y="316133"/>
                                      <a:pt x="406780" y="327092"/>
                                      <a:pt x="410179" y="338138"/>
                                    </a:cubicBezTo>
                                    <a:cubicBezTo>
                                      <a:pt x="413132" y="347734"/>
                                      <a:pt x="419704" y="366713"/>
                                      <a:pt x="419704" y="366713"/>
                                    </a:cubicBezTo>
                                    <a:cubicBezTo>
                                      <a:pt x="424466" y="365125"/>
                                      <a:pt x="430909" y="365913"/>
                                      <a:pt x="433991" y="361950"/>
                                    </a:cubicBezTo>
                                    <a:cubicBezTo>
                                      <a:pt x="442708" y="350742"/>
                                      <a:pt x="453041" y="323850"/>
                                      <a:pt x="453041" y="323850"/>
                                    </a:cubicBezTo>
                                    <a:cubicBezTo>
                                      <a:pt x="454629" y="309563"/>
                                      <a:pt x="455618" y="295196"/>
                                      <a:pt x="457804" y="280988"/>
                                    </a:cubicBezTo>
                                    <a:cubicBezTo>
                                      <a:pt x="458799" y="274519"/>
                                      <a:pt x="456357" y="264008"/>
                                      <a:pt x="462566" y="261938"/>
                                    </a:cubicBezTo>
                                    <a:cubicBezTo>
                                      <a:pt x="467996" y="260128"/>
                                      <a:pt x="468916" y="271463"/>
                                      <a:pt x="472091" y="276225"/>
                                    </a:cubicBezTo>
                                    <a:cubicBezTo>
                                      <a:pt x="475266" y="295275"/>
                                      <a:pt x="479315" y="314200"/>
                                      <a:pt x="481616" y="333375"/>
                                    </a:cubicBezTo>
                                    <a:cubicBezTo>
                                      <a:pt x="484082" y="353926"/>
                                      <a:pt x="478225" y="376263"/>
                                      <a:pt x="486379" y="395288"/>
                                    </a:cubicBezTo>
                                    <a:cubicBezTo>
                                      <a:pt x="490334" y="404516"/>
                                      <a:pt x="493146" y="376367"/>
                                      <a:pt x="495904" y="366713"/>
                                    </a:cubicBezTo>
                                    <a:lnTo>
                                      <a:pt x="505429" y="333375"/>
                                    </a:lnTo>
                                    <a:cubicBezTo>
                                      <a:pt x="506950" y="322725"/>
                                      <a:pt x="512308" y="283371"/>
                                      <a:pt x="514954" y="271463"/>
                                    </a:cubicBezTo>
                                    <a:cubicBezTo>
                                      <a:pt x="516043" y="266562"/>
                                      <a:pt x="518129" y="261938"/>
                                      <a:pt x="519716" y="257175"/>
                                    </a:cubicBezTo>
                                    <a:cubicBezTo>
                                      <a:pt x="521304" y="293688"/>
                                      <a:pt x="520443" y="330389"/>
                                      <a:pt x="524479" y="366713"/>
                                    </a:cubicBezTo>
                                    <a:cubicBezTo>
                                      <a:pt x="525373" y="374758"/>
                                      <a:pt x="529241" y="350995"/>
                                      <a:pt x="529241" y="342900"/>
                                    </a:cubicBezTo>
                                    <a:cubicBezTo>
                                      <a:pt x="529241" y="337880"/>
                                      <a:pt x="525921" y="333421"/>
                                      <a:pt x="524479" y="328613"/>
                                    </a:cubicBezTo>
                                    <a:cubicBezTo>
                                      <a:pt x="521158" y="317543"/>
                                      <a:pt x="518129" y="306388"/>
                                      <a:pt x="514954" y="295275"/>
                                    </a:cubicBezTo>
                                    <a:cubicBezTo>
                                      <a:pt x="521819" y="185430"/>
                                      <a:pt x="509737" y="203881"/>
                                      <a:pt x="529241" y="242888"/>
                                    </a:cubicBezTo>
                                    <a:cubicBezTo>
                                      <a:pt x="533381" y="251167"/>
                                      <a:pt x="538766" y="258763"/>
                                      <a:pt x="543529" y="266700"/>
                                    </a:cubicBezTo>
                                    <a:cubicBezTo>
                                      <a:pt x="545116" y="277813"/>
                                      <a:pt x="545978" y="289053"/>
                                      <a:pt x="548291" y="300038"/>
                                    </a:cubicBezTo>
                                    <a:cubicBezTo>
                                      <a:pt x="552336" y="319253"/>
                                      <a:pt x="556370" y="338559"/>
                                      <a:pt x="562579" y="357188"/>
                                    </a:cubicBezTo>
                                    <a:cubicBezTo>
                                      <a:pt x="564166" y="361950"/>
                                      <a:pt x="566124" y="366605"/>
                                      <a:pt x="567341" y="371475"/>
                                    </a:cubicBezTo>
                                    <a:cubicBezTo>
                                      <a:pt x="570891" y="385674"/>
                                      <a:pt x="573095" y="400196"/>
                                      <a:pt x="576866" y="414338"/>
                                    </a:cubicBezTo>
                                    <a:cubicBezTo>
                                      <a:pt x="579453" y="424039"/>
                                      <a:pt x="583956" y="433173"/>
                                      <a:pt x="586391" y="442913"/>
                                    </a:cubicBezTo>
                                    <a:lnTo>
                                      <a:pt x="591154" y="461963"/>
                                    </a:lnTo>
                                    <a:cubicBezTo>
                                      <a:pt x="592741" y="447675"/>
                                      <a:pt x="593267" y="433229"/>
                                      <a:pt x="595916" y="419100"/>
                                    </a:cubicBezTo>
                                    <a:cubicBezTo>
                                      <a:pt x="598046" y="407741"/>
                                      <a:pt x="604834" y="397304"/>
                                      <a:pt x="605441" y="385763"/>
                                    </a:cubicBezTo>
                                    <a:cubicBezTo>
                                      <a:pt x="611201" y="276331"/>
                                      <a:pt x="610586" y="166646"/>
                                      <a:pt x="614966" y="57150"/>
                                    </a:cubicBezTo>
                                    <a:cubicBezTo>
                                      <a:pt x="615352" y="47501"/>
                                      <a:pt x="617387" y="37943"/>
                                      <a:pt x="619729" y="28575"/>
                                    </a:cubicBezTo>
                                    <a:cubicBezTo>
                                      <a:pt x="622164" y="18835"/>
                                      <a:pt x="629254" y="0"/>
                                      <a:pt x="629254" y="0"/>
                                    </a:cubicBezTo>
                                    <a:cubicBezTo>
                                      <a:pt x="630841" y="6350"/>
                                      <a:pt x="632218" y="12756"/>
                                      <a:pt x="634016" y="19050"/>
                                    </a:cubicBezTo>
                                    <a:cubicBezTo>
                                      <a:pt x="635395" y="23877"/>
                                      <a:pt x="637907" y="28394"/>
                                      <a:pt x="638779" y="33338"/>
                                    </a:cubicBezTo>
                                    <a:cubicBezTo>
                                      <a:pt x="639109" y="35207"/>
                                      <a:pt x="647629" y="104253"/>
                                      <a:pt x="653066" y="123825"/>
                                    </a:cubicBezTo>
                                    <a:cubicBezTo>
                                      <a:pt x="658845" y="144630"/>
                                      <a:pt x="665766" y="165100"/>
                                      <a:pt x="672116" y="185738"/>
                                    </a:cubicBezTo>
                                    <a:cubicBezTo>
                                      <a:pt x="687323" y="317530"/>
                                      <a:pt x="694081" y="323661"/>
                                      <a:pt x="681641" y="466725"/>
                                    </a:cubicBezTo>
                                    <a:cubicBezTo>
                                      <a:pt x="680259" y="482619"/>
                                      <a:pt x="679135" y="434894"/>
                                      <a:pt x="676879" y="419100"/>
                                    </a:cubicBezTo>
                                    <a:cubicBezTo>
                                      <a:pt x="675953" y="412620"/>
                                      <a:pt x="673704" y="406400"/>
                                      <a:pt x="672116" y="400050"/>
                                    </a:cubicBezTo>
                                    <a:cubicBezTo>
                                      <a:pt x="670529" y="334963"/>
                                      <a:pt x="674241" y="269529"/>
                                      <a:pt x="667354" y="204788"/>
                                    </a:cubicBezTo>
                                    <a:cubicBezTo>
                                      <a:pt x="663775" y="171149"/>
                                      <a:pt x="610744" y="173022"/>
                                      <a:pt x="643541" y="123825"/>
                                    </a:cubicBezTo>
                                    <a:cubicBezTo>
                                      <a:pt x="651065" y="112539"/>
                                      <a:pt x="654405" y="148801"/>
                                      <a:pt x="657829" y="161925"/>
                                    </a:cubicBezTo>
                                    <a:cubicBezTo>
                                      <a:pt x="663959" y="185423"/>
                                      <a:pt x="666226" y="209804"/>
                                      <a:pt x="672116" y="233363"/>
                                    </a:cubicBezTo>
                                    <a:cubicBezTo>
                                      <a:pt x="674189" y="241657"/>
                                      <a:pt x="679229" y="248974"/>
                                      <a:pt x="681641" y="257175"/>
                                    </a:cubicBezTo>
                                    <a:cubicBezTo>
                                      <a:pt x="720433" y="389064"/>
                                      <a:pt x="683767" y="277833"/>
                                      <a:pt x="700691" y="328613"/>
                                    </a:cubicBezTo>
                                    <a:cubicBezTo>
                                      <a:pt x="702279" y="339725"/>
                                      <a:pt x="703253" y="350943"/>
                                      <a:pt x="705454" y="361950"/>
                                    </a:cubicBezTo>
                                    <a:cubicBezTo>
                                      <a:pt x="706439" y="366873"/>
                                      <a:pt x="706666" y="372688"/>
                                      <a:pt x="710216" y="376238"/>
                                    </a:cubicBezTo>
                                    <a:cubicBezTo>
                                      <a:pt x="715236" y="381258"/>
                                      <a:pt x="722916" y="382588"/>
                                      <a:pt x="729266" y="385763"/>
                                    </a:cubicBezTo>
                                    <a:cubicBezTo>
                                      <a:pt x="734029" y="382588"/>
                                      <a:pt x="739036" y="379752"/>
                                      <a:pt x="743554" y="376238"/>
                                    </a:cubicBezTo>
                                    <a:cubicBezTo>
                                      <a:pt x="753341" y="368626"/>
                                      <a:pt x="761669" y="359082"/>
                                      <a:pt x="772129" y="352425"/>
                                    </a:cubicBezTo>
                                    <a:cubicBezTo>
                                      <a:pt x="779341" y="347835"/>
                                      <a:pt x="788436" y="346994"/>
                                      <a:pt x="795941" y="342900"/>
                                    </a:cubicBezTo>
                                    <a:cubicBezTo>
                                      <a:pt x="805991" y="337418"/>
                                      <a:pt x="814991" y="330200"/>
                                      <a:pt x="824516" y="323850"/>
                                    </a:cubicBezTo>
                                    <a:lnTo>
                                      <a:pt x="838804" y="314325"/>
                                    </a:lnTo>
                                    <a:cubicBezTo>
                                      <a:pt x="851753" y="305692"/>
                                      <a:pt x="864662" y="295275"/>
                                      <a:pt x="881666" y="295275"/>
                                    </a:cubicBezTo>
                                    <a:lnTo>
                                      <a:pt x="891191" y="295275"/>
                                    </a:ln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49EC72" id="Freeform: Shape 5" o:spid="_x0000_s1026" style="position:absolute;margin-left:6.55pt;margin-top:97.85pt;width:70.15pt;height:37pt;z-index:251682816;visibility:visible;mso-wrap-style:square;mso-wrap-distance-left:9pt;mso-wrap-distance-top:0;mso-wrap-distance-right:9pt;mso-wrap-distance-bottom:0;mso-position-horizontal:absolute;mso-position-horizontal-relative:text;mso-position-vertical:absolute;mso-position-vertical-relative:text;v-text-anchor:middle" coordsize="891191,469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" path="m200629,123825v-7938,-1587,-15781,-5766,-23813,-4762c171137,119773,167648,126028,162529,128588v-39419,19709,16217,-15446,-33338,14287c119375,148765,100616,161925,100616,161925v-1587,6350,-2964,12756,-4762,19050c94475,185802,91091,190243,91091,195263v,25450,-3644,52179,4763,76200c99636,282268,124429,290513,124429,290513v6350,-1588,12921,-2465,19050,-4763c156003,281053,188767,260725,195866,257175v4490,-2245,9525,-3175,14288,-4762c218735,243832,228994,235440,233966,223838v2578,-6016,2965,-12756,4763,-19050c240108,199961,242112,195327,243491,190500v11957,-41852,-1891,912,9525,-33337c250555,149780,245859,128588,233966,128588v-5724,,-6350,9525,-9525,14287c226029,166688,225829,190687,229204,214313v1420,9939,5796,19253,9525,28575c246554,262450,247440,270649,262541,285750v4047,4047,9525,6350,14288,9525c283179,285750,292259,277560,295879,266700v10720,-32161,-1650,7425,9525,-42862c306493,218937,308948,214420,310166,209550v1963,-7853,3175,-15875,4763,-23812c314390,180353,313724,138385,305404,123825v-3938,-6892,-8675,-13437,-14288,-19050c287069,100728,281591,98425,276829,95250,265377,78073,258301,65436,238729,52388v-4763,-3175,-9168,-6965,-14288,-9525c214674,37979,195404,35150,186341,33338v-15875,1587,-32397,3,-47625,4762c127789,41514,121001,53529,110141,57150l95854,61913c64145,93620,98294,63732,67279,80963,41645,95205,41772,96946,24416,114300v-3175,6350,-6003,12886,-9525,19050c12051,138320,5578,141918,5366,147638,1418,254234,-9681,232224,19654,276225v3873,11621,5054,19342,14287,28575c37989,308847,43466,311150,48229,314325v1587,6350,1835,13196,4762,19050c64263,355919,67993,360997,86329,371475v6164,3522,12962,5872,19050,9525c115195,386890,123094,396430,133954,400050r42862,14288l191104,419100v31750,-1587,63930,685,95250,-4762c292990,413184,295467,404362,300641,400050v39791,-33160,-13173,17936,28575,-23812c330804,371475,332001,366564,333979,361950v2797,-6525,8472,-12029,9525,-19050c347279,317732,345734,292023,348266,266700v651,-6513,3175,-12700,4763,-19050c354616,282575,347363,319055,357791,352425v3414,10927,19050,-28575,19050,-28575c378429,298450,373556,271794,381604,247650v2510,-7530,11777,11520,14287,19050c399938,278842,398144,292250,400654,304800v2267,11333,6126,22292,9525,33338c413132,347734,419704,366713,419704,366713v4762,-1588,11205,-800,14287,-4763c442708,350742,453041,323850,453041,323850v1588,-14287,2577,-28654,4763,-42862c458799,274519,456357,264008,462566,261938v5430,-1810,6350,9525,9525,14287c475266,295275,479315,314200,481616,333375v2466,20551,-3391,42888,4763,61913c490334,404516,493146,376367,495904,366713r9525,-33338c506950,322725,512308,283371,514954,271463v1089,-4901,3175,-9525,4762,-14288c521304,293688,520443,330389,524479,366713v894,8045,4762,-15718,4762,-23813c529241,337880,525921,333421,524479,328613v-3321,-11070,-6350,-22225,-9525,-33338c521819,185430,509737,203881,529241,242888v4140,8279,9525,15875,14288,23812c545116,277813,545978,289053,548291,300038v4045,19215,8079,38521,14288,57150c564166,361950,566124,366605,567341,371475v3550,14199,5754,28721,9525,42863c579453,424039,583956,433173,586391,442913r4763,19050c592741,447675,593267,433229,595916,419100v2130,-11359,8918,-21796,9525,-33337c611201,276331,610586,166646,614966,57150v386,-9649,2421,-19207,4763,-28575c622164,18835,629254,,629254,v1587,6350,2964,12756,4762,19050c635395,23877,637907,28394,638779,33338v330,1869,8850,70915,14287,90487c658845,144630,665766,165100,672116,185738v15207,131792,21965,137923,9525,280987c680259,482619,679135,434894,676879,419100v-926,-6480,-3175,-12700,-4763,-19050c670529,334963,674241,269529,667354,204788v-3579,-33639,-56610,-31766,-23813,-80963c651065,112539,654405,148801,657829,161925v6130,23498,8397,47879,14287,71438c674189,241657,679229,248974,681641,257175v38792,131889,2126,20658,19050,71438c702279,339725,703253,350943,705454,361950v985,4923,1212,10738,4762,14288c715236,381258,722916,382588,729266,385763v4763,-3175,9770,-6011,14288,-9525c753341,368626,761669,359082,772129,352425v7212,-4590,16307,-5431,23812,-9525c805991,337418,814991,330200,824516,323850r14288,-9525c851753,305692,864662,295275,881666,295275r9525,e" filled="f" strokecolor="#41719c" strokeweight="1pt">
                      <v:stroke joinstyle="miter"/>
                      <v:path arrowok="t" o:connecttype="custom" o:connectlocs="200629,123825;176816,119063;162529,128588;129191,142875;100616,161925;95854,180975;91091,195263;95854,271463;124429,290513;143479,285750;195866,257175;210154,252413;233966,223838;238729,204788;243491,190500;253016,157163;233966,128588;224441,142875;229204,214313;238729,242888;262541,285750;276829,295275;295879,266700;305404,223838;310166,209550;314929,185738;305404,123825;291116,104775;276829,95250;238729,52388;224441,42863;186341,33338;138716,38100;110141,57150;95854,61913;67279,80963;24416,114300;14891,133350;5366,147638;19654,276225;33941,304800;48229,314325;52991,333375;86329,371475;105379,381000;133954,400050;176816,414338;191104,419100;286354,414338;300641,400050;329216,376238;333979,361950;343504,342900;348266,266700;353029,247650;357791,352425;376841,323850;381604,247650;395891,266700;400654,304800;410179,338138;419704,366713;433991,361950;453041,323850;457804,280988;462566,261938;472091,276225;481616,333375;486379,395288;495904,366713;505429,333375;514954,271463;519716,257175;524479,366713;529241,342900;524479,328613;514954,295275;529241,242888;543529,266700;548291,300038;562579,357188;567341,371475;576866,414338;586391,442913;591154,461963;595916,419100;605441,385763;614966,57150;619729,28575;629254,0;634016,19050;638779,33338;653066,123825;672116,185738;681641,466725;676879,419100;672116,400050;667354,204788;643541,123825;657829,161925;672116,233363;681641,257175;700691,328613;705454,361950;710216,376238;729266,385763;743554,376238;772129,352425;795941,342900;824516,323850;838804,314325;881666,295275;891191,295275" o:connectangles="0,0,0,0,0,0,0,0,0,0,0,0,0,0,0,0,0,0,0,0,0,0,0,0,0,0,0,0,0,0,0,0,0,0,0,0,0,0,0,0,0,0,0,0,0,0,0,0,0,0,0,0,0,0,0,0,0,0,0,0,0,0,0,0,0,0,0,0,0,0,0,0,0,0,0,0,0,0,0,0,0,0,0,0,0,0,0,0,0,0,0,0,0,0,0,0,0,0,0,0,0,0,0,0,0,0,0,0,0,0,0,0,0"/>
                    </v:shape>
                  </w:pict>
                </mc:Fallback>
              </mc:AlternateContent>
            </w:r>
          </w:p>
        </w:tc>
      </w:tr>
      <w:tr w:rsidR="00310B47" w:rsidRPr="00310B47" w14:paraId="72ECD870" w14:textId="77777777" w:rsidTr="00310B47">
        <w:trPr>
          <w:trHeight w:val="477"/>
          <w:jc w:val="right"/>
        </w:trPr>
        <w:tc>
          <w:tcPr>
            <w:tcW w:w="929" w:type="dxa"/>
            <w:vAlign w:val="center"/>
          </w:tcPr>
          <w:p w14:paraId="3ED08FF6" w14:textId="77777777" w:rsidR="00310B47" w:rsidRPr="00310B47" w:rsidRDefault="00310B47" w:rsidP="00E21479">
            <w:pPr>
              <w:widowControl w:val="0"/>
              <w:numPr>
                <w:ilvl w:val="0"/>
                <w:numId w:val="59"/>
              </w:numPr>
              <w:autoSpaceDE w:val="0"/>
              <w:autoSpaceDN w:val="0"/>
              <w:spacing w:after="0" w:line="240" w:lineRule="auto"/>
              <w:jc w:val="both"/>
              <w:rPr>
                <w:rFonts w:ascii="Times New Roman" w:eastAsia="Arial" w:hAnsi="Arial" w:cs="Arial"/>
                <w:sz w:val="24"/>
                <w:lang w:val="id"/>
              </w:rPr>
            </w:pPr>
          </w:p>
        </w:tc>
        <w:tc>
          <w:tcPr>
            <w:tcW w:w="1634" w:type="dxa"/>
            <w:vAlign w:val="center"/>
          </w:tcPr>
          <w:p w14:paraId="622FAF00"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2</w:t>
            </w:r>
            <w:r w:rsidRPr="00310B47">
              <w:rPr>
                <w:rFonts w:ascii="Times New Roman" w:eastAsia="Arial" w:hAnsi="Arial" w:cs="Arial"/>
                <w:sz w:val="24"/>
                <w:lang w:val="id-ID"/>
              </w:rPr>
              <w:t>7</w:t>
            </w:r>
            <w:r w:rsidRPr="00310B47">
              <w:rPr>
                <w:rFonts w:ascii="Times New Roman" w:eastAsia="Arial" w:hAnsi="Arial" w:cs="Arial"/>
                <w:sz w:val="24"/>
                <w:lang w:val="en-ID"/>
              </w:rPr>
              <w:t>/7/22</w:t>
            </w:r>
          </w:p>
        </w:tc>
        <w:tc>
          <w:tcPr>
            <w:tcW w:w="4529" w:type="dxa"/>
          </w:tcPr>
          <w:p w14:paraId="5A597CA6"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Ubah judul bab 4 menjadi </w:t>
            </w:r>
            <w:r w:rsidRPr="00310B47">
              <w:rPr>
                <w:rFonts w:ascii="Times New Roman" w:eastAsia="Arial" w:hAnsi="Arial" w:cs="Arial"/>
                <w:sz w:val="24"/>
                <w:lang w:val="en-ID"/>
              </w:rPr>
              <w:t>“</w:t>
            </w:r>
            <w:r w:rsidRPr="00310B47">
              <w:rPr>
                <w:rFonts w:ascii="Times New Roman" w:eastAsia="Arial" w:hAnsi="Arial" w:cs="Arial"/>
                <w:sz w:val="24"/>
                <w:lang w:val="en-ID"/>
              </w:rPr>
              <w:t xml:space="preserve"> nalisa dan pembahasan</w:t>
            </w:r>
            <w:r w:rsidRPr="00310B47">
              <w:rPr>
                <w:rFonts w:ascii="Times New Roman" w:eastAsia="Arial" w:hAnsi="Arial" w:cs="Arial"/>
                <w:sz w:val="24"/>
                <w:lang w:val="en-ID"/>
              </w:rPr>
              <w:t>”</w:t>
            </w:r>
          </w:p>
          <w:p w14:paraId="360FCA7E"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Hapus sub-sub bab pada bab 4.</w:t>
            </w:r>
          </w:p>
          <w:p w14:paraId="16D8039D"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Narasikan kondisi pada lokasi penelitian.</w:t>
            </w:r>
          </w:p>
          <w:p w14:paraId="780F6E94"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 Gambar geometrik jalan raya dibuat landsacpe</w:t>
            </w:r>
          </w:p>
          <w:p w14:paraId="03122E16"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erbesar gambar secara maksimal.</w:t>
            </w:r>
          </w:p>
          <w:p w14:paraId="6B7EC174"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ada sub bab 4.2 ceritakan tentang kapasitas, nilai Q, nilai DS.</w:t>
            </w:r>
          </w:p>
          <w:p w14:paraId="78D07993"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Hapus sub-sub bb hambatan samping.</w:t>
            </w:r>
          </w:p>
          <w:p w14:paraId="70D4E5AD"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Hapus tabel data hambatan samping.</w:t>
            </w:r>
          </w:p>
          <w:p w14:paraId="327BFFA1"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Hapus grafik data hambatan samping.</w:t>
            </w:r>
          </w:p>
          <w:p w14:paraId="5A0A9EF9"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 xml:space="preserve"> Hapus penulisan sub-sub bab.</w:t>
            </w:r>
          </w:p>
          <w:p w14:paraId="6481AE57"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Tambahkan keterangan rumus.</w:t>
            </w:r>
          </w:p>
          <w:p w14:paraId="5E0A316C" w14:textId="77777777" w:rsidR="00310B47" w:rsidRPr="00310B47" w:rsidRDefault="00310B47" w:rsidP="00E21479">
            <w:pPr>
              <w:widowControl w:val="0"/>
              <w:numPr>
                <w:ilvl w:val="0"/>
                <w:numId w:val="60"/>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Urutan penulisan :</w:t>
            </w:r>
          </w:p>
          <w:p w14:paraId="4816D2B4"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Nilai Q</w:t>
            </w:r>
          </w:p>
          <w:p w14:paraId="2E9E0E65"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Kapasitas</w:t>
            </w:r>
          </w:p>
          <w:p w14:paraId="009B0BB7"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DS</w:t>
            </w:r>
          </w:p>
          <w:p w14:paraId="571D28D8"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Kecepatan arus bebas</w:t>
            </w:r>
          </w:p>
          <w:p w14:paraId="14B4DD9C"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Kecepatan berdasarkan DS</w:t>
            </w:r>
          </w:p>
          <w:p w14:paraId="79A66144" w14:textId="77777777" w:rsidR="00310B47" w:rsidRPr="00310B47" w:rsidRDefault="00310B47" w:rsidP="00310B47">
            <w:pPr>
              <w:widowControl w:val="0"/>
              <w:autoSpaceDE w:val="0"/>
              <w:autoSpaceDN w:val="0"/>
              <w:spacing w:after="0" w:line="240" w:lineRule="auto"/>
              <w:ind w:left="720"/>
              <w:jc w:val="both"/>
              <w:rPr>
                <w:rFonts w:ascii="Times New Roman" w:eastAsia="Arial" w:hAnsi="Arial" w:cs="Arial"/>
                <w:sz w:val="24"/>
                <w:lang w:val="en-ID"/>
              </w:rPr>
            </w:pPr>
            <w:r w:rsidRPr="00310B47">
              <w:rPr>
                <w:rFonts w:ascii="Times New Roman" w:eastAsia="Arial" w:hAnsi="Arial" w:cs="Arial"/>
                <w:sz w:val="24"/>
                <w:lang w:val="en-ID"/>
              </w:rPr>
              <w:t>Waktu tempuh berdasar DS.</w:t>
            </w:r>
          </w:p>
          <w:p w14:paraId="7EEE655C" w14:textId="77777777" w:rsidR="00310B47" w:rsidRPr="00310B47" w:rsidRDefault="00310B47" w:rsidP="00310B47">
            <w:pPr>
              <w:widowControl w:val="0"/>
              <w:autoSpaceDE w:val="0"/>
              <w:autoSpaceDN w:val="0"/>
              <w:spacing w:after="0" w:line="240" w:lineRule="auto"/>
              <w:jc w:val="both"/>
              <w:rPr>
                <w:rFonts w:ascii="Times New Roman" w:eastAsia="Arial" w:hAnsi="Arial" w:cs="Arial"/>
                <w:sz w:val="24"/>
                <w:lang w:val="en-ID"/>
              </w:rPr>
            </w:pPr>
          </w:p>
        </w:tc>
        <w:tc>
          <w:tcPr>
            <w:tcW w:w="1732" w:type="dxa"/>
          </w:tcPr>
          <w:p w14:paraId="1AB37DC6" w14:textId="77777777" w:rsidR="00310B47" w:rsidRPr="00310B47" w:rsidRDefault="00310B47" w:rsidP="00310B47">
            <w:pPr>
              <w:widowControl w:val="0"/>
              <w:autoSpaceDE w:val="0"/>
              <w:autoSpaceDN w:val="0"/>
              <w:spacing w:after="0" w:line="240" w:lineRule="auto"/>
              <w:jc w:val="both"/>
              <w:rPr>
                <w:rFonts w:ascii="Times New Roman" w:eastAsia="Arial" w:hAnsi="Arial" w:cs="Arial"/>
                <w:sz w:val="24"/>
                <w:lang w:val="en-ID"/>
              </w:rPr>
            </w:pPr>
            <w:r w:rsidRPr="00310B47">
              <w:rPr>
                <w:rFonts w:ascii="Arial" w:eastAsia="Arial" w:hAnsi="Arial" w:cs="Arial"/>
                <w:noProof/>
                <w:sz w:val="24"/>
              </w:rPr>
              <mc:AlternateContent>
                <mc:Choice Requires="wps">
                  <w:drawing>
                    <wp:anchor distT="0" distB="0" distL="114300" distR="114300" simplePos="0" relativeHeight="251681792" behindDoc="0" locked="0" layoutInCell="1" allowOverlap="1" wp14:anchorId="3E9BCCCF" wp14:editId="7A0CF651">
                      <wp:simplePos x="0" y="0"/>
                      <wp:positionH relativeFrom="column">
                        <wp:posOffset>83185</wp:posOffset>
                      </wp:positionH>
                      <wp:positionV relativeFrom="paragraph">
                        <wp:posOffset>2117090</wp:posOffset>
                      </wp:positionV>
                      <wp:extent cx="891191" cy="469921"/>
                      <wp:effectExtent l="0" t="0" r="23495" b="25400"/>
                      <wp:wrapNone/>
                      <wp:docPr id="124" name="Freeform: Shape 3"/>
                      <wp:cNvGraphicFramePr/>
                      <a:graphic xmlns:a="http://schemas.openxmlformats.org/drawingml/2006/main">
                        <a:graphicData uri="http://schemas.microsoft.com/office/word/2010/wordprocessingShape">
                          <wps:wsp>
                            <wps:cNvSpPr/>
                            <wps:spPr>
                              <a:xfrm>
                                <a:off x="0" y="0"/>
                                <a:ext cx="891191" cy="469921"/>
                              </a:xfrm>
                              <a:custGeom>
                                <a:avLst/>
                                <a:gdLst>
                                  <a:gd name="connsiteX0" fmla="*/ 200629 w 891191"/>
                                  <a:gd name="connsiteY0" fmla="*/ 123825 h 469921"/>
                                  <a:gd name="connsiteX1" fmla="*/ 176816 w 891191"/>
                                  <a:gd name="connsiteY1" fmla="*/ 119063 h 469921"/>
                                  <a:gd name="connsiteX2" fmla="*/ 162529 w 891191"/>
                                  <a:gd name="connsiteY2" fmla="*/ 128588 h 469921"/>
                                  <a:gd name="connsiteX3" fmla="*/ 129191 w 891191"/>
                                  <a:gd name="connsiteY3" fmla="*/ 142875 h 469921"/>
                                  <a:gd name="connsiteX4" fmla="*/ 100616 w 891191"/>
                                  <a:gd name="connsiteY4" fmla="*/ 161925 h 469921"/>
                                  <a:gd name="connsiteX5" fmla="*/ 95854 w 891191"/>
                                  <a:gd name="connsiteY5" fmla="*/ 180975 h 469921"/>
                                  <a:gd name="connsiteX6" fmla="*/ 91091 w 891191"/>
                                  <a:gd name="connsiteY6" fmla="*/ 195263 h 469921"/>
                                  <a:gd name="connsiteX7" fmla="*/ 95854 w 891191"/>
                                  <a:gd name="connsiteY7" fmla="*/ 271463 h 469921"/>
                                  <a:gd name="connsiteX8" fmla="*/ 124429 w 891191"/>
                                  <a:gd name="connsiteY8" fmla="*/ 290513 h 469921"/>
                                  <a:gd name="connsiteX9" fmla="*/ 143479 w 891191"/>
                                  <a:gd name="connsiteY9" fmla="*/ 285750 h 469921"/>
                                  <a:gd name="connsiteX10" fmla="*/ 195866 w 891191"/>
                                  <a:gd name="connsiteY10" fmla="*/ 257175 h 469921"/>
                                  <a:gd name="connsiteX11" fmla="*/ 210154 w 891191"/>
                                  <a:gd name="connsiteY11" fmla="*/ 252413 h 469921"/>
                                  <a:gd name="connsiteX12" fmla="*/ 233966 w 891191"/>
                                  <a:gd name="connsiteY12" fmla="*/ 223838 h 469921"/>
                                  <a:gd name="connsiteX13" fmla="*/ 238729 w 891191"/>
                                  <a:gd name="connsiteY13" fmla="*/ 204788 h 469921"/>
                                  <a:gd name="connsiteX14" fmla="*/ 243491 w 891191"/>
                                  <a:gd name="connsiteY14" fmla="*/ 190500 h 469921"/>
                                  <a:gd name="connsiteX15" fmla="*/ 253016 w 891191"/>
                                  <a:gd name="connsiteY15" fmla="*/ 157163 h 469921"/>
                                  <a:gd name="connsiteX16" fmla="*/ 233966 w 891191"/>
                                  <a:gd name="connsiteY16" fmla="*/ 128588 h 469921"/>
                                  <a:gd name="connsiteX17" fmla="*/ 224441 w 891191"/>
                                  <a:gd name="connsiteY17" fmla="*/ 142875 h 469921"/>
                                  <a:gd name="connsiteX18" fmla="*/ 229204 w 891191"/>
                                  <a:gd name="connsiteY18" fmla="*/ 214313 h 469921"/>
                                  <a:gd name="connsiteX19" fmla="*/ 238729 w 891191"/>
                                  <a:gd name="connsiteY19" fmla="*/ 242888 h 469921"/>
                                  <a:gd name="connsiteX20" fmla="*/ 262541 w 891191"/>
                                  <a:gd name="connsiteY20" fmla="*/ 285750 h 469921"/>
                                  <a:gd name="connsiteX21" fmla="*/ 276829 w 891191"/>
                                  <a:gd name="connsiteY21" fmla="*/ 295275 h 469921"/>
                                  <a:gd name="connsiteX22" fmla="*/ 295879 w 891191"/>
                                  <a:gd name="connsiteY22" fmla="*/ 266700 h 469921"/>
                                  <a:gd name="connsiteX23" fmla="*/ 305404 w 891191"/>
                                  <a:gd name="connsiteY23" fmla="*/ 223838 h 469921"/>
                                  <a:gd name="connsiteX24" fmla="*/ 310166 w 891191"/>
                                  <a:gd name="connsiteY24" fmla="*/ 209550 h 469921"/>
                                  <a:gd name="connsiteX25" fmla="*/ 314929 w 891191"/>
                                  <a:gd name="connsiteY25" fmla="*/ 185738 h 469921"/>
                                  <a:gd name="connsiteX26" fmla="*/ 305404 w 891191"/>
                                  <a:gd name="connsiteY26" fmla="*/ 123825 h 469921"/>
                                  <a:gd name="connsiteX27" fmla="*/ 291116 w 891191"/>
                                  <a:gd name="connsiteY27" fmla="*/ 104775 h 469921"/>
                                  <a:gd name="connsiteX28" fmla="*/ 276829 w 891191"/>
                                  <a:gd name="connsiteY28" fmla="*/ 95250 h 469921"/>
                                  <a:gd name="connsiteX29" fmla="*/ 238729 w 891191"/>
                                  <a:gd name="connsiteY29" fmla="*/ 52388 h 469921"/>
                                  <a:gd name="connsiteX30" fmla="*/ 224441 w 891191"/>
                                  <a:gd name="connsiteY30" fmla="*/ 42863 h 469921"/>
                                  <a:gd name="connsiteX31" fmla="*/ 186341 w 891191"/>
                                  <a:gd name="connsiteY31" fmla="*/ 33338 h 469921"/>
                                  <a:gd name="connsiteX32" fmla="*/ 138716 w 891191"/>
                                  <a:gd name="connsiteY32" fmla="*/ 38100 h 469921"/>
                                  <a:gd name="connsiteX33" fmla="*/ 110141 w 891191"/>
                                  <a:gd name="connsiteY33" fmla="*/ 57150 h 469921"/>
                                  <a:gd name="connsiteX34" fmla="*/ 95854 w 891191"/>
                                  <a:gd name="connsiteY34" fmla="*/ 61913 h 469921"/>
                                  <a:gd name="connsiteX35" fmla="*/ 67279 w 891191"/>
                                  <a:gd name="connsiteY35" fmla="*/ 80963 h 469921"/>
                                  <a:gd name="connsiteX36" fmla="*/ 24416 w 891191"/>
                                  <a:gd name="connsiteY36" fmla="*/ 114300 h 469921"/>
                                  <a:gd name="connsiteX37" fmla="*/ 14891 w 891191"/>
                                  <a:gd name="connsiteY37" fmla="*/ 133350 h 469921"/>
                                  <a:gd name="connsiteX38" fmla="*/ 5366 w 891191"/>
                                  <a:gd name="connsiteY38" fmla="*/ 147638 h 469921"/>
                                  <a:gd name="connsiteX39" fmla="*/ 19654 w 891191"/>
                                  <a:gd name="connsiteY39" fmla="*/ 276225 h 469921"/>
                                  <a:gd name="connsiteX40" fmla="*/ 33941 w 891191"/>
                                  <a:gd name="connsiteY40" fmla="*/ 304800 h 469921"/>
                                  <a:gd name="connsiteX41" fmla="*/ 48229 w 891191"/>
                                  <a:gd name="connsiteY41" fmla="*/ 314325 h 469921"/>
                                  <a:gd name="connsiteX42" fmla="*/ 52991 w 891191"/>
                                  <a:gd name="connsiteY42" fmla="*/ 333375 h 469921"/>
                                  <a:gd name="connsiteX43" fmla="*/ 86329 w 891191"/>
                                  <a:gd name="connsiteY43" fmla="*/ 371475 h 469921"/>
                                  <a:gd name="connsiteX44" fmla="*/ 105379 w 891191"/>
                                  <a:gd name="connsiteY44" fmla="*/ 381000 h 469921"/>
                                  <a:gd name="connsiteX45" fmla="*/ 133954 w 891191"/>
                                  <a:gd name="connsiteY45" fmla="*/ 400050 h 469921"/>
                                  <a:gd name="connsiteX46" fmla="*/ 176816 w 891191"/>
                                  <a:gd name="connsiteY46" fmla="*/ 414338 h 469921"/>
                                  <a:gd name="connsiteX47" fmla="*/ 191104 w 891191"/>
                                  <a:gd name="connsiteY47" fmla="*/ 419100 h 469921"/>
                                  <a:gd name="connsiteX48" fmla="*/ 286354 w 891191"/>
                                  <a:gd name="connsiteY48" fmla="*/ 414338 h 469921"/>
                                  <a:gd name="connsiteX49" fmla="*/ 300641 w 891191"/>
                                  <a:gd name="connsiteY49" fmla="*/ 400050 h 469921"/>
                                  <a:gd name="connsiteX50" fmla="*/ 329216 w 891191"/>
                                  <a:gd name="connsiteY50" fmla="*/ 376238 h 469921"/>
                                  <a:gd name="connsiteX51" fmla="*/ 333979 w 891191"/>
                                  <a:gd name="connsiteY51" fmla="*/ 361950 h 469921"/>
                                  <a:gd name="connsiteX52" fmla="*/ 343504 w 891191"/>
                                  <a:gd name="connsiteY52" fmla="*/ 342900 h 469921"/>
                                  <a:gd name="connsiteX53" fmla="*/ 348266 w 891191"/>
                                  <a:gd name="connsiteY53" fmla="*/ 266700 h 469921"/>
                                  <a:gd name="connsiteX54" fmla="*/ 353029 w 891191"/>
                                  <a:gd name="connsiteY54" fmla="*/ 247650 h 469921"/>
                                  <a:gd name="connsiteX55" fmla="*/ 357791 w 891191"/>
                                  <a:gd name="connsiteY55" fmla="*/ 352425 h 469921"/>
                                  <a:gd name="connsiteX56" fmla="*/ 376841 w 891191"/>
                                  <a:gd name="connsiteY56" fmla="*/ 323850 h 469921"/>
                                  <a:gd name="connsiteX57" fmla="*/ 381604 w 891191"/>
                                  <a:gd name="connsiteY57" fmla="*/ 247650 h 469921"/>
                                  <a:gd name="connsiteX58" fmla="*/ 395891 w 891191"/>
                                  <a:gd name="connsiteY58" fmla="*/ 266700 h 469921"/>
                                  <a:gd name="connsiteX59" fmla="*/ 400654 w 891191"/>
                                  <a:gd name="connsiteY59" fmla="*/ 304800 h 469921"/>
                                  <a:gd name="connsiteX60" fmla="*/ 410179 w 891191"/>
                                  <a:gd name="connsiteY60" fmla="*/ 338138 h 469921"/>
                                  <a:gd name="connsiteX61" fmla="*/ 419704 w 891191"/>
                                  <a:gd name="connsiteY61" fmla="*/ 366713 h 469921"/>
                                  <a:gd name="connsiteX62" fmla="*/ 433991 w 891191"/>
                                  <a:gd name="connsiteY62" fmla="*/ 361950 h 469921"/>
                                  <a:gd name="connsiteX63" fmla="*/ 453041 w 891191"/>
                                  <a:gd name="connsiteY63" fmla="*/ 323850 h 469921"/>
                                  <a:gd name="connsiteX64" fmla="*/ 457804 w 891191"/>
                                  <a:gd name="connsiteY64" fmla="*/ 280988 h 469921"/>
                                  <a:gd name="connsiteX65" fmla="*/ 462566 w 891191"/>
                                  <a:gd name="connsiteY65" fmla="*/ 261938 h 469921"/>
                                  <a:gd name="connsiteX66" fmla="*/ 472091 w 891191"/>
                                  <a:gd name="connsiteY66" fmla="*/ 276225 h 469921"/>
                                  <a:gd name="connsiteX67" fmla="*/ 481616 w 891191"/>
                                  <a:gd name="connsiteY67" fmla="*/ 333375 h 469921"/>
                                  <a:gd name="connsiteX68" fmla="*/ 486379 w 891191"/>
                                  <a:gd name="connsiteY68" fmla="*/ 395288 h 469921"/>
                                  <a:gd name="connsiteX69" fmla="*/ 495904 w 891191"/>
                                  <a:gd name="connsiteY69" fmla="*/ 366713 h 469921"/>
                                  <a:gd name="connsiteX70" fmla="*/ 505429 w 891191"/>
                                  <a:gd name="connsiteY70" fmla="*/ 333375 h 469921"/>
                                  <a:gd name="connsiteX71" fmla="*/ 514954 w 891191"/>
                                  <a:gd name="connsiteY71" fmla="*/ 271463 h 469921"/>
                                  <a:gd name="connsiteX72" fmla="*/ 519716 w 891191"/>
                                  <a:gd name="connsiteY72" fmla="*/ 257175 h 469921"/>
                                  <a:gd name="connsiteX73" fmla="*/ 524479 w 891191"/>
                                  <a:gd name="connsiteY73" fmla="*/ 366713 h 469921"/>
                                  <a:gd name="connsiteX74" fmla="*/ 529241 w 891191"/>
                                  <a:gd name="connsiteY74" fmla="*/ 342900 h 469921"/>
                                  <a:gd name="connsiteX75" fmla="*/ 524479 w 891191"/>
                                  <a:gd name="connsiteY75" fmla="*/ 328613 h 469921"/>
                                  <a:gd name="connsiteX76" fmla="*/ 514954 w 891191"/>
                                  <a:gd name="connsiteY76" fmla="*/ 295275 h 469921"/>
                                  <a:gd name="connsiteX77" fmla="*/ 529241 w 891191"/>
                                  <a:gd name="connsiteY77" fmla="*/ 242888 h 469921"/>
                                  <a:gd name="connsiteX78" fmla="*/ 543529 w 891191"/>
                                  <a:gd name="connsiteY78" fmla="*/ 266700 h 469921"/>
                                  <a:gd name="connsiteX79" fmla="*/ 548291 w 891191"/>
                                  <a:gd name="connsiteY79" fmla="*/ 300038 h 469921"/>
                                  <a:gd name="connsiteX80" fmla="*/ 562579 w 891191"/>
                                  <a:gd name="connsiteY80" fmla="*/ 357188 h 469921"/>
                                  <a:gd name="connsiteX81" fmla="*/ 567341 w 891191"/>
                                  <a:gd name="connsiteY81" fmla="*/ 371475 h 469921"/>
                                  <a:gd name="connsiteX82" fmla="*/ 576866 w 891191"/>
                                  <a:gd name="connsiteY82" fmla="*/ 414338 h 469921"/>
                                  <a:gd name="connsiteX83" fmla="*/ 586391 w 891191"/>
                                  <a:gd name="connsiteY83" fmla="*/ 442913 h 469921"/>
                                  <a:gd name="connsiteX84" fmla="*/ 591154 w 891191"/>
                                  <a:gd name="connsiteY84" fmla="*/ 461963 h 469921"/>
                                  <a:gd name="connsiteX85" fmla="*/ 595916 w 891191"/>
                                  <a:gd name="connsiteY85" fmla="*/ 419100 h 469921"/>
                                  <a:gd name="connsiteX86" fmla="*/ 605441 w 891191"/>
                                  <a:gd name="connsiteY86" fmla="*/ 385763 h 469921"/>
                                  <a:gd name="connsiteX87" fmla="*/ 614966 w 891191"/>
                                  <a:gd name="connsiteY87" fmla="*/ 57150 h 469921"/>
                                  <a:gd name="connsiteX88" fmla="*/ 619729 w 891191"/>
                                  <a:gd name="connsiteY88" fmla="*/ 28575 h 469921"/>
                                  <a:gd name="connsiteX89" fmla="*/ 629254 w 891191"/>
                                  <a:gd name="connsiteY89" fmla="*/ 0 h 469921"/>
                                  <a:gd name="connsiteX90" fmla="*/ 634016 w 891191"/>
                                  <a:gd name="connsiteY90" fmla="*/ 19050 h 469921"/>
                                  <a:gd name="connsiteX91" fmla="*/ 638779 w 891191"/>
                                  <a:gd name="connsiteY91" fmla="*/ 33338 h 469921"/>
                                  <a:gd name="connsiteX92" fmla="*/ 653066 w 891191"/>
                                  <a:gd name="connsiteY92" fmla="*/ 123825 h 469921"/>
                                  <a:gd name="connsiteX93" fmla="*/ 672116 w 891191"/>
                                  <a:gd name="connsiteY93" fmla="*/ 185738 h 469921"/>
                                  <a:gd name="connsiteX94" fmla="*/ 681641 w 891191"/>
                                  <a:gd name="connsiteY94" fmla="*/ 466725 h 469921"/>
                                  <a:gd name="connsiteX95" fmla="*/ 676879 w 891191"/>
                                  <a:gd name="connsiteY95" fmla="*/ 419100 h 469921"/>
                                  <a:gd name="connsiteX96" fmla="*/ 672116 w 891191"/>
                                  <a:gd name="connsiteY96" fmla="*/ 400050 h 469921"/>
                                  <a:gd name="connsiteX97" fmla="*/ 667354 w 891191"/>
                                  <a:gd name="connsiteY97" fmla="*/ 204788 h 469921"/>
                                  <a:gd name="connsiteX98" fmla="*/ 643541 w 891191"/>
                                  <a:gd name="connsiteY98" fmla="*/ 123825 h 469921"/>
                                  <a:gd name="connsiteX99" fmla="*/ 657829 w 891191"/>
                                  <a:gd name="connsiteY99" fmla="*/ 161925 h 469921"/>
                                  <a:gd name="connsiteX100" fmla="*/ 672116 w 891191"/>
                                  <a:gd name="connsiteY100" fmla="*/ 233363 h 469921"/>
                                  <a:gd name="connsiteX101" fmla="*/ 681641 w 891191"/>
                                  <a:gd name="connsiteY101" fmla="*/ 257175 h 469921"/>
                                  <a:gd name="connsiteX102" fmla="*/ 700691 w 891191"/>
                                  <a:gd name="connsiteY102" fmla="*/ 328613 h 469921"/>
                                  <a:gd name="connsiteX103" fmla="*/ 705454 w 891191"/>
                                  <a:gd name="connsiteY103" fmla="*/ 361950 h 469921"/>
                                  <a:gd name="connsiteX104" fmla="*/ 710216 w 891191"/>
                                  <a:gd name="connsiteY104" fmla="*/ 376238 h 469921"/>
                                  <a:gd name="connsiteX105" fmla="*/ 729266 w 891191"/>
                                  <a:gd name="connsiteY105" fmla="*/ 385763 h 469921"/>
                                  <a:gd name="connsiteX106" fmla="*/ 743554 w 891191"/>
                                  <a:gd name="connsiteY106" fmla="*/ 376238 h 469921"/>
                                  <a:gd name="connsiteX107" fmla="*/ 772129 w 891191"/>
                                  <a:gd name="connsiteY107" fmla="*/ 352425 h 469921"/>
                                  <a:gd name="connsiteX108" fmla="*/ 795941 w 891191"/>
                                  <a:gd name="connsiteY108" fmla="*/ 342900 h 469921"/>
                                  <a:gd name="connsiteX109" fmla="*/ 824516 w 891191"/>
                                  <a:gd name="connsiteY109" fmla="*/ 323850 h 469921"/>
                                  <a:gd name="connsiteX110" fmla="*/ 838804 w 891191"/>
                                  <a:gd name="connsiteY110" fmla="*/ 314325 h 469921"/>
                                  <a:gd name="connsiteX111" fmla="*/ 881666 w 891191"/>
                                  <a:gd name="connsiteY111" fmla="*/ 295275 h 469921"/>
                                  <a:gd name="connsiteX112" fmla="*/ 891191 w 891191"/>
                                  <a:gd name="connsiteY112" fmla="*/ 295275 h 4699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Lst>
                                <a:rect l="l" t="t" r="r" b="b"/>
                                <a:pathLst>
                                  <a:path w="891191" h="469921">
                                    <a:moveTo>
                                      <a:pt x="200629" y="123825"/>
                                    </a:moveTo>
                                    <a:cubicBezTo>
                                      <a:pt x="192691" y="122238"/>
                                      <a:pt x="184848" y="118059"/>
                                      <a:pt x="176816" y="119063"/>
                                    </a:cubicBezTo>
                                    <a:cubicBezTo>
                                      <a:pt x="171137" y="119773"/>
                                      <a:pt x="167648" y="126028"/>
                                      <a:pt x="162529" y="128588"/>
                                    </a:cubicBezTo>
                                    <a:cubicBezTo>
                                      <a:pt x="123110" y="148297"/>
                                      <a:pt x="178746" y="113142"/>
                                      <a:pt x="129191" y="142875"/>
                                    </a:cubicBezTo>
                                    <a:cubicBezTo>
                                      <a:pt x="119375" y="148765"/>
                                      <a:pt x="100616" y="161925"/>
                                      <a:pt x="100616" y="161925"/>
                                    </a:cubicBezTo>
                                    <a:cubicBezTo>
                                      <a:pt x="99029" y="168275"/>
                                      <a:pt x="97652" y="174681"/>
                                      <a:pt x="95854" y="180975"/>
                                    </a:cubicBezTo>
                                    <a:cubicBezTo>
                                      <a:pt x="94475" y="185802"/>
                                      <a:pt x="91091" y="190243"/>
                                      <a:pt x="91091" y="195263"/>
                                    </a:cubicBezTo>
                                    <a:cubicBezTo>
                                      <a:pt x="91091" y="220713"/>
                                      <a:pt x="87447" y="247442"/>
                                      <a:pt x="95854" y="271463"/>
                                    </a:cubicBezTo>
                                    <a:cubicBezTo>
                                      <a:pt x="99636" y="282268"/>
                                      <a:pt x="124429" y="290513"/>
                                      <a:pt x="124429" y="290513"/>
                                    </a:cubicBezTo>
                                    <a:cubicBezTo>
                                      <a:pt x="130779" y="288925"/>
                                      <a:pt x="137350" y="288048"/>
                                      <a:pt x="143479" y="285750"/>
                                    </a:cubicBezTo>
                                    <a:cubicBezTo>
                                      <a:pt x="156003" y="281053"/>
                                      <a:pt x="188767" y="260725"/>
                                      <a:pt x="195866" y="257175"/>
                                    </a:cubicBezTo>
                                    <a:cubicBezTo>
                                      <a:pt x="200356" y="254930"/>
                                      <a:pt x="205391" y="254000"/>
                                      <a:pt x="210154" y="252413"/>
                                    </a:cubicBezTo>
                                    <a:cubicBezTo>
                                      <a:pt x="218735" y="243832"/>
                                      <a:pt x="228994" y="235440"/>
                                      <a:pt x="233966" y="223838"/>
                                    </a:cubicBezTo>
                                    <a:cubicBezTo>
                                      <a:pt x="236544" y="217822"/>
                                      <a:pt x="236931" y="211082"/>
                                      <a:pt x="238729" y="204788"/>
                                    </a:cubicBezTo>
                                    <a:cubicBezTo>
                                      <a:pt x="240108" y="199961"/>
                                      <a:pt x="242112" y="195327"/>
                                      <a:pt x="243491" y="190500"/>
                                    </a:cubicBezTo>
                                    <a:cubicBezTo>
                                      <a:pt x="255448" y="148648"/>
                                      <a:pt x="241600" y="191412"/>
                                      <a:pt x="253016" y="157163"/>
                                    </a:cubicBezTo>
                                    <a:cubicBezTo>
                                      <a:pt x="250555" y="149780"/>
                                      <a:pt x="245859" y="128588"/>
                                      <a:pt x="233966" y="128588"/>
                                    </a:cubicBezTo>
                                    <a:cubicBezTo>
                                      <a:pt x="228242" y="128588"/>
                                      <a:pt x="227616" y="138113"/>
                                      <a:pt x="224441" y="142875"/>
                                    </a:cubicBezTo>
                                    <a:cubicBezTo>
                                      <a:pt x="226029" y="166688"/>
                                      <a:pt x="225829" y="190687"/>
                                      <a:pt x="229204" y="214313"/>
                                    </a:cubicBezTo>
                                    <a:cubicBezTo>
                                      <a:pt x="230624" y="224252"/>
                                      <a:pt x="235000" y="233566"/>
                                      <a:pt x="238729" y="242888"/>
                                    </a:cubicBezTo>
                                    <a:cubicBezTo>
                                      <a:pt x="246554" y="262450"/>
                                      <a:pt x="247440" y="270649"/>
                                      <a:pt x="262541" y="285750"/>
                                    </a:cubicBezTo>
                                    <a:cubicBezTo>
                                      <a:pt x="266588" y="289797"/>
                                      <a:pt x="272066" y="292100"/>
                                      <a:pt x="276829" y="295275"/>
                                    </a:cubicBezTo>
                                    <a:cubicBezTo>
                                      <a:pt x="283179" y="285750"/>
                                      <a:pt x="292259" y="277560"/>
                                      <a:pt x="295879" y="266700"/>
                                    </a:cubicBezTo>
                                    <a:cubicBezTo>
                                      <a:pt x="306599" y="234539"/>
                                      <a:pt x="294229" y="274125"/>
                                      <a:pt x="305404" y="223838"/>
                                    </a:cubicBezTo>
                                    <a:cubicBezTo>
                                      <a:pt x="306493" y="218937"/>
                                      <a:pt x="308948" y="214420"/>
                                      <a:pt x="310166" y="209550"/>
                                    </a:cubicBezTo>
                                    <a:cubicBezTo>
                                      <a:pt x="312129" y="201697"/>
                                      <a:pt x="313341" y="193675"/>
                                      <a:pt x="314929" y="185738"/>
                                    </a:cubicBezTo>
                                    <a:cubicBezTo>
                                      <a:pt x="314390" y="180353"/>
                                      <a:pt x="313724" y="138385"/>
                                      <a:pt x="305404" y="123825"/>
                                    </a:cubicBezTo>
                                    <a:cubicBezTo>
                                      <a:pt x="301466" y="116933"/>
                                      <a:pt x="296729" y="110388"/>
                                      <a:pt x="291116" y="104775"/>
                                    </a:cubicBezTo>
                                    <a:cubicBezTo>
                                      <a:pt x="287069" y="100728"/>
                                      <a:pt x="281591" y="98425"/>
                                      <a:pt x="276829" y="95250"/>
                                    </a:cubicBezTo>
                                    <a:cubicBezTo>
                                      <a:pt x="265377" y="78073"/>
                                      <a:pt x="258301" y="65436"/>
                                      <a:pt x="238729" y="52388"/>
                                    </a:cubicBezTo>
                                    <a:cubicBezTo>
                                      <a:pt x="233966" y="49213"/>
                                      <a:pt x="229561" y="45423"/>
                                      <a:pt x="224441" y="42863"/>
                                    </a:cubicBezTo>
                                    <a:cubicBezTo>
                                      <a:pt x="214674" y="37979"/>
                                      <a:pt x="195404" y="35150"/>
                                      <a:pt x="186341" y="33338"/>
                                    </a:cubicBezTo>
                                    <a:cubicBezTo>
                                      <a:pt x="170466" y="34925"/>
                                      <a:pt x="153944" y="33341"/>
                                      <a:pt x="138716" y="38100"/>
                                    </a:cubicBezTo>
                                    <a:cubicBezTo>
                                      <a:pt x="127789" y="41514"/>
                                      <a:pt x="121001" y="53529"/>
                                      <a:pt x="110141" y="57150"/>
                                    </a:cubicBezTo>
                                    <a:lnTo>
                                      <a:pt x="95854" y="61913"/>
                                    </a:lnTo>
                                    <a:cubicBezTo>
                                      <a:pt x="64145" y="93620"/>
                                      <a:pt x="98294" y="63732"/>
                                      <a:pt x="67279" y="80963"/>
                                    </a:cubicBezTo>
                                    <a:cubicBezTo>
                                      <a:pt x="41645" y="95205"/>
                                      <a:pt x="41772" y="96946"/>
                                      <a:pt x="24416" y="114300"/>
                                    </a:cubicBezTo>
                                    <a:cubicBezTo>
                                      <a:pt x="21241" y="120650"/>
                                      <a:pt x="18413" y="127186"/>
                                      <a:pt x="14891" y="133350"/>
                                    </a:cubicBezTo>
                                    <a:cubicBezTo>
                                      <a:pt x="12051" y="138320"/>
                                      <a:pt x="5578" y="141918"/>
                                      <a:pt x="5366" y="147638"/>
                                    </a:cubicBezTo>
                                    <a:cubicBezTo>
                                      <a:pt x="1418" y="254234"/>
                                      <a:pt x="-9681" y="232224"/>
                                      <a:pt x="19654" y="276225"/>
                                    </a:cubicBezTo>
                                    <a:cubicBezTo>
                                      <a:pt x="23527" y="287846"/>
                                      <a:pt x="24708" y="295567"/>
                                      <a:pt x="33941" y="304800"/>
                                    </a:cubicBezTo>
                                    <a:cubicBezTo>
                                      <a:pt x="37989" y="308847"/>
                                      <a:pt x="43466" y="311150"/>
                                      <a:pt x="48229" y="314325"/>
                                    </a:cubicBezTo>
                                    <a:cubicBezTo>
                                      <a:pt x="49816" y="320675"/>
                                      <a:pt x="50064" y="327521"/>
                                      <a:pt x="52991" y="333375"/>
                                    </a:cubicBezTo>
                                    <a:cubicBezTo>
                                      <a:pt x="64263" y="355919"/>
                                      <a:pt x="67993" y="360997"/>
                                      <a:pt x="86329" y="371475"/>
                                    </a:cubicBezTo>
                                    <a:cubicBezTo>
                                      <a:pt x="92493" y="374997"/>
                                      <a:pt x="99291" y="377347"/>
                                      <a:pt x="105379" y="381000"/>
                                    </a:cubicBezTo>
                                    <a:cubicBezTo>
                                      <a:pt x="115195" y="386890"/>
                                      <a:pt x="123094" y="396430"/>
                                      <a:pt x="133954" y="400050"/>
                                    </a:cubicBezTo>
                                    <a:lnTo>
                                      <a:pt x="176816" y="414338"/>
                                    </a:lnTo>
                                    <a:lnTo>
                                      <a:pt x="191104" y="419100"/>
                                    </a:lnTo>
                                    <a:cubicBezTo>
                                      <a:pt x="222854" y="417513"/>
                                      <a:pt x="255034" y="419785"/>
                                      <a:pt x="286354" y="414338"/>
                                    </a:cubicBezTo>
                                    <a:cubicBezTo>
                                      <a:pt x="292990" y="413184"/>
                                      <a:pt x="295467" y="404362"/>
                                      <a:pt x="300641" y="400050"/>
                                    </a:cubicBezTo>
                                    <a:cubicBezTo>
                                      <a:pt x="340432" y="366890"/>
                                      <a:pt x="287468" y="417986"/>
                                      <a:pt x="329216" y="376238"/>
                                    </a:cubicBezTo>
                                    <a:cubicBezTo>
                                      <a:pt x="330804" y="371475"/>
                                      <a:pt x="332001" y="366564"/>
                                      <a:pt x="333979" y="361950"/>
                                    </a:cubicBezTo>
                                    <a:cubicBezTo>
                                      <a:pt x="336776" y="355425"/>
                                      <a:pt x="342451" y="349921"/>
                                      <a:pt x="343504" y="342900"/>
                                    </a:cubicBezTo>
                                    <a:cubicBezTo>
                                      <a:pt x="347279" y="317732"/>
                                      <a:pt x="345734" y="292023"/>
                                      <a:pt x="348266" y="266700"/>
                                    </a:cubicBezTo>
                                    <a:cubicBezTo>
                                      <a:pt x="348917" y="260187"/>
                                      <a:pt x="351441" y="254000"/>
                                      <a:pt x="353029" y="247650"/>
                                    </a:cubicBezTo>
                                    <a:cubicBezTo>
                                      <a:pt x="354616" y="282575"/>
                                      <a:pt x="347363" y="319055"/>
                                      <a:pt x="357791" y="352425"/>
                                    </a:cubicBezTo>
                                    <a:cubicBezTo>
                                      <a:pt x="361205" y="363352"/>
                                      <a:pt x="376841" y="323850"/>
                                      <a:pt x="376841" y="323850"/>
                                    </a:cubicBezTo>
                                    <a:cubicBezTo>
                                      <a:pt x="378429" y="298450"/>
                                      <a:pt x="373556" y="271794"/>
                                      <a:pt x="381604" y="247650"/>
                                    </a:cubicBezTo>
                                    <a:cubicBezTo>
                                      <a:pt x="384114" y="240120"/>
                                      <a:pt x="393381" y="259170"/>
                                      <a:pt x="395891" y="266700"/>
                                    </a:cubicBezTo>
                                    <a:cubicBezTo>
                                      <a:pt x="399938" y="278842"/>
                                      <a:pt x="398144" y="292250"/>
                                      <a:pt x="400654" y="304800"/>
                                    </a:cubicBezTo>
                                    <a:cubicBezTo>
                                      <a:pt x="402921" y="316133"/>
                                      <a:pt x="406780" y="327092"/>
                                      <a:pt x="410179" y="338138"/>
                                    </a:cubicBezTo>
                                    <a:cubicBezTo>
                                      <a:pt x="413132" y="347734"/>
                                      <a:pt x="419704" y="366713"/>
                                      <a:pt x="419704" y="366713"/>
                                    </a:cubicBezTo>
                                    <a:cubicBezTo>
                                      <a:pt x="424466" y="365125"/>
                                      <a:pt x="430909" y="365913"/>
                                      <a:pt x="433991" y="361950"/>
                                    </a:cubicBezTo>
                                    <a:cubicBezTo>
                                      <a:pt x="442708" y="350742"/>
                                      <a:pt x="453041" y="323850"/>
                                      <a:pt x="453041" y="323850"/>
                                    </a:cubicBezTo>
                                    <a:cubicBezTo>
                                      <a:pt x="454629" y="309563"/>
                                      <a:pt x="455618" y="295196"/>
                                      <a:pt x="457804" y="280988"/>
                                    </a:cubicBezTo>
                                    <a:cubicBezTo>
                                      <a:pt x="458799" y="274519"/>
                                      <a:pt x="456357" y="264008"/>
                                      <a:pt x="462566" y="261938"/>
                                    </a:cubicBezTo>
                                    <a:cubicBezTo>
                                      <a:pt x="467996" y="260128"/>
                                      <a:pt x="468916" y="271463"/>
                                      <a:pt x="472091" y="276225"/>
                                    </a:cubicBezTo>
                                    <a:cubicBezTo>
                                      <a:pt x="475266" y="295275"/>
                                      <a:pt x="479315" y="314200"/>
                                      <a:pt x="481616" y="333375"/>
                                    </a:cubicBezTo>
                                    <a:cubicBezTo>
                                      <a:pt x="484082" y="353926"/>
                                      <a:pt x="478225" y="376263"/>
                                      <a:pt x="486379" y="395288"/>
                                    </a:cubicBezTo>
                                    <a:cubicBezTo>
                                      <a:pt x="490334" y="404516"/>
                                      <a:pt x="493146" y="376367"/>
                                      <a:pt x="495904" y="366713"/>
                                    </a:cubicBezTo>
                                    <a:lnTo>
                                      <a:pt x="505429" y="333375"/>
                                    </a:lnTo>
                                    <a:cubicBezTo>
                                      <a:pt x="506950" y="322725"/>
                                      <a:pt x="512308" y="283371"/>
                                      <a:pt x="514954" y="271463"/>
                                    </a:cubicBezTo>
                                    <a:cubicBezTo>
                                      <a:pt x="516043" y="266562"/>
                                      <a:pt x="518129" y="261938"/>
                                      <a:pt x="519716" y="257175"/>
                                    </a:cubicBezTo>
                                    <a:cubicBezTo>
                                      <a:pt x="521304" y="293688"/>
                                      <a:pt x="520443" y="330389"/>
                                      <a:pt x="524479" y="366713"/>
                                    </a:cubicBezTo>
                                    <a:cubicBezTo>
                                      <a:pt x="525373" y="374758"/>
                                      <a:pt x="529241" y="350995"/>
                                      <a:pt x="529241" y="342900"/>
                                    </a:cubicBezTo>
                                    <a:cubicBezTo>
                                      <a:pt x="529241" y="337880"/>
                                      <a:pt x="525921" y="333421"/>
                                      <a:pt x="524479" y="328613"/>
                                    </a:cubicBezTo>
                                    <a:cubicBezTo>
                                      <a:pt x="521158" y="317543"/>
                                      <a:pt x="518129" y="306388"/>
                                      <a:pt x="514954" y="295275"/>
                                    </a:cubicBezTo>
                                    <a:cubicBezTo>
                                      <a:pt x="521819" y="185430"/>
                                      <a:pt x="509737" y="203881"/>
                                      <a:pt x="529241" y="242888"/>
                                    </a:cubicBezTo>
                                    <a:cubicBezTo>
                                      <a:pt x="533381" y="251167"/>
                                      <a:pt x="538766" y="258763"/>
                                      <a:pt x="543529" y="266700"/>
                                    </a:cubicBezTo>
                                    <a:cubicBezTo>
                                      <a:pt x="545116" y="277813"/>
                                      <a:pt x="545978" y="289053"/>
                                      <a:pt x="548291" y="300038"/>
                                    </a:cubicBezTo>
                                    <a:cubicBezTo>
                                      <a:pt x="552336" y="319253"/>
                                      <a:pt x="556370" y="338559"/>
                                      <a:pt x="562579" y="357188"/>
                                    </a:cubicBezTo>
                                    <a:cubicBezTo>
                                      <a:pt x="564166" y="361950"/>
                                      <a:pt x="566124" y="366605"/>
                                      <a:pt x="567341" y="371475"/>
                                    </a:cubicBezTo>
                                    <a:cubicBezTo>
                                      <a:pt x="570891" y="385674"/>
                                      <a:pt x="573095" y="400196"/>
                                      <a:pt x="576866" y="414338"/>
                                    </a:cubicBezTo>
                                    <a:cubicBezTo>
                                      <a:pt x="579453" y="424039"/>
                                      <a:pt x="583956" y="433173"/>
                                      <a:pt x="586391" y="442913"/>
                                    </a:cubicBezTo>
                                    <a:lnTo>
                                      <a:pt x="591154" y="461963"/>
                                    </a:lnTo>
                                    <a:cubicBezTo>
                                      <a:pt x="592741" y="447675"/>
                                      <a:pt x="593267" y="433229"/>
                                      <a:pt x="595916" y="419100"/>
                                    </a:cubicBezTo>
                                    <a:cubicBezTo>
                                      <a:pt x="598046" y="407741"/>
                                      <a:pt x="604834" y="397304"/>
                                      <a:pt x="605441" y="385763"/>
                                    </a:cubicBezTo>
                                    <a:cubicBezTo>
                                      <a:pt x="611201" y="276331"/>
                                      <a:pt x="610586" y="166646"/>
                                      <a:pt x="614966" y="57150"/>
                                    </a:cubicBezTo>
                                    <a:cubicBezTo>
                                      <a:pt x="615352" y="47501"/>
                                      <a:pt x="617387" y="37943"/>
                                      <a:pt x="619729" y="28575"/>
                                    </a:cubicBezTo>
                                    <a:cubicBezTo>
                                      <a:pt x="622164" y="18835"/>
                                      <a:pt x="629254" y="0"/>
                                      <a:pt x="629254" y="0"/>
                                    </a:cubicBezTo>
                                    <a:cubicBezTo>
                                      <a:pt x="630841" y="6350"/>
                                      <a:pt x="632218" y="12756"/>
                                      <a:pt x="634016" y="19050"/>
                                    </a:cubicBezTo>
                                    <a:cubicBezTo>
                                      <a:pt x="635395" y="23877"/>
                                      <a:pt x="637907" y="28394"/>
                                      <a:pt x="638779" y="33338"/>
                                    </a:cubicBezTo>
                                    <a:cubicBezTo>
                                      <a:pt x="639109" y="35207"/>
                                      <a:pt x="647629" y="104253"/>
                                      <a:pt x="653066" y="123825"/>
                                    </a:cubicBezTo>
                                    <a:cubicBezTo>
                                      <a:pt x="658845" y="144630"/>
                                      <a:pt x="665766" y="165100"/>
                                      <a:pt x="672116" y="185738"/>
                                    </a:cubicBezTo>
                                    <a:cubicBezTo>
                                      <a:pt x="687323" y="317530"/>
                                      <a:pt x="694081" y="323661"/>
                                      <a:pt x="681641" y="466725"/>
                                    </a:cubicBezTo>
                                    <a:cubicBezTo>
                                      <a:pt x="680259" y="482619"/>
                                      <a:pt x="679135" y="434894"/>
                                      <a:pt x="676879" y="419100"/>
                                    </a:cubicBezTo>
                                    <a:cubicBezTo>
                                      <a:pt x="675953" y="412620"/>
                                      <a:pt x="673704" y="406400"/>
                                      <a:pt x="672116" y="400050"/>
                                    </a:cubicBezTo>
                                    <a:cubicBezTo>
                                      <a:pt x="670529" y="334963"/>
                                      <a:pt x="674241" y="269529"/>
                                      <a:pt x="667354" y="204788"/>
                                    </a:cubicBezTo>
                                    <a:cubicBezTo>
                                      <a:pt x="663775" y="171149"/>
                                      <a:pt x="610744" y="173022"/>
                                      <a:pt x="643541" y="123825"/>
                                    </a:cubicBezTo>
                                    <a:cubicBezTo>
                                      <a:pt x="651065" y="112539"/>
                                      <a:pt x="654405" y="148801"/>
                                      <a:pt x="657829" y="161925"/>
                                    </a:cubicBezTo>
                                    <a:cubicBezTo>
                                      <a:pt x="663959" y="185423"/>
                                      <a:pt x="666226" y="209804"/>
                                      <a:pt x="672116" y="233363"/>
                                    </a:cubicBezTo>
                                    <a:cubicBezTo>
                                      <a:pt x="674189" y="241657"/>
                                      <a:pt x="679229" y="248974"/>
                                      <a:pt x="681641" y="257175"/>
                                    </a:cubicBezTo>
                                    <a:cubicBezTo>
                                      <a:pt x="720433" y="389064"/>
                                      <a:pt x="683767" y="277833"/>
                                      <a:pt x="700691" y="328613"/>
                                    </a:cubicBezTo>
                                    <a:cubicBezTo>
                                      <a:pt x="702279" y="339725"/>
                                      <a:pt x="703253" y="350943"/>
                                      <a:pt x="705454" y="361950"/>
                                    </a:cubicBezTo>
                                    <a:cubicBezTo>
                                      <a:pt x="706439" y="366873"/>
                                      <a:pt x="706666" y="372688"/>
                                      <a:pt x="710216" y="376238"/>
                                    </a:cubicBezTo>
                                    <a:cubicBezTo>
                                      <a:pt x="715236" y="381258"/>
                                      <a:pt x="722916" y="382588"/>
                                      <a:pt x="729266" y="385763"/>
                                    </a:cubicBezTo>
                                    <a:cubicBezTo>
                                      <a:pt x="734029" y="382588"/>
                                      <a:pt x="739036" y="379752"/>
                                      <a:pt x="743554" y="376238"/>
                                    </a:cubicBezTo>
                                    <a:cubicBezTo>
                                      <a:pt x="753341" y="368626"/>
                                      <a:pt x="761669" y="359082"/>
                                      <a:pt x="772129" y="352425"/>
                                    </a:cubicBezTo>
                                    <a:cubicBezTo>
                                      <a:pt x="779341" y="347835"/>
                                      <a:pt x="788436" y="346994"/>
                                      <a:pt x="795941" y="342900"/>
                                    </a:cubicBezTo>
                                    <a:cubicBezTo>
                                      <a:pt x="805991" y="337418"/>
                                      <a:pt x="814991" y="330200"/>
                                      <a:pt x="824516" y="323850"/>
                                    </a:cubicBezTo>
                                    <a:lnTo>
                                      <a:pt x="838804" y="314325"/>
                                    </a:lnTo>
                                    <a:cubicBezTo>
                                      <a:pt x="851753" y="305692"/>
                                      <a:pt x="864662" y="295275"/>
                                      <a:pt x="881666" y="295275"/>
                                    </a:cubicBezTo>
                                    <a:lnTo>
                                      <a:pt x="891191" y="295275"/>
                                    </a:ln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539BF2E" id="Freeform: Shape 3" o:spid="_x0000_s1026" style="position:absolute;margin-left:6.55pt;margin-top:166.7pt;width:70.15pt;height:37pt;z-index:251681792;visibility:visible;mso-wrap-style:square;mso-wrap-distance-left:9pt;mso-wrap-distance-top:0;mso-wrap-distance-right:9pt;mso-wrap-distance-bottom:0;mso-position-horizontal:absolute;mso-position-horizontal-relative:text;mso-position-vertical:absolute;mso-position-vertical-relative:text;v-text-anchor:middle" coordsize="891191,469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" path="m200629,123825v-7938,-1587,-15781,-5766,-23813,-4762c171137,119773,167648,126028,162529,128588v-39419,19709,16217,-15446,-33338,14287c119375,148765,100616,161925,100616,161925v-1587,6350,-2964,12756,-4762,19050c94475,185802,91091,190243,91091,195263v,25450,-3644,52179,4763,76200c99636,282268,124429,290513,124429,290513v6350,-1588,12921,-2465,19050,-4763c156003,281053,188767,260725,195866,257175v4490,-2245,9525,-3175,14288,-4762c218735,243832,228994,235440,233966,223838v2578,-6016,2965,-12756,4763,-19050c240108,199961,242112,195327,243491,190500v11957,-41852,-1891,912,9525,-33337c250555,149780,245859,128588,233966,128588v-5724,,-6350,9525,-9525,14287c226029,166688,225829,190687,229204,214313v1420,9939,5796,19253,9525,28575c246554,262450,247440,270649,262541,285750v4047,4047,9525,6350,14288,9525c283179,285750,292259,277560,295879,266700v10720,-32161,-1650,7425,9525,-42862c306493,218937,308948,214420,310166,209550v1963,-7853,3175,-15875,4763,-23812c314390,180353,313724,138385,305404,123825v-3938,-6892,-8675,-13437,-14288,-19050c287069,100728,281591,98425,276829,95250,265377,78073,258301,65436,238729,52388v-4763,-3175,-9168,-6965,-14288,-9525c214674,37979,195404,35150,186341,33338v-15875,1587,-32397,3,-47625,4762c127789,41514,121001,53529,110141,57150l95854,61913c64145,93620,98294,63732,67279,80963,41645,95205,41772,96946,24416,114300v-3175,6350,-6003,12886,-9525,19050c12051,138320,5578,141918,5366,147638,1418,254234,-9681,232224,19654,276225v3873,11621,5054,19342,14287,28575c37989,308847,43466,311150,48229,314325v1587,6350,1835,13196,4762,19050c64263,355919,67993,360997,86329,371475v6164,3522,12962,5872,19050,9525c115195,386890,123094,396430,133954,400050r42862,14288l191104,419100v31750,-1587,63930,685,95250,-4762c292990,413184,295467,404362,300641,400050v39791,-33160,-13173,17936,28575,-23812c330804,371475,332001,366564,333979,361950v2797,-6525,8472,-12029,9525,-19050c347279,317732,345734,292023,348266,266700v651,-6513,3175,-12700,4763,-19050c354616,282575,347363,319055,357791,352425v3414,10927,19050,-28575,19050,-28575c378429,298450,373556,271794,381604,247650v2510,-7530,11777,11520,14287,19050c399938,278842,398144,292250,400654,304800v2267,11333,6126,22292,9525,33338c413132,347734,419704,366713,419704,366713v4762,-1588,11205,-800,14287,-4763c442708,350742,453041,323850,453041,323850v1588,-14287,2577,-28654,4763,-42862c458799,274519,456357,264008,462566,261938v5430,-1810,6350,9525,9525,14287c475266,295275,479315,314200,481616,333375v2466,20551,-3391,42888,4763,61913c490334,404516,493146,376367,495904,366713r9525,-33338c506950,322725,512308,283371,514954,271463v1089,-4901,3175,-9525,4762,-14288c521304,293688,520443,330389,524479,366713v894,8045,4762,-15718,4762,-23813c529241,337880,525921,333421,524479,328613v-3321,-11070,-6350,-22225,-9525,-33338c521819,185430,509737,203881,529241,242888v4140,8279,9525,15875,14288,23812c545116,277813,545978,289053,548291,300038v4045,19215,8079,38521,14288,57150c564166,361950,566124,366605,567341,371475v3550,14199,5754,28721,9525,42863c579453,424039,583956,433173,586391,442913r4763,19050c592741,447675,593267,433229,595916,419100v2130,-11359,8918,-21796,9525,-33337c611201,276331,610586,166646,614966,57150v386,-9649,2421,-19207,4763,-28575c622164,18835,629254,,629254,v1587,6350,2964,12756,4762,19050c635395,23877,637907,28394,638779,33338v330,1869,8850,70915,14287,90487c658845,144630,665766,165100,672116,185738v15207,131792,21965,137923,9525,280987c680259,482619,679135,434894,676879,419100v-926,-6480,-3175,-12700,-4763,-19050c670529,334963,674241,269529,667354,204788v-3579,-33639,-56610,-31766,-23813,-80963c651065,112539,654405,148801,657829,161925v6130,23498,8397,47879,14287,71438c674189,241657,679229,248974,681641,257175v38792,131889,2126,20658,19050,71438c702279,339725,703253,350943,705454,361950v985,4923,1212,10738,4762,14288c715236,381258,722916,382588,729266,385763v4763,-3175,9770,-6011,14288,-9525c753341,368626,761669,359082,772129,352425v7212,-4590,16307,-5431,23812,-9525c805991,337418,814991,330200,824516,323850r14288,-9525c851753,305692,864662,295275,881666,295275r9525,e" filled="f" strokecolor="#41719c" strokeweight="1pt">
                      <v:stroke joinstyle="miter"/>
                      <v:path arrowok="t" o:connecttype="custom" o:connectlocs="200629,123825;176816,119063;162529,128588;129191,142875;100616,161925;95854,180975;91091,195263;95854,271463;124429,290513;143479,285750;195866,257175;210154,252413;233966,223838;238729,204788;243491,190500;253016,157163;233966,128588;224441,142875;229204,214313;238729,242888;262541,285750;276829,295275;295879,266700;305404,223838;310166,209550;314929,185738;305404,123825;291116,104775;276829,95250;238729,52388;224441,42863;186341,33338;138716,38100;110141,57150;95854,61913;67279,80963;24416,114300;14891,133350;5366,147638;19654,276225;33941,304800;48229,314325;52991,333375;86329,371475;105379,381000;133954,400050;176816,414338;191104,419100;286354,414338;300641,400050;329216,376238;333979,361950;343504,342900;348266,266700;353029,247650;357791,352425;376841,323850;381604,247650;395891,266700;400654,304800;410179,338138;419704,366713;433991,361950;453041,323850;457804,280988;462566,261938;472091,276225;481616,333375;486379,395288;495904,366713;505429,333375;514954,271463;519716,257175;524479,366713;529241,342900;524479,328613;514954,295275;529241,242888;543529,266700;548291,300038;562579,357188;567341,371475;576866,414338;586391,442913;591154,461963;595916,419100;605441,385763;614966,57150;619729,28575;629254,0;634016,19050;638779,33338;653066,123825;672116,185738;681641,466725;676879,419100;672116,400050;667354,204788;643541,123825;657829,161925;672116,233363;681641,257175;700691,328613;705454,361950;710216,376238;729266,385763;743554,376238;772129,352425;795941,342900;824516,323850;838804,314325;881666,295275;891191,295275" o:connectangles="0,0,0,0,0,0,0,0,0,0,0,0,0,0,0,0,0,0,0,0,0,0,0,0,0,0,0,0,0,0,0,0,0,0,0,0,0,0,0,0,0,0,0,0,0,0,0,0,0,0,0,0,0,0,0,0,0,0,0,0,0,0,0,0,0,0,0,0,0,0,0,0,0,0,0,0,0,0,0,0,0,0,0,0,0,0,0,0,0,0,0,0,0,0,0,0,0,0,0,0,0,0,0,0,0,0,0,0,0,0,0,0,0"/>
                    </v:shape>
                  </w:pict>
                </mc:Fallback>
              </mc:AlternateContent>
            </w:r>
          </w:p>
        </w:tc>
      </w:tr>
      <w:tr w:rsidR="00310B47" w:rsidRPr="00310B47" w14:paraId="6AFBB316" w14:textId="77777777" w:rsidTr="00310B47">
        <w:trPr>
          <w:trHeight w:val="479"/>
          <w:jc w:val="right"/>
        </w:trPr>
        <w:tc>
          <w:tcPr>
            <w:tcW w:w="929" w:type="dxa"/>
            <w:vAlign w:val="center"/>
          </w:tcPr>
          <w:p w14:paraId="033833C8" w14:textId="77777777" w:rsidR="00310B47" w:rsidRPr="00310B47" w:rsidRDefault="00310B47" w:rsidP="00E21479">
            <w:pPr>
              <w:widowControl w:val="0"/>
              <w:numPr>
                <w:ilvl w:val="0"/>
                <w:numId w:val="59"/>
              </w:numPr>
              <w:autoSpaceDE w:val="0"/>
              <w:autoSpaceDN w:val="0"/>
              <w:spacing w:after="0" w:line="240" w:lineRule="auto"/>
              <w:jc w:val="both"/>
              <w:rPr>
                <w:rFonts w:ascii="Times New Roman" w:eastAsia="Arial" w:hAnsi="Arial" w:cs="Arial"/>
                <w:sz w:val="24"/>
                <w:lang w:val="id"/>
              </w:rPr>
            </w:pPr>
          </w:p>
        </w:tc>
        <w:tc>
          <w:tcPr>
            <w:tcW w:w="1634" w:type="dxa"/>
            <w:vAlign w:val="center"/>
          </w:tcPr>
          <w:p w14:paraId="1E273322"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en-ID"/>
              </w:rPr>
              <w:t>29/7/22</w:t>
            </w:r>
          </w:p>
        </w:tc>
        <w:tc>
          <w:tcPr>
            <w:tcW w:w="4529" w:type="dxa"/>
          </w:tcPr>
          <w:p w14:paraId="60E17106" w14:textId="77777777" w:rsidR="00310B47" w:rsidRPr="00310B47" w:rsidRDefault="00310B47" w:rsidP="00E21479">
            <w:pPr>
              <w:widowControl w:val="0"/>
              <w:numPr>
                <w:ilvl w:val="0"/>
                <w:numId w:val="58"/>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erbaiki tabel pengumpulan data menjadi total kendaraan yang sudah smp.</w:t>
            </w:r>
          </w:p>
          <w:p w14:paraId="43B9E392" w14:textId="77777777" w:rsidR="00310B47" w:rsidRPr="00310B47" w:rsidRDefault="00310B47" w:rsidP="00E21479">
            <w:pPr>
              <w:widowControl w:val="0"/>
              <w:numPr>
                <w:ilvl w:val="0"/>
                <w:numId w:val="58"/>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Jadikan satuannya hanya smp.</w:t>
            </w:r>
          </w:p>
          <w:p w14:paraId="4D5C4390" w14:textId="77777777" w:rsidR="00310B47" w:rsidRPr="00310B47" w:rsidRDefault="00310B47" w:rsidP="00E21479">
            <w:pPr>
              <w:widowControl w:val="0"/>
              <w:numPr>
                <w:ilvl w:val="0"/>
                <w:numId w:val="58"/>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erbaiki garis penulisan, rapatkan ke kiri.</w:t>
            </w:r>
          </w:p>
          <w:p w14:paraId="6798B7E3" w14:textId="77777777" w:rsidR="00310B47" w:rsidRPr="00310B47" w:rsidRDefault="00310B47" w:rsidP="00E21479">
            <w:pPr>
              <w:widowControl w:val="0"/>
              <w:numPr>
                <w:ilvl w:val="0"/>
                <w:numId w:val="58"/>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Waktu tempuh jadikan menit.</w:t>
            </w:r>
          </w:p>
          <w:p w14:paraId="68D371BA" w14:textId="77777777" w:rsidR="00310B47" w:rsidRPr="00310B47" w:rsidRDefault="00310B47" w:rsidP="00E21479">
            <w:pPr>
              <w:widowControl w:val="0"/>
              <w:numPr>
                <w:ilvl w:val="0"/>
                <w:numId w:val="58"/>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Rapihkan penulisan ke atas.</w:t>
            </w:r>
          </w:p>
          <w:p w14:paraId="12BEECDA" w14:textId="77777777" w:rsidR="00310B47" w:rsidRPr="00310B47" w:rsidRDefault="00310B47" w:rsidP="00E21479">
            <w:pPr>
              <w:widowControl w:val="0"/>
              <w:numPr>
                <w:ilvl w:val="0"/>
                <w:numId w:val="58"/>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Rapihkan penulisan tabel perbandingan alternatif.</w:t>
            </w:r>
          </w:p>
          <w:p w14:paraId="41911979" w14:textId="77777777" w:rsidR="00310B47" w:rsidRPr="00310B47" w:rsidRDefault="00310B47" w:rsidP="00E21479">
            <w:pPr>
              <w:widowControl w:val="0"/>
              <w:numPr>
                <w:ilvl w:val="0"/>
                <w:numId w:val="58"/>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Tambahkan satuan.</w:t>
            </w:r>
          </w:p>
          <w:p w14:paraId="768B0C39" w14:textId="77777777" w:rsidR="00310B47" w:rsidRPr="00310B47" w:rsidRDefault="00310B47" w:rsidP="00E21479">
            <w:pPr>
              <w:widowControl w:val="0"/>
              <w:numPr>
                <w:ilvl w:val="0"/>
                <w:numId w:val="58"/>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Satuan waktu menjadi menit.</w:t>
            </w:r>
          </w:p>
          <w:p w14:paraId="4F60DBAB" w14:textId="77777777" w:rsidR="00310B47" w:rsidRPr="00310B47" w:rsidRDefault="00310B47" w:rsidP="00E21479">
            <w:pPr>
              <w:widowControl w:val="0"/>
              <w:numPr>
                <w:ilvl w:val="0"/>
                <w:numId w:val="58"/>
              </w:numPr>
              <w:autoSpaceDE w:val="0"/>
              <w:autoSpaceDN w:val="0"/>
              <w:spacing w:after="0" w:line="240" w:lineRule="auto"/>
              <w:jc w:val="both"/>
              <w:rPr>
                <w:rFonts w:ascii="Times New Roman" w:eastAsia="Arial" w:hAnsi="Arial" w:cs="Arial"/>
                <w:sz w:val="24"/>
                <w:lang w:val="id"/>
              </w:rPr>
            </w:pPr>
            <w:r w:rsidRPr="00310B47">
              <w:rPr>
                <w:rFonts w:ascii="Times New Roman" w:eastAsia="Arial" w:hAnsi="Arial" w:cs="Arial"/>
                <w:sz w:val="24"/>
                <w:lang w:val="en-ID"/>
              </w:rPr>
              <w:t>Perhatikan huruf kapital.</w:t>
            </w:r>
          </w:p>
        </w:tc>
        <w:tc>
          <w:tcPr>
            <w:tcW w:w="1732" w:type="dxa"/>
          </w:tcPr>
          <w:p w14:paraId="51D81DCA" w14:textId="77777777" w:rsidR="00310B47" w:rsidRPr="00310B47" w:rsidRDefault="00310B47" w:rsidP="00310B47">
            <w:pPr>
              <w:widowControl w:val="0"/>
              <w:autoSpaceDE w:val="0"/>
              <w:autoSpaceDN w:val="0"/>
              <w:spacing w:after="0" w:line="240" w:lineRule="auto"/>
              <w:jc w:val="both"/>
              <w:rPr>
                <w:rFonts w:ascii="Times New Roman" w:eastAsia="Arial" w:hAnsi="Arial" w:cs="Arial"/>
                <w:sz w:val="24"/>
                <w:lang w:val="id"/>
              </w:rPr>
            </w:pPr>
            <w:r w:rsidRPr="00310B47">
              <w:rPr>
                <w:rFonts w:ascii="Arial" w:eastAsia="Arial" w:hAnsi="Arial" w:cs="Arial"/>
                <w:noProof/>
                <w:sz w:val="24"/>
              </w:rPr>
              <mc:AlternateContent>
                <mc:Choice Requires="wps">
                  <w:drawing>
                    <wp:anchor distT="0" distB="0" distL="114300" distR="114300" simplePos="0" relativeHeight="251680768" behindDoc="0" locked="0" layoutInCell="1" allowOverlap="1" wp14:anchorId="5E526873" wp14:editId="1A7DFAB1">
                      <wp:simplePos x="0" y="0"/>
                      <wp:positionH relativeFrom="column">
                        <wp:posOffset>83185</wp:posOffset>
                      </wp:positionH>
                      <wp:positionV relativeFrom="paragraph">
                        <wp:posOffset>698500</wp:posOffset>
                      </wp:positionV>
                      <wp:extent cx="891191" cy="469921"/>
                      <wp:effectExtent l="0" t="0" r="23495" b="25400"/>
                      <wp:wrapNone/>
                      <wp:docPr id="125" name="Freeform: Shape 1"/>
                      <wp:cNvGraphicFramePr/>
                      <a:graphic xmlns:a="http://schemas.openxmlformats.org/drawingml/2006/main">
                        <a:graphicData uri="http://schemas.microsoft.com/office/word/2010/wordprocessingShape">
                          <wps:wsp>
                            <wps:cNvSpPr/>
                            <wps:spPr>
                              <a:xfrm>
                                <a:off x="0" y="0"/>
                                <a:ext cx="891191" cy="469921"/>
                              </a:xfrm>
                              <a:custGeom>
                                <a:avLst/>
                                <a:gdLst>
                                  <a:gd name="connsiteX0" fmla="*/ 200629 w 891191"/>
                                  <a:gd name="connsiteY0" fmla="*/ 123825 h 469921"/>
                                  <a:gd name="connsiteX1" fmla="*/ 176816 w 891191"/>
                                  <a:gd name="connsiteY1" fmla="*/ 119063 h 469921"/>
                                  <a:gd name="connsiteX2" fmla="*/ 162529 w 891191"/>
                                  <a:gd name="connsiteY2" fmla="*/ 128588 h 469921"/>
                                  <a:gd name="connsiteX3" fmla="*/ 129191 w 891191"/>
                                  <a:gd name="connsiteY3" fmla="*/ 142875 h 469921"/>
                                  <a:gd name="connsiteX4" fmla="*/ 100616 w 891191"/>
                                  <a:gd name="connsiteY4" fmla="*/ 161925 h 469921"/>
                                  <a:gd name="connsiteX5" fmla="*/ 95854 w 891191"/>
                                  <a:gd name="connsiteY5" fmla="*/ 180975 h 469921"/>
                                  <a:gd name="connsiteX6" fmla="*/ 91091 w 891191"/>
                                  <a:gd name="connsiteY6" fmla="*/ 195263 h 469921"/>
                                  <a:gd name="connsiteX7" fmla="*/ 95854 w 891191"/>
                                  <a:gd name="connsiteY7" fmla="*/ 271463 h 469921"/>
                                  <a:gd name="connsiteX8" fmla="*/ 124429 w 891191"/>
                                  <a:gd name="connsiteY8" fmla="*/ 290513 h 469921"/>
                                  <a:gd name="connsiteX9" fmla="*/ 143479 w 891191"/>
                                  <a:gd name="connsiteY9" fmla="*/ 285750 h 469921"/>
                                  <a:gd name="connsiteX10" fmla="*/ 195866 w 891191"/>
                                  <a:gd name="connsiteY10" fmla="*/ 257175 h 469921"/>
                                  <a:gd name="connsiteX11" fmla="*/ 210154 w 891191"/>
                                  <a:gd name="connsiteY11" fmla="*/ 252413 h 469921"/>
                                  <a:gd name="connsiteX12" fmla="*/ 233966 w 891191"/>
                                  <a:gd name="connsiteY12" fmla="*/ 223838 h 469921"/>
                                  <a:gd name="connsiteX13" fmla="*/ 238729 w 891191"/>
                                  <a:gd name="connsiteY13" fmla="*/ 204788 h 469921"/>
                                  <a:gd name="connsiteX14" fmla="*/ 243491 w 891191"/>
                                  <a:gd name="connsiteY14" fmla="*/ 190500 h 469921"/>
                                  <a:gd name="connsiteX15" fmla="*/ 253016 w 891191"/>
                                  <a:gd name="connsiteY15" fmla="*/ 157163 h 469921"/>
                                  <a:gd name="connsiteX16" fmla="*/ 233966 w 891191"/>
                                  <a:gd name="connsiteY16" fmla="*/ 128588 h 469921"/>
                                  <a:gd name="connsiteX17" fmla="*/ 224441 w 891191"/>
                                  <a:gd name="connsiteY17" fmla="*/ 142875 h 469921"/>
                                  <a:gd name="connsiteX18" fmla="*/ 229204 w 891191"/>
                                  <a:gd name="connsiteY18" fmla="*/ 214313 h 469921"/>
                                  <a:gd name="connsiteX19" fmla="*/ 238729 w 891191"/>
                                  <a:gd name="connsiteY19" fmla="*/ 242888 h 469921"/>
                                  <a:gd name="connsiteX20" fmla="*/ 262541 w 891191"/>
                                  <a:gd name="connsiteY20" fmla="*/ 285750 h 469921"/>
                                  <a:gd name="connsiteX21" fmla="*/ 276829 w 891191"/>
                                  <a:gd name="connsiteY21" fmla="*/ 295275 h 469921"/>
                                  <a:gd name="connsiteX22" fmla="*/ 295879 w 891191"/>
                                  <a:gd name="connsiteY22" fmla="*/ 266700 h 469921"/>
                                  <a:gd name="connsiteX23" fmla="*/ 305404 w 891191"/>
                                  <a:gd name="connsiteY23" fmla="*/ 223838 h 469921"/>
                                  <a:gd name="connsiteX24" fmla="*/ 310166 w 891191"/>
                                  <a:gd name="connsiteY24" fmla="*/ 209550 h 469921"/>
                                  <a:gd name="connsiteX25" fmla="*/ 314929 w 891191"/>
                                  <a:gd name="connsiteY25" fmla="*/ 185738 h 469921"/>
                                  <a:gd name="connsiteX26" fmla="*/ 305404 w 891191"/>
                                  <a:gd name="connsiteY26" fmla="*/ 123825 h 469921"/>
                                  <a:gd name="connsiteX27" fmla="*/ 291116 w 891191"/>
                                  <a:gd name="connsiteY27" fmla="*/ 104775 h 469921"/>
                                  <a:gd name="connsiteX28" fmla="*/ 276829 w 891191"/>
                                  <a:gd name="connsiteY28" fmla="*/ 95250 h 469921"/>
                                  <a:gd name="connsiteX29" fmla="*/ 238729 w 891191"/>
                                  <a:gd name="connsiteY29" fmla="*/ 52388 h 469921"/>
                                  <a:gd name="connsiteX30" fmla="*/ 224441 w 891191"/>
                                  <a:gd name="connsiteY30" fmla="*/ 42863 h 469921"/>
                                  <a:gd name="connsiteX31" fmla="*/ 186341 w 891191"/>
                                  <a:gd name="connsiteY31" fmla="*/ 33338 h 469921"/>
                                  <a:gd name="connsiteX32" fmla="*/ 138716 w 891191"/>
                                  <a:gd name="connsiteY32" fmla="*/ 38100 h 469921"/>
                                  <a:gd name="connsiteX33" fmla="*/ 110141 w 891191"/>
                                  <a:gd name="connsiteY33" fmla="*/ 57150 h 469921"/>
                                  <a:gd name="connsiteX34" fmla="*/ 95854 w 891191"/>
                                  <a:gd name="connsiteY34" fmla="*/ 61913 h 469921"/>
                                  <a:gd name="connsiteX35" fmla="*/ 67279 w 891191"/>
                                  <a:gd name="connsiteY35" fmla="*/ 80963 h 469921"/>
                                  <a:gd name="connsiteX36" fmla="*/ 24416 w 891191"/>
                                  <a:gd name="connsiteY36" fmla="*/ 114300 h 469921"/>
                                  <a:gd name="connsiteX37" fmla="*/ 14891 w 891191"/>
                                  <a:gd name="connsiteY37" fmla="*/ 133350 h 469921"/>
                                  <a:gd name="connsiteX38" fmla="*/ 5366 w 891191"/>
                                  <a:gd name="connsiteY38" fmla="*/ 147638 h 469921"/>
                                  <a:gd name="connsiteX39" fmla="*/ 19654 w 891191"/>
                                  <a:gd name="connsiteY39" fmla="*/ 276225 h 469921"/>
                                  <a:gd name="connsiteX40" fmla="*/ 33941 w 891191"/>
                                  <a:gd name="connsiteY40" fmla="*/ 304800 h 469921"/>
                                  <a:gd name="connsiteX41" fmla="*/ 48229 w 891191"/>
                                  <a:gd name="connsiteY41" fmla="*/ 314325 h 469921"/>
                                  <a:gd name="connsiteX42" fmla="*/ 52991 w 891191"/>
                                  <a:gd name="connsiteY42" fmla="*/ 333375 h 469921"/>
                                  <a:gd name="connsiteX43" fmla="*/ 86329 w 891191"/>
                                  <a:gd name="connsiteY43" fmla="*/ 371475 h 469921"/>
                                  <a:gd name="connsiteX44" fmla="*/ 105379 w 891191"/>
                                  <a:gd name="connsiteY44" fmla="*/ 381000 h 469921"/>
                                  <a:gd name="connsiteX45" fmla="*/ 133954 w 891191"/>
                                  <a:gd name="connsiteY45" fmla="*/ 400050 h 469921"/>
                                  <a:gd name="connsiteX46" fmla="*/ 176816 w 891191"/>
                                  <a:gd name="connsiteY46" fmla="*/ 414338 h 469921"/>
                                  <a:gd name="connsiteX47" fmla="*/ 191104 w 891191"/>
                                  <a:gd name="connsiteY47" fmla="*/ 419100 h 469921"/>
                                  <a:gd name="connsiteX48" fmla="*/ 286354 w 891191"/>
                                  <a:gd name="connsiteY48" fmla="*/ 414338 h 469921"/>
                                  <a:gd name="connsiteX49" fmla="*/ 300641 w 891191"/>
                                  <a:gd name="connsiteY49" fmla="*/ 400050 h 469921"/>
                                  <a:gd name="connsiteX50" fmla="*/ 329216 w 891191"/>
                                  <a:gd name="connsiteY50" fmla="*/ 376238 h 469921"/>
                                  <a:gd name="connsiteX51" fmla="*/ 333979 w 891191"/>
                                  <a:gd name="connsiteY51" fmla="*/ 361950 h 469921"/>
                                  <a:gd name="connsiteX52" fmla="*/ 343504 w 891191"/>
                                  <a:gd name="connsiteY52" fmla="*/ 342900 h 469921"/>
                                  <a:gd name="connsiteX53" fmla="*/ 348266 w 891191"/>
                                  <a:gd name="connsiteY53" fmla="*/ 266700 h 469921"/>
                                  <a:gd name="connsiteX54" fmla="*/ 353029 w 891191"/>
                                  <a:gd name="connsiteY54" fmla="*/ 247650 h 469921"/>
                                  <a:gd name="connsiteX55" fmla="*/ 357791 w 891191"/>
                                  <a:gd name="connsiteY55" fmla="*/ 352425 h 469921"/>
                                  <a:gd name="connsiteX56" fmla="*/ 376841 w 891191"/>
                                  <a:gd name="connsiteY56" fmla="*/ 323850 h 469921"/>
                                  <a:gd name="connsiteX57" fmla="*/ 381604 w 891191"/>
                                  <a:gd name="connsiteY57" fmla="*/ 247650 h 469921"/>
                                  <a:gd name="connsiteX58" fmla="*/ 395891 w 891191"/>
                                  <a:gd name="connsiteY58" fmla="*/ 266700 h 469921"/>
                                  <a:gd name="connsiteX59" fmla="*/ 400654 w 891191"/>
                                  <a:gd name="connsiteY59" fmla="*/ 304800 h 469921"/>
                                  <a:gd name="connsiteX60" fmla="*/ 410179 w 891191"/>
                                  <a:gd name="connsiteY60" fmla="*/ 338138 h 469921"/>
                                  <a:gd name="connsiteX61" fmla="*/ 419704 w 891191"/>
                                  <a:gd name="connsiteY61" fmla="*/ 366713 h 469921"/>
                                  <a:gd name="connsiteX62" fmla="*/ 433991 w 891191"/>
                                  <a:gd name="connsiteY62" fmla="*/ 361950 h 469921"/>
                                  <a:gd name="connsiteX63" fmla="*/ 453041 w 891191"/>
                                  <a:gd name="connsiteY63" fmla="*/ 323850 h 469921"/>
                                  <a:gd name="connsiteX64" fmla="*/ 457804 w 891191"/>
                                  <a:gd name="connsiteY64" fmla="*/ 280988 h 469921"/>
                                  <a:gd name="connsiteX65" fmla="*/ 462566 w 891191"/>
                                  <a:gd name="connsiteY65" fmla="*/ 261938 h 469921"/>
                                  <a:gd name="connsiteX66" fmla="*/ 472091 w 891191"/>
                                  <a:gd name="connsiteY66" fmla="*/ 276225 h 469921"/>
                                  <a:gd name="connsiteX67" fmla="*/ 481616 w 891191"/>
                                  <a:gd name="connsiteY67" fmla="*/ 333375 h 469921"/>
                                  <a:gd name="connsiteX68" fmla="*/ 486379 w 891191"/>
                                  <a:gd name="connsiteY68" fmla="*/ 395288 h 469921"/>
                                  <a:gd name="connsiteX69" fmla="*/ 495904 w 891191"/>
                                  <a:gd name="connsiteY69" fmla="*/ 366713 h 469921"/>
                                  <a:gd name="connsiteX70" fmla="*/ 505429 w 891191"/>
                                  <a:gd name="connsiteY70" fmla="*/ 333375 h 469921"/>
                                  <a:gd name="connsiteX71" fmla="*/ 514954 w 891191"/>
                                  <a:gd name="connsiteY71" fmla="*/ 271463 h 469921"/>
                                  <a:gd name="connsiteX72" fmla="*/ 519716 w 891191"/>
                                  <a:gd name="connsiteY72" fmla="*/ 257175 h 469921"/>
                                  <a:gd name="connsiteX73" fmla="*/ 524479 w 891191"/>
                                  <a:gd name="connsiteY73" fmla="*/ 366713 h 469921"/>
                                  <a:gd name="connsiteX74" fmla="*/ 529241 w 891191"/>
                                  <a:gd name="connsiteY74" fmla="*/ 342900 h 469921"/>
                                  <a:gd name="connsiteX75" fmla="*/ 524479 w 891191"/>
                                  <a:gd name="connsiteY75" fmla="*/ 328613 h 469921"/>
                                  <a:gd name="connsiteX76" fmla="*/ 514954 w 891191"/>
                                  <a:gd name="connsiteY76" fmla="*/ 295275 h 469921"/>
                                  <a:gd name="connsiteX77" fmla="*/ 529241 w 891191"/>
                                  <a:gd name="connsiteY77" fmla="*/ 242888 h 469921"/>
                                  <a:gd name="connsiteX78" fmla="*/ 543529 w 891191"/>
                                  <a:gd name="connsiteY78" fmla="*/ 266700 h 469921"/>
                                  <a:gd name="connsiteX79" fmla="*/ 548291 w 891191"/>
                                  <a:gd name="connsiteY79" fmla="*/ 300038 h 469921"/>
                                  <a:gd name="connsiteX80" fmla="*/ 562579 w 891191"/>
                                  <a:gd name="connsiteY80" fmla="*/ 357188 h 469921"/>
                                  <a:gd name="connsiteX81" fmla="*/ 567341 w 891191"/>
                                  <a:gd name="connsiteY81" fmla="*/ 371475 h 469921"/>
                                  <a:gd name="connsiteX82" fmla="*/ 576866 w 891191"/>
                                  <a:gd name="connsiteY82" fmla="*/ 414338 h 469921"/>
                                  <a:gd name="connsiteX83" fmla="*/ 586391 w 891191"/>
                                  <a:gd name="connsiteY83" fmla="*/ 442913 h 469921"/>
                                  <a:gd name="connsiteX84" fmla="*/ 591154 w 891191"/>
                                  <a:gd name="connsiteY84" fmla="*/ 461963 h 469921"/>
                                  <a:gd name="connsiteX85" fmla="*/ 595916 w 891191"/>
                                  <a:gd name="connsiteY85" fmla="*/ 419100 h 469921"/>
                                  <a:gd name="connsiteX86" fmla="*/ 605441 w 891191"/>
                                  <a:gd name="connsiteY86" fmla="*/ 385763 h 469921"/>
                                  <a:gd name="connsiteX87" fmla="*/ 614966 w 891191"/>
                                  <a:gd name="connsiteY87" fmla="*/ 57150 h 469921"/>
                                  <a:gd name="connsiteX88" fmla="*/ 619729 w 891191"/>
                                  <a:gd name="connsiteY88" fmla="*/ 28575 h 469921"/>
                                  <a:gd name="connsiteX89" fmla="*/ 629254 w 891191"/>
                                  <a:gd name="connsiteY89" fmla="*/ 0 h 469921"/>
                                  <a:gd name="connsiteX90" fmla="*/ 634016 w 891191"/>
                                  <a:gd name="connsiteY90" fmla="*/ 19050 h 469921"/>
                                  <a:gd name="connsiteX91" fmla="*/ 638779 w 891191"/>
                                  <a:gd name="connsiteY91" fmla="*/ 33338 h 469921"/>
                                  <a:gd name="connsiteX92" fmla="*/ 653066 w 891191"/>
                                  <a:gd name="connsiteY92" fmla="*/ 123825 h 469921"/>
                                  <a:gd name="connsiteX93" fmla="*/ 672116 w 891191"/>
                                  <a:gd name="connsiteY93" fmla="*/ 185738 h 469921"/>
                                  <a:gd name="connsiteX94" fmla="*/ 681641 w 891191"/>
                                  <a:gd name="connsiteY94" fmla="*/ 466725 h 469921"/>
                                  <a:gd name="connsiteX95" fmla="*/ 676879 w 891191"/>
                                  <a:gd name="connsiteY95" fmla="*/ 419100 h 469921"/>
                                  <a:gd name="connsiteX96" fmla="*/ 672116 w 891191"/>
                                  <a:gd name="connsiteY96" fmla="*/ 400050 h 469921"/>
                                  <a:gd name="connsiteX97" fmla="*/ 667354 w 891191"/>
                                  <a:gd name="connsiteY97" fmla="*/ 204788 h 469921"/>
                                  <a:gd name="connsiteX98" fmla="*/ 643541 w 891191"/>
                                  <a:gd name="connsiteY98" fmla="*/ 123825 h 469921"/>
                                  <a:gd name="connsiteX99" fmla="*/ 657829 w 891191"/>
                                  <a:gd name="connsiteY99" fmla="*/ 161925 h 469921"/>
                                  <a:gd name="connsiteX100" fmla="*/ 672116 w 891191"/>
                                  <a:gd name="connsiteY100" fmla="*/ 233363 h 469921"/>
                                  <a:gd name="connsiteX101" fmla="*/ 681641 w 891191"/>
                                  <a:gd name="connsiteY101" fmla="*/ 257175 h 469921"/>
                                  <a:gd name="connsiteX102" fmla="*/ 700691 w 891191"/>
                                  <a:gd name="connsiteY102" fmla="*/ 328613 h 469921"/>
                                  <a:gd name="connsiteX103" fmla="*/ 705454 w 891191"/>
                                  <a:gd name="connsiteY103" fmla="*/ 361950 h 469921"/>
                                  <a:gd name="connsiteX104" fmla="*/ 710216 w 891191"/>
                                  <a:gd name="connsiteY104" fmla="*/ 376238 h 469921"/>
                                  <a:gd name="connsiteX105" fmla="*/ 729266 w 891191"/>
                                  <a:gd name="connsiteY105" fmla="*/ 385763 h 469921"/>
                                  <a:gd name="connsiteX106" fmla="*/ 743554 w 891191"/>
                                  <a:gd name="connsiteY106" fmla="*/ 376238 h 469921"/>
                                  <a:gd name="connsiteX107" fmla="*/ 772129 w 891191"/>
                                  <a:gd name="connsiteY107" fmla="*/ 352425 h 469921"/>
                                  <a:gd name="connsiteX108" fmla="*/ 795941 w 891191"/>
                                  <a:gd name="connsiteY108" fmla="*/ 342900 h 469921"/>
                                  <a:gd name="connsiteX109" fmla="*/ 824516 w 891191"/>
                                  <a:gd name="connsiteY109" fmla="*/ 323850 h 469921"/>
                                  <a:gd name="connsiteX110" fmla="*/ 838804 w 891191"/>
                                  <a:gd name="connsiteY110" fmla="*/ 314325 h 469921"/>
                                  <a:gd name="connsiteX111" fmla="*/ 881666 w 891191"/>
                                  <a:gd name="connsiteY111" fmla="*/ 295275 h 469921"/>
                                  <a:gd name="connsiteX112" fmla="*/ 891191 w 891191"/>
                                  <a:gd name="connsiteY112" fmla="*/ 295275 h 4699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Lst>
                                <a:rect l="l" t="t" r="r" b="b"/>
                                <a:pathLst>
                                  <a:path w="891191" h="469921">
                                    <a:moveTo>
                                      <a:pt x="200629" y="123825"/>
                                    </a:moveTo>
                                    <a:cubicBezTo>
                                      <a:pt x="192691" y="122238"/>
                                      <a:pt x="184848" y="118059"/>
                                      <a:pt x="176816" y="119063"/>
                                    </a:cubicBezTo>
                                    <a:cubicBezTo>
                                      <a:pt x="171137" y="119773"/>
                                      <a:pt x="167648" y="126028"/>
                                      <a:pt x="162529" y="128588"/>
                                    </a:cubicBezTo>
                                    <a:cubicBezTo>
                                      <a:pt x="123110" y="148297"/>
                                      <a:pt x="178746" y="113142"/>
                                      <a:pt x="129191" y="142875"/>
                                    </a:cubicBezTo>
                                    <a:cubicBezTo>
                                      <a:pt x="119375" y="148765"/>
                                      <a:pt x="100616" y="161925"/>
                                      <a:pt x="100616" y="161925"/>
                                    </a:cubicBezTo>
                                    <a:cubicBezTo>
                                      <a:pt x="99029" y="168275"/>
                                      <a:pt x="97652" y="174681"/>
                                      <a:pt x="95854" y="180975"/>
                                    </a:cubicBezTo>
                                    <a:cubicBezTo>
                                      <a:pt x="94475" y="185802"/>
                                      <a:pt x="91091" y="190243"/>
                                      <a:pt x="91091" y="195263"/>
                                    </a:cubicBezTo>
                                    <a:cubicBezTo>
                                      <a:pt x="91091" y="220713"/>
                                      <a:pt x="87447" y="247442"/>
                                      <a:pt x="95854" y="271463"/>
                                    </a:cubicBezTo>
                                    <a:cubicBezTo>
                                      <a:pt x="99636" y="282268"/>
                                      <a:pt x="124429" y="290513"/>
                                      <a:pt x="124429" y="290513"/>
                                    </a:cubicBezTo>
                                    <a:cubicBezTo>
                                      <a:pt x="130779" y="288925"/>
                                      <a:pt x="137350" y="288048"/>
                                      <a:pt x="143479" y="285750"/>
                                    </a:cubicBezTo>
                                    <a:cubicBezTo>
                                      <a:pt x="156003" y="281053"/>
                                      <a:pt x="188767" y="260725"/>
                                      <a:pt x="195866" y="257175"/>
                                    </a:cubicBezTo>
                                    <a:cubicBezTo>
                                      <a:pt x="200356" y="254930"/>
                                      <a:pt x="205391" y="254000"/>
                                      <a:pt x="210154" y="252413"/>
                                    </a:cubicBezTo>
                                    <a:cubicBezTo>
                                      <a:pt x="218735" y="243832"/>
                                      <a:pt x="228994" y="235440"/>
                                      <a:pt x="233966" y="223838"/>
                                    </a:cubicBezTo>
                                    <a:cubicBezTo>
                                      <a:pt x="236544" y="217822"/>
                                      <a:pt x="236931" y="211082"/>
                                      <a:pt x="238729" y="204788"/>
                                    </a:cubicBezTo>
                                    <a:cubicBezTo>
                                      <a:pt x="240108" y="199961"/>
                                      <a:pt x="242112" y="195327"/>
                                      <a:pt x="243491" y="190500"/>
                                    </a:cubicBezTo>
                                    <a:cubicBezTo>
                                      <a:pt x="255448" y="148648"/>
                                      <a:pt x="241600" y="191412"/>
                                      <a:pt x="253016" y="157163"/>
                                    </a:cubicBezTo>
                                    <a:cubicBezTo>
                                      <a:pt x="250555" y="149780"/>
                                      <a:pt x="245859" y="128588"/>
                                      <a:pt x="233966" y="128588"/>
                                    </a:cubicBezTo>
                                    <a:cubicBezTo>
                                      <a:pt x="228242" y="128588"/>
                                      <a:pt x="227616" y="138113"/>
                                      <a:pt x="224441" y="142875"/>
                                    </a:cubicBezTo>
                                    <a:cubicBezTo>
                                      <a:pt x="226029" y="166688"/>
                                      <a:pt x="225829" y="190687"/>
                                      <a:pt x="229204" y="214313"/>
                                    </a:cubicBezTo>
                                    <a:cubicBezTo>
                                      <a:pt x="230624" y="224252"/>
                                      <a:pt x="235000" y="233566"/>
                                      <a:pt x="238729" y="242888"/>
                                    </a:cubicBezTo>
                                    <a:cubicBezTo>
                                      <a:pt x="246554" y="262450"/>
                                      <a:pt x="247440" y="270649"/>
                                      <a:pt x="262541" y="285750"/>
                                    </a:cubicBezTo>
                                    <a:cubicBezTo>
                                      <a:pt x="266588" y="289797"/>
                                      <a:pt x="272066" y="292100"/>
                                      <a:pt x="276829" y="295275"/>
                                    </a:cubicBezTo>
                                    <a:cubicBezTo>
                                      <a:pt x="283179" y="285750"/>
                                      <a:pt x="292259" y="277560"/>
                                      <a:pt x="295879" y="266700"/>
                                    </a:cubicBezTo>
                                    <a:cubicBezTo>
                                      <a:pt x="306599" y="234539"/>
                                      <a:pt x="294229" y="274125"/>
                                      <a:pt x="305404" y="223838"/>
                                    </a:cubicBezTo>
                                    <a:cubicBezTo>
                                      <a:pt x="306493" y="218937"/>
                                      <a:pt x="308948" y="214420"/>
                                      <a:pt x="310166" y="209550"/>
                                    </a:cubicBezTo>
                                    <a:cubicBezTo>
                                      <a:pt x="312129" y="201697"/>
                                      <a:pt x="313341" y="193675"/>
                                      <a:pt x="314929" y="185738"/>
                                    </a:cubicBezTo>
                                    <a:cubicBezTo>
                                      <a:pt x="314390" y="180353"/>
                                      <a:pt x="313724" y="138385"/>
                                      <a:pt x="305404" y="123825"/>
                                    </a:cubicBezTo>
                                    <a:cubicBezTo>
                                      <a:pt x="301466" y="116933"/>
                                      <a:pt x="296729" y="110388"/>
                                      <a:pt x="291116" y="104775"/>
                                    </a:cubicBezTo>
                                    <a:cubicBezTo>
                                      <a:pt x="287069" y="100728"/>
                                      <a:pt x="281591" y="98425"/>
                                      <a:pt x="276829" y="95250"/>
                                    </a:cubicBezTo>
                                    <a:cubicBezTo>
                                      <a:pt x="265377" y="78073"/>
                                      <a:pt x="258301" y="65436"/>
                                      <a:pt x="238729" y="52388"/>
                                    </a:cubicBezTo>
                                    <a:cubicBezTo>
                                      <a:pt x="233966" y="49213"/>
                                      <a:pt x="229561" y="45423"/>
                                      <a:pt x="224441" y="42863"/>
                                    </a:cubicBezTo>
                                    <a:cubicBezTo>
                                      <a:pt x="214674" y="37979"/>
                                      <a:pt x="195404" y="35150"/>
                                      <a:pt x="186341" y="33338"/>
                                    </a:cubicBezTo>
                                    <a:cubicBezTo>
                                      <a:pt x="170466" y="34925"/>
                                      <a:pt x="153944" y="33341"/>
                                      <a:pt x="138716" y="38100"/>
                                    </a:cubicBezTo>
                                    <a:cubicBezTo>
                                      <a:pt x="127789" y="41514"/>
                                      <a:pt x="121001" y="53529"/>
                                      <a:pt x="110141" y="57150"/>
                                    </a:cubicBezTo>
                                    <a:lnTo>
                                      <a:pt x="95854" y="61913"/>
                                    </a:lnTo>
                                    <a:cubicBezTo>
                                      <a:pt x="64145" y="93620"/>
                                      <a:pt x="98294" y="63732"/>
                                      <a:pt x="67279" y="80963"/>
                                    </a:cubicBezTo>
                                    <a:cubicBezTo>
                                      <a:pt x="41645" y="95205"/>
                                      <a:pt x="41772" y="96946"/>
                                      <a:pt x="24416" y="114300"/>
                                    </a:cubicBezTo>
                                    <a:cubicBezTo>
                                      <a:pt x="21241" y="120650"/>
                                      <a:pt x="18413" y="127186"/>
                                      <a:pt x="14891" y="133350"/>
                                    </a:cubicBezTo>
                                    <a:cubicBezTo>
                                      <a:pt x="12051" y="138320"/>
                                      <a:pt x="5578" y="141918"/>
                                      <a:pt x="5366" y="147638"/>
                                    </a:cubicBezTo>
                                    <a:cubicBezTo>
                                      <a:pt x="1418" y="254234"/>
                                      <a:pt x="-9681" y="232224"/>
                                      <a:pt x="19654" y="276225"/>
                                    </a:cubicBezTo>
                                    <a:cubicBezTo>
                                      <a:pt x="23527" y="287846"/>
                                      <a:pt x="24708" y="295567"/>
                                      <a:pt x="33941" y="304800"/>
                                    </a:cubicBezTo>
                                    <a:cubicBezTo>
                                      <a:pt x="37989" y="308847"/>
                                      <a:pt x="43466" y="311150"/>
                                      <a:pt x="48229" y="314325"/>
                                    </a:cubicBezTo>
                                    <a:cubicBezTo>
                                      <a:pt x="49816" y="320675"/>
                                      <a:pt x="50064" y="327521"/>
                                      <a:pt x="52991" y="333375"/>
                                    </a:cubicBezTo>
                                    <a:cubicBezTo>
                                      <a:pt x="64263" y="355919"/>
                                      <a:pt x="67993" y="360997"/>
                                      <a:pt x="86329" y="371475"/>
                                    </a:cubicBezTo>
                                    <a:cubicBezTo>
                                      <a:pt x="92493" y="374997"/>
                                      <a:pt x="99291" y="377347"/>
                                      <a:pt x="105379" y="381000"/>
                                    </a:cubicBezTo>
                                    <a:cubicBezTo>
                                      <a:pt x="115195" y="386890"/>
                                      <a:pt x="123094" y="396430"/>
                                      <a:pt x="133954" y="400050"/>
                                    </a:cubicBezTo>
                                    <a:lnTo>
                                      <a:pt x="176816" y="414338"/>
                                    </a:lnTo>
                                    <a:lnTo>
                                      <a:pt x="191104" y="419100"/>
                                    </a:lnTo>
                                    <a:cubicBezTo>
                                      <a:pt x="222854" y="417513"/>
                                      <a:pt x="255034" y="419785"/>
                                      <a:pt x="286354" y="414338"/>
                                    </a:cubicBezTo>
                                    <a:cubicBezTo>
                                      <a:pt x="292990" y="413184"/>
                                      <a:pt x="295467" y="404362"/>
                                      <a:pt x="300641" y="400050"/>
                                    </a:cubicBezTo>
                                    <a:cubicBezTo>
                                      <a:pt x="340432" y="366890"/>
                                      <a:pt x="287468" y="417986"/>
                                      <a:pt x="329216" y="376238"/>
                                    </a:cubicBezTo>
                                    <a:cubicBezTo>
                                      <a:pt x="330804" y="371475"/>
                                      <a:pt x="332001" y="366564"/>
                                      <a:pt x="333979" y="361950"/>
                                    </a:cubicBezTo>
                                    <a:cubicBezTo>
                                      <a:pt x="336776" y="355425"/>
                                      <a:pt x="342451" y="349921"/>
                                      <a:pt x="343504" y="342900"/>
                                    </a:cubicBezTo>
                                    <a:cubicBezTo>
                                      <a:pt x="347279" y="317732"/>
                                      <a:pt x="345734" y="292023"/>
                                      <a:pt x="348266" y="266700"/>
                                    </a:cubicBezTo>
                                    <a:cubicBezTo>
                                      <a:pt x="348917" y="260187"/>
                                      <a:pt x="351441" y="254000"/>
                                      <a:pt x="353029" y="247650"/>
                                    </a:cubicBezTo>
                                    <a:cubicBezTo>
                                      <a:pt x="354616" y="282575"/>
                                      <a:pt x="347363" y="319055"/>
                                      <a:pt x="357791" y="352425"/>
                                    </a:cubicBezTo>
                                    <a:cubicBezTo>
                                      <a:pt x="361205" y="363352"/>
                                      <a:pt x="376841" y="323850"/>
                                      <a:pt x="376841" y="323850"/>
                                    </a:cubicBezTo>
                                    <a:cubicBezTo>
                                      <a:pt x="378429" y="298450"/>
                                      <a:pt x="373556" y="271794"/>
                                      <a:pt x="381604" y="247650"/>
                                    </a:cubicBezTo>
                                    <a:cubicBezTo>
                                      <a:pt x="384114" y="240120"/>
                                      <a:pt x="393381" y="259170"/>
                                      <a:pt x="395891" y="266700"/>
                                    </a:cubicBezTo>
                                    <a:cubicBezTo>
                                      <a:pt x="399938" y="278842"/>
                                      <a:pt x="398144" y="292250"/>
                                      <a:pt x="400654" y="304800"/>
                                    </a:cubicBezTo>
                                    <a:cubicBezTo>
                                      <a:pt x="402921" y="316133"/>
                                      <a:pt x="406780" y="327092"/>
                                      <a:pt x="410179" y="338138"/>
                                    </a:cubicBezTo>
                                    <a:cubicBezTo>
                                      <a:pt x="413132" y="347734"/>
                                      <a:pt x="419704" y="366713"/>
                                      <a:pt x="419704" y="366713"/>
                                    </a:cubicBezTo>
                                    <a:cubicBezTo>
                                      <a:pt x="424466" y="365125"/>
                                      <a:pt x="430909" y="365913"/>
                                      <a:pt x="433991" y="361950"/>
                                    </a:cubicBezTo>
                                    <a:cubicBezTo>
                                      <a:pt x="442708" y="350742"/>
                                      <a:pt x="453041" y="323850"/>
                                      <a:pt x="453041" y="323850"/>
                                    </a:cubicBezTo>
                                    <a:cubicBezTo>
                                      <a:pt x="454629" y="309563"/>
                                      <a:pt x="455618" y="295196"/>
                                      <a:pt x="457804" y="280988"/>
                                    </a:cubicBezTo>
                                    <a:cubicBezTo>
                                      <a:pt x="458799" y="274519"/>
                                      <a:pt x="456357" y="264008"/>
                                      <a:pt x="462566" y="261938"/>
                                    </a:cubicBezTo>
                                    <a:cubicBezTo>
                                      <a:pt x="467996" y="260128"/>
                                      <a:pt x="468916" y="271463"/>
                                      <a:pt x="472091" y="276225"/>
                                    </a:cubicBezTo>
                                    <a:cubicBezTo>
                                      <a:pt x="475266" y="295275"/>
                                      <a:pt x="479315" y="314200"/>
                                      <a:pt x="481616" y="333375"/>
                                    </a:cubicBezTo>
                                    <a:cubicBezTo>
                                      <a:pt x="484082" y="353926"/>
                                      <a:pt x="478225" y="376263"/>
                                      <a:pt x="486379" y="395288"/>
                                    </a:cubicBezTo>
                                    <a:cubicBezTo>
                                      <a:pt x="490334" y="404516"/>
                                      <a:pt x="493146" y="376367"/>
                                      <a:pt x="495904" y="366713"/>
                                    </a:cubicBezTo>
                                    <a:lnTo>
                                      <a:pt x="505429" y="333375"/>
                                    </a:lnTo>
                                    <a:cubicBezTo>
                                      <a:pt x="506950" y="322725"/>
                                      <a:pt x="512308" y="283371"/>
                                      <a:pt x="514954" y="271463"/>
                                    </a:cubicBezTo>
                                    <a:cubicBezTo>
                                      <a:pt x="516043" y="266562"/>
                                      <a:pt x="518129" y="261938"/>
                                      <a:pt x="519716" y="257175"/>
                                    </a:cubicBezTo>
                                    <a:cubicBezTo>
                                      <a:pt x="521304" y="293688"/>
                                      <a:pt x="520443" y="330389"/>
                                      <a:pt x="524479" y="366713"/>
                                    </a:cubicBezTo>
                                    <a:cubicBezTo>
                                      <a:pt x="525373" y="374758"/>
                                      <a:pt x="529241" y="350995"/>
                                      <a:pt x="529241" y="342900"/>
                                    </a:cubicBezTo>
                                    <a:cubicBezTo>
                                      <a:pt x="529241" y="337880"/>
                                      <a:pt x="525921" y="333421"/>
                                      <a:pt x="524479" y="328613"/>
                                    </a:cubicBezTo>
                                    <a:cubicBezTo>
                                      <a:pt x="521158" y="317543"/>
                                      <a:pt x="518129" y="306388"/>
                                      <a:pt x="514954" y="295275"/>
                                    </a:cubicBezTo>
                                    <a:cubicBezTo>
                                      <a:pt x="521819" y="185430"/>
                                      <a:pt x="509737" y="203881"/>
                                      <a:pt x="529241" y="242888"/>
                                    </a:cubicBezTo>
                                    <a:cubicBezTo>
                                      <a:pt x="533381" y="251167"/>
                                      <a:pt x="538766" y="258763"/>
                                      <a:pt x="543529" y="266700"/>
                                    </a:cubicBezTo>
                                    <a:cubicBezTo>
                                      <a:pt x="545116" y="277813"/>
                                      <a:pt x="545978" y="289053"/>
                                      <a:pt x="548291" y="300038"/>
                                    </a:cubicBezTo>
                                    <a:cubicBezTo>
                                      <a:pt x="552336" y="319253"/>
                                      <a:pt x="556370" y="338559"/>
                                      <a:pt x="562579" y="357188"/>
                                    </a:cubicBezTo>
                                    <a:cubicBezTo>
                                      <a:pt x="564166" y="361950"/>
                                      <a:pt x="566124" y="366605"/>
                                      <a:pt x="567341" y="371475"/>
                                    </a:cubicBezTo>
                                    <a:cubicBezTo>
                                      <a:pt x="570891" y="385674"/>
                                      <a:pt x="573095" y="400196"/>
                                      <a:pt x="576866" y="414338"/>
                                    </a:cubicBezTo>
                                    <a:cubicBezTo>
                                      <a:pt x="579453" y="424039"/>
                                      <a:pt x="583956" y="433173"/>
                                      <a:pt x="586391" y="442913"/>
                                    </a:cubicBezTo>
                                    <a:lnTo>
                                      <a:pt x="591154" y="461963"/>
                                    </a:lnTo>
                                    <a:cubicBezTo>
                                      <a:pt x="592741" y="447675"/>
                                      <a:pt x="593267" y="433229"/>
                                      <a:pt x="595916" y="419100"/>
                                    </a:cubicBezTo>
                                    <a:cubicBezTo>
                                      <a:pt x="598046" y="407741"/>
                                      <a:pt x="604834" y="397304"/>
                                      <a:pt x="605441" y="385763"/>
                                    </a:cubicBezTo>
                                    <a:cubicBezTo>
                                      <a:pt x="611201" y="276331"/>
                                      <a:pt x="610586" y="166646"/>
                                      <a:pt x="614966" y="57150"/>
                                    </a:cubicBezTo>
                                    <a:cubicBezTo>
                                      <a:pt x="615352" y="47501"/>
                                      <a:pt x="617387" y="37943"/>
                                      <a:pt x="619729" y="28575"/>
                                    </a:cubicBezTo>
                                    <a:cubicBezTo>
                                      <a:pt x="622164" y="18835"/>
                                      <a:pt x="629254" y="0"/>
                                      <a:pt x="629254" y="0"/>
                                    </a:cubicBezTo>
                                    <a:cubicBezTo>
                                      <a:pt x="630841" y="6350"/>
                                      <a:pt x="632218" y="12756"/>
                                      <a:pt x="634016" y="19050"/>
                                    </a:cubicBezTo>
                                    <a:cubicBezTo>
                                      <a:pt x="635395" y="23877"/>
                                      <a:pt x="637907" y="28394"/>
                                      <a:pt x="638779" y="33338"/>
                                    </a:cubicBezTo>
                                    <a:cubicBezTo>
                                      <a:pt x="639109" y="35207"/>
                                      <a:pt x="647629" y="104253"/>
                                      <a:pt x="653066" y="123825"/>
                                    </a:cubicBezTo>
                                    <a:cubicBezTo>
                                      <a:pt x="658845" y="144630"/>
                                      <a:pt x="665766" y="165100"/>
                                      <a:pt x="672116" y="185738"/>
                                    </a:cubicBezTo>
                                    <a:cubicBezTo>
                                      <a:pt x="687323" y="317530"/>
                                      <a:pt x="694081" y="323661"/>
                                      <a:pt x="681641" y="466725"/>
                                    </a:cubicBezTo>
                                    <a:cubicBezTo>
                                      <a:pt x="680259" y="482619"/>
                                      <a:pt x="679135" y="434894"/>
                                      <a:pt x="676879" y="419100"/>
                                    </a:cubicBezTo>
                                    <a:cubicBezTo>
                                      <a:pt x="675953" y="412620"/>
                                      <a:pt x="673704" y="406400"/>
                                      <a:pt x="672116" y="400050"/>
                                    </a:cubicBezTo>
                                    <a:cubicBezTo>
                                      <a:pt x="670529" y="334963"/>
                                      <a:pt x="674241" y="269529"/>
                                      <a:pt x="667354" y="204788"/>
                                    </a:cubicBezTo>
                                    <a:cubicBezTo>
                                      <a:pt x="663775" y="171149"/>
                                      <a:pt x="610744" y="173022"/>
                                      <a:pt x="643541" y="123825"/>
                                    </a:cubicBezTo>
                                    <a:cubicBezTo>
                                      <a:pt x="651065" y="112539"/>
                                      <a:pt x="654405" y="148801"/>
                                      <a:pt x="657829" y="161925"/>
                                    </a:cubicBezTo>
                                    <a:cubicBezTo>
                                      <a:pt x="663959" y="185423"/>
                                      <a:pt x="666226" y="209804"/>
                                      <a:pt x="672116" y="233363"/>
                                    </a:cubicBezTo>
                                    <a:cubicBezTo>
                                      <a:pt x="674189" y="241657"/>
                                      <a:pt x="679229" y="248974"/>
                                      <a:pt x="681641" y="257175"/>
                                    </a:cubicBezTo>
                                    <a:cubicBezTo>
                                      <a:pt x="720433" y="389064"/>
                                      <a:pt x="683767" y="277833"/>
                                      <a:pt x="700691" y="328613"/>
                                    </a:cubicBezTo>
                                    <a:cubicBezTo>
                                      <a:pt x="702279" y="339725"/>
                                      <a:pt x="703253" y="350943"/>
                                      <a:pt x="705454" y="361950"/>
                                    </a:cubicBezTo>
                                    <a:cubicBezTo>
                                      <a:pt x="706439" y="366873"/>
                                      <a:pt x="706666" y="372688"/>
                                      <a:pt x="710216" y="376238"/>
                                    </a:cubicBezTo>
                                    <a:cubicBezTo>
                                      <a:pt x="715236" y="381258"/>
                                      <a:pt x="722916" y="382588"/>
                                      <a:pt x="729266" y="385763"/>
                                    </a:cubicBezTo>
                                    <a:cubicBezTo>
                                      <a:pt x="734029" y="382588"/>
                                      <a:pt x="739036" y="379752"/>
                                      <a:pt x="743554" y="376238"/>
                                    </a:cubicBezTo>
                                    <a:cubicBezTo>
                                      <a:pt x="753341" y="368626"/>
                                      <a:pt x="761669" y="359082"/>
                                      <a:pt x="772129" y="352425"/>
                                    </a:cubicBezTo>
                                    <a:cubicBezTo>
                                      <a:pt x="779341" y="347835"/>
                                      <a:pt x="788436" y="346994"/>
                                      <a:pt x="795941" y="342900"/>
                                    </a:cubicBezTo>
                                    <a:cubicBezTo>
                                      <a:pt x="805991" y="337418"/>
                                      <a:pt x="814991" y="330200"/>
                                      <a:pt x="824516" y="323850"/>
                                    </a:cubicBezTo>
                                    <a:lnTo>
                                      <a:pt x="838804" y="314325"/>
                                    </a:lnTo>
                                    <a:cubicBezTo>
                                      <a:pt x="851753" y="305692"/>
                                      <a:pt x="864662" y="295275"/>
                                      <a:pt x="881666" y="295275"/>
                                    </a:cubicBezTo>
                                    <a:lnTo>
                                      <a:pt x="891191" y="295275"/>
                                    </a:ln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34A49FE" id="Freeform: Shape 1" o:spid="_x0000_s1026" style="position:absolute;margin-left:6.55pt;margin-top:55pt;width:70.15pt;height:37pt;z-index:251680768;visibility:visible;mso-wrap-style:square;mso-wrap-distance-left:9pt;mso-wrap-distance-top:0;mso-wrap-distance-right:9pt;mso-wrap-distance-bottom:0;mso-position-horizontal:absolute;mso-position-horizontal-relative:text;mso-position-vertical:absolute;mso-position-vertical-relative:text;v-text-anchor:middle" coordsize="891191,469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" path="m200629,123825v-7938,-1587,-15781,-5766,-23813,-4762c171137,119773,167648,126028,162529,128588v-39419,19709,16217,-15446,-33338,14287c119375,148765,100616,161925,100616,161925v-1587,6350,-2964,12756,-4762,19050c94475,185802,91091,190243,91091,195263v,25450,-3644,52179,4763,76200c99636,282268,124429,290513,124429,290513v6350,-1588,12921,-2465,19050,-4763c156003,281053,188767,260725,195866,257175v4490,-2245,9525,-3175,14288,-4762c218735,243832,228994,235440,233966,223838v2578,-6016,2965,-12756,4763,-19050c240108,199961,242112,195327,243491,190500v11957,-41852,-1891,912,9525,-33337c250555,149780,245859,128588,233966,128588v-5724,,-6350,9525,-9525,14287c226029,166688,225829,190687,229204,214313v1420,9939,5796,19253,9525,28575c246554,262450,247440,270649,262541,285750v4047,4047,9525,6350,14288,9525c283179,285750,292259,277560,295879,266700v10720,-32161,-1650,7425,9525,-42862c306493,218937,308948,214420,310166,209550v1963,-7853,3175,-15875,4763,-23812c314390,180353,313724,138385,305404,123825v-3938,-6892,-8675,-13437,-14288,-19050c287069,100728,281591,98425,276829,95250,265377,78073,258301,65436,238729,52388v-4763,-3175,-9168,-6965,-14288,-9525c214674,37979,195404,35150,186341,33338v-15875,1587,-32397,3,-47625,4762c127789,41514,121001,53529,110141,57150l95854,61913c64145,93620,98294,63732,67279,80963,41645,95205,41772,96946,24416,114300v-3175,6350,-6003,12886,-9525,19050c12051,138320,5578,141918,5366,147638,1418,254234,-9681,232224,19654,276225v3873,11621,5054,19342,14287,28575c37989,308847,43466,311150,48229,314325v1587,6350,1835,13196,4762,19050c64263,355919,67993,360997,86329,371475v6164,3522,12962,5872,19050,9525c115195,386890,123094,396430,133954,400050r42862,14288l191104,419100v31750,-1587,63930,685,95250,-4762c292990,413184,295467,404362,300641,400050v39791,-33160,-13173,17936,28575,-23812c330804,371475,332001,366564,333979,361950v2797,-6525,8472,-12029,9525,-19050c347279,317732,345734,292023,348266,266700v651,-6513,3175,-12700,4763,-19050c354616,282575,347363,319055,357791,352425v3414,10927,19050,-28575,19050,-28575c378429,298450,373556,271794,381604,247650v2510,-7530,11777,11520,14287,19050c399938,278842,398144,292250,400654,304800v2267,11333,6126,22292,9525,33338c413132,347734,419704,366713,419704,366713v4762,-1588,11205,-800,14287,-4763c442708,350742,453041,323850,453041,323850v1588,-14287,2577,-28654,4763,-42862c458799,274519,456357,264008,462566,261938v5430,-1810,6350,9525,9525,14287c475266,295275,479315,314200,481616,333375v2466,20551,-3391,42888,4763,61913c490334,404516,493146,376367,495904,366713r9525,-33338c506950,322725,512308,283371,514954,271463v1089,-4901,3175,-9525,4762,-14288c521304,293688,520443,330389,524479,366713v894,8045,4762,-15718,4762,-23813c529241,337880,525921,333421,524479,328613v-3321,-11070,-6350,-22225,-9525,-33338c521819,185430,509737,203881,529241,242888v4140,8279,9525,15875,14288,23812c545116,277813,545978,289053,548291,300038v4045,19215,8079,38521,14288,57150c564166,361950,566124,366605,567341,371475v3550,14199,5754,28721,9525,42863c579453,424039,583956,433173,586391,442913r4763,19050c592741,447675,593267,433229,595916,419100v2130,-11359,8918,-21796,9525,-33337c611201,276331,610586,166646,614966,57150v386,-9649,2421,-19207,4763,-28575c622164,18835,629254,,629254,v1587,6350,2964,12756,4762,19050c635395,23877,637907,28394,638779,33338v330,1869,8850,70915,14287,90487c658845,144630,665766,165100,672116,185738v15207,131792,21965,137923,9525,280987c680259,482619,679135,434894,676879,419100v-926,-6480,-3175,-12700,-4763,-19050c670529,334963,674241,269529,667354,204788v-3579,-33639,-56610,-31766,-23813,-80963c651065,112539,654405,148801,657829,161925v6130,23498,8397,47879,14287,71438c674189,241657,679229,248974,681641,257175v38792,131889,2126,20658,19050,71438c702279,339725,703253,350943,705454,361950v985,4923,1212,10738,4762,14288c715236,381258,722916,382588,729266,385763v4763,-3175,9770,-6011,14288,-9525c753341,368626,761669,359082,772129,352425v7212,-4590,16307,-5431,23812,-9525c805991,337418,814991,330200,824516,323850r14288,-9525c851753,305692,864662,295275,881666,295275r9525,e" filled="f" strokecolor="#41719c" strokeweight="1pt">
                      <v:stroke joinstyle="miter"/>
                      <v:path arrowok="t" o:connecttype="custom" o:connectlocs="200629,123825;176816,119063;162529,128588;129191,142875;100616,161925;95854,180975;91091,195263;95854,271463;124429,290513;143479,285750;195866,257175;210154,252413;233966,223838;238729,204788;243491,190500;253016,157163;233966,128588;224441,142875;229204,214313;238729,242888;262541,285750;276829,295275;295879,266700;305404,223838;310166,209550;314929,185738;305404,123825;291116,104775;276829,95250;238729,52388;224441,42863;186341,33338;138716,38100;110141,57150;95854,61913;67279,80963;24416,114300;14891,133350;5366,147638;19654,276225;33941,304800;48229,314325;52991,333375;86329,371475;105379,381000;133954,400050;176816,414338;191104,419100;286354,414338;300641,400050;329216,376238;333979,361950;343504,342900;348266,266700;353029,247650;357791,352425;376841,323850;381604,247650;395891,266700;400654,304800;410179,338138;419704,366713;433991,361950;453041,323850;457804,280988;462566,261938;472091,276225;481616,333375;486379,395288;495904,366713;505429,333375;514954,271463;519716,257175;524479,366713;529241,342900;524479,328613;514954,295275;529241,242888;543529,266700;548291,300038;562579,357188;567341,371475;576866,414338;586391,442913;591154,461963;595916,419100;605441,385763;614966,57150;619729,28575;629254,0;634016,19050;638779,33338;653066,123825;672116,185738;681641,466725;676879,419100;672116,400050;667354,204788;643541,123825;657829,161925;672116,233363;681641,257175;700691,328613;705454,361950;710216,376238;729266,385763;743554,376238;772129,352425;795941,342900;824516,323850;838804,314325;881666,295275;891191,295275" o:connectangles="0,0,0,0,0,0,0,0,0,0,0,0,0,0,0,0,0,0,0,0,0,0,0,0,0,0,0,0,0,0,0,0,0,0,0,0,0,0,0,0,0,0,0,0,0,0,0,0,0,0,0,0,0,0,0,0,0,0,0,0,0,0,0,0,0,0,0,0,0,0,0,0,0,0,0,0,0,0,0,0,0,0,0,0,0,0,0,0,0,0,0,0,0,0,0,0,0,0,0,0,0,0,0,0,0,0,0,0,0,0,0,0,0"/>
                    </v:shape>
                  </w:pict>
                </mc:Fallback>
              </mc:AlternateContent>
            </w:r>
          </w:p>
        </w:tc>
      </w:tr>
      <w:tr w:rsidR="00310B47" w:rsidRPr="00310B47" w14:paraId="0CD6C36A" w14:textId="77777777" w:rsidTr="00310B47">
        <w:trPr>
          <w:trHeight w:val="2038"/>
          <w:jc w:val="right"/>
        </w:trPr>
        <w:tc>
          <w:tcPr>
            <w:tcW w:w="929" w:type="dxa"/>
            <w:vAlign w:val="center"/>
          </w:tcPr>
          <w:p w14:paraId="551231A0" w14:textId="77777777" w:rsidR="00310B47" w:rsidRPr="00310B47" w:rsidRDefault="00310B47" w:rsidP="00E21479">
            <w:pPr>
              <w:widowControl w:val="0"/>
              <w:numPr>
                <w:ilvl w:val="0"/>
                <w:numId w:val="59"/>
              </w:numPr>
              <w:autoSpaceDE w:val="0"/>
              <w:autoSpaceDN w:val="0"/>
              <w:spacing w:after="0" w:line="240" w:lineRule="auto"/>
              <w:jc w:val="both"/>
              <w:rPr>
                <w:rFonts w:ascii="Times New Roman" w:eastAsia="Arial" w:hAnsi="Arial" w:cs="Arial"/>
                <w:sz w:val="24"/>
                <w:lang w:val="id"/>
              </w:rPr>
            </w:pPr>
          </w:p>
        </w:tc>
        <w:tc>
          <w:tcPr>
            <w:tcW w:w="1634" w:type="dxa"/>
            <w:vAlign w:val="center"/>
          </w:tcPr>
          <w:p w14:paraId="3606B0DA" w14:textId="77777777" w:rsidR="00310B47" w:rsidRPr="00310B47" w:rsidRDefault="00310B47" w:rsidP="00310B47">
            <w:pPr>
              <w:widowControl w:val="0"/>
              <w:autoSpaceDE w:val="0"/>
              <w:autoSpaceDN w:val="0"/>
              <w:spacing w:after="0" w:line="240" w:lineRule="auto"/>
              <w:jc w:val="center"/>
              <w:rPr>
                <w:rFonts w:ascii="Times New Roman" w:eastAsia="Arial" w:hAnsi="Arial" w:cs="Arial"/>
                <w:sz w:val="24"/>
                <w:lang w:val="en-ID"/>
              </w:rPr>
            </w:pPr>
            <w:r w:rsidRPr="00310B47">
              <w:rPr>
                <w:rFonts w:ascii="Times New Roman" w:eastAsia="Arial" w:hAnsi="Arial" w:cs="Arial"/>
                <w:sz w:val="24"/>
                <w:lang w:val="id-ID"/>
              </w:rPr>
              <w:t>01</w:t>
            </w:r>
            <w:r w:rsidRPr="00310B47">
              <w:rPr>
                <w:rFonts w:ascii="Times New Roman" w:eastAsia="Arial" w:hAnsi="Arial" w:cs="Arial"/>
                <w:sz w:val="24"/>
                <w:lang w:val="en-ID"/>
              </w:rPr>
              <w:t>/</w:t>
            </w:r>
            <w:r w:rsidRPr="00310B47">
              <w:rPr>
                <w:rFonts w:ascii="Times New Roman" w:eastAsia="Arial" w:hAnsi="Arial" w:cs="Arial"/>
                <w:sz w:val="24"/>
                <w:lang w:val="id-ID"/>
              </w:rPr>
              <w:t>8</w:t>
            </w:r>
            <w:r w:rsidRPr="00310B47">
              <w:rPr>
                <w:rFonts w:ascii="Times New Roman" w:eastAsia="Arial" w:hAnsi="Arial" w:cs="Arial"/>
                <w:sz w:val="24"/>
                <w:lang w:val="en-ID"/>
              </w:rPr>
              <w:t>/22</w:t>
            </w:r>
          </w:p>
        </w:tc>
        <w:tc>
          <w:tcPr>
            <w:tcW w:w="4529" w:type="dxa"/>
            <w:vAlign w:val="center"/>
          </w:tcPr>
          <w:p w14:paraId="39BB59FC" w14:textId="77777777" w:rsidR="00310B47" w:rsidRPr="00310B47" w:rsidRDefault="00310B47" w:rsidP="00310B47">
            <w:pPr>
              <w:widowControl w:val="0"/>
              <w:autoSpaceDE w:val="0"/>
              <w:autoSpaceDN w:val="0"/>
              <w:spacing w:after="0" w:line="240" w:lineRule="auto"/>
              <w:jc w:val="center"/>
              <w:rPr>
                <w:rFonts w:ascii="Brush Script MT" w:eastAsia="Arial" w:hAnsi="Brush Script MT" w:cs="Arial"/>
                <w:sz w:val="36"/>
                <w:lang w:val="id-ID"/>
              </w:rPr>
            </w:pPr>
            <w:r w:rsidRPr="00310B47">
              <w:rPr>
                <w:rFonts w:ascii="Brush Script MT" w:eastAsia="Arial" w:hAnsi="Brush Script MT" w:cs="Arial"/>
                <w:sz w:val="36"/>
                <w:lang w:val="id-ID"/>
              </w:rPr>
              <w:t>Disetujui untuk sidang Tugas Akhir</w:t>
            </w:r>
          </w:p>
        </w:tc>
        <w:tc>
          <w:tcPr>
            <w:tcW w:w="1732" w:type="dxa"/>
          </w:tcPr>
          <w:p w14:paraId="6377FAA0" w14:textId="77777777" w:rsidR="00310B47" w:rsidRPr="00310B47" w:rsidRDefault="00310B47" w:rsidP="00310B47">
            <w:pPr>
              <w:widowControl w:val="0"/>
              <w:autoSpaceDE w:val="0"/>
              <w:autoSpaceDN w:val="0"/>
              <w:spacing w:after="0" w:line="240" w:lineRule="auto"/>
              <w:jc w:val="both"/>
              <w:rPr>
                <w:rFonts w:ascii="Times New Roman" w:eastAsia="Arial" w:hAnsi="Arial" w:cs="Arial"/>
                <w:sz w:val="24"/>
                <w:lang w:val="id"/>
              </w:rPr>
            </w:pPr>
            <w:r w:rsidRPr="00310B47">
              <w:rPr>
                <w:rFonts w:ascii="Arial" w:eastAsia="Arial" w:hAnsi="Arial" w:cs="Arial"/>
                <w:noProof/>
                <w:sz w:val="24"/>
              </w:rPr>
              <mc:AlternateContent>
                <mc:Choice Requires="wps">
                  <w:drawing>
                    <wp:anchor distT="0" distB="0" distL="114300" distR="114300" simplePos="0" relativeHeight="251679744" behindDoc="0" locked="0" layoutInCell="1" allowOverlap="1" wp14:anchorId="6E0715E4" wp14:editId="20DFB182">
                      <wp:simplePos x="0" y="0"/>
                      <wp:positionH relativeFrom="column">
                        <wp:posOffset>45085</wp:posOffset>
                      </wp:positionH>
                      <wp:positionV relativeFrom="paragraph">
                        <wp:posOffset>351790</wp:posOffset>
                      </wp:positionV>
                      <wp:extent cx="891191" cy="469921"/>
                      <wp:effectExtent l="0" t="0" r="23495" b="25400"/>
                      <wp:wrapNone/>
                      <wp:docPr id="126" name="Freeform: Shape 11"/>
                      <wp:cNvGraphicFramePr/>
                      <a:graphic xmlns:a="http://schemas.openxmlformats.org/drawingml/2006/main">
                        <a:graphicData uri="http://schemas.microsoft.com/office/word/2010/wordprocessingShape">
                          <wps:wsp>
                            <wps:cNvSpPr/>
                            <wps:spPr>
                              <a:xfrm>
                                <a:off x="0" y="0"/>
                                <a:ext cx="891191" cy="469921"/>
                              </a:xfrm>
                              <a:custGeom>
                                <a:avLst/>
                                <a:gdLst>
                                  <a:gd name="connsiteX0" fmla="*/ 200629 w 891191"/>
                                  <a:gd name="connsiteY0" fmla="*/ 123825 h 469921"/>
                                  <a:gd name="connsiteX1" fmla="*/ 176816 w 891191"/>
                                  <a:gd name="connsiteY1" fmla="*/ 119063 h 469921"/>
                                  <a:gd name="connsiteX2" fmla="*/ 162529 w 891191"/>
                                  <a:gd name="connsiteY2" fmla="*/ 128588 h 469921"/>
                                  <a:gd name="connsiteX3" fmla="*/ 129191 w 891191"/>
                                  <a:gd name="connsiteY3" fmla="*/ 142875 h 469921"/>
                                  <a:gd name="connsiteX4" fmla="*/ 100616 w 891191"/>
                                  <a:gd name="connsiteY4" fmla="*/ 161925 h 469921"/>
                                  <a:gd name="connsiteX5" fmla="*/ 95854 w 891191"/>
                                  <a:gd name="connsiteY5" fmla="*/ 180975 h 469921"/>
                                  <a:gd name="connsiteX6" fmla="*/ 91091 w 891191"/>
                                  <a:gd name="connsiteY6" fmla="*/ 195263 h 469921"/>
                                  <a:gd name="connsiteX7" fmla="*/ 95854 w 891191"/>
                                  <a:gd name="connsiteY7" fmla="*/ 271463 h 469921"/>
                                  <a:gd name="connsiteX8" fmla="*/ 124429 w 891191"/>
                                  <a:gd name="connsiteY8" fmla="*/ 290513 h 469921"/>
                                  <a:gd name="connsiteX9" fmla="*/ 143479 w 891191"/>
                                  <a:gd name="connsiteY9" fmla="*/ 285750 h 469921"/>
                                  <a:gd name="connsiteX10" fmla="*/ 195866 w 891191"/>
                                  <a:gd name="connsiteY10" fmla="*/ 257175 h 469921"/>
                                  <a:gd name="connsiteX11" fmla="*/ 210154 w 891191"/>
                                  <a:gd name="connsiteY11" fmla="*/ 252413 h 469921"/>
                                  <a:gd name="connsiteX12" fmla="*/ 233966 w 891191"/>
                                  <a:gd name="connsiteY12" fmla="*/ 223838 h 469921"/>
                                  <a:gd name="connsiteX13" fmla="*/ 238729 w 891191"/>
                                  <a:gd name="connsiteY13" fmla="*/ 204788 h 469921"/>
                                  <a:gd name="connsiteX14" fmla="*/ 243491 w 891191"/>
                                  <a:gd name="connsiteY14" fmla="*/ 190500 h 469921"/>
                                  <a:gd name="connsiteX15" fmla="*/ 253016 w 891191"/>
                                  <a:gd name="connsiteY15" fmla="*/ 157163 h 469921"/>
                                  <a:gd name="connsiteX16" fmla="*/ 233966 w 891191"/>
                                  <a:gd name="connsiteY16" fmla="*/ 128588 h 469921"/>
                                  <a:gd name="connsiteX17" fmla="*/ 224441 w 891191"/>
                                  <a:gd name="connsiteY17" fmla="*/ 142875 h 469921"/>
                                  <a:gd name="connsiteX18" fmla="*/ 229204 w 891191"/>
                                  <a:gd name="connsiteY18" fmla="*/ 214313 h 469921"/>
                                  <a:gd name="connsiteX19" fmla="*/ 238729 w 891191"/>
                                  <a:gd name="connsiteY19" fmla="*/ 242888 h 469921"/>
                                  <a:gd name="connsiteX20" fmla="*/ 262541 w 891191"/>
                                  <a:gd name="connsiteY20" fmla="*/ 285750 h 469921"/>
                                  <a:gd name="connsiteX21" fmla="*/ 276829 w 891191"/>
                                  <a:gd name="connsiteY21" fmla="*/ 295275 h 469921"/>
                                  <a:gd name="connsiteX22" fmla="*/ 295879 w 891191"/>
                                  <a:gd name="connsiteY22" fmla="*/ 266700 h 469921"/>
                                  <a:gd name="connsiteX23" fmla="*/ 305404 w 891191"/>
                                  <a:gd name="connsiteY23" fmla="*/ 223838 h 469921"/>
                                  <a:gd name="connsiteX24" fmla="*/ 310166 w 891191"/>
                                  <a:gd name="connsiteY24" fmla="*/ 209550 h 469921"/>
                                  <a:gd name="connsiteX25" fmla="*/ 314929 w 891191"/>
                                  <a:gd name="connsiteY25" fmla="*/ 185738 h 469921"/>
                                  <a:gd name="connsiteX26" fmla="*/ 305404 w 891191"/>
                                  <a:gd name="connsiteY26" fmla="*/ 123825 h 469921"/>
                                  <a:gd name="connsiteX27" fmla="*/ 291116 w 891191"/>
                                  <a:gd name="connsiteY27" fmla="*/ 104775 h 469921"/>
                                  <a:gd name="connsiteX28" fmla="*/ 276829 w 891191"/>
                                  <a:gd name="connsiteY28" fmla="*/ 95250 h 469921"/>
                                  <a:gd name="connsiteX29" fmla="*/ 238729 w 891191"/>
                                  <a:gd name="connsiteY29" fmla="*/ 52388 h 469921"/>
                                  <a:gd name="connsiteX30" fmla="*/ 224441 w 891191"/>
                                  <a:gd name="connsiteY30" fmla="*/ 42863 h 469921"/>
                                  <a:gd name="connsiteX31" fmla="*/ 186341 w 891191"/>
                                  <a:gd name="connsiteY31" fmla="*/ 33338 h 469921"/>
                                  <a:gd name="connsiteX32" fmla="*/ 138716 w 891191"/>
                                  <a:gd name="connsiteY32" fmla="*/ 38100 h 469921"/>
                                  <a:gd name="connsiteX33" fmla="*/ 110141 w 891191"/>
                                  <a:gd name="connsiteY33" fmla="*/ 57150 h 469921"/>
                                  <a:gd name="connsiteX34" fmla="*/ 95854 w 891191"/>
                                  <a:gd name="connsiteY34" fmla="*/ 61913 h 469921"/>
                                  <a:gd name="connsiteX35" fmla="*/ 67279 w 891191"/>
                                  <a:gd name="connsiteY35" fmla="*/ 80963 h 469921"/>
                                  <a:gd name="connsiteX36" fmla="*/ 24416 w 891191"/>
                                  <a:gd name="connsiteY36" fmla="*/ 114300 h 469921"/>
                                  <a:gd name="connsiteX37" fmla="*/ 14891 w 891191"/>
                                  <a:gd name="connsiteY37" fmla="*/ 133350 h 469921"/>
                                  <a:gd name="connsiteX38" fmla="*/ 5366 w 891191"/>
                                  <a:gd name="connsiteY38" fmla="*/ 147638 h 469921"/>
                                  <a:gd name="connsiteX39" fmla="*/ 19654 w 891191"/>
                                  <a:gd name="connsiteY39" fmla="*/ 276225 h 469921"/>
                                  <a:gd name="connsiteX40" fmla="*/ 33941 w 891191"/>
                                  <a:gd name="connsiteY40" fmla="*/ 304800 h 469921"/>
                                  <a:gd name="connsiteX41" fmla="*/ 48229 w 891191"/>
                                  <a:gd name="connsiteY41" fmla="*/ 314325 h 469921"/>
                                  <a:gd name="connsiteX42" fmla="*/ 52991 w 891191"/>
                                  <a:gd name="connsiteY42" fmla="*/ 333375 h 469921"/>
                                  <a:gd name="connsiteX43" fmla="*/ 86329 w 891191"/>
                                  <a:gd name="connsiteY43" fmla="*/ 371475 h 469921"/>
                                  <a:gd name="connsiteX44" fmla="*/ 105379 w 891191"/>
                                  <a:gd name="connsiteY44" fmla="*/ 381000 h 469921"/>
                                  <a:gd name="connsiteX45" fmla="*/ 133954 w 891191"/>
                                  <a:gd name="connsiteY45" fmla="*/ 400050 h 469921"/>
                                  <a:gd name="connsiteX46" fmla="*/ 176816 w 891191"/>
                                  <a:gd name="connsiteY46" fmla="*/ 414338 h 469921"/>
                                  <a:gd name="connsiteX47" fmla="*/ 191104 w 891191"/>
                                  <a:gd name="connsiteY47" fmla="*/ 419100 h 469921"/>
                                  <a:gd name="connsiteX48" fmla="*/ 286354 w 891191"/>
                                  <a:gd name="connsiteY48" fmla="*/ 414338 h 469921"/>
                                  <a:gd name="connsiteX49" fmla="*/ 300641 w 891191"/>
                                  <a:gd name="connsiteY49" fmla="*/ 400050 h 469921"/>
                                  <a:gd name="connsiteX50" fmla="*/ 329216 w 891191"/>
                                  <a:gd name="connsiteY50" fmla="*/ 376238 h 469921"/>
                                  <a:gd name="connsiteX51" fmla="*/ 333979 w 891191"/>
                                  <a:gd name="connsiteY51" fmla="*/ 361950 h 469921"/>
                                  <a:gd name="connsiteX52" fmla="*/ 343504 w 891191"/>
                                  <a:gd name="connsiteY52" fmla="*/ 342900 h 469921"/>
                                  <a:gd name="connsiteX53" fmla="*/ 348266 w 891191"/>
                                  <a:gd name="connsiteY53" fmla="*/ 266700 h 469921"/>
                                  <a:gd name="connsiteX54" fmla="*/ 353029 w 891191"/>
                                  <a:gd name="connsiteY54" fmla="*/ 247650 h 469921"/>
                                  <a:gd name="connsiteX55" fmla="*/ 357791 w 891191"/>
                                  <a:gd name="connsiteY55" fmla="*/ 352425 h 469921"/>
                                  <a:gd name="connsiteX56" fmla="*/ 376841 w 891191"/>
                                  <a:gd name="connsiteY56" fmla="*/ 323850 h 469921"/>
                                  <a:gd name="connsiteX57" fmla="*/ 381604 w 891191"/>
                                  <a:gd name="connsiteY57" fmla="*/ 247650 h 469921"/>
                                  <a:gd name="connsiteX58" fmla="*/ 395891 w 891191"/>
                                  <a:gd name="connsiteY58" fmla="*/ 266700 h 469921"/>
                                  <a:gd name="connsiteX59" fmla="*/ 400654 w 891191"/>
                                  <a:gd name="connsiteY59" fmla="*/ 304800 h 469921"/>
                                  <a:gd name="connsiteX60" fmla="*/ 410179 w 891191"/>
                                  <a:gd name="connsiteY60" fmla="*/ 338138 h 469921"/>
                                  <a:gd name="connsiteX61" fmla="*/ 419704 w 891191"/>
                                  <a:gd name="connsiteY61" fmla="*/ 366713 h 469921"/>
                                  <a:gd name="connsiteX62" fmla="*/ 433991 w 891191"/>
                                  <a:gd name="connsiteY62" fmla="*/ 361950 h 469921"/>
                                  <a:gd name="connsiteX63" fmla="*/ 453041 w 891191"/>
                                  <a:gd name="connsiteY63" fmla="*/ 323850 h 469921"/>
                                  <a:gd name="connsiteX64" fmla="*/ 457804 w 891191"/>
                                  <a:gd name="connsiteY64" fmla="*/ 280988 h 469921"/>
                                  <a:gd name="connsiteX65" fmla="*/ 462566 w 891191"/>
                                  <a:gd name="connsiteY65" fmla="*/ 261938 h 469921"/>
                                  <a:gd name="connsiteX66" fmla="*/ 472091 w 891191"/>
                                  <a:gd name="connsiteY66" fmla="*/ 276225 h 469921"/>
                                  <a:gd name="connsiteX67" fmla="*/ 481616 w 891191"/>
                                  <a:gd name="connsiteY67" fmla="*/ 333375 h 469921"/>
                                  <a:gd name="connsiteX68" fmla="*/ 486379 w 891191"/>
                                  <a:gd name="connsiteY68" fmla="*/ 395288 h 469921"/>
                                  <a:gd name="connsiteX69" fmla="*/ 495904 w 891191"/>
                                  <a:gd name="connsiteY69" fmla="*/ 366713 h 469921"/>
                                  <a:gd name="connsiteX70" fmla="*/ 505429 w 891191"/>
                                  <a:gd name="connsiteY70" fmla="*/ 333375 h 469921"/>
                                  <a:gd name="connsiteX71" fmla="*/ 514954 w 891191"/>
                                  <a:gd name="connsiteY71" fmla="*/ 271463 h 469921"/>
                                  <a:gd name="connsiteX72" fmla="*/ 519716 w 891191"/>
                                  <a:gd name="connsiteY72" fmla="*/ 257175 h 469921"/>
                                  <a:gd name="connsiteX73" fmla="*/ 524479 w 891191"/>
                                  <a:gd name="connsiteY73" fmla="*/ 366713 h 469921"/>
                                  <a:gd name="connsiteX74" fmla="*/ 529241 w 891191"/>
                                  <a:gd name="connsiteY74" fmla="*/ 342900 h 469921"/>
                                  <a:gd name="connsiteX75" fmla="*/ 524479 w 891191"/>
                                  <a:gd name="connsiteY75" fmla="*/ 328613 h 469921"/>
                                  <a:gd name="connsiteX76" fmla="*/ 514954 w 891191"/>
                                  <a:gd name="connsiteY76" fmla="*/ 295275 h 469921"/>
                                  <a:gd name="connsiteX77" fmla="*/ 529241 w 891191"/>
                                  <a:gd name="connsiteY77" fmla="*/ 242888 h 469921"/>
                                  <a:gd name="connsiteX78" fmla="*/ 543529 w 891191"/>
                                  <a:gd name="connsiteY78" fmla="*/ 266700 h 469921"/>
                                  <a:gd name="connsiteX79" fmla="*/ 548291 w 891191"/>
                                  <a:gd name="connsiteY79" fmla="*/ 300038 h 469921"/>
                                  <a:gd name="connsiteX80" fmla="*/ 562579 w 891191"/>
                                  <a:gd name="connsiteY80" fmla="*/ 357188 h 469921"/>
                                  <a:gd name="connsiteX81" fmla="*/ 567341 w 891191"/>
                                  <a:gd name="connsiteY81" fmla="*/ 371475 h 469921"/>
                                  <a:gd name="connsiteX82" fmla="*/ 576866 w 891191"/>
                                  <a:gd name="connsiteY82" fmla="*/ 414338 h 469921"/>
                                  <a:gd name="connsiteX83" fmla="*/ 586391 w 891191"/>
                                  <a:gd name="connsiteY83" fmla="*/ 442913 h 469921"/>
                                  <a:gd name="connsiteX84" fmla="*/ 591154 w 891191"/>
                                  <a:gd name="connsiteY84" fmla="*/ 461963 h 469921"/>
                                  <a:gd name="connsiteX85" fmla="*/ 595916 w 891191"/>
                                  <a:gd name="connsiteY85" fmla="*/ 419100 h 469921"/>
                                  <a:gd name="connsiteX86" fmla="*/ 605441 w 891191"/>
                                  <a:gd name="connsiteY86" fmla="*/ 385763 h 469921"/>
                                  <a:gd name="connsiteX87" fmla="*/ 614966 w 891191"/>
                                  <a:gd name="connsiteY87" fmla="*/ 57150 h 469921"/>
                                  <a:gd name="connsiteX88" fmla="*/ 619729 w 891191"/>
                                  <a:gd name="connsiteY88" fmla="*/ 28575 h 469921"/>
                                  <a:gd name="connsiteX89" fmla="*/ 629254 w 891191"/>
                                  <a:gd name="connsiteY89" fmla="*/ 0 h 469921"/>
                                  <a:gd name="connsiteX90" fmla="*/ 634016 w 891191"/>
                                  <a:gd name="connsiteY90" fmla="*/ 19050 h 469921"/>
                                  <a:gd name="connsiteX91" fmla="*/ 638779 w 891191"/>
                                  <a:gd name="connsiteY91" fmla="*/ 33338 h 469921"/>
                                  <a:gd name="connsiteX92" fmla="*/ 653066 w 891191"/>
                                  <a:gd name="connsiteY92" fmla="*/ 123825 h 469921"/>
                                  <a:gd name="connsiteX93" fmla="*/ 672116 w 891191"/>
                                  <a:gd name="connsiteY93" fmla="*/ 185738 h 469921"/>
                                  <a:gd name="connsiteX94" fmla="*/ 681641 w 891191"/>
                                  <a:gd name="connsiteY94" fmla="*/ 466725 h 469921"/>
                                  <a:gd name="connsiteX95" fmla="*/ 676879 w 891191"/>
                                  <a:gd name="connsiteY95" fmla="*/ 419100 h 469921"/>
                                  <a:gd name="connsiteX96" fmla="*/ 672116 w 891191"/>
                                  <a:gd name="connsiteY96" fmla="*/ 400050 h 469921"/>
                                  <a:gd name="connsiteX97" fmla="*/ 667354 w 891191"/>
                                  <a:gd name="connsiteY97" fmla="*/ 204788 h 469921"/>
                                  <a:gd name="connsiteX98" fmla="*/ 643541 w 891191"/>
                                  <a:gd name="connsiteY98" fmla="*/ 123825 h 469921"/>
                                  <a:gd name="connsiteX99" fmla="*/ 657829 w 891191"/>
                                  <a:gd name="connsiteY99" fmla="*/ 161925 h 469921"/>
                                  <a:gd name="connsiteX100" fmla="*/ 672116 w 891191"/>
                                  <a:gd name="connsiteY100" fmla="*/ 233363 h 469921"/>
                                  <a:gd name="connsiteX101" fmla="*/ 681641 w 891191"/>
                                  <a:gd name="connsiteY101" fmla="*/ 257175 h 469921"/>
                                  <a:gd name="connsiteX102" fmla="*/ 700691 w 891191"/>
                                  <a:gd name="connsiteY102" fmla="*/ 328613 h 469921"/>
                                  <a:gd name="connsiteX103" fmla="*/ 705454 w 891191"/>
                                  <a:gd name="connsiteY103" fmla="*/ 361950 h 469921"/>
                                  <a:gd name="connsiteX104" fmla="*/ 710216 w 891191"/>
                                  <a:gd name="connsiteY104" fmla="*/ 376238 h 469921"/>
                                  <a:gd name="connsiteX105" fmla="*/ 729266 w 891191"/>
                                  <a:gd name="connsiteY105" fmla="*/ 385763 h 469921"/>
                                  <a:gd name="connsiteX106" fmla="*/ 743554 w 891191"/>
                                  <a:gd name="connsiteY106" fmla="*/ 376238 h 469921"/>
                                  <a:gd name="connsiteX107" fmla="*/ 772129 w 891191"/>
                                  <a:gd name="connsiteY107" fmla="*/ 352425 h 469921"/>
                                  <a:gd name="connsiteX108" fmla="*/ 795941 w 891191"/>
                                  <a:gd name="connsiteY108" fmla="*/ 342900 h 469921"/>
                                  <a:gd name="connsiteX109" fmla="*/ 824516 w 891191"/>
                                  <a:gd name="connsiteY109" fmla="*/ 323850 h 469921"/>
                                  <a:gd name="connsiteX110" fmla="*/ 838804 w 891191"/>
                                  <a:gd name="connsiteY110" fmla="*/ 314325 h 469921"/>
                                  <a:gd name="connsiteX111" fmla="*/ 881666 w 891191"/>
                                  <a:gd name="connsiteY111" fmla="*/ 295275 h 469921"/>
                                  <a:gd name="connsiteX112" fmla="*/ 891191 w 891191"/>
                                  <a:gd name="connsiteY112" fmla="*/ 295275 h 4699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Lst>
                                <a:rect l="l" t="t" r="r" b="b"/>
                                <a:pathLst>
                                  <a:path w="891191" h="469921">
                                    <a:moveTo>
                                      <a:pt x="200629" y="123825"/>
                                    </a:moveTo>
                                    <a:cubicBezTo>
                                      <a:pt x="192691" y="122238"/>
                                      <a:pt x="184848" y="118059"/>
                                      <a:pt x="176816" y="119063"/>
                                    </a:cubicBezTo>
                                    <a:cubicBezTo>
                                      <a:pt x="171137" y="119773"/>
                                      <a:pt x="167648" y="126028"/>
                                      <a:pt x="162529" y="128588"/>
                                    </a:cubicBezTo>
                                    <a:cubicBezTo>
                                      <a:pt x="123110" y="148297"/>
                                      <a:pt x="178746" y="113142"/>
                                      <a:pt x="129191" y="142875"/>
                                    </a:cubicBezTo>
                                    <a:cubicBezTo>
                                      <a:pt x="119375" y="148765"/>
                                      <a:pt x="100616" y="161925"/>
                                      <a:pt x="100616" y="161925"/>
                                    </a:cubicBezTo>
                                    <a:cubicBezTo>
                                      <a:pt x="99029" y="168275"/>
                                      <a:pt x="97652" y="174681"/>
                                      <a:pt x="95854" y="180975"/>
                                    </a:cubicBezTo>
                                    <a:cubicBezTo>
                                      <a:pt x="94475" y="185802"/>
                                      <a:pt x="91091" y="190243"/>
                                      <a:pt x="91091" y="195263"/>
                                    </a:cubicBezTo>
                                    <a:cubicBezTo>
                                      <a:pt x="91091" y="220713"/>
                                      <a:pt x="87447" y="247442"/>
                                      <a:pt x="95854" y="271463"/>
                                    </a:cubicBezTo>
                                    <a:cubicBezTo>
                                      <a:pt x="99636" y="282268"/>
                                      <a:pt x="124429" y="290513"/>
                                      <a:pt x="124429" y="290513"/>
                                    </a:cubicBezTo>
                                    <a:cubicBezTo>
                                      <a:pt x="130779" y="288925"/>
                                      <a:pt x="137350" y="288048"/>
                                      <a:pt x="143479" y="285750"/>
                                    </a:cubicBezTo>
                                    <a:cubicBezTo>
                                      <a:pt x="156003" y="281053"/>
                                      <a:pt x="188767" y="260725"/>
                                      <a:pt x="195866" y="257175"/>
                                    </a:cubicBezTo>
                                    <a:cubicBezTo>
                                      <a:pt x="200356" y="254930"/>
                                      <a:pt x="205391" y="254000"/>
                                      <a:pt x="210154" y="252413"/>
                                    </a:cubicBezTo>
                                    <a:cubicBezTo>
                                      <a:pt x="218735" y="243832"/>
                                      <a:pt x="228994" y="235440"/>
                                      <a:pt x="233966" y="223838"/>
                                    </a:cubicBezTo>
                                    <a:cubicBezTo>
                                      <a:pt x="236544" y="217822"/>
                                      <a:pt x="236931" y="211082"/>
                                      <a:pt x="238729" y="204788"/>
                                    </a:cubicBezTo>
                                    <a:cubicBezTo>
                                      <a:pt x="240108" y="199961"/>
                                      <a:pt x="242112" y="195327"/>
                                      <a:pt x="243491" y="190500"/>
                                    </a:cubicBezTo>
                                    <a:cubicBezTo>
                                      <a:pt x="255448" y="148648"/>
                                      <a:pt x="241600" y="191412"/>
                                      <a:pt x="253016" y="157163"/>
                                    </a:cubicBezTo>
                                    <a:cubicBezTo>
                                      <a:pt x="250555" y="149780"/>
                                      <a:pt x="245859" y="128588"/>
                                      <a:pt x="233966" y="128588"/>
                                    </a:cubicBezTo>
                                    <a:cubicBezTo>
                                      <a:pt x="228242" y="128588"/>
                                      <a:pt x="227616" y="138113"/>
                                      <a:pt x="224441" y="142875"/>
                                    </a:cubicBezTo>
                                    <a:cubicBezTo>
                                      <a:pt x="226029" y="166688"/>
                                      <a:pt x="225829" y="190687"/>
                                      <a:pt x="229204" y="214313"/>
                                    </a:cubicBezTo>
                                    <a:cubicBezTo>
                                      <a:pt x="230624" y="224252"/>
                                      <a:pt x="235000" y="233566"/>
                                      <a:pt x="238729" y="242888"/>
                                    </a:cubicBezTo>
                                    <a:cubicBezTo>
                                      <a:pt x="246554" y="262450"/>
                                      <a:pt x="247440" y="270649"/>
                                      <a:pt x="262541" y="285750"/>
                                    </a:cubicBezTo>
                                    <a:cubicBezTo>
                                      <a:pt x="266588" y="289797"/>
                                      <a:pt x="272066" y="292100"/>
                                      <a:pt x="276829" y="295275"/>
                                    </a:cubicBezTo>
                                    <a:cubicBezTo>
                                      <a:pt x="283179" y="285750"/>
                                      <a:pt x="292259" y="277560"/>
                                      <a:pt x="295879" y="266700"/>
                                    </a:cubicBezTo>
                                    <a:cubicBezTo>
                                      <a:pt x="306599" y="234539"/>
                                      <a:pt x="294229" y="274125"/>
                                      <a:pt x="305404" y="223838"/>
                                    </a:cubicBezTo>
                                    <a:cubicBezTo>
                                      <a:pt x="306493" y="218937"/>
                                      <a:pt x="308948" y="214420"/>
                                      <a:pt x="310166" y="209550"/>
                                    </a:cubicBezTo>
                                    <a:cubicBezTo>
                                      <a:pt x="312129" y="201697"/>
                                      <a:pt x="313341" y="193675"/>
                                      <a:pt x="314929" y="185738"/>
                                    </a:cubicBezTo>
                                    <a:cubicBezTo>
                                      <a:pt x="314390" y="180353"/>
                                      <a:pt x="313724" y="138385"/>
                                      <a:pt x="305404" y="123825"/>
                                    </a:cubicBezTo>
                                    <a:cubicBezTo>
                                      <a:pt x="301466" y="116933"/>
                                      <a:pt x="296729" y="110388"/>
                                      <a:pt x="291116" y="104775"/>
                                    </a:cubicBezTo>
                                    <a:cubicBezTo>
                                      <a:pt x="287069" y="100728"/>
                                      <a:pt x="281591" y="98425"/>
                                      <a:pt x="276829" y="95250"/>
                                    </a:cubicBezTo>
                                    <a:cubicBezTo>
                                      <a:pt x="265377" y="78073"/>
                                      <a:pt x="258301" y="65436"/>
                                      <a:pt x="238729" y="52388"/>
                                    </a:cubicBezTo>
                                    <a:cubicBezTo>
                                      <a:pt x="233966" y="49213"/>
                                      <a:pt x="229561" y="45423"/>
                                      <a:pt x="224441" y="42863"/>
                                    </a:cubicBezTo>
                                    <a:cubicBezTo>
                                      <a:pt x="214674" y="37979"/>
                                      <a:pt x="195404" y="35150"/>
                                      <a:pt x="186341" y="33338"/>
                                    </a:cubicBezTo>
                                    <a:cubicBezTo>
                                      <a:pt x="170466" y="34925"/>
                                      <a:pt x="153944" y="33341"/>
                                      <a:pt x="138716" y="38100"/>
                                    </a:cubicBezTo>
                                    <a:cubicBezTo>
                                      <a:pt x="127789" y="41514"/>
                                      <a:pt x="121001" y="53529"/>
                                      <a:pt x="110141" y="57150"/>
                                    </a:cubicBezTo>
                                    <a:lnTo>
                                      <a:pt x="95854" y="61913"/>
                                    </a:lnTo>
                                    <a:cubicBezTo>
                                      <a:pt x="64145" y="93620"/>
                                      <a:pt x="98294" y="63732"/>
                                      <a:pt x="67279" y="80963"/>
                                    </a:cubicBezTo>
                                    <a:cubicBezTo>
                                      <a:pt x="41645" y="95205"/>
                                      <a:pt x="41772" y="96946"/>
                                      <a:pt x="24416" y="114300"/>
                                    </a:cubicBezTo>
                                    <a:cubicBezTo>
                                      <a:pt x="21241" y="120650"/>
                                      <a:pt x="18413" y="127186"/>
                                      <a:pt x="14891" y="133350"/>
                                    </a:cubicBezTo>
                                    <a:cubicBezTo>
                                      <a:pt x="12051" y="138320"/>
                                      <a:pt x="5578" y="141918"/>
                                      <a:pt x="5366" y="147638"/>
                                    </a:cubicBezTo>
                                    <a:cubicBezTo>
                                      <a:pt x="1418" y="254234"/>
                                      <a:pt x="-9681" y="232224"/>
                                      <a:pt x="19654" y="276225"/>
                                    </a:cubicBezTo>
                                    <a:cubicBezTo>
                                      <a:pt x="23527" y="287846"/>
                                      <a:pt x="24708" y="295567"/>
                                      <a:pt x="33941" y="304800"/>
                                    </a:cubicBezTo>
                                    <a:cubicBezTo>
                                      <a:pt x="37989" y="308847"/>
                                      <a:pt x="43466" y="311150"/>
                                      <a:pt x="48229" y="314325"/>
                                    </a:cubicBezTo>
                                    <a:cubicBezTo>
                                      <a:pt x="49816" y="320675"/>
                                      <a:pt x="50064" y="327521"/>
                                      <a:pt x="52991" y="333375"/>
                                    </a:cubicBezTo>
                                    <a:cubicBezTo>
                                      <a:pt x="64263" y="355919"/>
                                      <a:pt x="67993" y="360997"/>
                                      <a:pt x="86329" y="371475"/>
                                    </a:cubicBezTo>
                                    <a:cubicBezTo>
                                      <a:pt x="92493" y="374997"/>
                                      <a:pt x="99291" y="377347"/>
                                      <a:pt x="105379" y="381000"/>
                                    </a:cubicBezTo>
                                    <a:cubicBezTo>
                                      <a:pt x="115195" y="386890"/>
                                      <a:pt x="123094" y="396430"/>
                                      <a:pt x="133954" y="400050"/>
                                    </a:cubicBezTo>
                                    <a:lnTo>
                                      <a:pt x="176816" y="414338"/>
                                    </a:lnTo>
                                    <a:lnTo>
                                      <a:pt x="191104" y="419100"/>
                                    </a:lnTo>
                                    <a:cubicBezTo>
                                      <a:pt x="222854" y="417513"/>
                                      <a:pt x="255034" y="419785"/>
                                      <a:pt x="286354" y="414338"/>
                                    </a:cubicBezTo>
                                    <a:cubicBezTo>
                                      <a:pt x="292990" y="413184"/>
                                      <a:pt x="295467" y="404362"/>
                                      <a:pt x="300641" y="400050"/>
                                    </a:cubicBezTo>
                                    <a:cubicBezTo>
                                      <a:pt x="340432" y="366890"/>
                                      <a:pt x="287468" y="417986"/>
                                      <a:pt x="329216" y="376238"/>
                                    </a:cubicBezTo>
                                    <a:cubicBezTo>
                                      <a:pt x="330804" y="371475"/>
                                      <a:pt x="332001" y="366564"/>
                                      <a:pt x="333979" y="361950"/>
                                    </a:cubicBezTo>
                                    <a:cubicBezTo>
                                      <a:pt x="336776" y="355425"/>
                                      <a:pt x="342451" y="349921"/>
                                      <a:pt x="343504" y="342900"/>
                                    </a:cubicBezTo>
                                    <a:cubicBezTo>
                                      <a:pt x="347279" y="317732"/>
                                      <a:pt x="345734" y="292023"/>
                                      <a:pt x="348266" y="266700"/>
                                    </a:cubicBezTo>
                                    <a:cubicBezTo>
                                      <a:pt x="348917" y="260187"/>
                                      <a:pt x="351441" y="254000"/>
                                      <a:pt x="353029" y="247650"/>
                                    </a:cubicBezTo>
                                    <a:cubicBezTo>
                                      <a:pt x="354616" y="282575"/>
                                      <a:pt x="347363" y="319055"/>
                                      <a:pt x="357791" y="352425"/>
                                    </a:cubicBezTo>
                                    <a:cubicBezTo>
                                      <a:pt x="361205" y="363352"/>
                                      <a:pt x="376841" y="323850"/>
                                      <a:pt x="376841" y="323850"/>
                                    </a:cubicBezTo>
                                    <a:cubicBezTo>
                                      <a:pt x="378429" y="298450"/>
                                      <a:pt x="373556" y="271794"/>
                                      <a:pt x="381604" y="247650"/>
                                    </a:cubicBezTo>
                                    <a:cubicBezTo>
                                      <a:pt x="384114" y="240120"/>
                                      <a:pt x="393381" y="259170"/>
                                      <a:pt x="395891" y="266700"/>
                                    </a:cubicBezTo>
                                    <a:cubicBezTo>
                                      <a:pt x="399938" y="278842"/>
                                      <a:pt x="398144" y="292250"/>
                                      <a:pt x="400654" y="304800"/>
                                    </a:cubicBezTo>
                                    <a:cubicBezTo>
                                      <a:pt x="402921" y="316133"/>
                                      <a:pt x="406780" y="327092"/>
                                      <a:pt x="410179" y="338138"/>
                                    </a:cubicBezTo>
                                    <a:cubicBezTo>
                                      <a:pt x="413132" y="347734"/>
                                      <a:pt x="419704" y="366713"/>
                                      <a:pt x="419704" y="366713"/>
                                    </a:cubicBezTo>
                                    <a:cubicBezTo>
                                      <a:pt x="424466" y="365125"/>
                                      <a:pt x="430909" y="365913"/>
                                      <a:pt x="433991" y="361950"/>
                                    </a:cubicBezTo>
                                    <a:cubicBezTo>
                                      <a:pt x="442708" y="350742"/>
                                      <a:pt x="453041" y="323850"/>
                                      <a:pt x="453041" y="323850"/>
                                    </a:cubicBezTo>
                                    <a:cubicBezTo>
                                      <a:pt x="454629" y="309563"/>
                                      <a:pt x="455618" y="295196"/>
                                      <a:pt x="457804" y="280988"/>
                                    </a:cubicBezTo>
                                    <a:cubicBezTo>
                                      <a:pt x="458799" y="274519"/>
                                      <a:pt x="456357" y="264008"/>
                                      <a:pt x="462566" y="261938"/>
                                    </a:cubicBezTo>
                                    <a:cubicBezTo>
                                      <a:pt x="467996" y="260128"/>
                                      <a:pt x="468916" y="271463"/>
                                      <a:pt x="472091" y="276225"/>
                                    </a:cubicBezTo>
                                    <a:cubicBezTo>
                                      <a:pt x="475266" y="295275"/>
                                      <a:pt x="479315" y="314200"/>
                                      <a:pt x="481616" y="333375"/>
                                    </a:cubicBezTo>
                                    <a:cubicBezTo>
                                      <a:pt x="484082" y="353926"/>
                                      <a:pt x="478225" y="376263"/>
                                      <a:pt x="486379" y="395288"/>
                                    </a:cubicBezTo>
                                    <a:cubicBezTo>
                                      <a:pt x="490334" y="404516"/>
                                      <a:pt x="493146" y="376367"/>
                                      <a:pt x="495904" y="366713"/>
                                    </a:cubicBezTo>
                                    <a:lnTo>
                                      <a:pt x="505429" y="333375"/>
                                    </a:lnTo>
                                    <a:cubicBezTo>
                                      <a:pt x="506950" y="322725"/>
                                      <a:pt x="512308" y="283371"/>
                                      <a:pt x="514954" y="271463"/>
                                    </a:cubicBezTo>
                                    <a:cubicBezTo>
                                      <a:pt x="516043" y="266562"/>
                                      <a:pt x="518129" y="261938"/>
                                      <a:pt x="519716" y="257175"/>
                                    </a:cubicBezTo>
                                    <a:cubicBezTo>
                                      <a:pt x="521304" y="293688"/>
                                      <a:pt x="520443" y="330389"/>
                                      <a:pt x="524479" y="366713"/>
                                    </a:cubicBezTo>
                                    <a:cubicBezTo>
                                      <a:pt x="525373" y="374758"/>
                                      <a:pt x="529241" y="350995"/>
                                      <a:pt x="529241" y="342900"/>
                                    </a:cubicBezTo>
                                    <a:cubicBezTo>
                                      <a:pt x="529241" y="337880"/>
                                      <a:pt x="525921" y="333421"/>
                                      <a:pt x="524479" y="328613"/>
                                    </a:cubicBezTo>
                                    <a:cubicBezTo>
                                      <a:pt x="521158" y="317543"/>
                                      <a:pt x="518129" y="306388"/>
                                      <a:pt x="514954" y="295275"/>
                                    </a:cubicBezTo>
                                    <a:cubicBezTo>
                                      <a:pt x="521819" y="185430"/>
                                      <a:pt x="509737" y="203881"/>
                                      <a:pt x="529241" y="242888"/>
                                    </a:cubicBezTo>
                                    <a:cubicBezTo>
                                      <a:pt x="533381" y="251167"/>
                                      <a:pt x="538766" y="258763"/>
                                      <a:pt x="543529" y="266700"/>
                                    </a:cubicBezTo>
                                    <a:cubicBezTo>
                                      <a:pt x="545116" y="277813"/>
                                      <a:pt x="545978" y="289053"/>
                                      <a:pt x="548291" y="300038"/>
                                    </a:cubicBezTo>
                                    <a:cubicBezTo>
                                      <a:pt x="552336" y="319253"/>
                                      <a:pt x="556370" y="338559"/>
                                      <a:pt x="562579" y="357188"/>
                                    </a:cubicBezTo>
                                    <a:cubicBezTo>
                                      <a:pt x="564166" y="361950"/>
                                      <a:pt x="566124" y="366605"/>
                                      <a:pt x="567341" y="371475"/>
                                    </a:cubicBezTo>
                                    <a:cubicBezTo>
                                      <a:pt x="570891" y="385674"/>
                                      <a:pt x="573095" y="400196"/>
                                      <a:pt x="576866" y="414338"/>
                                    </a:cubicBezTo>
                                    <a:cubicBezTo>
                                      <a:pt x="579453" y="424039"/>
                                      <a:pt x="583956" y="433173"/>
                                      <a:pt x="586391" y="442913"/>
                                    </a:cubicBezTo>
                                    <a:lnTo>
                                      <a:pt x="591154" y="461963"/>
                                    </a:lnTo>
                                    <a:cubicBezTo>
                                      <a:pt x="592741" y="447675"/>
                                      <a:pt x="593267" y="433229"/>
                                      <a:pt x="595916" y="419100"/>
                                    </a:cubicBezTo>
                                    <a:cubicBezTo>
                                      <a:pt x="598046" y="407741"/>
                                      <a:pt x="604834" y="397304"/>
                                      <a:pt x="605441" y="385763"/>
                                    </a:cubicBezTo>
                                    <a:cubicBezTo>
                                      <a:pt x="611201" y="276331"/>
                                      <a:pt x="610586" y="166646"/>
                                      <a:pt x="614966" y="57150"/>
                                    </a:cubicBezTo>
                                    <a:cubicBezTo>
                                      <a:pt x="615352" y="47501"/>
                                      <a:pt x="617387" y="37943"/>
                                      <a:pt x="619729" y="28575"/>
                                    </a:cubicBezTo>
                                    <a:cubicBezTo>
                                      <a:pt x="622164" y="18835"/>
                                      <a:pt x="629254" y="0"/>
                                      <a:pt x="629254" y="0"/>
                                    </a:cubicBezTo>
                                    <a:cubicBezTo>
                                      <a:pt x="630841" y="6350"/>
                                      <a:pt x="632218" y="12756"/>
                                      <a:pt x="634016" y="19050"/>
                                    </a:cubicBezTo>
                                    <a:cubicBezTo>
                                      <a:pt x="635395" y="23877"/>
                                      <a:pt x="637907" y="28394"/>
                                      <a:pt x="638779" y="33338"/>
                                    </a:cubicBezTo>
                                    <a:cubicBezTo>
                                      <a:pt x="639109" y="35207"/>
                                      <a:pt x="647629" y="104253"/>
                                      <a:pt x="653066" y="123825"/>
                                    </a:cubicBezTo>
                                    <a:cubicBezTo>
                                      <a:pt x="658845" y="144630"/>
                                      <a:pt x="665766" y="165100"/>
                                      <a:pt x="672116" y="185738"/>
                                    </a:cubicBezTo>
                                    <a:cubicBezTo>
                                      <a:pt x="687323" y="317530"/>
                                      <a:pt x="694081" y="323661"/>
                                      <a:pt x="681641" y="466725"/>
                                    </a:cubicBezTo>
                                    <a:cubicBezTo>
                                      <a:pt x="680259" y="482619"/>
                                      <a:pt x="679135" y="434894"/>
                                      <a:pt x="676879" y="419100"/>
                                    </a:cubicBezTo>
                                    <a:cubicBezTo>
                                      <a:pt x="675953" y="412620"/>
                                      <a:pt x="673704" y="406400"/>
                                      <a:pt x="672116" y="400050"/>
                                    </a:cubicBezTo>
                                    <a:cubicBezTo>
                                      <a:pt x="670529" y="334963"/>
                                      <a:pt x="674241" y="269529"/>
                                      <a:pt x="667354" y="204788"/>
                                    </a:cubicBezTo>
                                    <a:cubicBezTo>
                                      <a:pt x="663775" y="171149"/>
                                      <a:pt x="610744" y="173022"/>
                                      <a:pt x="643541" y="123825"/>
                                    </a:cubicBezTo>
                                    <a:cubicBezTo>
                                      <a:pt x="651065" y="112539"/>
                                      <a:pt x="654405" y="148801"/>
                                      <a:pt x="657829" y="161925"/>
                                    </a:cubicBezTo>
                                    <a:cubicBezTo>
                                      <a:pt x="663959" y="185423"/>
                                      <a:pt x="666226" y="209804"/>
                                      <a:pt x="672116" y="233363"/>
                                    </a:cubicBezTo>
                                    <a:cubicBezTo>
                                      <a:pt x="674189" y="241657"/>
                                      <a:pt x="679229" y="248974"/>
                                      <a:pt x="681641" y="257175"/>
                                    </a:cubicBezTo>
                                    <a:cubicBezTo>
                                      <a:pt x="720433" y="389064"/>
                                      <a:pt x="683767" y="277833"/>
                                      <a:pt x="700691" y="328613"/>
                                    </a:cubicBezTo>
                                    <a:cubicBezTo>
                                      <a:pt x="702279" y="339725"/>
                                      <a:pt x="703253" y="350943"/>
                                      <a:pt x="705454" y="361950"/>
                                    </a:cubicBezTo>
                                    <a:cubicBezTo>
                                      <a:pt x="706439" y="366873"/>
                                      <a:pt x="706666" y="372688"/>
                                      <a:pt x="710216" y="376238"/>
                                    </a:cubicBezTo>
                                    <a:cubicBezTo>
                                      <a:pt x="715236" y="381258"/>
                                      <a:pt x="722916" y="382588"/>
                                      <a:pt x="729266" y="385763"/>
                                    </a:cubicBezTo>
                                    <a:cubicBezTo>
                                      <a:pt x="734029" y="382588"/>
                                      <a:pt x="739036" y="379752"/>
                                      <a:pt x="743554" y="376238"/>
                                    </a:cubicBezTo>
                                    <a:cubicBezTo>
                                      <a:pt x="753341" y="368626"/>
                                      <a:pt x="761669" y="359082"/>
                                      <a:pt x="772129" y="352425"/>
                                    </a:cubicBezTo>
                                    <a:cubicBezTo>
                                      <a:pt x="779341" y="347835"/>
                                      <a:pt x="788436" y="346994"/>
                                      <a:pt x="795941" y="342900"/>
                                    </a:cubicBezTo>
                                    <a:cubicBezTo>
                                      <a:pt x="805991" y="337418"/>
                                      <a:pt x="814991" y="330200"/>
                                      <a:pt x="824516" y="323850"/>
                                    </a:cubicBezTo>
                                    <a:lnTo>
                                      <a:pt x="838804" y="314325"/>
                                    </a:lnTo>
                                    <a:cubicBezTo>
                                      <a:pt x="851753" y="305692"/>
                                      <a:pt x="864662" y="295275"/>
                                      <a:pt x="881666" y="295275"/>
                                    </a:cubicBezTo>
                                    <a:lnTo>
                                      <a:pt x="891191" y="295275"/>
                                    </a:ln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71AD43" id="Freeform: Shape 11" o:spid="_x0000_s1026" style="position:absolute;margin-left:3.55pt;margin-top:27.7pt;width:70.15pt;height:37pt;z-index:251679744;visibility:visible;mso-wrap-style:square;mso-wrap-distance-left:9pt;mso-wrap-distance-top:0;mso-wrap-distance-right:9pt;mso-wrap-distance-bottom:0;mso-position-horizontal:absolute;mso-position-horizontal-relative:text;mso-position-vertical:absolute;mso-position-vertical-relative:text;v-text-anchor:middle" coordsize="891191,469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" path="m200629,123825v-7938,-1587,-15781,-5766,-23813,-4762c171137,119773,167648,126028,162529,128588v-39419,19709,16217,-15446,-33338,14287c119375,148765,100616,161925,100616,161925v-1587,6350,-2964,12756,-4762,19050c94475,185802,91091,190243,91091,195263v,25450,-3644,52179,4763,76200c99636,282268,124429,290513,124429,290513v6350,-1588,12921,-2465,19050,-4763c156003,281053,188767,260725,195866,257175v4490,-2245,9525,-3175,14288,-4762c218735,243832,228994,235440,233966,223838v2578,-6016,2965,-12756,4763,-19050c240108,199961,242112,195327,243491,190500v11957,-41852,-1891,912,9525,-33337c250555,149780,245859,128588,233966,128588v-5724,,-6350,9525,-9525,14287c226029,166688,225829,190687,229204,214313v1420,9939,5796,19253,9525,28575c246554,262450,247440,270649,262541,285750v4047,4047,9525,6350,14288,9525c283179,285750,292259,277560,295879,266700v10720,-32161,-1650,7425,9525,-42862c306493,218937,308948,214420,310166,209550v1963,-7853,3175,-15875,4763,-23812c314390,180353,313724,138385,305404,123825v-3938,-6892,-8675,-13437,-14288,-19050c287069,100728,281591,98425,276829,95250,265377,78073,258301,65436,238729,52388v-4763,-3175,-9168,-6965,-14288,-9525c214674,37979,195404,35150,186341,33338v-15875,1587,-32397,3,-47625,4762c127789,41514,121001,53529,110141,57150l95854,61913c64145,93620,98294,63732,67279,80963,41645,95205,41772,96946,24416,114300v-3175,6350,-6003,12886,-9525,19050c12051,138320,5578,141918,5366,147638,1418,254234,-9681,232224,19654,276225v3873,11621,5054,19342,14287,28575c37989,308847,43466,311150,48229,314325v1587,6350,1835,13196,4762,19050c64263,355919,67993,360997,86329,371475v6164,3522,12962,5872,19050,9525c115195,386890,123094,396430,133954,400050r42862,14288l191104,419100v31750,-1587,63930,685,95250,-4762c292990,413184,295467,404362,300641,400050v39791,-33160,-13173,17936,28575,-23812c330804,371475,332001,366564,333979,361950v2797,-6525,8472,-12029,9525,-19050c347279,317732,345734,292023,348266,266700v651,-6513,3175,-12700,4763,-19050c354616,282575,347363,319055,357791,352425v3414,10927,19050,-28575,19050,-28575c378429,298450,373556,271794,381604,247650v2510,-7530,11777,11520,14287,19050c399938,278842,398144,292250,400654,304800v2267,11333,6126,22292,9525,33338c413132,347734,419704,366713,419704,366713v4762,-1588,11205,-800,14287,-4763c442708,350742,453041,323850,453041,323850v1588,-14287,2577,-28654,4763,-42862c458799,274519,456357,264008,462566,261938v5430,-1810,6350,9525,9525,14287c475266,295275,479315,314200,481616,333375v2466,20551,-3391,42888,4763,61913c490334,404516,493146,376367,495904,366713r9525,-33338c506950,322725,512308,283371,514954,271463v1089,-4901,3175,-9525,4762,-14288c521304,293688,520443,330389,524479,366713v894,8045,4762,-15718,4762,-23813c529241,337880,525921,333421,524479,328613v-3321,-11070,-6350,-22225,-9525,-33338c521819,185430,509737,203881,529241,242888v4140,8279,9525,15875,14288,23812c545116,277813,545978,289053,548291,300038v4045,19215,8079,38521,14288,57150c564166,361950,566124,366605,567341,371475v3550,14199,5754,28721,9525,42863c579453,424039,583956,433173,586391,442913r4763,19050c592741,447675,593267,433229,595916,419100v2130,-11359,8918,-21796,9525,-33337c611201,276331,610586,166646,614966,57150v386,-9649,2421,-19207,4763,-28575c622164,18835,629254,,629254,v1587,6350,2964,12756,4762,19050c635395,23877,637907,28394,638779,33338v330,1869,8850,70915,14287,90487c658845,144630,665766,165100,672116,185738v15207,131792,21965,137923,9525,280987c680259,482619,679135,434894,676879,419100v-926,-6480,-3175,-12700,-4763,-19050c670529,334963,674241,269529,667354,204788v-3579,-33639,-56610,-31766,-23813,-80963c651065,112539,654405,148801,657829,161925v6130,23498,8397,47879,14287,71438c674189,241657,679229,248974,681641,257175v38792,131889,2126,20658,19050,71438c702279,339725,703253,350943,705454,361950v985,4923,1212,10738,4762,14288c715236,381258,722916,382588,729266,385763v4763,-3175,9770,-6011,14288,-9525c753341,368626,761669,359082,772129,352425v7212,-4590,16307,-5431,23812,-9525c805991,337418,814991,330200,824516,323850r14288,-9525c851753,305692,864662,295275,881666,295275r9525,e" filled="f" strokecolor="#41719c" strokeweight="1pt">
                      <v:stroke joinstyle="miter"/>
                      <v:path arrowok="t" o:connecttype="custom" o:connectlocs="200629,123825;176816,119063;162529,128588;129191,142875;100616,161925;95854,180975;91091,195263;95854,271463;124429,290513;143479,285750;195866,257175;210154,252413;233966,223838;238729,204788;243491,190500;253016,157163;233966,128588;224441,142875;229204,214313;238729,242888;262541,285750;276829,295275;295879,266700;305404,223838;310166,209550;314929,185738;305404,123825;291116,104775;276829,95250;238729,52388;224441,42863;186341,33338;138716,38100;110141,57150;95854,61913;67279,80963;24416,114300;14891,133350;5366,147638;19654,276225;33941,304800;48229,314325;52991,333375;86329,371475;105379,381000;133954,400050;176816,414338;191104,419100;286354,414338;300641,400050;329216,376238;333979,361950;343504,342900;348266,266700;353029,247650;357791,352425;376841,323850;381604,247650;395891,266700;400654,304800;410179,338138;419704,366713;433991,361950;453041,323850;457804,280988;462566,261938;472091,276225;481616,333375;486379,395288;495904,366713;505429,333375;514954,271463;519716,257175;524479,366713;529241,342900;524479,328613;514954,295275;529241,242888;543529,266700;548291,300038;562579,357188;567341,371475;576866,414338;586391,442913;591154,461963;595916,419100;605441,385763;614966,57150;619729,28575;629254,0;634016,19050;638779,33338;653066,123825;672116,185738;681641,466725;676879,419100;672116,400050;667354,204788;643541,123825;657829,161925;672116,233363;681641,257175;700691,328613;705454,361950;710216,376238;729266,385763;743554,376238;772129,352425;795941,342900;824516,323850;838804,314325;881666,295275;891191,295275" o:connectangles="0,0,0,0,0,0,0,0,0,0,0,0,0,0,0,0,0,0,0,0,0,0,0,0,0,0,0,0,0,0,0,0,0,0,0,0,0,0,0,0,0,0,0,0,0,0,0,0,0,0,0,0,0,0,0,0,0,0,0,0,0,0,0,0,0,0,0,0,0,0,0,0,0,0,0,0,0,0,0,0,0,0,0,0,0,0,0,0,0,0,0,0,0,0,0,0,0,0,0,0,0,0,0,0,0,0,0,0,0,0,0,0,0"/>
                    </v:shape>
                  </w:pict>
                </mc:Fallback>
              </mc:AlternateContent>
            </w:r>
          </w:p>
        </w:tc>
      </w:tr>
    </w:tbl>
    <w:p w14:paraId="26137394" w14:textId="77777777" w:rsidR="00310B47" w:rsidRPr="00310B47" w:rsidRDefault="00310B47" w:rsidP="00310B47">
      <w:pPr>
        <w:widowControl w:val="0"/>
        <w:autoSpaceDE w:val="0"/>
        <w:autoSpaceDN w:val="0"/>
        <w:spacing w:after="0" w:line="240" w:lineRule="auto"/>
        <w:ind w:right="1391"/>
        <w:jc w:val="both"/>
        <w:rPr>
          <w:rFonts w:ascii="Arial" w:eastAsia="Arial" w:hAnsi="Arial" w:cs="Arial"/>
          <w:sz w:val="23"/>
          <w:szCs w:val="23"/>
          <w:lang w:val="id"/>
        </w:rPr>
      </w:pPr>
    </w:p>
    <w:p w14:paraId="5345C5D6" w14:textId="77777777" w:rsidR="00310B47" w:rsidRPr="00310B47" w:rsidRDefault="00310B47" w:rsidP="00310B47">
      <w:pPr>
        <w:spacing w:after="0" w:line="360" w:lineRule="auto"/>
        <w:jc w:val="both"/>
        <w:rPr>
          <w:rFonts w:ascii="Arial" w:hAnsi="Arial" w:cs="Times New Roman"/>
          <w:sz w:val="24"/>
        </w:rPr>
      </w:pPr>
    </w:p>
    <w:p w14:paraId="36C3911D" w14:textId="77777777" w:rsidR="00310B47" w:rsidRPr="00310B47" w:rsidRDefault="00310B47" w:rsidP="00310B47">
      <w:pPr>
        <w:spacing w:after="0" w:line="360" w:lineRule="auto"/>
        <w:jc w:val="both"/>
        <w:rPr>
          <w:rFonts w:ascii="Arial" w:hAnsi="Arial" w:cs="Times New Roman"/>
          <w:sz w:val="24"/>
        </w:rPr>
      </w:pPr>
    </w:p>
    <w:p w14:paraId="07A2CE5F" w14:textId="77777777" w:rsidR="00310B47" w:rsidRPr="00310B47" w:rsidRDefault="00310B47" w:rsidP="00310B47">
      <w:pPr>
        <w:spacing w:after="0" w:line="360" w:lineRule="auto"/>
        <w:jc w:val="both"/>
        <w:rPr>
          <w:rFonts w:ascii="Arial" w:hAnsi="Arial" w:cs="Times New Roman"/>
          <w:sz w:val="24"/>
        </w:rPr>
      </w:pPr>
    </w:p>
    <w:p w14:paraId="0BD3B4E8" w14:textId="77777777" w:rsidR="00310B47" w:rsidRPr="00310B47" w:rsidRDefault="00310B47" w:rsidP="00310B47">
      <w:pPr>
        <w:spacing w:after="0" w:line="360" w:lineRule="auto"/>
        <w:jc w:val="both"/>
        <w:rPr>
          <w:rFonts w:ascii="Arial" w:hAnsi="Arial" w:cs="Times New Roman"/>
          <w:sz w:val="24"/>
        </w:rPr>
      </w:pPr>
    </w:p>
    <w:p w14:paraId="53CFEA11" w14:textId="77777777" w:rsidR="00310B47" w:rsidRPr="00310B47" w:rsidRDefault="00310B47" w:rsidP="00310B47">
      <w:pPr>
        <w:spacing w:after="0" w:line="360" w:lineRule="auto"/>
        <w:jc w:val="both"/>
        <w:rPr>
          <w:rFonts w:ascii="Arial" w:hAnsi="Arial" w:cs="Times New Roman"/>
          <w:sz w:val="24"/>
        </w:rPr>
      </w:pPr>
    </w:p>
    <w:p w14:paraId="6A537A72" w14:textId="77777777" w:rsidR="00310B47" w:rsidRPr="00310B47" w:rsidRDefault="00310B47" w:rsidP="00310B47">
      <w:pPr>
        <w:spacing w:after="0" w:line="360" w:lineRule="auto"/>
        <w:jc w:val="both"/>
        <w:rPr>
          <w:rFonts w:ascii="Arial" w:hAnsi="Arial" w:cs="Times New Roman"/>
          <w:sz w:val="24"/>
        </w:rPr>
      </w:pPr>
    </w:p>
    <w:p w14:paraId="1F8D5350" w14:textId="77777777" w:rsidR="00310B47" w:rsidRPr="00310B47" w:rsidRDefault="00310B47" w:rsidP="00310B47">
      <w:pPr>
        <w:spacing w:after="0" w:line="360" w:lineRule="auto"/>
        <w:jc w:val="both"/>
        <w:rPr>
          <w:rFonts w:ascii="Arial" w:hAnsi="Arial" w:cs="Times New Roman"/>
          <w:sz w:val="24"/>
        </w:rPr>
      </w:pPr>
    </w:p>
    <w:p w14:paraId="0BC1ED1F" w14:textId="77777777" w:rsidR="00310B47" w:rsidRPr="00310B47" w:rsidRDefault="00310B47" w:rsidP="00310B47">
      <w:pPr>
        <w:spacing w:after="0" w:line="360" w:lineRule="auto"/>
        <w:jc w:val="both"/>
        <w:rPr>
          <w:rFonts w:ascii="Arial" w:hAnsi="Arial" w:cs="Times New Roman"/>
          <w:sz w:val="24"/>
        </w:rPr>
      </w:pPr>
    </w:p>
    <w:p w14:paraId="29B2758F" w14:textId="77777777" w:rsidR="00310B47" w:rsidRPr="00310B47" w:rsidRDefault="00310B47" w:rsidP="00310B47">
      <w:pPr>
        <w:spacing w:after="0" w:line="360" w:lineRule="auto"/>
        <w:jc w:val="both"/>
        <w:rPr>
          <w:rFonts w:ascii="Arial" w:hAnsi="Arial" w:cs="Times New Roman"/>
          <w:sz w:val="24"/>
        </w:rPr>
      </w:pPr>
    </w:p>
    <w:p w14:paraId="00000023" w14:textId="5EBF54D3" w:rsidR="004C20B7" w:rsidRDefault="004C20B7">
      <w:pPr>
        <w:spacing w:after="0" w:line="240" w:lineRule="auto"/>
        <w:rPr>
          <w:rFonts w:ascii="Times New Roman" w:eastAsia="Times New Roman" w:hAnsi="Times New Roman" w:cs="Times New Roman"/>
          <w:sz w:val="24"/>
          <w:szCs w:val="24"/>
        </w:rPr>
      </w:pPr>
    </w:p>
    <w:p w14:paraId="6D260628" w14:textId="77777777" w:rsidR="00310B47" w:rsidRDefault="00310B47" w:rsidP="00310B47">
      <w:pPr>
        <w:spacing w:after="0" w:line="240" w:lineRule="auto"/>
        <w:jc w:val="both"/>
        <w:rPr>
          <w:rFonts w:ascii="Times New Roman" w:eastAsia="Times New Roman" w:hAnsi="Times New Roman" w:cs="Times New Roman"/>
          <w:sz w:val="24"/>
          <w:szCs w:val="24"/>
        </w:rPr>
      </w:pPr>
    </w:p>
    <w:p w14:paraId="00000024" w14:textId="77777777" w:rsidR="004C20B7" w:rsidRDefault="004C20B7">
      <w:pPr>
        <w:spacing w:after="0" w:line="240" w:lineRule="auto"/>
        <w:rPr>
          <w:rFonts w:ascii="Times New Roman" w:eastAsia="Times New Roman" w:hAnsi="Times New Roman" w:cs="Times New Roman"/>
          <w:sz w:val="24"/>
          <w:szCs w:val="24"/>
        </w:rPr>
      </w:pPr>
    </w:p>
    <w:sectPr w:rsidR="004C20B7">
      <w:pgSz w:w="11906" w:h="16838"/>
      <w:pgMar w:top="1418" w:right="1418" w:bottom="1418" w:left="141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9C4E19" w14:textId="77777777" w:rsidR="00E21479" w:rsidRDefault="00E21479">
      <w:pPr>
        <w:spacing w:after="0" w:line="240" w:lineRule="auto"/>
      </w:pPr>
      <w:r>
        <w:separator/>
      </w:r>
    </w:p>
  </w:endnote>
  <w:endnote w:type="continuationSeparator" w:id="0">
    <w:p w14:paraId="025CFE63" w14:textId="77777777" w:rsidR="00E21479" w:rsidRDefault="00E214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eelawadee UI">
    <w:panose1 w:val="020B0502040204020203"/>
    <w:charset w:val="00"/>
    <w:family w:val="swiss"/>
    <w:pitch w:val="variable"/>
    <w:sig w:usb0="A3000003" w:usb1="00000000" w:usb2="00010000" w:usb3="00000000" w:csb0="00010101" w:csb1="00000000"/>
  </w:font>
  <w:font w:name="LPMQ Isep Misbah">
    <w:panose1 w:val="02000000000000000000"/>
    <w:charset w:val="00"/>
    <w:family w:val="auto"/>
    <w:pitch w:val="variable"/>
    <w:sig w:usb0="00002003" w:usb1="10000000" w:usb2="00000008" w:usb3="00000000" w:csb0="00000041" w:csb1="00000000"/>
  </w:font>
  <w:font w:name="Bahnschrift">
    <w:panose1 w:val="020B0502040204020203"/>
    <w:charset w:val="00"/>
    <w:family w:val="swiss"/>
    <w:pitch w:val="variable"/>
    <w:sig w:usb0="A00002C7" w:usb1="00000002" w:usb2="00000000" w:usb3="00000000" w:csb0="0000019F" w:csb1="00000000"/>
  </w:font>
  <w:font w:name="Brush Script MT">
    <w:panose1 w:val="030608020404060703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221193"/>
      <w:docPartObj>
        <w:docPartGallery w:val="Page Numbers (Bottom of Page)"/>
        <w:docPartUnique/>
      </w:docPartObj>
    </w:sdtPr>
    <w:sdtEndPr>
      <w:rPr>
        <w:noProof/>
      </w:rPr>
    </w:sdtEndPr>
    <w:sdtContent>
      <w:p w14:paraId="2FF6C7A9" w14:textId="17DEEB62" w:rsidR="00310B47" w:rsidRDefault="00310B47">
        <w:pPr>
          <w:pStyle w:val="Footer"/>
          <w:jc w:val="right"/>
        </w:pPr>
        <w:r>
          <w:fldChar w:fldCharType="begin"/>
        </w:r>
        <w:r>
          <w:instrText xml:space="preserve"> PAGE   \* MERGEFORMAT </w:instrText>
        </w:r>
        <w:r>
          <w:fldChar w:fldCharType="separate"/>
        </w:r>
        <w:r w:rsidR="00E21479">
          <w:rPr>
            <w:noProof/>
          </w:rPr>
          <w:t>1</w:t>
        </w:r>
        <w:r>
          <w:rPr>
            <w:noProof/>
          </w:rPr>
          <w:fldChar w:fldCharType="end"/>
        </w:r>
      </w:p>
    </w:sdtContent>
  </w:sdt>
  <w:p w14:paraId="29567730" w14:textId="77777777" w:rsidR="00310B47" w:rsidRDefault="00310B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1184792"/>
      <w:docPartObj>
        <w:docPartGallery w:val="Page Numbers (Bottom of Page)"/>
        <w:docPartUnique/>
      </w:docPartObj>
    </w:sdtPr>
    <w:sdtEndPr>
      <w:rPr>
        <w:noProof/>
      </w:rPr>
    </w:sdtEndPr>
    <w:sdtContent>
      <w:p w14:paraId="7A677583" w14:textId="77777777" w:rsidR="00310B47" w:rsidRDefault="00310B47">
        <w:pPr>
          <w:pStyle w:val="Footer"/>
          <w:jc w:val="right"/>
        </w:pPr>
        <w:r>
          <w:fldChar w:fldCharType="begin"/>
        </w:r>
        <w:r>
          <w:instrText xml:space="preserve"> PAGE   \* MERGEFORMAT </w:instrText>
        </w:r>
        <w:r>
          <w:fldChar w:fldCharType="separate"/>
        </w:r>
        <w:r>
          <w:rPr>
            <w:noProof/>
          </w:rPr>
          <w:t>I-2</w:t>
        </w:r>
        <w:r>
          <w:rPr>
            <w:noProof/>
          </w:rPr>
          <w:fldChar w:fldCharType="end"/>
        </w:r>
      </w:p>
    </w:sdtContent>
  </w:sdt>
  <w:p w14:paraId="6E141201" w14:textId="77777777" w:rsidR="00310B47" w:rsidRDefault="00310B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28" w14:textId="77777777" w:rsidR="00310B47" w:rsidRDefault="00310B47">
    <w:pPr>
      <w:pBdr>
        <w:top w:val="nil"/>
        <w:left w:val="nil"/>
        <w:bottom w:val="nil"/>
        <w:right w:val="nil"/>
        <w:between w:val="nil"/>
      </w:pBd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2A" w14:textId="77777777" w:rsidR="00310B47" w:rsidRDefault="00310B47">
    <w:pPr>
      <w:pBdr>
        <w:top w:val="nil"/>
        <w:left w:val="nil"/>
        <w:bottom w:val="nil"/>
        <w:right w:val="nil"/>
        <w:between w:val="nil"/>
      </w:pBdr>
      <w:tabs>
        <w:tab w:val="center" w:pos="4513"/>
        <w:tab w:val="right" w:pos="9026"/>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29" w14:textId="77777777" w:rsidR="00310B47" w:rsidRDefault="00310B47">
    <w:pPr>
      <w:pBdr>
        <w:top w:val="nil"/>
        <w:left w:val="nil"/>
        <w:bottom w:val="nil"/>
        <w:right w:val="nil"/>
        <w:between w:val="nil"/>
      </w:pBdr>
      <w:tabs>
        <w:tab w:val="center" w:pos="4513"/>
        <w:tab w:val="right" w:pos="9026"/>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8587140"/>
      <w:docPartObj>
        <w:docPartGallery w:val="Page Numbers (Bottom of Page)"/>
        <w:docPartUnique/>
      </w:docPartObj>
    </w:sdtPr>
    <w:sdtEndPr>
      <w:rPr>
        <w:noProof/>
      </w:rPr>
    </w:sdtEndPr>
    <w:sdtContent>
      <w:p w14:paraId="5DFA8347" w14:textId="4C8C7DB6" w:rsidR="00310B47" w:rsidRDefault="00310B47">
        <w:pPr>
          <w:pStyle w:val="Footer"/>
          <w:jc w:val="right"/>
        </w:pPr>
        <w:r>
          <w:fldChar w:fldCharType="begin"/>
        </w:r>
        <w:r>
          <w:instrText xml:space="preserve"> PAGE   \* MERGEFORMAT </w:instrText>
        </w:r>
        <w:r>
          <w:fldChar w:fldCharType="separate"/>
        </w:r>
        <w:r w:rsidR="008925C6">
          <w:rPr>
            <w:noProof/>
          </w:rPr>
          <w:t>53</w:t>
        </w:r>
        <w:r>
          <w:rPr>
            <w:noProof/>
          </w:rPr>
          <w:fldChar w:fldCharType="end"/>
        </w:r>
      </w:p>
    </w:sdtContent>
  </w:sdt>
  <w:p w14:paraId="6E8B17B4" w14:textId="77777777" w:rsidR="00310B47" w:rsidRDefault="00310B4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330538"/>
      <w:docPartObj>
        <w:docPartGallery w:val="Page Numbers (Bottom of Page)"/>
        <w:docPartUnique/>
      </w:docPartObj>
    </w:sdtPr>
    <w:sdtEndPr>
      <w:rPr>
        <w:noProof/>
      </w:rPr>
    </w:sdtEndPr>
    <w:sdtContent>
      <w:p w14:paraId="07684FAA" w14:textId="77777777" w:rsidR="00310B47" w:rsidRDefault="00310B47">
        <w:pPr>
          <w:pStyle w:val="Footer"/>
          <w:jc w:val="right"/>
        </w:pPr>
        <w:r>
          <w:fldChar w:fldCharType="begin"/>
        </w:r>
        <w:r>
          <w:instrText xml:space="preserve"> PAGE   \* MERGEFORMAT </w:instrText>
        </w:r>
        <w:r>
          <w:fldChar w:fldCharType="separate"/>
        </w:r>
        <w:r>
          <w:rPr>
            <w:noProof/>
          </w:rPr>
          <w:t>IV-1</w:t>
        </w:r>
        <w:r>
          <w:rPr>
            <w:noProof/>
          </w:rPr>
          <w:fldChar w:fldCharType="end"/>
        </w:r>
      </w:p>
    </w:sdtContent>
  </w:sdt>
  <w:p w14:paraId="47C4EAF3" w14:textId="77777777" w:rsidR="00310B47" w:rsidRDefault="00310B47" w:rsidP="00310B47">
    <w:pPr>
      <w:pStyle w:val="Footer"/>
      <w:tabs>
        <w:tab w:val="left" w:pos="5040"/>
        <w:tab w:val="left" w:pos="5760"/>
        <w:tab w:val="left" w:pos="6480"/>
      </w:tabs>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6925445"/>
      <w:docPartObj>
        <w:docPartGallery w:val="Page Numbers (Bottom of Page)"/>
        <w:docPartUnique/>
      </w:docPartObj>
    </w:sdtPr>
    <w:sdtEndPr>
      <w:rPr>
        <w:noProof/>
      </w:rPr>
    </w:sdtEndPr>
    <w:sdtContent>
      <w:p w14:paraId="1FCE5A94" w14:textId="30DE8312" w:rsidR="00310B47" w:rsidRDefault="00310B47">
        <w:pPr>
          <w:pStyle w:val="Footer"/>
          <w:jc w:val="right"/>
        </w:pPr>
        <w:r>
          <w:fldChar w:fldCharType="begin"/>
        </w:r>
        <w:r>
          <w:instrText xml:space="preserve"> PAGE   \* MERGEFORMAT </w:instrText>
        </w:r>
        <w:r>
          <w:fldChar w:fldCharType="separate"/>
        </w:r>
        <w:r w:rsidR="008925C6">
          <w:rPr>
            <w:noProof/>
          </w:rPr>
          <w:t>8</w:t>
        </w:r>
        <w:r>
          <w:rPr>
            <w:noProof/>
          </w:rPr>
          <w:fldChar w:fldCharType="end"/>
        </w:r>
      </w:p>
    </w:sdtContent>
  </w:sdt>
  <w:p w14:paraId="4A759A96" w14:textId="77777777" w:rsidR="00310B47" w:rsidRDefault="00310B47" w:rsidP="00310B4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4A6643" w14:textId="77777777" w:rsidR="00E21479" w:rsidRDefault="00E21479">
      <w:pPr>
        <w:spacing w:after="0" w:line="240" w:lineRule="auto"/>
      </w:pPr>
      <w:r>
        <w:separator/>
      </w:r>
    </w:p>
  </w:footnote>
  <w:footnote w:type="continuationSeparator" w:id="0">
    <w:p w14:paraId="470F58C5" w14:textId="77777777" w:rsidR="00E21479" w:rsidRDefault="00E214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26" w14:textId="77777777" w:rsidR="00310B47" w:rsidRDefault="00310B47">
    <w:pPr>
      <w:pBdr>
        <w:top w:val="nil"/>
        <w:left w:val="nil"/>
        <w:bottom w:val="nil"/>
        <w:right w:val="nil"/>
        <w:between w:val="nil"/>
      </w:pBdr>
      <w:tabs>
        <w:tab w:val="center" w:pos="4513"/>
        <w:tab w:val="right" w:pos="9026"/>
      </w:tabs>
      <w:spacing w:after="0" w:line="240" w:lineRule="auto"/>
      <w:rPr>
        <w:color w:val="000000"/>
      </w:rPr>
    </w:pPr>
    <w:r>
      <w:rPr>
        <w:color w:val="000000"/>
      </w:rPr>
      <w:pict w14:anchorId="74FB62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49" type="#_x0000_t75" alt="" style="position:absolute;margin-left:0;margin-top:0;width:347.95pt;height:353.95pt;z-index:-251657728;mso-position-horizontal:center;mso-position-horizontal-relative:margin;mso-position-vertical:center;mso-position-vertical-relative:margin">
          <v:imagedata r:id="rId1" o:title="image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25" w14:textId="77777777" w:rsidR="00310B47" w:rsidRDefault="00310B47">
    <w:pPr>
      <w:pBdr>
        <w:top w:val="nil"/>
        <w:left w:val="nil"/>
        <w:bottom w:val="nil"/>
        <w:right w:val="nil"/>
        <w:between w:val="nil"/>
      </w:pBdr>
      <w:tabs>
        <w:tab w:val="center" w:pos="4513"/>
        <w:tab w:val="right" w:pos="9026"/>
      </w:tabs>
      <w:spacing w:after="0" w:line="240" w:lineRule="auto"/>
      <w:jc w:val="center"/>
      <w:rPr>
        <w:color w:val="000000"/>
      </w:rPr>
    </w:pPr>
    <w:r>
      <w:rPr>
        <w:color w:val="000000"/>
      </w:rPr>
      <w:pict w14:anchorId="60745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51" type="#_x0000_t75" alt="" style="position:absolute;left:0;text-align:left;margin-left:0;margin-top:0;width:347.95pt;height:353.95pt;z-index:-251659776;mso-position-horizontal:center;mso-position-horizontal-relative:margin;mso-position-vertical:center;mso-position-vertical-relative:margin">
          <v:imagedata r:id="rId1" o:title="image1"/>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27" w14:textId="77777777" w:rsidR="00310B47" w:rsidRDefault="00310B47">
    <w:pPr>
      <w:pBdr>
        <w:top w:val="nil"/>
        <w:left w:val="nil"/>
        <w:bottom w:val="nil"/>
        <w:right w:val="nil"/>
        <w:between w:val="nil"/>
      </w:pBdr>
      <w:tabs>
        <w:tab w:val="center" w:pos="4513"/>
        <w:tab w:val="right" w:pos="9026"/>
      </w:tabs>
      <w:spacing w:after="0" w:line="240" w:lineRule="auto"/>
      <w:rPr>
        <w:color w:val="000000"/>
      </w:rPr>
    </w:pPr>
    <w:r>
      <w:rPr>
        <w:color w:val="000000"/>
      </w:rPr>
      <w:pict w14:anchorId="786BBB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 o:spid="_x0000_s2050" type="#_x0000_t75" alt="" style="position:absolute;margin-left:0;margin-top:0;width:347.95pt;height:353.95pt;z-index:-251658752;mso-position-horizontal:center;mso-position-horizontal-relative:margin;mso-position-vertical:center;mso-position-vertical-relative:margin">
          <v:imagedata r:id="rId1" o:title="image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C36C9"/>
    <w:multiLevelType w:val="hybridMultilevel"/>
    <w:tmpl w:val="BEF436C8"/>
    <w:lvl w:ilvl="0" w:tplc="9FD2C012">
      <w:start w:val="1"/>
      <w:numFmt w:val="decimal"/>
      <w:lvlText w:val="2.%1."/>
      <w:lvlJc w:val="left"/>
      <w:pPr>
        <w:ind w:left="720" w:hanging="360"/>
      </w:pPr>
      <w:rPr>
        <w:rFonts w:ascii="Arial" w:hAnsi="Arial" w:hint="default"/>
        <w:b/>
        <w:i w:val="0"/>
        <w:cap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D71321"/>
    <w:multiLevelType w:val="hybridMultilevel"/>
    <w:tmpl w:val="23587178"/>
    <w:lvl w:ilvl="0" w:tplc="38090019">
      <w:start w:val="1"/>
      <w:numFmt w:val="lowerLetter"/>
      <w:lvlText w:val="%1."/>
      <w:lvlJc w:val="left"/>
      <w:pPr>
        <w:ind w:left="3600" w:hanging="360"/>
      </w:p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0D191E33"/>
    <w:multiLevelType w:val="hybridMultilevel"/>
    <w:tmpl w:val="11B6E966"/>
    <w:lvl w:ilvl="0" w:tplc="E474D62C">
      <w:start w:val="1"/>
      <w:numFmt w:val="decimal"/>
      <w:lvlText w:val="3.4.%1."/>
      <w:lvlJc w:val="left"/>
      <w:pPr>
        <w:ind w:left="2160" w:hanging="360"/>
      </w:pPr>
      <w:rPr>
        <w:rFonts w:hint="default"/>
        <w:b/>
        <w:b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DAD52CE"/>
    <w:multiLevelType w:val="hybridMultilevel"/>
    <w:tmpl w:val="CDAA8EBC"/>
    <w:lvl w:ilvl="0" w:tplc="86A29B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CE53B9"/>
    <w:multiLevelType w:val="hybridMultilevel"/>
    <w:tmpl w:val="8ABCF2EC"/>
    <w:lvl w:ilvl="0" w:tplc="809445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38552F"/>
    <w:multiLevelType w:val="hybridMultilevel"/>
    <w:tmpl w:val="7E2606F0"/>
    <w:lvl w:ilvl="0" w:tplc="3809000F">
      <w:start w:val="1"/>
      <w:numFmt w:val="decimal"/>
      <w:lvlText w:val="%1."/>
      <w:lvlJc w:val="left"/>
      <w:pPr>
        <w:ind w:left="1440" w:hanging="360"/>
      </w:pPr>
      <w:rPr>
        <w:rFonts w:hint="default"/>
        <w:b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8DB3325"/>
    <w:multiLevelType w:val="hybridMultilevel"/>
    <w:tmpl w:val="6DEC99B2"/>
    <w:lvl w:ilvl="0" w:tplc="E7B0038E">
      <w:start w:val="1"/>
      <w:numFmt w:val="lowerLetter"/>
      <w:lvlText w:val="%1."/>
      <w:lvlJc w:val="left"/>
      <w:pPr>
        <w:ind w:left="3600" w:hanging="360"/>
      </w:pPr>
      <w:rPr>
        <w:rFonts w:ascii="Arial" w:hAnsi="Arial" w:cs="Arial" w:hint="default"/>
        <w:sz w:val="24"/>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1AE03E30"/>
    <w:multiLevelType w:val="hybridMultilevel"/>
    <w:tmpl w:val="D52A48D8"/>
    <w:lvl w:ilvl="0" w:tplc="613EED7E">
      <w:start w:val="1"/>
      <w:numFmt w:val="lowerLetter"/>
      <w:lvlText w:val="%1."/>
      <w:lvlJc w:val="left"/>
      <w:pPr>
        <w:ind w:left="2280" w:hanging="360"/>
      </w:pPr>
      <w:rPr>
        <w:rFonts w:ascii="Arial" w:hAnsi="Arial" w:cs="Arial" w:hint="default"/>
        <w:b w:val="0"/>
        <w:sz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1D8B2545"/>
    <w:multiLevelType w:val="hybridMultilevel"/>
    <w:tmpl w:val="FFECA1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8D4F68"/>
    <w:multiLevelType w:val="hybridMultilevel"/>
    <w:tmpl w:val="9EA46508"/>
    <w:lvl w:ilvl="0" w:tplc="F880FB1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FC86BFB"/>
    <w:multiLevelType w:val="hybridMultilevel"/>
    <w:tmpl w:val="0D724B6E"/>
    <w:lvl w:ilvl="0" w:tplc="3809000F">
      <w:start w:val="1"/>
      <w:numFmt w:val="decimal"/>
      <w:lvlText w:val="%1."/>
      <w:lvlJc w:val="left"/>
      <w:pPr>
        <w:ind w:left="1560" w:hanging="360"/>
      </w:pPr>
      <w:rPr>
        <w:rFonts w:hint="default"/>
        <w:b w:val="0"/>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1" w15:restartNumberingAfterBreak="0">
    <w:nsid w:val="21905096"/>
    <w:multiLevelType w:val="hybridMultilevel"/>
    <w:tmpl w:val="30A69A28"/>
    <w:lvl w:ilvl="0" w:tplc="A5B6E2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1E53AB"/>
    <w:multiLevelType w:val="hybridMultilevel"/>
    <w:tmpl w:val="2B2243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8450D06"/>
    <w:multiLevelType w:val="hybridMultilevel"/>
    <w:tmpl w:val="0D7C8D0E"/>
    <w:lvl w:ilvl="0" w:tplc="CFEABC70">
      <w:start w:val="1"/>
      <w:numFmt w:val="decimal"/>
      <w:lvlText w:val="%1."/>
      <w:lvlJc w:val="left"/>
      <w:pPr>
        <w:ind w:left="3555" w:hanging="360"/>
      </w:pPr>
      <w:rPr>
        <w:b/>
      </w:r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14" w15:restartNumberingAfterBreak="0">
    <w:nsid w:val="2996101C"/>
    <w:multiLevelType w:val="hybridMultilevel"/>
    <w:tmpl w:val="192E7614"/>
    <w:lvl w:ilvl="0" w:tplc="EA8EE028">
      <w:start w:val="1"/>
      <w:numFmt w:val="decimal"/>
      <w:lvlText w:val="2.%1."/>
      <w:lvlJc w:val="left"/>
      <w:pPr>
        <w:ind w:left="1440" w:hanging="360"/>
      </w:pPr>
      <w:rPr>
        <w:rFonts w:ascii="Arial" w:hAnsi="Arial" w:hint="default"/>
        <w:b/>
        <w:i w:val="0"/>
        <w:caps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A437A6B"/>
    <w:multiLevelType w:val="hybridMultilevel"/>
    <w:tmpl w:val="6784ACC2"/>
    <w:lvl w:ilvl="0" w:tplc="38090019">
      <w:start w:val="1"/>
      <w:numFmt w:val="lowerLetter"/>
      <w:lvlText w:val="%1."/>
      <w:lvlJc w:val="left"/>
      <w:pPr>
        <w:ind w:left="4287" w:hanging="360"/>
      </w:pPr>
    </w:lvl>
    <w:lvl w:ilvl="1" w:tplc="04090019" w:tentative="1">
      <w:start w:val="1"/>
      <w:numFmt w:val="lowerLetter"/>
      <w:lvlText w:val="%2."/>
      <w:lvlJc w:val="left"/>
      <w:pPr>
        <w:ind w:left="5007" w:hanging="360"/>
      </w:pPr>
    </w:lvl>
    <w:lvl w:ilvl="2" w:tplc="0409001B" w:tentative="1">
      <w:start w:val="1"/>
      <w:numFmt w:val="lowerRoman"/>
      <w:lvlText w:val="%3."/>
      <w:lvlJc w:val="right"/>
      <w:pPr>
        <w:ind w:left="5727" w:hanging="180"/>
      </w:pPr>
    </w:lvl>
    <w:lvl w:ilvl="3" w:tplc="0409000F" w:tentative="1">
      <w:start w:val="1"/>
      <w:numFmt w:val="decimal"/>
      <w:lvlText w:val="%4."/>
      <w:lvlJc w:val="left"/>
      <w:pPr>
        <w:ind w:left="6447" w:hanging="360"/>
      </w:pPr>
    </w:lvl>
    <w:lvl w:ilvl="4" w:tplc="04090019" w:tentative="1">
      <w:start w:val="1"/>
      <w:numFmt w:val="lowerLetter"/>
      <w:lvlText w:val="%5."/>
      <w:lvlJc w:val="left"/>
      <w:pPr>
        <w:ind w:left="7167" w:hanging="360"/>
      </w:pPr>
    </w:lvl>
    <w:lvl w:ilvl="5" w:tplc="0409001B" w:tentative="1">
      <w:start w:val="1"/>
      <w:numFmt w:val="lowerRoman"/>
      <w:lvlText w:val="%6."/>
      <w:lvlJc w:val="right"/>
      <w:pPr>
        <w:ind w:left="7887" w:hanging="180"/>
      </w:pPr>
    </w:lvl>
    <w:lvl w:ilvl="6" w:tplc="0409000F" w:tentative="1">
      <w:start w:val="1"/>
      <w:numFmt w:val="decimal"/>
      <w:lvlText w:val="%7."/>
      <w:lvlJc w:val="left"/>
      <w:pPr>
        <w:ind w:left="8607" w:hanging="360"/>
      </w:pPr>
    </w:lvl>
    <w:lvl w:ilvl="7" w:tplc="04090019" w:tentative="1">
      <w:start w:val="1"/>
      <w:numFmt w:val="lowerLetter"/>
      <w:lvlText w:val="%8."/>
      <w:lvlJc w:val="left"/>
      <w:pPr>
        <w:ind w:left="9327" w:hanging="360"/>
      </w:pPr>
    </w:lvl>
    <w:lvl w:ilvl="8" w:tplc="0409001B" w:tentative="1">
      <w:start w:val="1"/>
      <w:numFmt w:val="lowerRoman"/>
      <w:lvlText w:val="%9."/>
      <w:lvlJc w:val="right"/>
      <w:pPr>
        <w:ind w:left="10047" w:hanging="180"/>
      </w:pPr>
    </w:lvl>
  </w:abstractNum>
  <w:abstractNum w:abstractNumId="16" w15:restartNumberingAfterBreak="0">
    <w:nsid w:val="2B175881"/>
    <w:multiLevelType w:val="hybridMultilevel"/>
    <w:tmpl w:val="4662750E"/>
    <w:lvl w:ilvl="0" w:tplc="704EEA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B80916"/>
    <w:multiLevelType w:val="hybridMultilevel"/>
    <w:tmpl w:val="A87E6148"/>
    <w:lvl w:ilvl="0" w:tplc="449EECB4">
      <w:start w:val="1"/>
      <w:numFmt w:val="decimal"/>
      <w:lvlText w:val="%1."/>
      <w:lvlJc w:val="left"/>
      <w:pPr>
        <w:ind w:left="3567"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FA7201"/>
    <w:multiLevelType w:val="hybridMultilevel"/>
    <w:tmpl w:val="D43EF70A"/>
    <w:lvl w:ilvl="0" w:tplc="934094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7B2B9C"/>
    <w:multiLevelType w:val="hybridMultilevel"/>
    <w:tmpl w:val="9080F910"/>
    <w:lvl w:ilvl="0" w:tplc="5D0E5B8C">
      <w:start w:val="1"/>
      <w:numFmt w:val="decimal"/>
      <w:lvlText w:val="1.%1."/>
      <w:lvlJc w:val="left"/>
      <w:pPr>
        <w:ind w:left="720" w:hanging="360"/>
      </w:pPr>
      <w:rPr>
        <w:rFonts w:ascii="Arial" w:hAnsi="Arial" w:hint="default"/>
        <w:b/>
        <w:i w:val="0"/>
        <w:caps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056F9C"/>
    <w:multiLevelType w:val="hybridMultilevel"/>
    <w:tmpl w:val="61209DDE"/>
    <w:lvl w:ilvl="0" w:tplc="D0500D8C">
      <w:start w:val="1"/>
      <w:numFmt w:val="decimal"/>
      <w:lvlText w:val="%1."/>
      <w:lvlJc w:val="left"/>
      <w:pPr>
        <w:ind w:left="4320" w:hanging="360"/>
      </w:pPr>
      <w:rPr>
        <w:b w:val="0"/>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1" w15:restartNumberingAfterBreak="0">
    <w:nsid w:val="37B02C57"/>
    <w:multiLevelType w:val="hybridMultilevel"/>
    <w:tmpl w:val="3F725ECE"/>
    <w:lvl w:ilvl="0" w:tplc="613EED7E">
      <w:start w:val="1"/>
      <w:numFmt w:val="lowerLetter"/>
      <w:lvlText w:val="%1."/>
      <w:lvlJc w:val="left"/>
      <w:pPr>
        <w:ind w:left="3600" w:hanging="360"/>
      </w:pPr>
      <w:rPr>
        <w:rFonts w:ascii="Arial" w:hAnsi="Arial" w:cs="Arial" w:hint="default"/>
        <w:b w:val="0"/>
        <w:sz w:val="24"/>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2" w15:restartNumberingAfterBreak="0">
    <w:nsid w:val="38665986"/>
    <w:multiLevelType w:val="hybridMultilevel"/>
    <w:tmpl w:val="51E4F542"/>
    <w:lvl w:ilvl="0" w:tplc="E474D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B33785"/>
    <w:multiLevelType w:val="hybridMultilevel"/>
    <w:tmpl w:val="2EA86F88"/>
    <w:lvl w:ilvl="0" w:tplc="613EED7E">
      <w:start w:val="1"/>
      <w:numFmt w:val="lowerLetter"/>
      <w:lvlText w:val="%1."/>
      <w:lvlJc w:val="left"/>
      <w:pPr>
        <w:ind w:left="720" w:hanging="360"/>
      </w:pPr>
      <w:rPr>
        <w:rFonts w:ascii="Arial" w:hAnsi="Arial" w:cs="Arial"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F05A6C"/>
    <w:multiLevelType w:val="multilevel"/>
    <w:tmpl w:val="1318067A"/>
    <w:lvl w:ilvl="0">
      <w:start w:val="1"/>
      <w:numFmt w:val="decimal"/>
      <w:lvlText w:val="%1."/>
      <w:lvlJc w:val="left"/>
      <w:pPr>
        <w:ind w:left="432" w:hanging="432"/>
      </w:pPr>
      <w:rPr>
        <w:rFonts w:ascii="Arial" w:hAnsi="Arial" w:cs="Arial" w:hint="default"/>
        <w:b w:val="0"/>
        <w:color w:val="auto"/>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A7140C2"/>
    <w:multiLevelType w:val="hybridMultilevel"/>
    <w:tmpl w:val="0E0C634E"/>
    <w:lvl w:ilvl="0" w:tplc="18BA1456">
      <w:start w:val="1"/>
      <w:numFmt w:val="decimal"/>
      <w:lvlText w:val="2.%1."/>
      <w:lvlJc w:val="left"/>
      <w:pPr>
        <w:ind w:left="720" w:hanging="360"/>
      </w:pPr>
      <w:rPr>
        <w:rFonts w:ascii="Arial" w:hAnsi="Arial" w:hint="default"/>
        <w:b/>
        <w:i w:val="0"/>
        <w:cap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2361F8"/>
    <w:multiLevelType w:val="hybridMultilevel"/>
    <w:tmpl w:val="EA4AA768"/>
    <w:lvl w:ilvl="0" w:tplc="B5E82EE4">
      <w:start w:val="1"/>
      <w:numFmt w:val="decimal"/>
      <w:lvlText w:val="2.1.%1."/>
      <w:lvlJc w:val="left"/>
      <w:pPr>
        <w:ind w:left="1854" w:hanging="360"/>
      </w:pPr>
      <w:rPr>
        <w:rFonts w:ascii="Arial" w:hAnsi="Arial" w:cs="Arial" w:hint="default"/>
        <w:b/>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3CCB046A"/>
    <w:multiLevelType w:val="hybridMultilevel"/>
    <w:tmpl w:val="D744E0AC"/>
    <w:lvl w:ilvl="0" w:tplc="613EED7E">
      <w:start w:val="1"/>
      <w:numFmt w:val="lowerLetter"/>
      <w:lvlText w:val="%1."/>
      <w:lvlJc w:val="left"/>
      <w:pPr>
        <w:ind w:left="1854" w:hanging="360"/>
      </w:pPr>
      <w:rPr>
        <w:rFonts w:ascii="Arial" w:hAnsi="Arial" w:cs="Arial" w:hint="default"/>
        <w:b w:val="0"/>
        <w:sz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15:restartNumberingAfterBreak="0">
    <w:nsid w:val="3D873181"/>
    <w:multiLevelType w:val="hybridMultilevel"/>
    <w:tmpl w:val="6518BFE4"/>
    <w:lvl w:ilvl="0" w:tplc="3809000F">
      <w:start w:val="1"/>
      <w:numFmt w:val="decimal"/>
      <w:lvlText w:val="%1."/>
      <w:lvlJc w:val="left"/>
      <w:pPr>
        <w:ind w:left="1854" w:hanging="360"/>
      </w:pPr>
      <w:rPr>
        <w:rFonts w:hint="default"/>
        <w:b w:val="0"/>
        <w:sz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15:restartNumberingAfterBreak="0">
    <w:nsid w:val="3EEA6477"/>
    <w:multiLevelType w:val="hybridMultilevel"/>
    <w:tmpl w:val="0598F904"/>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0" w15:restartNumberingAfterBreak="0">
    <w:nsid w:val="421B3DFE"/>
    <w:multiLevelType w:val="hybridMultilevel"/>
    <w:tmpl w:val="BB2CFA7E"/>
    <w:lvl w:ilvl="0" w:tplc="43CAE6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2724144"/>
    <w:multiLevelType w:val="hybridMultilevel"/>
    <w:tmpl w:val="11DA52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6667450"/>
    <w:multiLevelType w:val="hybridMultilevel"/>
    <w:tmpl w:val="093CB7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8CA2F12"/>
    <w:multiLevelType w:val="hybridMultilevel"/>
    <w:tmpl w:val="EF66C57C"/>
    <w:lvl w:ilvl="0" w:tplc="613EED7E">
      <w:start w:val="1"/>
      <w:numFmt w:val="lowerLetter"/>
      <w:lvlText w:val="%1."/>
      <w:lvlJc w:val="left"/>
      <w:pPr>
        <w:ind w:left="2280" w:hanging="360"/>
      </w:pPr>
      <w:rPr>
        <w:rFonts w:ascii="Arial" w:hAnsi="Arial" w:cs="Arial" w:hint="default"/>
        <w:b w:val="0"/>
        <w:sz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4" w15:restartNumberingAfterBreak="0">
    <w:nsid w:val="49BD09A8"/>
    <w:multiLevelType w:val="hybridMultilevel"/>
    <w:tmpl w:val="8F2629BC"/>
    <w:lvl w:ilvl="0" w:tplc="A5B6E2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DD94B63"/>
    <w:multiLevelType w:val="hybridMultilevel"/>
    <w:tmpl w:val="11DA5204"/>
    <w:lvl w:ilvl="0" w:tplc="EE8641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F315B56"/>
    <w:multiLevelType w:val="hybridMultilevel"/>
    <w:tmpl w:val="AE9E8A78"/>
    <w:lvl w:ilvl="0" w:tplc="94282A26">
      <w:start w:val="1"/>
      <w:numFmt w:val="decimal"/>
      <w:lvlText w:val="%1."/>
      <w:lvlJc w:val="left"/>
      <w:pPr>
        <w:ind w:left="2880" w:hanging="36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1D36AE"/>
    <w:multiLevelType w:val="hybridMultilevel"/>
    <w:tmpl w:val="A894B02A"/>
    <w:lvl w:ilvl="0" w:tplc="B1D27B82">
      <w:start w:val="1"/>
      <w:numFmt w:val="decimal"/>
      <w:lvlText w:val="2.2.%1."/>
      <w:lvlJc w:val="left"/>
      <w:pPr>
        <w:ind w:left="3600" w:hanging="360"/>
      </w:pPr>
      <w:rPr>
        <w:rFonts w:hint="default"/>
        <w:b/>
        <w:i w:val="0"/>
        <w:cap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17E0AE5"/>
    <w:multiLevelType w:val="hybridMultilevel"/>
    <w:tmpl w:val="A63609AE"/>
    <w:lvl w:ilvl="0" w:tplc="F92CB692">
      <w:start w:val="1"/>
      <w:numFmt w:val="decimal"/>
      <w:lvlText w:val="%1."/>
      <w:lvlJc w:val="left"/>
      <w:pPr>
        <w:ind w:left="2880" w:hanging="360"/>
      </w:pPr>
      <w:rPr>
        <w:rFonts w:ascii="Arial" w:hAnsi="Arial" w:cs="Arial" w:hint="default"/>
        <w:b/>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9" w15:restartNumberingAfterBreak="0">
    <w:nsid w:val="51C37624"/>
    <w:multiLevelType w:val="hybridMultilevel"/>
    <w:tmpl w:val="F8C09148"/>
    <w:lvl w:ilvl="0" w:tplc="F1CA65D2">
      <w:start w:val="1"/>
      <w:numFmt w:val="decimal"/>
      <w:lvlText w:val="%1."/>
      <w:lvlJc w:val="left"/>
      <w:pPr>
        <w:ind w:left="4264" w:hanging="360"/>
      </w:pPr>
      <w:rPr>
        <w:b w:val="0"/>
      </w:rPr>
    </w:lvl>
    <w:lvl w:ilvl="1" w:tplc="04090019" w:tentative="1">
      <w:start w:val="1"/>
      <w:numFmt w:val="lowerLetter"/>
      <w:lvlText w:val="%2."/>
      <w:lvlJc w:val="left"/>
      <w:pPr>
        <w:ind w:left="4984" w:hanging="360"/>
      </w:pPr>
    </w:lvl>
    <w:lvl w:ilvl="2" w:tplc="0409001B" w:tentative="1">
      <w:start w:val="1"/>
      <w:numFmt w:val="lowerRoman"/>
      <w:lvlText w:val="%3."/>
      <w:lvlJc w:val="right"/>
      <w:pPr>
        <w:ind w:left="5704" w:hanging="180"/>
      </w:pPr>
    </w:lvl>
    <w:lvl w:ilvl="3" w:tplc="0409000F" w:tentative="1">
      <w:start w:val="1"/>
      <w:numFmt w:val="decimal"/>
      <w:lvlText w:val="%4."/>
      <w:lvlJc w:val="left"/>
      <w:pPr>
        <w:ind w:left="6424" w:hanging="360"/>
      </w:pPr>
    </w:lvl>
    <w:lvl w:ilvl="4" w:tplc="04090019" w:tentative="1">
      <w:start w:val="1"/>
      <w:numFmt w:val="lowerLetter"/>
      <w:lvlText w:val="%5."/>
      <w:lvlJc w:val="left"/>
      <w:pPr>
        <w:ind w:left="7144" w:hanging="360"/>
      </w:pPr>
    </w:lvl>
    <w:lvl w:ilvl="5" w:tplc="0409001B" w:tentative="1">
      <w:start w:val="1"/>
      <w:numFmt w:val="lowerRoman"/>
      <w:lvlText w:val="%6."/>
      <w:lvlJc w:val="right"/>
      <w:pPr>
        <w:ind w:left="7864" w:hanging="180"/>
      </w:pPr>
    </w:lvl>
    <w:lvl w:ilvl="6" w:tplc="0409000F" w:tentative="1">
      <w:start w:val="1"/>
      <w:numFmt w:val="decimal"/>
      <w:lvlText w:val="%7."/>
      <w:lvlJc w:val="left"/>
      <w:pPr>
        <w:ind w:left="8584" w:hanging="360"/>
      </w:pPr>
    </w:lvl>
    <w:lvl w:ilvl="7" w:tplc="04090019" w:tentative="1">
      <w:start w:val="1"/>
      <w:numFmt w:val="lowerLetter"/>
      <w:lvlText w:val="%8."/>
      <w:lvlJc w:val="left"/>
      <w:pPr>
        <w:ind w:left="9304" w:hanging="360"/>
      </w:pPr>
    </w:lvl>
    <w:lvl w:ilvl="8" w:tplc="0409001B" w:tentative="1">
      <w:start w:val="1"/>
      <w:numFmt w:val="lowerRoman"/>
      <w:lvlText w:val="%9."/>
      <w:lvlJc w:val="right"/>
      <w:pPr>
        <w:ind w:left="10024" w:hanging="180"/>
      </w:pPr>
    </w:lvl>
  </w:abstractNum>
  <w:abstractNum w:abstractNumId="40" w15:restartNumberingAfterBreak="0">
    <w:nsid w:val="537F009A"/>
    <w:multiLevelType w:val="hybridMultilevel"/>
    <w:tmpl w:val="89E6D2A4"/>
    <w:lvl w:ilvl="0" w:tplc="C8BA261C">
      <w:start w:val="1"/>
      <w:numFmt w:val="decimal"/>
      <w:lvlText w:val="2.7.%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636181F"/>
    <w:multiLevelType w:val="hybridMultilevel"/>
    <w:tmpl w:val="EA42A24E"/>
    <w:lvl w:ilvl="0" w:tplc="08446A5A">
      <w:start w:val="1"/>
      <w:numFmt w:val="decimal"/>
      <w:lvlText w:val="%1."/>
      <w:lvlJc w:val="left"/>
      <w:pPr>
        <w:ind w:left="1440" w:hanging="360"/>
      </w:pPr>
      <w:rPr>
        <w:rFonts w:ascii="Arial" w:hAnsi="Arial" w:cs="Arial" w:hint="default"/>
        <w:b/>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57D13F1D"/>
    <w:multiLevelType w:val="hybridMultilevel"/>
    <w:tmpl w:val="13A87124"/>
    <w:lvl w:ilvl="0" w:tplc="EF5C22DC">
      <w:start w:val="2"/>
      <w:numFmt w:val="lowerLetter"/>
      <w:lvlText w:val="%1."/>
      <w:lvlJc w:val="left"/>
      <w:pPr>
        <w:ind w:left="43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9165A9C"/>
    <w:multiLevelType w:val="hybridMultilevel"/>
    <w:tmpl w:val="D6C87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A6D599C"/>
    <w:multiLevelType w:val="hybridMultilevel"/>
    <w:tmpl w:val="FDEE3536"/>
    <w:lvl w:ilvl="0" w:tplc="38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5" w15:restartNumberingAfterBreak="0">
    <w:nsid w:val="5C9A3D9C"/>
    <w:multiLevelType w:val="hybridMultilevel"/>
    <w:tmpl w:val="4A96BB48"/>
    <w:lvl w:ilvl="0" w:tplc="58D2ECB6">
      <w:start w:val="1"/>
      <w:numFmt w:val="decimal"/>
      <w:lvlText w:val="%1."/>
      <w:lvlJc w:val="left"/>
      <w:pPr>
        <w:ind w:left="144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0CC4B25"/>
    <w:multiLevelType w:val="hybridMultilevel"/>
    <w:tmpl w:val="40AA0C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4FA1D9E"/>
    <w:multiLevelType w:val="hybridMultilevel"/>
    <w:tmpl w:val="DE84EC8E"/>
    <w:lvl w:ilvl="0" w:tplc="FB84BF66">
      <w:start w:val="1"/>
      <w:numFmt w:val="decimal"/>
      <w:lvlText w:val="1.%1."/>
      <w:lvlJc w:val="left"/>
      <w:pPr>
        <w:ind w:left="720" w:hanging="360"/>
      </w:pPr>
      <w:rPr>
        <w:rFonts w:ascii="Arial" w:hAnsi="Arial" w:hint="default"/>
        <w:b/>
        <w:i w:val="0"/>
        <w:cap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55003B2"/>
    <w:multiLevelType w:val="hybridMultilevel"/>
    <w:tmpl w:val="03B0EAFC"/>
    <w:lvl w:ilvl="0" w:tplc="50C4E13A">
      <w:start w:val="1"/>
      <w:numFmt w:val="decimal"/>
      <w:lvlText w:val="%1."/>
      <w:lvlJc w:val="left"/>
      <w:pPr>
        <w:ind w:left="2880" w:hanging="360"/>
      </w:pPr>
      <w:rPr>
        <w:b/>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9" w15:restartNumberingAfterBreak="0">
    <w:nsid w:val="680C6077"/>
    <w:multiLevelType w:val="hybridMultilevel"/>
    <w:tmpl w:val="275EC1E4"/>
    <w:lvl w:ilvl="0" w:tplc="DE5E7B1E">
      <w:start w:val="1"/>
      <w:numFmt w:val="decimal"/>
      <w:lvlText w:val="%1."/>
      <w:lvlJc w:val="left"/>
      <w:pPr>
        <w:ind w:left="2880" w:hanging="360"/>
      </w:pPr>
      <w:rPr>
        <w:rFonts w:ascii="Arial" w:hAnsi="Arial" w:cs="Arial"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B3823AE"/>
    <w:multiLevelType w:val="multilevel"/>
    <w:tmpl w:val="38090025"/>
    <w:styleLink w:val="Style1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1" w15:restartNumberingAfterBreak="0">
    <w:nsid w:val="6F1D7D41"/>
    <w:multiLevelType w:val="hybridMultilevel"/>
    <w:tmpl w:val="B11869D8"/>
    <w:lvl w:ilvl="0" w:tplc="0A2470D4">
      <w:start w:val="1"/>
      <w:numFmt w:val="decimal"/>
      <w:lvlText w:val="3.%1."/>
      <w:lvlJc w:val="left"/>
      <w:pPr>
        <w:ind w:left="1296" w:hanging="360"/>
      </w:pPr>
      <w:rPr>
        <w:rFonts w:ascii="Arial" w:hAnsi="Arial" w:hint="default"/>
        <w:b/>
        <w:i w:val="0"/>
        <w:caps w:val="0"/>
        <w:sz w:val="24"/>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52" w15:restartNumberingAfterBreak="0">
    <w:nsid w:val="712C6F05"/>
    <w:multiLevelType w:val="hybridMultilevel"/>
    <w:tmpl w:val="C95444CA"/>
    <w:lvl w:ilvl="0" w:tplc="E40C422C">
      <w:start w:val="2"/>
      <w:numFmt w:val="decimal"/>
      <w:lvlText w:val="2.%1."/>
      <w:lvlJc w:val="left"/>
      <w:pPr>
        <w:ind w:left="3600" w:hanging="360"/>
      </w:pPr>
      <w:rPr>
        <w:rFonts w:ascii="Arial" w:hAnsi="Arial" w:hint="default"/>
        <w:b/>
        <w:i w:val="0"/>
        <w:cap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39B644C"/>
    <w:multiLevelType w:val="hybridMultilevel"/>
    <w:tmpl w:val="E2EC2E20"/>
    <w:lvl w:ilvl="0" w:tplc="5BCE6D2E">
      <w:start w:val="1"/>
      <w:numFmt w:val="decimal"/>
      <w:lvlText w:val="%1."/>
      <w:lvlJc w:val="left"/>
      <w:pPr>
        <w:ind w:left="144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4703E20"/>
    <w:multiLevelType w:val="hybridMultilevel"/>
    <w:tmpl w:val="06A2B1DA"/>
    <w:lvl w:ilvl="0" w:tplc="4AAC34A4">
      <w:start w:val="1"/>
      <w:numFmt w:val="decimal"/>
      <w:lvlText w:val="%1."/>
      <w:lvlJc w:val="left"/>
      <w:pPr>
        <w:ind w:left="3567" w:hanging="360"/>
      </w:pPr>
      <w:rPr>
        <w:b/>
      </w:rPr>
    </w:lvl>
    <w:lvl w:ilvl="1" w:tplc="04090019" w:tentative="1">
      <w:start w:val="1"/>
      <w:numFmt w:val="lowerLetter"/>
      <w:lvlText w:val="%2."/>
      <w:lvlJc w:val="left"/>
      <w:pPr>
        <w:ind w:left="4287" w:hanging="360"/>
      </w:pPr>
    </w:lvl>
    <w:lvl w:ilvl="2" w:tplc="0409001B" w:tentative="1">
      <w:start w:val="1"/>
      <w:numFmt w:val="lowerRoman"/>
      <w:lvlText w:val="%3."/>
      <w:lvlJc w:val="right"/>
      <w:pPr>
        <w:ind w:left="5007" w:hanging="180"/>
      </w:pPr>
    </w:lvl>
    <w:lvl w:ilvl="3" w:tplc="0409000F" w:tentative="1">
      <w:start w:val="1"/>
      <w:numFmt w:val="decimal"/>
      <w:lvlText w:val="%4."/>
      <w:lvlJc w:val="left"/>
      <w:pPr>
        <w:ind w:left="5727" w:hanging="360"/>
      </w:pPr>
    </w:lvl>
    <w:lvl w:ilvl="4" w:tplc="04090019" w:tentative="1">
      <w:start w:val="1"/>
      <w:numFmt w:val="lowerLetter"/>
      <w:lvlText w:val="%5."/>
      <w:lvlJc w:val="left"/>
      <w:pPr>
        <w:ind w:left="6447" w:hanging="360"/>
      </w:pPr>
    </w:lvl>
    <w:lvl w:ilvl="5" w:tplc="0409001B" w:tentative="1">
      <w:start w:val="1"/>
      <w:numFmt w:val="lowerRoman"/>
      <w:lvlText w:val="%6."/>
      <w:lvlJc w:val="right"/>
      <w:pPr>
        <w:ind w:left="7167" w:hanging="180"/>
      </w:pPr>
    </w:lvl>
    <w:lvl w:ilvl="6" w:tplc="0409000F" w:tentative="1">
      <w:start w:val="1"/>
      <w:numFmt w:val="decimal"/>
      <w:lvlText w:val="%7."/>
      <w:lvlJc w:val="left"/>
      <w:pPr>
        <w:ind w:left="7887" w:hanging="360"/>
      </w:pPr>
    </w:lvl>
    <w:lvl w:ilvl="7" w:tplc="04090019" w:tentative="1">
      <w:start w:val="1"/>
      <w:numFmt w:val="lowerLetter"/>
      <w:lvlText w:val="%8."/>
      <w:lvlJc w:val="left"/>
      <w:pPr>
        <w:ind w:left="8607" w:hanging="360"/>
      </w:pPr>
    </w:lvl>
    <w:lvl w:ilvl="8" w:tplc="0409001B" w:tentative="1">
      <w:start w:val="1"/>
      <w:numFmt w:val="lowerRoman"/>
      <w:lvlText w:val="%9."/>
      <w:lvlJc w:val="right"/>
      <w:pPr>
        <w:ind w:left="9327" w:hanging="180"/>
      </w:pPr>
    </w:lvl>
  </w:abstractNum>
  <w:abstractNum w:abstractNumId="55" w15:restartNumberingAfterBreak="0">
    <w:nsid w:val="76BF4081"/>
    <w:multiLevelType w:val="hybridMultilevel"/>
    <w:tmpl w:val="9F449B82"/>
    <w:lvl w:ilvl="0" w:tplc="755A6166">
      <w:start w:val="1"/>
      <w:numFmt w:val="decimal"/>
      <w:lvlText w:val="%1."/>
      <w:lvlJc w:val="left"/>
      <w:pPr>
        <w:ind w:left="1440" w:hanging="360"/>
      </w:pPr>
      <w:rPr>
        <w:rFonts w:ascii="Arial" w:hAnsi="Arial" w:cs="Arial" w:hint="default"/>
        <w:b/>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79C67F1E"/>
    <w:multiLevelType w:val="hybridMultilevel"/>
    <w:tmpl w:val="79E4AE82"/>
    <w:lvl w:ilvl="0" w:tplc="D4264D5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A9A3E4B"/>
    <w:multiLevelType w:val="hybridMultilevel"/>
    <w:tmpl w:val="8FF64E00"/>
    <w:lvl w:ilvl="0" w:tplc="D8584A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BE422FA"/>
    <w:multiLevelType w:val="hybridMultilevel"/>
    <w:tmpl w:val="33CC88BA"/>
    <w:lvl w:ilvl="0" w:tplc="D2BAD6D6">
      <w:start w:val="1"/>
      <w:numFmt w:val="decimal"/>
      <w:lvlText w:val="%1."/>
      <w:lvlJc w:val="left"/>
      <w:pPr>
        <w:ind w:left="720" w:hanging="360"/>
      </w:pPr>
      <w:rPr>
        <w:rFonts w:ascii="Arial" w:hAnsi="Arial" w:cs="Arial" w:hint="default"/>
        <w:b/>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D0B7466"/>
    <w:multiLevelType w:val="hybridMultilevel"/>
    <w:tmpl w:val="9894E2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D630708"/>
    <w:multiLevelType w:val="hybridMultilevel"/>
    <w:tmpl w:val="BFB8A372"/>
    <w:lvl w:ilvl="0" w:tplc="258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E472F6B"/>
    <w:multiLevelType w:val="hybridMultilevel"/>
    <w:tmpl w:val="A90A6C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9"/>
  </w:num>
  <w:num w:numId="3">
    <w:abstractNumId w:val="30"/>
  </w:num>
  <w:num w:numId="4">
    <w:abstractNumId w:val="47"/>
  </w:num>
  <w:num w:numId="5">
    <w:abstractNumId w:val="29"/>
  </w:num>
  <w:num w:numId="6">
    <w:abstractNumId w:val="46"/>
  </w:num>
  <w:num w:numId="7">
    <w:abstractNumId w:val="59"/>
  </w:num>
  <w:num w:numId="8">
    <w:abstractNumId w:val="26"/>
  </w:num>
  <w:num w:numId="9">
    <w:abstractNumId w:val="54"/>
  </w:num>
  <w:num w:numId="10">
    <w:abstractNumId w:val="13"/>
  </w:num>
  <w:num w:numId="11">
    <w:abstractNumId w:val="38"/>
  </w:num>
  <w:num w:numId="12">
    <w:abstractNumId w:val="21"/>
  </w:num>
  <w:num w:numId="13">
    <w:abstractNumId w:val="6"/>
  </w:num>
  <w:num w:numId="14">
    <w:abstractNumId w:val="20"/>
  </w:num>
  <w:num w:numId="15">
    <w:abstractNumId w:val="42"/>
  </w:num>
  <w:num w:numId="16">
    <w:abstractNumId w:val="39"/>
  </w:num>
  <w:num w:numId="17">
    <w:abstractNumId w:val="1"/>
  </w:num>
  <w:num w:numId="18">
    <w:abstractNumId w:val="37"/>
  </w:num>
  <w:num w:numId="19">
    <w:abstractNumId w:val="5"/>
  </w:num>
  <w:num w:numId="20">
    <w:abstractNumId w:val="14"/>
  </w:num>
  <w:num w:numId="21">
    <w:abstractNumId w:val="48"/>
  </w:num>
  <w:num w:numId="22">
    <w:abstractNumId w:val="40"/>
  </w:num>
  <w:num w:numId="23">
    <w:abstractNumId w:val="58"/>
  </w:num>
  <w:num w:numId="24">
    <w:abstractNumId w:val="17"/>
  </w:num>
  <w:num w:numId="25">
    <w:abstractNumId w:val="15"/>
  </w:num>
  <w:num w:numId="26">
    <w:abstractNumId w:val="41"/>
  </w:num>
  <w:num w:numId="27">
    <w:abstractNumId w:val="55"/>
  </w:num>
  <w:num w:numId="28">
    <w:abstractNumId w:val="23"/>
  </w:num>
  <w:num w:numId="29">
    <w:abstractNumId w:val="51"/>
  </w:num>
  <w:num w:numId="30">
    <w:abstractNumId w:val="49"/>
  </w:num>
  <w:num w:numId="31">
    <w:abstractNumId w:val="2"/>
  </w:num>
  <w:num w:numId="32">
    <w:abstractNumId w:val="36"/>
  </w:num>
  <w:num w:numId="33">
    <w:abstractNumId w:val="25"/>
  </w:num>
  <w:num w:numId="34">
    <w:abstractNumId w:val="52"/>
  </w:num>
  <w:num w:numId="35">
    <w:abstractNumId w:val="10"/>
  </w:num>
  <w:num w:numId="36">
    <w:abstractNumId w:val="7"/>
  </w:num>
  <w:num w:numId="37">
    <w:abstractNumId w:val="33"/>
  </w:num>
  <w:num w:numId="38">
    <w:abstractNumId w:val="28"/>
  </w:num>
  <w:num w:numId="39">
    <w:abstractNumId w:val="27"/>
  </w:num>
  <w:num w:numId="40">
    <w:abstractNumId w:val="44"/>
  </w:num>
  <w:num w:numId="41">
    <w:abstractNumId w:val="0"/>
  </w:num>
  <w:num w:numId="42">
    <w:abstractNumId w:val="56"/>
  </w:num>
  <w:num w:numId="43">
    <w:abstractNumId w:val="45"/>
  </w:num>
  <w:num w:numId="44">
    <w:abstractNumId w:val="53"/>
  </w:num>
  <w:num w:numId="45">
    <w:abstractNumId w:val="32"/>
  </w:num>
  <w:num w:numId="46">
    <w:abstractNumId w:val="50"/>
  </w:num>
  <w:num w:numId="47">
    <w:abstractNumId w:val="24"/>
  </w:num>
  <w:num w:numId="48">
    <w:abstractNumId w:val="61"/>
  </w:num>
  <w:num w:numId="49">
    <w:abstractNumId w:val="3"/>
  </w:num>
  <w:num w:numId="50">
    <w:abstractNumId w:val="18"/>
  </w:num>
  <w:num w:numId="51">
    <w:abstractNumId w:val="22"/>
  </w:num>
  <w:num w:numId="52">
    <w:abstractNumId w:val="16"/>
  </w:num>
  <w:num w:numId="53">
    <w:abstractNumId w:val="4"/>
  </w:num>
  <w:num w:numId="54">
    <w:abstractNumId w:val="57"/>
  </w:num>
  <w:num w:numId="55">
    <w:abstractNumId w:val="11"/>
  </w:num>
  <w:num w:numId="56">
    <w:abstractNumId w:val="34"/>
  </w:num>
  <w:num w:numId="57">
    <w:abstractNumId w:val="35"/>
  </w:num>
  <w:num w:numId="58">
    <w:abstractNumId w:val="60"/>
  </w:num>
  <w:num w:numId="59">
    <w:abstractNumId w:val="8"/>
  </w:num>
  <w:num w:numId="60">
    <w:abstractNumId w:val="31"/>
  </w:num>
  <w:num w:numId="61">
    <w:abstractNumId w:val="43"/>
  </w:num>
  <w:num w:numId="62">
    <w:abstractNumId w:val="1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20B7"/>
    <w:rsid w:val="00163466"/>
    <w:rsid w:val="00310B47"/>
    <w:rsid w:val="004C20B7"/>
    <w:rsid w:val="008925C6"/>
    <w:rsid w:val="00E214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6B6896E"/>
  <w15:docId w15:val="{6A6AEC29-E0BA-479B-BE7E-69F7875C8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1"/>
    <w:qFormat/>
    <w:pPr>
      <w:keepNext/>
      <w:keepLines/>
      <w:spacing w:before="480" w:after="120"/>
      <w:outlineLvl w:val="0"/>
    </w:pPr>
    <w:rPr>
      <w:b/>
      <w:sz w:val="48"/>
      <w:szCs w:val="48"/>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link w:val="Heading3Char"/>
    <w:uiPriority w:val="1"/>
    <w:qFormat/>
    <w:pPr>
      <w:keepNext/>
      <w:keepLines/>
      <w:spacing w:before="280" w:after="80"/>
      <w:outlineLvl w:val="2"/>
    </w:pPr>
    <w:rPr>
      <w:b/>
      <w:sz w:val="28"/>
      <w:szCs w:val="28"/>
    </w:rPr>
  </w:style>
  <w:style w:type="paragraph" w:styleId="Heading4">
    <w:name w:val="heading 4"/>
    <w:basedOn w:val="Normal"/>
    <w:next w:val="Normal"/>
    <w:link w:val="Heading4Char"/>
    <w:uiPriority w:val="9"/>
    <w:qFormat/>
    <w:pPr>
      <w:keepNext/>
      <w:keepLines/>
      <w:spacing w:before="240" w:after="40"/>
      <w:outlineLvl w:val="3"/>
    </w:pPr>
    <w:rPr>
      <w:b/>
      <w:sz w:val="24"/>
      <w:szCs w:val="24"/>
    </w:rPr>
  </w:style>
  <w:style w:type="paragraph" w:styleId="Heading5">
    <w:name w:val="heading 5"/>
    <w:basedOn w:val="Normal"/>
    <w:next w:val="Normal"/>
    <w:link w:val="Heading5Char"/>
    <w:uiPriority w:val="9"/>
    <w:qFormat/>
    <w:pPr>
      <w:keepNext/>
      <w:keepLines/>
      <w:spacing w:before="220" w:after="40"/>
      <w:outlineLvl w:val="4"/>
    </w:pPr>
    <w:rPr>
      <w:b/>
    </w:rPr>
  </w:style>
  <w:style w:type="paragraph" w:styleId="Heading6">
    <w:name w:val="heading 6"/>
    <w:basedOn w:val="Normal"/>
    <w:next w:val="Normal"/>
    <w:link w:val="Heading6Char"/>
    <w:uiPriority w:val="9"/>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10B47"/>
    <w:pPr>
      <w:keepNext/>
      <w:keepLines/>
      <w:spacing w:before="40" w:after="0"/>
      <w:outlineLvl w:val="6"/>
    </w:pPr>
    <w:rPr>
      <w:rFonts w:ascii="Calibri Light" w:eastAsia="Times New Roman" w:hAnsi="Calibri Light" w:cs="Times New Roman"/>
      <w:i/>
      <w:iCs/>
      <w:color w:val="1F4D78"/>
      <w:sz w:val="24"/>
    </w:rPr>
  </w:style>
  <w:style w:type="paragraph" w:styleId="Heading8">
    <w:name w:val="heading 8"/>
    <w:basedOn w:val="Normal"/>
    <w:next w:val="Normal"/>
    <w:link w:val="Heading8Char"/>
    <w:uiPriority w:val="9"/>
    <w:semiHidden/>
    <w:unhideWhenUsed/>
    <w:qFormat/>
    <w:rsid w:val="00310B47"/>
    <w:pPr>
      <w:keepNext/>
      <w:keepLines/>
      <w:spacing w:before="40" w:after="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310B47"/>
    <w:pPr>
      <w:keepNext/>
      <w:keepLines/>
      <w:spacing w:before="40" w:after="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Header">
    <w:name w:val="header"/>
    <w:basedOn w:val="Normal"/>
    <w:link w:val="HeaderChar"/>
    <w:uiPriority w:val="99"/>
    <w:unhideWhenUsed/>
    <w:rsid w:val="00E402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213"/>
  </w:style>
  <w:style w:type="paragraph" w:styleId="Footer">
    <w:name w:val="footer"/>
    <w:basedOn w:val="Normal"/>
    <w:link w:val="FooterChar"/>
    <w:uiPriority w:val="99"/>
    <w:unhideWhenUsed/>
    <w:qFormat/>
    <w:rsid w:val="00E40213"/>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4021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link w:val="ListParagraphChar"/>
    <w:uiPriority w:val="34"/>
    <w:qFormat/>
    <w:rsid w:val="00163466"/>
    <w:pPr>
      <w:spacing w:after="0" w:line="360" w:lineRule="auto"/>
      <w:ind w:left="720"/>
      <w:contextualSpacing/>
      <w:jc w:val="both"/>
    </w:pPr>
    <w:rPr>
      <w:rFonts w:ascii="Arial" w:eastAsiaTheme="minorHAnsi" w:hAnsi="Arial" w:cstheme="minorBidi"/>
      <w:sz w:val="24"/>
    </w:rPr>
  </w:style>
  <w:style w:type="paragraph" w:styleId="Caption">
    <w:name w:val="caption"/>
    <w:basedOn w:val="Normal"/>
    <w:next w:val="Normal"/>
    <w:uiPriority w:val="35"/>
    <w:unhideWhenUsed/>
    <w:qFormat/>
    <w:rsid w:val="00163466"/>
    <w:pPr>
      <w:spacing w:after="0" w:line="240" w:lineRule="auto"/>
      <w:jc w:val="both"/>
    </w:pPr>
    <w:rPr>
      <w:rFonts w:ascii="Arial" w:eastAsiaTheme="minorHAnsi" w:hAnsi="Arial" w:cstheme="minorBidi"/>
      <w:i/>
      <w:iCs/>
      <w:color w:val="44546A" w:themeColor="text2"/>
      <w:sz w:val="18"/>
      <w:szCs w:val="18"/>
    </w:rPr>
  </w:style>
  <w:style w:type="character" w:customStyle="1" w:styleId="ListParagraphChar">
    <w:name w:val="List Paragraph Char"/>
    <w:basedOn w:val="DefaultParagraphFont"/>
    <w:link w:val="ListParagraph"/>
    <w:uiPriority w:val="34"/>
    <w:qFormat/>
    <w:rsid w:val="00163466"/>
    <w:rPr>
      <w:rFonts w:ascii="Arial" w:eastAsiaTheme="minorHAnsi" w:hAnsi="Arial" w:cstheme="minorBidi"/>
      <w:sz w:val="24"/>
    </w:rPr>
  </w:style>
  <w:style w:type="character" w:styleId="FootnoteReference">
    <w:name w:val="footnote reference"/>
    <w:basedOn w:val="DefaultParagraphFont"/>
    <w:uiPriority w:val="99"/>
    <w:semiHidden/>
    <w:unhideWhenUsed/>
    <w:rsid w:val="00163466"/>
    <w:rPr>
      <w:vertAlign w:val="superscript"/>
    </w:rPr>
  </w:style>
  <w:style w:type="paragraph" w:customStyle="1" w:styleId="Heading71">
    <w:name w:val="Heading 71"/>
    <w:basedOn w:val="Normal"/>
    <w:next w:val="Normal"/>
    <w:uiPriority w:val="9"/>
    <w:semiHidden/>
    <w:unhideWhenUsed/>
    <w:qFormat/>
    <w:rsid w:val="00310B47"/>
    <w:pPr>
      <w:keepNext/>
      <w:keepLines/>
      <w:spacing w:before="40" w:after="0" w:line="360" w:lineRule="auto"/>
      <w:ind w:left="1296" w:hanging="1296"/>
      <w:jc w:val="both"/>
      <w:outlineLvl w:val="6"/>
    </w:pPr>
    <w:rPr>
      <w:rFonts w:ascii="Calibri Light" w:eastAsia="Times New Roman" w:hAnsi="Calibri Light" w:cs="Times New Roman"/>
      <w:i/>
      <w:iCs/>
      <w:color w:val="1F4D78"/>
      <w:sz w:val="24"/>
    </w:rPr>
  </w:style>
  <w:style w:type="paragraph" w:customStyle="1" w:styleId="Heading81">
    <w:name w:val="Heading 81"/>
    <w:basedOn w:val="Normal"/>
    <w:next w:val="Normal"/>
    <w:uiPriority w:val="9"/>
    <w:semiHidden/>
    <w:unhideWhenUsed/>
    <w:qFormat/>
    <w:rsid w:val="00310B47"/>
    <w:pPr>
      <w:keepNext/>
      <w:keepLines/>
      <w:spacing w:before="40" w:after="0" w:line="360" w:lineRule="auto"/>
      <w:ind w:left="1440" w:hanging="1440"/>
      <w:jc w:val="both"/>
      <w:outlineLvl w:val="7"/>
    </w:pPr>
    <w:rPr>
      <w:rFonts w:ascii="Calibri Light" w:eastAsia="Times New Roman" w:hAnsi="Calibri Light" w:cs="Times New Roman"/>
      <w:color w:val="272727"/>
      <w:sz w:val="21"/>
      <w:szCs w:val="21"/>
    </w:rPr>
  </w:style>
  <w:style w:type="paragraph" w:customStyle="1" w:styleId="Heading91">
    <w:name w:val="Heading 91"/>
    <w:basedOn w:val="Normal"/>
    <w:next w:val="Normal"/>
    <w:uiPriority w:val="9"/>
    <w:semiHidden/>
    <w:unhideWhenUsed/>
    <w:qFormat/>
    <w:rsid w:val="00310B47"/>
    <w:pPr>
      <w:keepNext/>
      <w:keepLines/>
      <w:spacing w:before="40" w:after="0" w:line="360" w:lineRule="auto"/>
      <w:ind w:left="1584" w:hanging="1584"/>
      <w:jc w:val="both"/>
      <w:outlineLvl w:val="8"/>
    </w:pPr>
    <w:rPr>
      <w:rFonts w:ascii="Calibri Light" w:eastAsia="Times New Roman" w:hAnsi="Calibri Light" w:cs="Times New Roman"/>
      <w:i/>
      <w:iCs/>
      <w:color w:val="272727"/>
      <w:sz w:val="21"/>
      <w:szCs w:val="21"/>
    </w:rPr>
  </w:style>
  <w:style w:type="numbering" w:customStyle="1" w:styleId="NoList1">
    <w:name w:val="No List1"/>
    <w:next w:val="NoList"/>
    <w:uiPriority w:val="99"/>
    <w:semiHidden/>
    <w:unhideWhenUsed/>
    <w:rsid w:val="00310B47"/>
  </w:style>
  <w:style w:type="character" w:customStyle="1" w:styleId="Heading1Char">
    <w:name w:val="Heading 1 Char"/>
    <w:basedOn w:val="DefaultParagraphFont"/>
    <w:link w:val="Heading1"/>
    <w:uiPriority w:val="9"/>
    <w:rsid w:val="00310B47"/>
    <w:rPr>
      <w:b/>
      <w:sz w:val="48"/>
      <w:szCs w:val="48"/>
    </w:rPr>
  </w:style>
  <w:style w:type="character" w:customStyle="1" w:styleId="Heading2Char">
    <w:name w:val="Heading 2 Char"/>
    <w:basedOn w:val="DefaultParagraphFont"/>
    <w:link w:val="Heading2"/>
    <w:uiPriority w:val="9"/>
    <w:rsid w:val="00310B47"/>
    <w:rPr>
      <w:b/>
      <w:sz w:val="36"/>
      <w:szCs w:val="36"/>
    </w:rPr>
  </w:style>
  <w:style w:type="character" w:customStyle="1" w:styleId="Heading3Char">
    <w:name w:val="Heading 3 Char"/>
    <w:basedOn w:val="DefaultParagraphFont"/>
    <w:link w:val="Heading3"/>
    <w:uiPriority w:val="1"/>
    <w:rsid w:val="00310B47"/>
    <w:rPr>
      <w:b/>
      <w:sz w:val="28"/>
      <w:szCs w:val="28"/>
    </w:rPr>
  </w:style>
  <w:style w:type="character" w:customStyle="1" w:styleId="Heading4Char">
    <w:name w:val="Heading 4 Char"/>
    <w:basedOn w:val="DefaultParagraphFont"/>
    <w:link w:val="Heading4"/>
    <w:uiPriority w:val="9"/>
    <w:rsid w:val="00310B47"/>
    <w:rPr>
      <w:b/>
      <w:sz w:val="24"/>
      <w:szCs w:val="24"/>
    </w:rPr>
  </w:style>
  <w:style w:type="character" w:customStyle="1" w:styleId="Heading5Char">
    <w:name w:val="Heading 5 Char"/>
    <w:basedOn w:val="DefaultParagraphFont"/>
    <w:link w:val="Heading5"/>
    <w:uiPriority w:val="9"/>
    <w:rsid w:val="00310B47"/>
    <w:rPr>
      <w:b/>
    </w:rPr>
  </w:style>
  <w:style w:type="character" w:customStyle="1" w:styleId="Heading6Char">
    <w:name w:val="Heading 6 Char"/>
    <w:basedOn w:val="DefaultParagraphFont"/>
    <w:link w:val="Heading6"/>
    <w:uiPriority w:val="9"/>
    <w:rsid w:val="00310B47"/>
    <w:rPr>
      <w:b/>
      <w:sz w:val="20"/>
      <w:szCs w:val="20"/>
    </w:rPr>
  </w:style>
  <w:style w:type="character" w:customStyle="1" w:styleId="Heading7Char">
    <w:name w:val="Heading 7 Char"/>
    <w:basedOn w:val="DefaultParagraphFont"/>
    <w:link w:val="Heading7"/>
    <w:uiPriority w:val="9"/>
    <w:semiHidden/>
    <w:rsid w:val="00310B47"/>
    <w:rPr>
      <w:rFonts w:ascii="Calibri Light" w:eastAsia="Times New Roman" w:hAnsi="Calibri Light" w:cs="Times New Roman"/>
      <w:i/>
      <w:iCs/>
      <w:color w:val="1F4D78"/>
      <w:sz w:val="24"/>
    </w:rPr>
  </w:style>
  <w:style w:type="character" w:customStyle="1" w:styleId="Heading8Char">
    <w:name w:val="Heading 8 Char"/>
    <w:basedOn w:val="DefaultParagraphFont"/>
    <w:link w:val="Heading8"/>
    <w:uiPriority w:val="9"/>
    <w:semiHidden/>
    <w:rsid w:val="00310B47"/>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310B47"/>
    <w:rPr>
      <w:rFonts w:ascii="Calibri Light" w:eastAsia="Times New Roman" w:hAnsi="Calibri Light" w:cs="Times New Roman"/>
      <w:i/>
      <w:iCs/>
      <w:color w:val="272727"/>
      <w:sz w:val="21"/>
      <w:szCs w:val="21"/>
    </w:rPr>
  </w:style>
  <w:style w:type="character" w:customStyle="1" w:styleId="TitleChar">
    <w:name w:val="Title Char"/>
    <w:basedOn w:val="DefaultParagraphFont"/>
    <w:link w:val="Title"/>
    <w:uiPriority w:val="10"/>
    <w:rsid w:val="00310B47"/>
    <w:rPr>
      <w:b/>
      <w:sz w:val="72"/>
      <w:szCs w:val="72"/>
    </w:rPr>
  </w:style>
  <w:style w:type="table" w:styleId="TableGrid">
    <w:name w:val="Table Grid"/>
    <w:basedOn w:val="TableNormal"/>
    <w:uiPriority w:val="39"/>
    <w:rsid w:val="00310B47"/>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10B47"/>
    <w:pPr>
      <w:spacing w:after="0" w:line="360" w:lineRule="auto"/>
      <w:jc w:val="both"/>
    </w:pPr>
    <w:rPr>
      <w:rFonts w:ascii="Arial" w:hAnsi="Arial" w:cs="Times New Roman"/>
      <w:sz w:val="24"/>
    </w:rPr>
  </w:style>
  <w:style w:type="character" w:customStyle="1" w:styleId="Hyperlink1">
    <w:name w:val="Hyperlink1"/>
    <w:basedOn w:val="DefaultParagraphFont"/>
    <w:uiPriority w:val="99"/>
    <w:unhideWhenUsed/>
    <w:rsid w:val="00310B47"/>
    <w:rPr>
      <w:color w:val="0563C1"/>
      <w:u w:val="single"/>
    </w:rPr>
  </w:style>
  <w:style w:type="paragraph" w:customStyle="1" w:styleId="ListParagraph1">
    <w:name w:val="List Paragraph1"/>
    <w:basedOn w:val="Normal"/>
    <w:uiPriority w:val="34"/>
    <w:qFormat/>
    <w:rsid w:val="00310B47"/>
    <w:pPr>
      <w:spacing w:after="0" w:line="360" w:lineRule="auto"/>
      <w:ind w:left="720"/>
      <w:contextualSpacing/>
      <w:jc w:val="both"/>
    </w:pPr>
    <w:rPr>
      <w:rFonts w:cs="Times New Roman"/>
      <w:sz w:val="24"/>
      <w:lang w:val="id-ID"/>
    </w:rPr>
  </w:style>
  <w:style w:type="paragraph" w:customStyle="1" w:styleId="TOCHeading1">
    <w:name w:val="TOC Heading1"/>
    <w:basedOn w:val="Heading1"/>
    <w:next w:val="Normal"/>
    <w:uiPriority w:val="39"/>
    <w:unhideWhenUsed/>
    <w:qFormat/>
    <w:rsid w:val="00310B47"/>
    <w:pPr>
      <w:spacing w:before="120"/>
      <w:outlineLvl w:val="9"/>
    </w:pPr>
    <w:rPr>
      <w:rFonts w:ascii="Calibri Light" w:eastAsia="Times New Roman" w:hAnsi="Calibri Light" w:cs="Times New Roman"/>
      <w:b w:val="0"/>
      <w:color w:val="2E74B5"/>
      <w:sz w:val="32"/>
      <w:szCs w:val="32"/>
    </w:rPr>
  </w:style>
  <w:style w:type="paragraph" w:styleId="TOC1">
    <w:name w:val="toc 1"/>
    <w:basedOn w:val="Normal"/>
    <w:next w:val="Normal"/>
    <w:autoRedefine/>
    <w:uiPriority w:val="39"/>
    <w:unhideWhenUsed/>
    <w:rsid w:val="00310B47"/>
    <w:pPr>
      <w:tabs>
        <w:tab w:val="left" w:pos="440"/>
        <w:tab w:val="right" w:leader="dot" w:pos="9016"/>
      </w:tabs>
      <w:spacing w:after="100" w:line="360" w:lineRule="auto"/>
      <w:jc w:val="both"/>
    </w:pPr>
    <w:rPr>
      <w:rFonts w:ascii="Arial" w:hAnsi="Arial" w:cs="Arial"/>
      <w:b/>
      <w:noProof/>
      <w:sz w:val="24"/>
    </w:rPr>
  </w:style>
  <w:style w:type="paragraph" w:styleId="TOC2">
    <w:name w:val="toc 2"/>
    <w:basedOn w:val="Normal"/>
    <w:next w:val="Normal"/>
    <w:autoRedefine/>
    <w:uiPriority w:val="39"/>
    <w:unhideWhenUsed/>
    <w:rsid w:val="00310B47"/>
    <w:pPr>
      <w:tabs>
        <w:tab w:val="left" w:pos="880"/>
        <w:tab w:val="right" w:leader="dot" w:pos="9016"/>
      </w:tabs>
      <w:spacing w:after="100" w:line="360" w:lineRule="auto"/>
      <w:ind w:left="220"/>
      <w:jc w:val="both"/>
    </w:pPr>
    <w:rPr>
      <w:rFonts w:ascii="Arial" w:hAnsi="Arial" w:cs="Times New Roman"/>
      <w:sz w:val="24"/>
    </w:rPr>
  </w:style>
  <w:style w:type="paragraph" w:customStyle="1" w:styleId="TOC31">
    <w:name w:val="TOC 31"/>
    <w:basedOn w:val="Normal"/>
    <w:next w:val="Normal"/>
    <w:autoRedefine/>
    <w:uiPriority w:val="39"/>
    <w:unhideWhenUsed/>
    <w:rsid w:val="00310B47"/>
    <w:pPr>
      <w:spacing w:after="100"/>
      <w:ind w:left="440"/>
      <w:jc w:val="both"/>
    </w:pPr>
    <w:rPr>
      <w:rFonts w:ascii="Arial" w:eastAsia="Times New Roman" w:hAnsi="Arial" w:cs="Times New Roman"/>
      <w:sz w:val="24"/>
    </w:rPr>
  </w:style>
  <w:style w:type="paragraph" w:styleId="BodyText">
    <w:name w:val="Body Text"/>
    <w:basedOn w:val="Normal"/>
    <w:link w:val="BodyTextChar"/>
    <w:uiPriority w:val="1"/>
    <w:qFormat/>
    <w:rsid w:val="00310B47"/>
    <w:pPr>
      <w:widowControl w:val="0"/>
      <w:autoSpaceDE w:val="0"/>
      <w:autoSpaceDN w:val="0"/>
      <w:spacing w:after="0" w:line="240" w:lineRule="auto"/>
      <w:jc w:val="both"/>
    </w:pPr>
    <w:rPr>
      <w:rFonts w:ascii="Arial" w:eastAsia="Arial" w:hAnsi="Arial" w:cs="Arial"/>
      <w:sz w:val="23"/>
      <w:szCs w:val="23"/>
      <w:lang w:val="id"/>
    </w:rPr>
  </w:style>
  <w:style w:type="character" w:customStyle="1" w:styleId="BodyTextChar">
    <w:name w:val="Body Text Char"/>
    <w:basedOn w:val="DefaultParagraphFont"/>
    <w:link w:val="BodyText"/>
    <w:uiPriority w:val="1"/>
    <w:rsid w:val="00310B47"/>
    <w:rPr>
      <w:rFonts w:ascii="Arial" w:eastAsia="Arial" w:hAnsi="Arial" w:cs="Arial"/>
      <w:sz w:val="23"/>
      <w:szCs w:val="23"/>
      <w:lang w:val="id"/>
    </w:rPr>
  </w:style>
  <w:style w:type="paragraph" w:customStyle="1" w:styleId="TableParagraph">
    <w:name w:val="Table Paragraph"/>
    <w:basedOn w:val="Normal"/>
    <w:uiPriority w:val="1"/>
    <w:qFormat/>
    <w:rsid w:val="00310B47"/>
    <w:pPr>
      <w:widowControl w:val="0"/>
      <w:autoSpaceDE w:val="0"/>
      <w:autoSpaceDN w:val="0"/>
      <w:spacing w:after="0" w:line="240" w:lineRule="auto"/>
      <w:jc w:val="both"/>
    </w:pPr>
    <w:rPr>
      <w:rFonts w:ascii="Arial" w:eastAsia="Arial" w:hAnsi="Arial" w:cs="Arial"/>
      <w:sz w:val="24"/>
      <w:lang w:val="id"/>
    </w:rPr>
  </w:style>
  <w:style w:type="paragraph" w:styleId="BalloonText">
    <w:name w:val="Balloon Text"/>
    <w:basedOn w:val="Normal"/>
    <w:link w:val="BalloonTextChar"/>
    <w:uiPriority w:val="99"/>
    <w:semiHidden/>
    <w:unhideWhenUsed/>
    <w:rsid w:val="00310B47"/>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B47"/>
    <w:rPr>
      <w:rFonts w:ascii="Tahoma" w:hAnsi="Tahoma" w:cs="Tahoma"/>
      <w:sz w:val="16"/>
      <w:szCs w:val="16"/>
    </w:rPr>
  </w:style>
  <w:style w:type="paragraph" w:styleId="FootnoteText">
    <w:name w:val="footnote text"/>
    <w:basedOn w:val="Normal"/>
    <w:link w:val="FootnoteTextChar"/>
    <w:uiPriority w:val="99"/>
    <w:semiHidden/>
    <w:unhideWhenUsed/>
    <w:rsid w:val="00310B47"/>
    <w:pPr>
      <w:spacing w:after="0" w:line="240" w:lineRule="auto"/>
      <w:jc w:val="both"/>
    </w:pPr>
    <w:rPr>
      <w:rFonts w:ascii="Arial" w:hAnsi="Arial" w:cs="Times New Roman"/>
      <w:sz w:val="20"/>
      <w:szCs w:val="20"/>
    </w:rPr>
  </w:style>
  <w:style w:type="character" w:customStyle="1" w:styleId="FootnoteTextChar">
    <w:name w:val="Footnote Text Char"/>
    <w:basedOn w:val="DefaultParagraphFont"/>
    <w:link w:val="FootnoteText"/>
    <w:uiPriority w:val="99"/>
    <w:semiHidden/>
    <w:rsid w:val="00310B47"/>
    <w:rPr>
      <w:rFonts w:ascii="Arial" w:hAnsi="Arial" w:cs="Times New Roman"/>
      <w:sz w:val="20"/>
      <w:szCs w:val="20"/>
    </w:rPr>
  </w:style>
  <w:style w:type="numbering" w:customStyle="1" w:styleId="Style1">
    <w:name w:val="Style1"/>
    <w:uiPriority w:val="99"/>
    <w:rsid w:val="00310B47"/>
    <w:pPr>
      <w:numPr>
        <w:numId w:val="46"/>
      </w:numPr>
    </w:pPr>
  </w:style>
  <w:style w:type="character" w:customStyle="1" w:styleId="FollowedHyperlink1">
    <w:name w:val="FollowedHyperlink1"/>
    <w:basedOn w:val="DefaultParagraphFont"/>
    <w:uiPriority w:val="99"/>
    <w:semiHidden/>
    <w:unhideWhenUsed/>
    <w:rsid w:val="00310B47"/>
    <w:rPr>
      <w:color w:val="954F72"/>
      <w:u w:val="single"/>
    </w:rPr>
  </w:style>
  <w:style w:type="character" w:styleId="PlaceholderText">
    <w:name w:val="Placeholder Text"/>
    <w:basedOn w:val="DefaultParagraphFont"/>
    <w:uiPriority w:val="99"/>
    <w:semiHidden/>
    <w:rsid w:val="00310B47"/>
    <w:rPr>
      <w:color w:val="808080"/>
    </w:rPr>
  </w:style>
  <w:style w:type="paragraph" w:styleId="NormalWeb">
    <w:name w:val="Normal (Web)"/>
    <w:basedOn w:val="Normal"/>
    <w:uiPriority w:val="99"/>
    <w:semiHidden/>
    <w:unhideWhenUsed/>
    <w:rsid w:val="00310B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7Char1">
    <w:name w:val="Heading 7 Char1"/>
    <w:basedOn w:val="DefaultParagraphFont"/>
    <w:link w:val="Heading7"/>
    <w:uiPriority w:val="9"/>
    <w:semiHidden/>
    <w:rsid w:val="00310B47"/>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link w:val="Heading8"/>
    <w:uiPriority w:val="9"/>
    <w:semiHidden/>
    <w:rsid w:val="00310B47"/>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link w:val="Heading9"/>
    <w:uiPriority w:val="9"/>
    <w:semiHidden/>
    <w:rsid w:val="00310B47"/>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310B47"/>
    <w:rPr>
      <w:color w:val="0563C1" w:themeColor="hyperlink"/>
      <w:u w:val="single"/>
    </w:rPr>
  </w:style>
  <w:style w:type="character" w:styleId="FollowedHyperlink">
    <w:name w:val="FollowedHyperlink"/>
    <w:basedOn w:val="DefaultParagraphFont"/>
    <w:uiPriority w:val="99"/>
    <w:semiHidden/>
    <w:unhideWhenUsed/>
    <w:rsid w:val="00310B47"/>
    <w:rPr>
      <w:color w:val="954F72" w:themeColor="followedHyperlink"/>
      <w:u w:val="single"/>
    </w:rPr>
  </w:style>
  <w:style w:type="numbering" w:customStyle="1" w:styleId="NoList2">
    <w:name w:val="No List2"/>
    <w:next w:val="NoList"/>
    <w:uiPriority w:val="99"/>
    <w:semiHidden/>
    <w:unhideWhenUsed/>
    <w:rsid w:val="00310B47"/>
  </w:style>
  <w:style w:type="table" w:customStyle="1" w:styleId="TableGrid1">
    <w:name w:val="Table Grid1"/>
    <w:basedOn w:val="TableNormal"/>
    <w:next w:val="TableGrid"/>
    <w:uiPriority w:val="39"/>
    <w:rsid w:val="00310B47"/>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2">
    <w:name w:val="TOC Heading2"/>
    <w:basedOn w:val="Heading1"/>
    <w:next w:val="Normal"/>
    <w:uiPriority w:val="39"/>
    <w:unhideWhenUsed/>
    <w:qFormat/>
    <w:rsid w:val="00310B47"/>
    <w:pPr>
      <w:spacing w:before="120"/>
      <w:outlineLvl w:val="9"/>
    </w:pPr>
    <w:rPr>
      <w:rFonts w:ascii="Calibri Light" w:eastAsia="Times New Roman" w:hAnsi="Calibri Light" w:cs="Times New Roman"/>
      <w:b w:val="0"/>
      <w:color w:val="2E74B5"/>
      <w:sz w:val="32"/>
      <w:szCs w:val="32"/>
    </w:rPr>
  </w:style>
  <w:style w:type="paragraph" w:customStyle="1" w:styleId="TOC32">
    <w:name w:val="TOC 32"/>
    <w:basedOn w:val="Normal"/>
    <w:next w:val="Normal"/>
    <w:autoRedefine/>
    <w:uiPriority w:val="39"/>
    <w:unhideWhenUsed/>
    <w:rsid w:val="00310B47"/>
    <w:pPr>
      <w:spacing w:after="100"/>
      <w:ind w:left="440"/>
      <w:jc w:val="both"/>
    </w:pPr>
    <w:rPr>
      <w:rFonts w:ascii="Arial" w:eastAsia="Times New Roman" w:hAnsi="Arial" w:cs="Times New Roman"/>
      <w:sz w:val="24"/>
    </w:rPr>
  </w:style>
  <w:style w:type="numbering" w:customStyle="1" w:styleId="Style11">
    <w:name w:val="Style11"/>
    <w:uiPriority w:val="99"/>
    <w:rsid w:val="00310B47"/>
    <w:pPr>
      <w:numPr>
        <w:numId w:val="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footer" Target="footer7.xml"/><Relationship Id="rId33" Type="http://schemas.openxmlformats.org/officeDocument/2006/relationships/image" Target="media/image11.jp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jpeg"/><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6.xml"/><Relationship Id="rId32" Type="http://schemas.openxmlformats.org/officeDocument/2006/relationships/hyperlink" Target="https://jakarta.go.id/index.php/ganjil-genap"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chart" Target="charts/chart2.xml"/><Relationship Id="rId28" Type="http://schemas.openxmlformats.org/officeDocument/2006/relationships/image" Target="media/image10.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hyperlink" Target="https://Peraturan.bpk.go.id/Home/details/49132/pp-no-34-tahun-2006%20/.%20%20Diakses%2008%20Maret%20202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chart" Target="charts/chart1.xml"/><Relationship Id="rId27" Type="http://schemas.openxmlformats.org/officeDocument/2006/relationships/image" Target="media/image9.jpg"/><Relationship Id="rId30" Type="http://schemas.openxmlformats.org/officeDocument/2006/relationships/hyperlink" Target="https://tafsirweb.com/4355-quran-surat-an-nahl-ayat-7.html&amp;https://tafsirweb.com/4356-quran-surat-an-nahl-ayat-8.html/" TargetMode="External"/><Relationship Id="rId35" Type="http://schemas.openxmlformats.org/officeDocument/2006/relationships/theme" Target="theme/theme1.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SUS-PC\Desktop\pungky\8\Proposal\TA\LAPORAN%20TA\perhitungan%20stress%20berat.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SUS-PC\Desktop\pungky\8\Proposal\TA\LAPORAN%20TA\perhitungan%20stress%20bera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all" spc="120" normalizeH="0" baseline="0">
                <a:solidFill>
                  <a:schemeClr val="tx1">
                    <a:lumMod val="65000"/>
                    <a:lumOff val="35000"/>
                  </a:schemeClr>
                </a:solidFill>
                <a:latin typeface="+mn-lt"/>
                <a:ea typeface="+mn-ea"/>
                <a:cs typeface="+mn-cs"/>
              </a:defRPr>
            </a:pPr>
            <a:r>
              <a:rPr lang="en-US" sz="1400"/>
              <a:t>REKAPITULASI</a:t>
            </a:r>
            <a:r>
              <a:rPr lang="en-US" sz="1400" baseline="0"/>
              <a:t> VOLUME LALU LINTAS ARAH PS.KRANJI - PD. KOPI</a:t>
            </a:r>
            <a:endParaRPr lang="en-US" sz="1400"/>
          </a:p>
        </c:rich>
      </c:tx>
      <c:overlay val="0"/>
      <c:spPr>
        <a:noFill/>
        <a:ln>
          <a:noFill/>
        </a:ln>
        <a:effectLst/>
      </c:spPr>
      <c:txPr>
        <a:bodyPr rot="0" spcFirstLastPara="1" vertOverflow="ellipsis" vert="horz" wrap="square" anchor="ctr" anchorCtr="1"/>
        <a:lstStyle/>
        <a:p>
          <a:pPr>
            <a:defRPr sz="14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volume lalin baru '!$AX$229:$AX$285</c:f>
              <c:strCache>
                <c:ptCount val="57"/>
                <c:pt idx="0">
                  <c:v>06.00 - 07.00</c:v>
                </c:pt>
                <c:pt idx="1">
                  <c:v>06.15 - 07.15</c:v>
                </c:pt>
                <c:pt idx="2">
                  <c:v>06.30 - 07.30</c:v>
                </c:pt>
                <c:pt idx="3">
                  <c:v>06.45 - 07.45</c:v>
                </c:pt>
                <c:pt idx="4">
                  <c:v>07.00 - 08.00</c:v>
                </c:pt>
                <c:pt idx="5">
                  <c:v>07.15 - 08.15</c:v>
                </c:pt>
                <c:pt idx="6">
                  <c:v>07.30 - 08.30</c:v>
                </c:pt>
                <c:pt idx="7">
                  <c:v>07.45 - 08.45</c:v>
                </c:pt>
                <c:pt idx="8">
                  <c:v>08.00 - 09.00</c:v>
                </c:pt>
                <c:pt idx="9">
                  <c:v>08.15 - 09.15</c:v>
                </c:pt>
                <c:pt idx="10">
                  <c:v>08.30 - 09.30</c:v>
                </c:pt>
                <c:pt idx="11">
                  <c:v>08.45 - 09.45</c:v>
                </c:pt>
                <c:pt idx="12">
                  <c:v>09.00 - 10.00</c:v>
                </c:pt>
                <c:pt idx="13">
                  <c:v>09.15 - 10.15</c:v>
                </c:pt>
                <c:pt idx="14">
                  <c:v>09.30 - 10.30</c:v>
                </c:pt>
                <c:pt idx="15">
                  <c:v>09.45 - 10.45</c:v>
                </c:pt>
                <c:pt idx="16">
                  <c:v>10.00 - 11.00</c:v>
                </c:pt>
                <c:pt idx="17">
                  <c:v>10.15 - 11.15</c:v>
                </c:pt>
                <c:pt idx="18">
                  <c:v>10.30 - 11.30</c:v>
                </c:pt>
                <c:pt idx="19">
                  <c:v>10.45 - 11.45</c:v>
                </c:pt>
                <c:pt idx="20">
                  <c:v>11.00 - 12.00</c:v>
                </c:pt>
                <c:pt idx="21">
                  <c:v>11.15 - 12.15</c:v>
                </c:pt>
                <c:pt idx="22">
                  <c:v>11.30 - 12.30</c:v>
                </c:pt>
                <c:pt idx="23">
                  <c:v>11.45 - 12.45</c:v>
                </c:pt>
                <c:pt idx="24">
                  <c:v>12.00 - 13.00</c:v>
                </c:pt>
                <c:pt idx="25">
                  <c:v>12.15 - 13.15</c:v>
                </c:pt>
                <c:pt idx="26">
                  <c:v>12.30 - 13.30</c:v>
                </c:pt>
                <c:pt idx="27">
                  <c:v>12.45 - 13.45</c:v>
                </c:pt>
                <c:pt idx="28">
                  <c:v>13.00 - 14.00</c:v>
                </c:pt>
                <c:pt idx="29">
                  <c:v>13.15 - 14.15</c:v>
                </c:pt>
                <c:pt idx="30">
                  <c:v>13.30 - 14.30</c:v>
                </c:pt>
                <c:pt idx="31">
                  <c:v>13.45 - 14.45</c:v>
                </c:pt>
                <c:pt idx="32">
                  <c:v>14.00 - 15.00</c:v>
                </c:pt>
                <c:pt idx="33">
                  <c:v>14.15 - 15.15</c:v>
                </c:pt>
                <c:pt idx="34">
                  <c:v>14.30 - 15.30</c:v>
                </c:pt>
                <c:pt idx="35">
                  <c:v>14.45 - 15.45</c:v>
                </c:pt>
                <c:pt idx="36">
                  <c:v>15.00 - 16.00</c:v>
                </c:pt>
                <c:pt idx="37">
                  <c:v>15.15 - 16.15</c:v>
                </c:pt>
                <c:pt idx="38">
                  <c:v>15.30 - 16.30</c:v>
                </c:pt>
                <c:pt idx="39">
                  <c:v>15.45 - 16.45</c:v>
                </c:pt>
                <c:pt idx="40">
                  <c:v>16.00 - 17.00</c:v>
                </c:pt>
                <c:pt idx="41">
                  <c:v>16.15 - 17.15</c:v>
                </c:pt>
                <c:pt idx="42">
                  <c:v>16.30 - 17.30</c:v>
                </c:pt>
                <c:pt idx="43">
                  <c:v>16.45 - 17.45</c:v>
                </c:pt>
                <c:pt idx="44">
                  <c:v>17.00 - 18.00</c:v>
                </c:pt>
                <c:pt idx="45">
                  <c:v>17.15 - 18.15</c:v>
                </c:pt>
                <c:pt idx="46">
                  <c:v>17.30 - 18.30</c:v>
                </c:pt>
                <c:pt idx="47">
                  <c:v>17.45 - 18.45</c:v>
                </c:pt>
                <c:pt idx="48">
                  <c:v>18.00 -19.00</c:v>
                </c:pt>
                <c:pt idx="49">
                  <c:v>18.15 - 19.15</c:v>
                </c:pt>
                <c:pt idx="50">
                  <c:v>18.30 - 19.30</c:v>
                </c:pt>
                <c:pt idx="51">
                  <c:v>18.45 - 19.45</c:v>
                </c:pt>
                <c:pt idx="52">
                  <c:v>19.00 - 20.00</c:v>
                </c:pt>
                <c:pt idx="53">
                  <c:v>19.15 - 20.15</c:v>
                </c:pt>
                <c:pt idx="54">
                  <c:v>19.30 - 20.30</c:v>
                </c:pt>
                <c:pt idx="55">
                  <c:v>19.45 - 20.45</c:v>
                </c:pt>
                <c:pt idx="56">
                  <c:v>20.00 - 21.00</c:v>
                </c:pt>
              </c:strCache>
            </c:strRef>
          </c:cat>
          <c:val>
            <c:numRef>
              <c:f>'volume lalin baru '!$AY$229:$AY$285</c:f>
              <c:numCache>
                <c:formatCode>General</c:formatCode>
                <c:ptCount val="57"/>
                <c:pt idx="0">
                  <c:v>256.2</c:v>
                </c:pt>
                <c:pt idx="1">
                  <c:v>263.2</c:v>
                </c:pt>
                <c:pt idx="2">
                  <c:v>267.89999999999998</c:v>
                </c:pt>
                <c:pt idx="3">
                  <c:v>270.39999999999998</c:v>
                </c:pt>
                <c:pt idx="4">
                  <c:v>334.1</c:v>
                </c:pt>
                <c:pt idx="5">
                  <c:v>401.1</c:v>
                </c:pt>
                <c:pt idx="6">
                  <c:v>469.6</c:v>
                </c:pt>
                <c:pt idx="7">
                  <c:v>544.79999999999995</c:v>
                </c:pt>
                <c:pt idx="8">
                  <c:v>553.4</c:v>
                </c:pt>
                <c:pt idx="9">
                  <c:v>565.20000000000005</c:v>
                </c:pt>
                <c:pt idx="10">
                  <c:v>577.80000000000007</c:v>
                </c:pt>
                <c:pt idx="11">
                  <c:v>582.59999999999991</c:v>
                </c:pt>
                <c:pt idx="12">
                  <c:v>633.79999999999995</c:v>
                </c:pt>
                <c:pt idx="13">
                  <c:v>677.5</c:v>
                </c:pt>
                <c:pt idx="14">
                  <c:v>721.80000000000007</c:v>
                </c:pt>
                <c:pt idx="15">
                  <c:v>766.4</c:v>
                </c:pt>
                <c:pt idx="16">
                  <c:v>780</c:v>
                </c:pt>
                <c:pt idx="17">
                  <c:v>815</c:v>
                </c:pt>
                <c:pt idx="18">
                  <c:v>826.90000000000009</c:v>
                </c:pt>
                <c:pt idx="19">
                  <c:v>828.3</c:v>
                </c:pt>
                <c:pt idx="20">
                  <c:v>827.90000000000009</c:v>
                </c:pt>
                <c:pt idx="21">
                  <c:v>834.90000000000009</c:v>
                </c:pt>
                <c:pt idx="22">
                  <c:v>839.6</c:v>
                </c:pt>
                <c:pt idx="23">
                  <c:v>866.09999999999991</c:v>
                </c:pt>
                <c:pt idx="24">
                  <c:v>896.90000000000009</c:v>
                </c:pt>
                <c:pt idx="25">
                  <c:v>871.90000000000009</c:v>
                </c:pt>
                <c:pt idx="26">
                  <c:v>885.7</c:v>
                </c:pt>
                <c:pt idx="27">
                  <c:v>873.00000000000011</c:v>
                </c:pt>
                <c:pt idx="28">
                  <c:v>875.30000000000007</c:v>
                </c:pt>
                <c:pt idx="29">
                  <c:v>893.2</c:v>
                </c:pt>
                <c:pt idx="30">
                  <c:v>882.59999999999991</c:v>
                </c:pt>
                <c:pt idx="31">
                  <c:v>889.4</c:v>
                </c:pt>
                <c:pt idx="32">
                  <c:v>900.19999999999993</c:v>
                </c:pt>
                <c:pt idx="33">
                  <c:v>931.9</c:v>
                </c:pt>
                <c:pt idx="34">
                  <c:v>1000.6</c:v>
                </c:pt>
                <c:pt idx="35">
                  <c:v>1072.9000000000001</c:v>
                </c:pt>
                <c:pt idx="36">
                  <c:v>1134.5</c:v>
                </c:pt>
                <c:pt idx="37">
                  <c:v>1176.8999999999999</c:v>
                </c:pt>
                <c:pt idx="38">
                  <c:v>1188</c:v>
                </c:pt>
                <c:pt idx="39">
                  <c:v>1182.5</c:v>
                </c:pt>
                <c:pt idx="40">
                  <c:v>1165.9000000000001</c:v>
                </c:pt>
                <c:pt idx="41">
                  <c:v>1158.5</c:v>
                </c:pt>
                <c:pt idx="42">
                  <c:v>1168.3</c:v>
                </c:pt>
                <c:pt idx="43">
                  <c:v>1186.3999999999999</c:v>
                </c:pt>
                <c:pt idx="44">
                  <c:v>1203.8</c:v>
                </c:pt>
                <c:pt idx="45">
                  <c:v>1229.2</c:v>
                </c:pt>
                <c:pt idx="46">
                  <c:v>1243.7</c:v>
                </c:pt>
                <c:pt idx="47">
                  <c:v>1256.2</c:v>
                </c:pt>
                <c:pt idx="48">
                  <c:v>1252.5</c:v>
                </c:pt>
                <c:pt idx="49">
                  <c:v>1239.5999999999999</c:v>
                </c:pt>
                <c:pt idx="50">
                  <c:v>1219.9000000000001</c:v>
                </c:pt>
                <c:pt idx="51">
                  <c:v>1194.4000000000001</c:v>
                </c:pt>
                <c:pt idx="52">
                  <c:v>1180.6999999999998</c:v>
                </c:pt>
                <c:pt idx="53">
                  <c:v>1165.9000000000001</c:v>
                </c:pt>
                <c:pt idx="54">
                  <c:v>1155.1000000000001</c:v>
                </c:pt>
                <c:pt idx="55">
                  <c:v>1128.5999999999999</c:v>
                </c:pt>
                <c:pt idx="56">
                  <c:v>1102.0999999999999</c:v>
                </c:pt>
              </c:numCache>
            </c:numRef>
          </c:val>
          <c:smooth val="0"/>
          <c:extLst>
            <c:ext xmlns:c16="http://schemas.microsoft.com/office/drawing/2014/chart" uri="{C3380CC4-5D6E-409C-BE32-E72D297353CC}">
              <c16:uniqueId val="{00000000-E655-4349-A68A-8D0A29F3598F}"/>
            </c:ext>
          </c:extLst>
        </c:ser>
        <c:dLbls>
          <c:showLegendKey val="0"/>
          <c:showVal val="0"/>
          <c:showCatName val="0"/>
          <c:showSerName val="0"/>
          <c:showPercent val="0"/>
          <c:showBubbleSize val="0"/>
        </c:dLbls>
        <c:hiLowLines>
          <c:spPr>
            <a:ln w="9525">
              <a:solidFill>
                <a:schemeClr val="tx1">
                  <a:lumMod val="50000"/>
                  <a:lumOff val="50000"/>
                </a:schemeClr>
              </a:solidFill>
            </a:ln>
            <a:effectLst/>
          </c:spPr>
        </c:hiLowLines>
        <c:marker val="1"/>
        <c:smooth val="0"/>
        <c:axId val="407926783"/>
        <c:axId val="407933023"/>
      </c:lineChart>
      <c:catAx>
        <c:axId val="40792678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ERI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7933023"/>
        <c:crosses val="autoZero"/>
        <c:auto val="1"/>
        <c:lblAlgn val="ctr"/>
        <c:lblOffset val="100"/>
        <c:noMultiLvlLbl val="0"/>
      </c:catAx>
      <c:valAx>
        <c:axId val="407933023"/>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0" i="0" u="none" strike="noStrike" cap="all" baseline="0">
                    <a:effectLst/>
                  </a:rPr>
                  <a:t>Total Kendaraan (smp/jam)</a:t>
                </a:r>
                <a:endParaRPr lang="en-US"/>
              </a:p>
            </c:rich>
          </c:tx>
          <c:layout>
            <c:manualLayout>
              <c:xMode val="edge"/>
              <c:yMode val="edge"/>
              <c:x val="2.7777777777777776E-2"/>
              <c:y val="0.19659303003791193"/>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926783"/>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all" spc="120" normalizeH="0" baseline="0">
                <a:solidFill>
                  <a:sysClr val="windowText" lastClr="000000">
                    <a:lumMod val="65000"/>
                    <a:lumOff val="35000"/>
                  </a:sysClr>
                </a:solidFill>
                <a:latin typeface="+mn-lt"/>
                <a:ea typeface="+mn-ea"/>
                <a:cs typeface="+mn-cs"/>
              </a:defRPr>
            </a:pPr>
            <a:r>
              <a:rPr lang="en-US" sz="1800" b="1" i="0" cap="all" baseline="0">
                <a:effectLst/>
              </a:rPr>
              <a:t>REKAPITULASI VOLUME LALU LINTAS ARAH PD. KOPI - PS. KRANJI</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all" spc="120" normalizeH="0" baseline="0">
              <a:solidFill>
                <a:sysClr val="windowText" lastClr="000000">
                  <a:lumMod val="65000"/>
                  <a:lumOff val="35000"/>
                </a:sysClr>
              </a:solidFill>
              <a:latin typeface="+mn-lt"/>
              <a:ea typeface="+mn-ea"/>
              <a:cs typeface="+mn-cs"/>
            </a:defRPr>
          </a:pPr>
          <a:endParaRPr lang="en-US"/>
        </a:p>
      </c:txPr>
    </c:title>
    <c:autoTitleDeleted val="0"/>
    <c:plotArea>
      <c:layout/>
      <c:lineChart>
        <c:grouping val="standard"/>
        <c:varyColors val="0"/>
        <c:ser>
          <c:idx val="0"/>
          <c:order val="0"/>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volume lalin baru '!$BA$229:$BA$285</c:f>
              <c:strCache>
                <c:ptCount val="57"/>
                <c:pt idx="0">
                  <c:v>06.00 - 07.00</c:v>
                </c:pt>
                <c:pt idx="1">
                  <c:v>06.15 - 07.15</c:v>
                </c:pt>
                <c:pt idx="2">
                  <c:v>06.30 - 07.30</c:v>
                </c:pt>
                <c:pt idx="3">
                  <c:v>06.45 - 07.45</c:v>
                </c:pt>
                <c:pt idx="4">
                  <c:v>07.00 - 08.00</c:v>
                </c:pt>
                <c:pt idx="5">
                  <c:v>07.15 - 08.15</c:v>
                </c:pt>
                <c:pt idx="6">
                  <c:v>07.30 - 08.30</c:v>
                </c:pt>
                <c:pt idx="7">
                  <c:v>07.45 - 08.45</c:v>
                </c:pt>
                <c:pt idx="8">
                  <c:v>08.00 - 09.00</c:v>
                </c:pt>
                <c:pt idx="9">
                  <c:v>08.15 - 09.15</c:v>
                </c:pt>
                <c:pt idx="10">
                  <c:v>08.30 - 09.30</c:v>
                </c:pt>
                <c:pt idx="11">
                  <c:v>08.45 - 09.45</c:v>
                </c:pt>
                <c:pt idx="12">
                  <c:v>09.00 - 10.00</c:v>
                </c:pt>
                <c:pt idx="13">
                  <c:v>09.15 - 10.15</c:v>
                </c:pt>
                <c:pt idx="14">
                  <c:v>09.30 - 10.30</c:v>
                </c:pt>
                <c:pt idx="15">
                  <c:v>09.45 - 10.45</c:v>
                </c:pt>
                <c:pt idx="16">
                  <c:v>10.00 - 11.00</c:v>
                </c:pt>
                <c:pt idx="17">
                  <c:v>10.15 - 11.15</c:v>
                </c:pt>
                <c:pt idx="18">
                  <c:v>10.30 - 11.30</c:v>
                </c:pt>
                <c:pt idx="19">
                  <c:v>10.45 - 11.45</c:v>
                </c:pt>
                <c:pt idx="20">
                  <c:v>11.00 - 12.00</c:v>
                </c:pt>
                <c:pt idx="21">
                  <c:v>11.15 - 12.15</c:v>
                </c:pt>
                <c:pt idx="22">
                  <c:v>11.30 - 12.30</c:v>
                </c:pt>
                <c:pt idx="23">
                  <c:v>11.45 - 12.45</c:v>
                </c:pt>
                <c:pt idx="24">
                  <c:v>12.00 - 13.00</c:v>
                </c:pt>
                <c:pt idx="25">
                  <c:v>12.15 - 13.15</c:v>
                </c:pt>
                <c:pt idx="26">
                  <c:v>12.30 - 13.30</c:v>
                </c:pt>
                <c:pt idx="27">
                  <c:v>12.45 - 13.45</c:v>
                </c:pt>
                <c:pt idx="28">
                  <c:v>13.00 - 14.00</c:v>
                </c:pt>
                <c:pt idx="29">
                  <c:v>13.15 - 14.15</c:v>
                </c:pt>
                <c:pt idx="30">
                  <c:v>13.30 - 14.30</c:v>
                </c:pt>
                <c:pt idx="31">
                  <c:v>13.45 - 14.45</c:v>
                </c:pt>
                <c:pt idx="32">
                  <c:v>14.00 - 15.00</c:v>
                </c:pt>
                <c:pt idx="33">
                  <c:v>14.15 - 15.15</c:v>
                </c:pt>
                <c:pt idx="34">
                  <c:v>14.30 - 15.30</c:v>
                </c:pt>
                <c:pt idx="35">
                  <c:v>14.45 - 15.45</c:v>
                </c:pt>
                <c:pt idx="36">
                  <c:v>15.00 - 16.00</c:v>
                </c:pt>
                <c:pt idx="37">
                  <c:v>15.15 - 16.15</c:v>
                </c:pt>
                <c:pt idx="38">
                  <c:v>15.30 - 16.30</c:v>
                </c:pt>
                <c:pt idx="39">
                  <c:v>15.45 - 16.45</c:v>
                </c:pt>
                <c:pt idx="40">
                  <c:v>16.00 - 17.00</c:v>
                </c:pt>
                <c:pt idx="41">
                  <c:v>16.15 - 17.15</c:v>
                </c:pt>
                <c:pt idx="42">
                  <c:v>16.30 - 17.30</c:v>
                </c:pt>
                <c:pt idx="43">
                  <c:v>16.45 - 17.45</c:v>
                </c:pt>
                <c:pt idx="44">
                  <c:v>17.00 - 18.00</c:v>
                </c:pt>
                <c:pt idx="45">
                  <c:v>17.15 - 18.15</c:v>
                </c:pt>
                <c:pt idx="46">
                  <c:v>17.30 - 18.30</c:v>
                </c:pt>
                <c:pt idx="47">
                  <c:v>17.45 - 18.45</c:v>
                </c:pt>
                <c:pt idx="48">
                  <c:v>18.00 -19.00</c:v>
                </c:pt>
                <c:pt idx="49">
                  <c:v>18.15 - 19.15</c:v>
                </c:pt>
                <c:pt idx="50">
                  <c:v>18.30 - 19.30</c:v>
                </c:pt>
                <c:pt idx="51">
                  <c:v>18.45 - 19.45</c:v>
                </c:pt>
                <c:pt idx="52">
                  <c:v>19.00 - 20.00</c:v>
                </c:pt>
                <c:pt idx="53">
                  <c:v>19.15 - 20.15</c:v>
                </c:pt>
                <c:pt idx="54">
                  <c:v>19.30 - 20.30</c:v>
                </c:pt>
                <c:pt idx="55">
                  <c:v>19.45 - 20.45</c:v>
                </c:pt>
                <c:pt idx="56">
                  <c:v>20.00 - 21.00</c:v>
                </c:pt>
              </c:strCache>
            </c:strRef>
          </c:cat>
          <c:val>
            <c:numRef>
              <c:f>'volume lalin baru '!$BB$229:$BB$285</c:f>
              <c:numCache>
                <c:formatCode>General</c:formatCode>
                <c:ptCount val="57"/>
                <c:pt idx="0">
                  <c:v>330.70000000000005</c:v>
                </c:pt>
                <c:pt idx="1">
                  <c:v>359</c:v>
                </c:pt>
                <c:pt idx="2">
                  <c:v>404.6</c:v>
                </c:pt>
                <c:pt idx="3">
                  <c:v>447.9</c:v>
                </c:pt>
                <c:pt idx="4">
                  <c:v>479.9</c:v>
                </c:pt>
                <c:pt idx="5">
                  <c:v>514.59999999999991</c:v>
                </c:pt>
                <c:pt idx="6">
                  <c:v>511.8</c:v>
                </c:pt>
                <c:pt idx="7">
                  <c:v>527.5</c:v>
                </c:pt>
                <c:pt idx="8">
                  <c:v>526.30000000000007</c:v>
                </c:pt>
                <c:pt idx="9">
                  <c:v>521.4</c:v>
                </c:pt>
                <c:pt idx="10">
                  <c:v>558</c:v>
                </c:pt>
                <c:pt idx="11">
                  <c:v>558.30000000000007</c:v>
                </c:pt>
                <c:pt idx="12">
                  <c:v>578.79999999999995</c:v>
                </c:pt>
                <c:pt idx="13">
                  <c:v>592</c:v>
                </c:pt>
                <c:pt idx="14">
                  <c:v>605</c:v>
                </c:pt>
                <c:pt idx="15">
                  <c:v>641.20000000000005</c:v>
                </c:pt>
                <c:pt idx="16">
                  <c:v>670.6</c:v>
                </c:pt>
                <c:pt idx="17">
                  <c:v>713.3</c:v>
                </c:pt>
                <c:pt idx="18">
                  <c:v>734.40000000000009</c:v>
                </c:pt>
                <c:pt idx="19">
                  <c:v>754.6</c:v>
                </c:pt>
                <c:pt idx="20">
                  <c:v>774.8</c:v>
                </c:pt>
                <c:pt idx="21">
                  <c:v>794.4</c:v>
                </c:pt>
                <c:pt idx="22">
                  <c:v>807.9</c:v>
                </c:pt>
                <c:pt idx="23">
                  <c:v>810.8</c:v>
                </c:pt>
                <c:pt idx="24">
                  <c:v>816.19999999999993</c:v>
                </c:pt>
                <c:pt idx="25">
                  <c:v>813.3</c:v>
                </c:pt>
                <c:pt idx="26">
                  <c:v>826.4</c:v>
                </c:pt>
                <c:pt idx="27">
                  <c:v>859.1</c:v>
                </c:pt>
                <c:pt idx="28">
                  <c:v>909.7</c:v>
                </c:pt>
                <c:pt idx="29">
                  <c:v>953.5</c:v>
                </c:pt>
                <c:pt idx="30">
                  <c:v>1001.1000000000001</c:v>
                </c:pt>
                <c:pt idx="31">
                  <c:v>1032.0999999999999</c:v>
                </c:pt>
                <c:pt idx="32">
                  <c:v>1022.5</c:v>
                </c:pt>
                <c:pt idx="33">
                  <c:v>1029</c:v>
                </c:pt>
                <c:pt idx="34">
                  <c:v>1044.5999999999999</c:v>
                </c:pt>
                <c:pt idx="35">
                  <c:v>1093.0999999999999</c:v>
                </c:pt>
                <c:pt idx="36">
                  <c:v>1179.7</c:v>
                </c:pt>
                <c:pt idx="37">
                  <c:v>1261.7</c:v>
                </c:pt>
                <c:pt idx="38">
                  <c:v>1293.4000000000001</c:v>
                </c:pt>
                <c:pt idx="39">
                  <c:v>1267.3</c:v>
                </c:pt>
                <c:pt idx="40">
                  <c:v>1225.0999999999999</c:v>
                </c:pt>
                <c:pt idx="41">
                  <c:v>1189.0999999999999</c:v>
                </c:pt>
                <c:pt idx="42">
                  <c:v>1156.8999999999999</c:v>
                </c:pt>
                <c:pt idx="43">
                  <c:v>1128</c:v>
                </c:pt>
                <c:pt idx="44">
                  <c:v>1103.9000000000001</c:v>
                </c:pt>
                <c:pt idx="45">
                  <c:v>1063.7000000000003</c:v>
                </c:pt>
                <c:pt idx="46">
                  <c:v>1043.5999999999999</c:v>
                </c:pt>
                <c:pt idx="47">
                  <c:v>1039.4000000000001</c:v>
                </c:pt>
                <c:pt idx="48">
                  <c:v>1025.5999999999999</c:v>
                </c:pt>
                <c:pt idx="49">
                  <c:v>1008.4</c:v>
                </c:pt>
                <c:pt idx="50">
                  <c:v>988.80000000000007</c:v>
                </c:pt>
                <c:pt idx="51">
                  <c:v>973</c:v>
                </c:pt>
                <c:pt idx="52">
                  <c:v>956.7</c:v>
                </c:pt>
                <c:pt idx="53">
                  <c:v>951.59999999999991</c:v>
                </c:pt>
                <c:pt idx="54">
                  <c:v>934.8</c:v>
                </c:pt>
                <c:pt idx="55">
                  <c:v>916.5</c:v>
                </c:pt>
                <c:pt idx="56">
                  <c:v>892.30000000000007</c:v>
                </c:pt>
              </c:numCache>
            </c:numRef>
          </c:val>
          <c:smooth val="0"/>
          <c:extLst>
            <c:ext xmlns:c16="http://schemas.microsoft.com/office/drawing/2014/chart" uri="{C3380CC4-5D6E-409C-BE32-E72D297353CC}">
              <c16:uniqueId val="{00000000-A970-4610-B4CF-AF8F4CF4DF9E}"/>
            </c:ext>
          </c:extLst>
        </c:ser>
        <c:dLbls>
          <c:showLegendKey val="0"/>
          <c:showVal val="0"/>
          <c:showCatName val="0"/>
          <c:showSerName val="0"/>
          <c:showPercent val="0"/>
          <c:showBubbleSize val="0"/>
        </c:dLbls>
        <c:hiLowLines>
          <c:spPr>
            <a:ln w="9525">
              <a:solidFill>
                <a:schemeClr val="tx1">
                  <a:lumMod val="50000"/>
                  <a:lumOff val="50000"/>
                </a:schemeClr>
              </a:solidFill>
            </a:ln>
            <a:effectLst/>
          </c:spPr>
        </c:hiLowLines>
        <c:marker val="1"/>
        <c:smooth val="0"/>
        <c:axId val="504852031"/>
        <c:axId val="504854111"/>
      </c:lineChart>
      <c:catAx>
        <c:axId val="50485203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ERI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04854111"/>
        <c:crosses val="autoZero"/>
        <c:auto val="1"/>
        <c:lblAlgn val="ctr"/>
        <c:lblOffset val="100"/>
        <c:noMultiLvlLbl val="0"/>
      </c:catAx>
      <c:valAx>
        <c:axId val="504854111"/>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0" i="0" u="none" strike="noStrike" cap="all" baseline="0">
                    <a:effectLst/>
                  </a:rPr>
                  <a:t>Total Kendaraan (smp/jam)</a:t>
                </a:r>
                <a:endParaRPr lang="en-US"/>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4852031"/>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E/QTvDN9esQipRxgodtWJoXIfIg==">AMUW2mVb73pA70AoHhIsC6rLyxTXyGvpIrejb0dyWN2GqcqbqO59tWcuUHdXt1+YzIGMnV2yNnu3jaUAc7LVAw7rCZnsvCyvY0mkq0VE7unXmUB5Zaf4U/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7</Pages>
  <Words>16473</Words>
  <Characters>69517</Characters>
  <Application>Microsoft Office Word</Application>
  <DocSecurity>0</DocSecurity>
  <Lines>69517</Lines>
  <Paragraphs>10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 Purnawan, S.T., M.Chem.Eng.</dc:creator>
  <cp:lastModifiedBy>pungkytrs</cp:lastModifiedBy>
  <cp:revision>2</cp:revision>
  <dcterms:created xsi:type="dcterms:W3CDTF">2022-10-22T00:06:00Z</dcterms:created>
  <dcterms:modified xsi:type="dcterms:W3CDTF">2023-02-08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7334f21f15580a78dd0db833c80739d701452ac11abbcf76e099a1d5f49ea1</vt:lpwstr>
  </property>
</Properties>
</file>